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296C498F"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r w:rsidR="005F04B3">
        <w:t xml:space="preserve">E. </w:t>
      </w:r>
      <w:r w:rsidR="00241A51">
        <w:t>Bradfield</w:t>
      </w:r>
      <w:r w:rsidR="00BE3EBE">
        <w:rPr>
          <w:vertAlign w:val="superscript"/>
        </w:rPr>
        <w:t>3</w:t>
      </w:r>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2F27370B" w:rsidR="00B16F21" w:rsidRDefault="00B16F21" w:rsidP="00FA4F3F">
      <w:pPr>
        <w:pStyle w:val="NoSpacing"/>
        <w:ind w:firstLine="720"/>
      </w:pPr>
      <w:r>
        <w:t>Nancy</w:t>
      </w:r>
      <w:r w:rsidR="00457587">
        <w:t xml:space="preserve"> </w:t>
      </w:r>
      <w:r>
        <w:t xml:space="preserve">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2D0AE58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plant assemblages were characterized by the same dominant indicator species</w:t>
      </w:r>
      <w:r w:rsidR="00DB480D">
        <w:t>,</w:t>
      </w:r>
      <w:r>
        <w:t xml:space="preserve"> </w:t>
      </w:r>
      <w:r w:rsidR="00520A50">
        <w:t xml:space="preserve">but </w:t>
      </w:r>
      <w:r>
        <w:t xml:space="preserve">most other indicator species changed, and that </w:t>
      </w:r>
      <w:r w:rsidR="009B6478">
        <w:t>overall</w:t>
      </w:r>
      <w:r w:rsidR="00405320">
        <w:t xml:space="preserve"> </w:t>
      </w:r>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w:t>
      </w:r>
      <w:r w:rsidR="008D4F6C">
        <w:t xml:space="preserve">invasive </w:t>
      </w:r>
      <w:r>
        <w:t>species</w:t>
      </w:r>
      <w:r w:rsidR="008D4F6C">
        <w:t xml:space="preserve"> such as </w:t>
      </w:r>
      <w:r w:rsidR="001B6814">
        <w:t>yellow flag iris (</w:t>
      </w:r>
      <w:r w:rsidR="001B6814">
        <w:rPr>
          <w:i/>
        </w:rPr>
        <w:t>Iris pseudacorus</w:t>
      </w:r>
      <w:r w:rsidR="001B6814">
        <w:t>) and reed canary grass (</w:t>
      </w:r>
      <w:r w:rsidR="001B6814">
        <w:rPr>
          <w:i/>
        </w:rPr>
        <w:t>Phalaris arundinacea</w:t>
      </w:r>
      <w:r w:rsidR="001B6814">
        <w:t>)</w:t>
      </w:r>
      <w:r>
        <w:t xml:space="preserve">. These observations may inform concepts of habitat stability in the absence of pulse disturbance </w:t>
      </w:r>
      <w:del w:id="0" w:author="Lane, Stefanie" w:date="2023-07-16T15:50:00Z">
        <w:r w:rsidDel="000F1B01">
          <w:delText>pressures, and</w:delText>
        </w:r>
      </w:del>
      <w:ins w:id="1" w:author="Lane, Stefanie" w:date="2023-07-16T15:50:00Z">
        <w:r w:rsidR="000F1B01">
          <w:t>pressures</w:t>
        </w:r>
      </w:ins>
      <w:ins w:id="2" w:author="Lane, Stefanie" w:date="2023-07-16T15:51:00Z">
        <w:r w:rsidR="000F1B01">
          <w:t>,</w:t>
        </w:r>
      </w:ins>
      <w:ins w:id="3" w:author="Lane, Stefanie" w:date="2023-07-16T15:50:00Z">
        <w:r w:rsidR="000F1B01">
          <w:t xml:space="preserve"> and</w:t>
        </w:r>
      </w:ins>
      <w:r>
        <w:t xml:space="preserve">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192F3EA" w14:textId="53C3D633" w:rsidR="004D1A85" w:rsidRDefault="004D1A85" w:rsidP="008C6DF1">
      <w:pPr>
        <w:rPr>
          <w:rFonts w:asciiTheme="majorHAnsi" w:eastAsiaTheme="majorEastAsia" w:hAnsiTheme="majorHAnsi" w:cstheme="majorBidi"/>
          <w:color w:val="2F5496" w:themeColor="accent1" w:themeShade="BF"/>
          <w:sz w:val="32"/>
          <w:szCs w:val="32"/>
        </w:rPr>
      </w:pPr>
      <w:r>
        <w:t xml:space="preserve">We are grateful to Z. Davis for providing R programming advice, </w:t>
      </w:r>
      <w:r w:rsidR="00867217">
        <w:t xml:space="preserve">to </w:t>
      </w:r>
      <w:r>
        <w:t>P. Roper for 2019 field assistance</w:t>
      </w:r>
      <w:r w:rsidR="00181EBA">
        <w:t>, and</w:t>
      </w:r>
      <w:r>
        <w:t xml:space="preserve"> </w:t>
      </w:r>
      <w:r w:rsidR="00867217">
        <w:t xml:space="preserve">to </w:t>
      </w:r>
      <w:r>
        <w:t xml:space="preserve">B. Staines </w:t>
      </w:r>
      <w:r w:rsidRPr="00853903">
        <w:t xml:space="preserve">(Ladner Harbour Authority) </w:t>
      </w:r>
      <w:r>
        <w:t>provided canoe and harbor</w:t>
      </w:r>
      <w:r w:rsidRPr="00853903">
        <w:t xml:space="preserve"> </w:t>
      </w:r>
      <w:r>
        <w:t>access for all field navigation</w:t>
      </w:r>
      <w:r w:rsidRPr="00853903">
        <w:t>.</w:t>
      </w:r>
      <w:r w:rsidR="00CA217E">
        <w:t xml:space="preserve"> </w:t>
      </w:r>
      <w:r w:rsidR="00AC5354">
        <w:t xml:space="preserve">We thank </w:t>
      </w:r>
      <w:r w:rsidR="00CA217E">
        <w:t xml:space="preserve">J. </w:t>
      </w:r>
      <w:r w:rsidR="00250695">
        <w:t xml:space="preserve">S. </w:t>
      </w:r>
      <w:r w:rsidR="00CA217E">
        <w:t xml:space="preserve">Richardson </w:t>
      </w:r>
      <w:r w:rsidR="00AC5354">
        <w:t>for advising on the 2019 data collection methodologies</w:t>
      </w:r>
      <w:r w:rsidR="00173151">
        <w:t>.</w:t>
      </w:r>
      <w:r w:rsidR="00AC5354">
        <w:t xml:space="preserve"> </w:t>
      </w:r>
      <w:r w:rsidR="00106BDF">
        <w:t xml:space="preserve">We are grateful to </w:t>
      </w:r>
      <w:r w:rsidR="006661F8">
        <w:t>M. O’Connor</w:t>
      </w:r>
      <w:r w:rsidR="00173151">
        <w:t xml:space="preserve"> and D. Stewart </w:t>
      </w:r>
      <w:r w:rsidR="00106BDF">
        <w:t>for providing</w:t>
      </w:r>
      <w:r w:rsidR="00CE275A">
        <w:t xml:space="preserve"> comprehensive</w:t>
      </w:r>
      <w:r w:rsidR="006661F8">
        <w:t xml:space="preserve"> review</w:t>
      </w:r>
      <w:r w:rsidR="006B76A1">
        <w:t>s</w:t>
      </w:r>
      <w:r w:rsidR="00AC5354">
        <w:t xml:space="preserve"> of this manuscript</w:t>
      </w:r>
      <w:r w:rsidR="006661F8">
        <w:t xml:space="preserve">. </w:t>
      </w:r>
      <w:r>
        <w:t>R</w:t>
      </w:r>
      <w:r w:rsidRPr="009454D9">
        <w:rPr>
          <w:rFonts w:cstheme="minorHAnsi"/>
        </w:rPr>
        <w:t xml:space="preserve">esearch </w:t>
      </w:r>
      <w:r>
        <w:rPr>
          <w:rFonts w:cstheme="minorHAnsi"/>
        </w:rPr>
        <w:t xml:space="preserve">site </w:t>
      </w:r>
      <w:r w:rsidRPr="009454D9">
        <w:rPr>
          <w:rFonts w:cstheme="minorHAnsi"/>
        </w:rPr>
        <w:t>access was granted by The Ministry of Forests, Lands, Natural Resource Operations and Rural Development</w:t>
      </w:r>
      <w:r w:rsidR="008C6DF1">
        <w:t>.</w:t>
      </w:r>
    </w:p>
    <w:p w14:paraId="5415565D" w14:textId="0CDF6784" w:rsidR="0022363E" w:rsidRDefault="0022363E" w:rsidP="0022363E">
      <w:pPr>
        <w:pStyle w:val="Heading1"/>
      </w:pPr>
      <w:r>
        <w:lastRenderedPageBreak/>
        <w:t>Intro</w:t>
      </w:r>
      <w:r w:rsidR="00F94015">
        <w:t>duction</w:t>
      </w:r>
    </w:p>
    <w:p w14:paraId="045CBEFE" w14:textId="07607131" w:rsidR="00A92F9A" w:rsidRDefault="001A62D5" w:rsidP="00DB11DA">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rsidRPr="00371AF4">
        <w:rPr>
          <w:rFonts w:ascii="Calibri" w:hAnsi="Calibri" w:cs="Calibri"/>
        </w:rPr>
        <w:t>(Bruno, 2000)</w:t>
      </w:r>
      <w:r w:rsidR="00C358CD">
        <w:t xml:space="preserve">, </w:t>
      </w:r>
      <w:r w:rsidR="008B5290">
        <w:t>succession</w:t>
      </w:r>
      <w:r w:rsidR="00D17D24">
        <w:t xml:space="preserve"> </w:t>
      </w:r>
      <w:r w:rsidR="00D17D24" w:rsidRPr="00D17D24">
        <w:rPr>
          <w:rFonts w:ascii="Calibri" w:hAnsi="Calibri" w:cs="Calibri"/>
        </w:rPr>
        <w:t>(Butzeck et al., 2016)</w:t>
      </w:r>
      <w:r w:rsidR="00C358CD">
        <w:t>, or cycles of population dynamics</w:t>
      </w:r>
      <w:r w:rsidR="00335EA8">
        <w:t xml:space="preserve"> </w:t>
      </w:r>
      <w:r w:rsidR="00335EA8" w:rsidRPr="00335EA8">
        <w:rPr>
          <w:rFonts w:ascii="Calibri" w:hAnsi="Calibri" w:cs="Calibri"/>
        </w:rPr>
        <w:t>(Holling, 1973)</w:t>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r w:rsidR="005F04B3">
        <w:t xml:space="preserve">of </w:t>
      </w:r>
      <w:r w:rsidR="002A5853">
        <w:t>functional redundancy</w:t>
      </w:r>
      <w:r w:rsidR="00A1647F">
        <w:t xml:space="preserve"> </w:t>
      </w:r>
      <w:r w:rsidR="0068789A" w:rsidRPr="0068789A">
        <w:rPr>
          <w:rFonts w:ascii="Calibri" w:hAnsi="Calibri" w:cs="Calibri"/>
        </w:rPr>
        <w:t>(Donohue et al., 2016; Tilman, 1999; Palmer et al., 1997)</w:t>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rsidRPr="00DC1B97">
        <w:rPr>
          <w:rFonts w:ascii="Calibri" w:hAnsi="Calibri" w:cs="Calibri"/>
        </w:rPr>
        <w:t>(Tilman et al., 2006; Bai et al., 2004)</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DC1B97" w:rsidRPr="00DC1B97">
        <w:rPr>
          <w:rFonts w:ascii="Calibri" w:hAnsi="Calibri" w:cs="Calibri"/>
          <w:szCs w:val="24"/>
        </w:rPr>
        <w:t>(Lepš, 2004; Hanski, 1982)</w:t>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DC1B97" w:rsidRPr="00DC1B97">
        <w:rPr>
          <w:rFonts w:ascii="Calibri" w:hAnsi="Calibri" w:cs="Calibri"/>
        </w:rPr>
        <w:t>(Underwood et al., 2000; Ovaskainen et al., 2019)</w:t>
      </w:r>
      <w:r w:rsidR="00245C13">
        <w:t>.</w:t>
      </w:r>
      <w:r w:rsidR="00B9664C" w:rsidRPr="00B9664C">
        <w:t xml:space="preserve"> </w:t>
      </w:r>
    </w:p>
    <w:p w14:paraId="4F7BFC02" w14:textId="2817AB9B"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w:t>
      </w:r>
      <w:del w:id="4" w:author="Lane, Stefanie" w:date="2023-07-26T16:13:00Z">
        <w:r w:rsidR="003B2DDD" w:rsidDel="00563CDE">
          <w:delText xml:space="preserve">on </w:delText>
        </w:r>
      </w:del>
      <w:ins w:id="5" w:author="Lane, Stefanie" w:date="2023-07-26T16:13:00Z">
        <w:r w:rsidR="00563CDE">
          <w:t xml:space="preserve">according to </w:t>
        </w:r>
      </w:ins>
      <w:ins w:id="6" w:author="Lane, Stefanie" w:date="2023-07-26T16:11:00Z">
        <w:r w:rsidR="003F6D05">
          <w:t>daily</w:t>
        </w:r>
      </w:ins>
      <w:ins w:id="7" w:author="Lane, Stefanie" w:date="2023-07-26T16:13:00Z">
        <w:r w:rsidR="00DA71CC">
          <w:t xml:space="preserve"> and</w:t>
        </w:r>
      </w:ins>
      <w:ins w:id="8" w:author="Lane, Stefanie" w:date="2023-07-26T16:11:00Z">
        <w:r w:rsidR="003F6D05">
          <w:t xml:space="preserve"> monthly</w:t>
        </w:r>
      </w:ins>
      <w:ins w:id="9" w:author="Lane, Stefanie" w:date="2023-07-26T16:13:00Z">
        <w:r w:rsidR="00DA71CC">
          <w:t xml:space="preserve"> </w:t>
        </w:r>
        <w:r w:rsidR="009D4C55">
          <w:t xml:space="preserve">cycles, as well </w:t>
        </w:r>
      </w:ins>
      <w:ins w:id="10" w:author="Lane, Stefanie" w:date="2023-07-26T16:14:00Z">
        <w:r w:rsidR="00666FC7">
          <w:t xml:space="preserve">changes due to </w:t>
        </w:r>
      </w:ins>
      <w:ins w:id="11" w:author="Lane, Stefanie" w:date="2023-07-26T16:13:00Z">
        <w:r w:rsidR="009D4C55">
          <w:t>ecosystem scale processes such as sedimentation or marsh subsidence on</w:t>
        </w:r>
      </w:ins>
      <w:ins w:id="12" w:author="Lane, Stefanie" w:date="2023-07-26T16:11:00Z">
        <w:r w:rsidR="003F6D05">
          <w:t xml:space="preserve"> </w:t>
        </w:r>
      </w:ins>
      <w:r w:rsidR="003B2DDD">
        <w:t xml:space="preserve">annual, decadal, and millennial timescales </w:t>
      </w:r>
      <w:r w:rsidR="000335B7" w:rsidRPr="000335B7">
        <w:rPr>
          <w:rFonts w:ascii="Calibri" w:hAnsi="Calibri" w:cs="Calibri"/>
        </w:rPr>
        <w:t>(Pasternack, 2009)</w:t>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rsidRPr="005E6ECB">
        <w:rPr>
          <w:rFonts w:ascii="Calibri" w:hAnsi="Calibri" w:cs="Calibri"/>
        </w:rPr>
        <w:t>(Kehoe et al., 2021)</w:t>
      </w:r>
      <w:r w:rsidR="0091685C">
        <w:t xml:space="preserve"> </w:t>
      </w:r>
      <w:r w:rsidR="00FC6416">
        <w:t>and are important carbon reservoirs</w:t>
      </w:r>
      <w:r w:rsidR="00E270CF">
        <w:t xml:space="preserve"> </w:t>
      </w:r>
      <w:r w:rsidR="00AB0A5A" w:rsidRPr="00AB0A5A">
        <w:rPr>
          <w:rFonts w:ascii="Calibri" w:hAnsi="Calibri" w:cs="Calibri"/>
        </w:rPr>
        <w:t>(</w:t>
      </w:r>
      <w:r w:rsidR="008C5173">
        <w:rPr>
          <w:rFonts w:ascii="Calibri" w:hAnsi="Calibri" w:cs="Calibri"/>
        </w:rPr>
        <w:t xml:space="preserve">Gailis et al., </w:t>
      </w:r>
      <w:r w:rsidR="006A158D">
        <w:rPr>
          <w:rFonts w:ascii="Calibri" w:hAnsi="Calibri" w:cs="Calibri"/>
        </w:rPr>
        <w:t xml:space="preserve">2021; </w:t>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0335B7" w:rsidRPr="000335B7">
        <w:rPr>
          <w:rFonts w:ascii="Calibri" w:hAnsi="Calibri" w:cs="Calibri"/>
        </w:rPr>
        <w:t>(Brophy et al., 2019)</w:t>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0335B7" w:rsidRPr="000335B7">
        <w:rPr>
          <w:rFonts w:ascii="Calibri" w:hAnsi="Calibri" w:cs="Calibri"/>
        </w:rPr>
        <w:t>(Emmett et al., 2000)</w:t>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2E36A8" w:rsidRPr="002E36A8">
        <w:rPr>
          <w:rFonts w:ascii="Calibri" w:hAnsi="Calibri" w:cs="Calibri"/>
        </w:rPr>
        <w:t>(Davis et al., 2021; Chalifour et al., 2019)</w:t>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yet has lost</w:t>
      </w:r>
      <w:r w:rsidR="00A3469C">
        <w:t xml:space="preserve"> </w:t>
      </w:r>
      <w:r w:rsidR="003720C8">
        <w:t>85% of floodplain and 64% of stream habitat</w:t>
      </w:r>
      <w:r w:rsidR="00583FF1">
        <w:t xml:space="preserve"> in the </w:t>
      </w:r>
      <w:r w:rsidR="00B963AE">
        <w:t xml:space="preserve">Lower Fraser watershed  </w:t>
      </w:r>
      <w:r w:rsidR="00C244E6" w:rsidRPr="00C244E6">
        <w:rPr>
          <w:rFonts w:ascii="Calibri" w:hAnsi="Calibri" w:cs="Calibri"/>
        </w:rPr>
        <w:t>(Finn et al., 2021)</w:t>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582A2B">
        <w:t>.</w:t>
      </w:r>
      <w:r w:rsidR="001E033A">
        <w:t xml:space="preserve"> </w:t>
      </w:r>
      <w:r w:rsidR="00582A2B">
        <w:t>S</w:t>
      </w:r>
      <w:r w:rsidR="00AA2F11">
        <w:t>tability of plant communities within tidal marshes contribute</w:t>
      </w:r>
      <w:r w:rsidR="00831F9E">
        <w:t>s</w:t>
      </w:r>
      <w:r w:rsidR="00AA2F11">
        <w:t xml:space="preserve"> to the ability of these habitats to </w:t>
      </w:r>
      <w:ins w:id="13" w:author="Lane, Stefanie" w:date="2023-07-26T16:15:00Z">
        <w:r w:rsidR="00764763">
          <w:t xml:space="preserve">adapt to </w:t>
        </w:r>
      </w:ins>
      <w:del w:id="14" w:author="Lane, Stefanie" w:date="2023-07-26T16:15:00Z">
        <w:r w:rsidR="00AA2F11" w:rsidDel="00764763">
          <w:delText xml:space="preserve">resist change or recover from </w:delText>
        </w:r>
      </w:del>
      <w:r w:rsidR="00AA2F11">
        <w:t>disturbance</w:t>
      </w:r>
      <w:r w:rsidR="00A524E4">
        <w:t xml:space="preserve"> </w:t>
      </w:r>
      <w:r w:rsidR="000335B7" w:rsidRPr="000335B7">
        <w:rPr>
          <w:rFonts w:ascii="Calibri" w:hAnsi="Calibri" w:cs="Calibri"/>
        </w:rPr>
        <w:t>(Holling, 1973)</w:t>
      </w:r>
      <w:r w:rsidR="00AA2F11">
        <w:t>.</w:t>
      </w:r>
      <w:r w:rsidR="005F1C36">
        <w:t xml:space="preserve"> </w:t>
      </w:r>
    </w:p>
    <w:p w14:paraId="62AAE15C" w14:textId="77777777" w:rsidR="00C30056" w:rsidRDefault="00592C5E" w:rsidP="00F02440">
      <w:pPr>
        <w:rPr>
          <w:ins w:id="15" w:author="Lane, Stefanie" w:date="2023-07-26T16:16:00Z"/>
        </w:rPr>
      </w:pPr>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p>
    <w:p w14:paraId="2F5300E4" w14:textId="28991E17" w:rsidR="00C30056" w:rsidRDefault="00B111E4" w:rsidP="00F02440">
      <w:pPr>
        <w:rPr>
          <w:ins w:id="16" w:author="Lane, Stefanie" w:date="2023-07-26T16:16:00Z"/>
        </w:rPr>
      </w:pPr>
      <w:ins w:id="17" w:author="Lane, Stefanie" w:date="2023-07-26T16:16:00Z">
        <w:r w:rsidRPr="00B111E4">
          <w:rPr>
            <w:highlight w:val="green"/>
            <w:rPrChange w:id="18" w:author="Lane, Stefanie" w:date="2023-07-26T16:17:00Z">
              <w:rPr/>
            </w:rPrChange>
          </w:rPr>
          <w:t>Insert content: exp</w:t>
        </w:r>
      </w:ins>
      <w:ins w:id="19" w:author="Lane, Stefanie" w:date="2023-07-26T16:17:00Z">
        <w:r w:rsidRPr="00B111E4">
          <w:rPr>
            <w:highlight w:val="green"/>
            <w:rPrChange w:id="20" w:author="Lane, Stefanie" w:date="2023-07-26T16:17:00Z">
              <w:rPr/>
            </w:rPrChange>
          </w:rPr>
          <w:t>lain estuarine hydrologic changes broadly (foreshadow methods), wrt SLR, discharge, accretion/subsidence, and link to plant zonation.</w:t>
        </w:r>
        <w:r>
          <w:t xml:space="preserve"> </w:t>
        </w:r>
      </w:ins>
    </w:p>
    <w:p w14:paraId="4A26B4C7" w14:textId="128910B7" w:rsidR="007C0BCF" w:rsidRPr="00AA2F85" w:rsidRDefault="0074167B" w:rsidP="00F02440">
      <w:r w:rsidRPr="00535270">
        <w:t>Two</w:t>
      </w:r>
      <w:r w:rsidR="00645972" w:rsidRPr="00535270">
        <w:t xml:space="preserve"> historical</w:t>
      </w:r>
      <w:r w:rsidRPr="00535270">
        <w:t xml:space="preserve"> studies conducted in Ladner Marsh</w:t>
      </w:r>
      <w:r w:rsidR="00FE2BE8" w:rsidRPr="00535270">
        <w:t xml:space="preserve"> </w:t>
      </w:r>
      <w:r w:rsidR="00FE2BE8" w:rsidRPr="00DC704D">
        <w:t>(Bradfield &amp; Porter, 1982; Denoth &amp; Myers, 2007)</w:t>
      </w:r>
      <w:r w:rsidRPr="00535270">
        <w:t xml:space="preserve"> </w:t>
      </w:r>
      <w:r w:rsidR="00FE2BE8" w:rsidRPr="00535270">
        <w:t>used similar methods to document</w:t>
      </w:r>
      <w:r w:rsidRPr="00535270">
        <w:t xml:space="preserve"> floristic diver</w:t>
      </w:r>
      <w:r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r w:rsidR="00FA24FB" w:rsidRPr="00E3447A">
        <w:rPr>
          <w:i/>
          <w:iCs/>
        </w:rPr>
        <w:t>Carex lyngbyei</w:t>
      </w:r>
      <w:r w:rsidR="00FA24FB">
        <w:t xml:space="preserve"> Hornem.</w:t>
      </w:r>
      <w:r w:rsidR="00FA24FB" w:rsidRPr="00FA24FB">
        <w:t xml:space="preserve">), Fescue </w:t>
      </w:r>
      <w:r w:rsidR="00FA24FB" w:rsidRPr="00FA24FB">
        <w:lastRenderedPageBreak/>
        <w:t>(</w:t>
      </w:r>
      <w:r w:rsidR="00066512" w:rsidRPr="00137F24">
        <w:rPr>
          <w:i/>
        </w:rPr>
        <w:t>Schedonorus arundinaceus</w:t>
      </w:r>
      <w:r w:rsidR="00066512" w:rsidRPr="00066512">
        <w:t xml:space="preserve"> (Schreb.</w:t>
      </w:r>
      <w:r w:rsidR="00900F68">
        <w:t xml:space="preserve">, formerly </w:t>
      </w:r>
      <w:r w:rsidR="00900F68" w:rsidRPr="00137F24">
        <w:rPr>
          <w:i/>
        </w:rPr>
        <w:t>Festuca arundinacea</w:t>
      </w:r>
      <w:r w:rsidR="00066512" w:rsidRPr="00066512">
        <w:t>) Dumort., nom. cons.</w:t>
      </w:r>
      <w:r w:rsidR="00FA24FB" w:rsidRPr="00FA24FB">
        <w:t>), and Bogbean (</w:t>
      </w:r>
      <w:r w:rsidR="00FA24FB" w:rsidRPr="00AE4E5E">
        <w:rPr>
          <w:i/>
          <w:iCs/>
        </w:rPr>
        <w:t>Menyanthes trifoliata</w:t>
      </w:r>
      <w:r w:rsidR="00EA2FCC" w:rsidRPr="00AE4E5E">
        <w:rPr>
          <w:i/>
          <w:iCs/>
        </w:rPr>
        <w:t xml:space="preserve"> </w:t>
      </w:r>
      <w:r w:rsidR="00EA2FCC" w:rsidRPr="00EA2FCC">
        <w:t>L.</w:t>
      </w:r>
      <w:r w:rsidR="00FA24FB" w:rsidRPr="00FA24FB">
        <w:t>)</w:t>
      </w:r>
      <w:r w:rsidR="00EA2FCC">
        <w:t xml:space="preserve">. </w:t>
      </w:r>
      <w:r w:rsidR="00064908">
        <w:t xml:space="preserve">They </w:t>
      </w:r>
      <w:r w:rsidR="00582A2B">
        <w:t>postulated</w:t>
      </w:r>
      <w:r w:rsidR="006875E7">
        <w:t xml:space="preserve"> </w:t>
      </w:r>
      <w:r w:rsidR="006875E7" w:rsidRPr="006875E7">
        <w:t>that edaphic factors drove assemblage</w:t>
      </w:r>
      <w:r w:rsidR="00064908">
        <w:t xml:space="preserve"> distribution</w:t>
      </w:r>
      <w:r w:rsidR="00582A2B">
        <w:t>:</w:t>
      </w:r>
      <w:r w:rsidR="006875E7" w:rsidRPr="006875E7">
        <w:t xml:space="preserve"> </w:t>
      </w:r>
      <w:r w:rsidR="00855241">
        <w:t xml:space="preserve">that the </w:t>
      </w:r>
      <w:r w:rsidR="002058BA">
        <w:t>B</w:t>
      </w:r>
      <w:r w:rsidR="00064908">
        <w:t xml:space="preserve">ogbean assemblage </w:t>
      </w:r>
      <w:r w:rsidR="00855241">
        <w:t>occurred on</w:t>
      </w:r>
      <w:r w:rsidR="00064908">
        <w:t xml:space="preserve"> </w:t>
      </w:r>
      <w:r w:rsidR="006875E7" w:rsidRPr="006875E7">
        <w:t>waterlogged soils,</w:t>
      </w:r>
      <w:r w:rsidR="00064908">
        <w:t xml:space="preserve"> </w:t>
      </w:r>
      <w:r w:rsidR="00855241">
        <w:t xml:space="preserve">the </w:t>
      </w:r>
      <w:r w:rsidR="0097614E">
        <w:t>Fescue</w:t>
      </w:r>
      <w:r w:rsidR="00064908">
        <w:t xml:space="preserve"> assemblage </w:t>
      </w:r>
      <w:r w:rsidR="00855241">
        <w:t>on</w:t>
      </w:r>
      <w:r w:rsidR="00064908">
        <w:t xml:space="preserve"> </w:t>
      </w:r>
      <w:r w:rsidR="009468BB">
        <w:t>well-drained soils</w:t>
      </w:r>
      <w:r w:rsidR="0097614E">
        <w:t xml:space="preserve"> </w:t>
      </w:r>
      <w:r w:rsidR="00E057C1">
        <w:t xml:space="preserve">mostly </w:t>
      </w:r>
      <w:r w:rsidR="0097614E">
        <w:t>along levees</w:t>
      </w:r>
      <w:r w:rsidR="009468BB">
        <w:t xml:space="preserve">, and </w:t>
      </w:r>
      <w:r w:rsidR="00855241">
        <w:t xml:space="preserve">the </w:t>
      </w:r>
      <w:r w:rsidR="0097614E">
        <w:t>Sedge</w:t>
      </w:r>
      <w:r w:rsidR="009468BB">
        <w:t xml:space="preserve"> assemblage along channel edges with greater </w:t>
      </w:r>
      <w:r w:rsidR="006875E7" w:rsidRPr="006875E7">
        <w:t>inundation frequency</w:t>
      </w:r>
      <w:r w:rsidR="009468BB">
        <w:t xml:space="preserve">. </w:t>
      </w:r>
      <w:r w:rsidR="00582A2B">
        <w:t xml:space="preserve">Twenty years later, </w:t>
      </w:r>
      <w:r w:rsidR="00BB7B17">
        <w:t xml:space="preserve">Denoth &amp; Myers </w:t>
      </w:r>
      <w:r w:rsidR="00B5776F">
        <w:t xml:space="preserve">(2007) repeated the sampling methods </w:t>
      </w:r>
      <w:r w:rsidR="00BB7B17">
        <w:t xml:space="preserve">to </w:t>
      </w:r>
      <w:r w:rsidR="00561B5B" w:rsidRPr="00561B5B">
        <w:t xml:space="preserve">test relationships between </w:t>
      </w:r>
      <w:r w:rsidR="001F6F8B">
        <w:t>non-native</w:t>
      </w:r>
      <w:r w:rsidR="00561B5B" w:rsidRPr="00561B5B">
        <w:t xml:space="preserve"> purple loosestrife (</w:t>
      </w:r>
      <w:r w:rsidR="00561B5B" w:rsidRPr="00CE3708">
        <w:rPr>
          <w:i/>
        </w:rPr>
        <w:t>Lythrum salicaria</w:t>
      </w:r>
      <w:r w:rsidR="00561B5B" w:rsidRPr="00561B5B">
        <w:t xml:space="preserve"> L.) and </w:t>
      </w:r>
      <w:r w:rsidR="0019438B">
        <w:t xml:space="preserve">native </w:t>
      </w:r>
      <w:r w:rsidR="00561B5B" w:rsidRPr="00561B5B">
        <w:t>Henderson’s checker-mallow (</w:t>
      </w:r>
      <w:r w:rsidR="00561B5B" w:rsidRPr="00CE3708">
        <w:rPr>
          <w:i/>
        </w:rPr>
        <w:t>Sidalcea hendersonii</w:t>
      </w:r>
      <w:r w:rsidR="00E508B5">
        <w:t xml:space="preserve"> S. Watson</w:t>
      </w:r>
      <w:r w:rsidR="00561B5B" w:rsidRPr="00561B5B">
        <w:t>)</w:t>
      </w:r>
      <w:r w:rsidR="00582A2B">
        <w:t>, a threatened species</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Pr="00535270">
        <w:t xml:space="preserve">provide the opportunity to repeat observations </w:t>
      </w:r>
      <w:r w:rsidR="00CB18BB" w:rsidRPr="00535270">
        <w:t>and</w:t>
      </w:r>
      <w:r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21"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F3109C7"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r w:rsidR="008B0BB8">
        <w:t xml:space="preserve">associated with </w:t>
      </w:r>
      <w:r>
        <w:t xml:space="preserve">changes within each assemblage? We expect that increasing abundance of </w:t>
      </w:r>
      <w:r w:rsidR="001F6F8B">
        <w:t xml:space="preserve">non-native </w:t>
      </w:r>
      <w:r>
        <w:t xml:space="preserve">species over time would result in </w:t>
      </w:r>
      <w:r w:rsidR="00206F53">
        <w:t xml:space="preserve">a </w:t>
      </w:r>
      <w:r>
        <w:t xml:space="preserve">greater net </w:t>
      </w:r>
      <w:r w:rsidR="00206F53">
        <w:t>loss</w:t>
      </w:r>
      <w:r>
        <w:t xml:space="preserve"> of</w:t>
      </w:r>
      <w:r w:rsidR="00CC44A2">
        <w:t xml:space="preserve"> native</w:t>
      </w:r>
      <w:r>
        <w:t xml:space="preserve"> species.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21"/>
    </w:p>
    <w:p w14:paraId="23050A05" w14:textId="48D5F8F7" w:rsidR="0043651F" w:rsidRDefault="0022363E">
      <w:pPr>
        <w:pStyle w:val="Heading1"/>
        <w:rPr>
          <w:ins w:id="22" w:author="Lane, Stefanie" w:date="2023-07-26T16:03:00Z"/>
        </w:rPr>
        <w:pPrChange w:id="23" w:author="Lane, Stefanie" w:date="2023-07-26T16:03:00Z">
          <w:pPr/>
        </w:pPrChange>
      </w:pPr>
      <w:r>
        <w:t>Methods</w:t>
      </w:r>
    </w:p>
    <w:p w14:paraId="23B21028" w14:textId="3DF44AEE" w:rsidR="0043651F" w:rsidRPr="0043651F" w:rsidRDefault="0043651F">
      <w:pPr>
        <w:pStyle w:val="Heading2"/>
        <w:pPrChange w:id="24" w:author="Lane, Stefanie" w:date="2023-07-26T16:03:00Z">
          <w:pPr>
            <w:pStyle w:val="Heading1"/>
          </w:pPr>
        </w:pPrChange>
      </w:pPr>
      <w:ins w:id="25" w:author="Lane, Stefanie" w:date="2023-07-26T16:03:00Z">
        <w:r>
          <w:t>Site history &amp; context</w:t>
        </w:r>
      </w:ins>
    </w:p>
    <w:p w14:paraId="0B5BF99B" w14:textId="3C1ED498" w:rsidR="008B255A" w:rsidRDefault="007F357F" w:rsidP="007F357F">
      <w:pPr>
        <w:pStyle w:val="NoSpacing"/>
        <w:rPr>
          <w:ins w:id="26" w:author="Lane, Stefanie" w:date="2023-07-26T16:04:00Z"/>
        </w:rPr>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C244E6" w:rsidRPr="00C244E6">
        <w:rPr>
          <w:rFonts w:ascii="Calibri" w:hAnsi="Calibri" w:cs="Calibri"/>
        </w:rPr>
        <w:t>(Finn et al., 2021)</w:t>
      </w:r>
      <w:r w:rsidR="00193416">
        <w:t xml:space="preserve">. The </w:t>
      </w:r>
      <w:r w:rsidR="002F438B">
        <w:t>current extent of the Fraser River E</w:t>
      </w:r>
      <w:r w:rsidR="001F436B" w:rsidRPr="00791A3B">
        <w:t>stuary spans 2</w:t>
      </w:r>
      <w:r w:rsidR="004306D0" w:rsidRPr="00791A3B">
        <w:t>,</w:t>
      </w:r>
      <w:r w:rsidR="001F436B" w:rsidRPr="00173A95">
        <w:t>814 ha, one-third of which lies within the South Arm Marshes Wildlife Management Area</w:t>
      </w:r>
      <w:r w:rsidR="005D14F1">
        <w:t>, which was formally protected in 1991</w:t>
      </w:r>
      <w:r w:rsidR="001F436B" w:rsidRPr="00173A95">
        <w:t xml:space="preserve"> </w:t>
      </w:r>
      <w:r w:rsidR="000335B7" w:rsidRPr="000335B7">
        <w:rPr>
          <w:rFonts w:ascii="Calibri" w:hAnsi="Calibri" w:cs="Calibri"/>
        </w:rPr>
        <w:t>(Schaefer, 2004)</w:t>
      </w:r>
      <w:r w:rsidR="00676118">
        <w:t xml:space="preserve"> (Fig. 1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ins w:id="27" w:author="Lane, Stefanie" w:date="2023-07-26T12:03:00Z">
        <w:r w:rsidR="009B2683" w:rsidRPr="00E11649">
          <w:rPr>
            <w:highlight w:val="green"/>
            <w:rPrChange w:id="28" w:author="Lane, Stefanie" w:date="2023-07-26T12:16:00Z">
              <w:rPr/>
            </w:rPrChange>
          </w:rPr>
          <w:t xml:space="preserve">New content: </w:t>
        </w:r>
        <w:r w:rsidR="00DA26CA" w:rsidRPr="00E11649">
          <w:rPr>
            <w:highlight w:val="green"/>
            <w:rPrChange w:id="29" w:author="Lane, Stefanie" w:date="2023-07-26T12:16:00Z">
              <w:rPr/>
            </w:rPrChange>
          </w:rPr>
          <w:t>explain hydrologic</w:t>
        </w:r>
      </w:ins>
      <w:ins w:id="30" w:author="Lane, Stefanie" w:date="2023-07-26T12:04:00Z">
        <w:r w:rsidR="00DA26CA" w:rsidRPr="00E11649">
          <w:rPr>
            <w:highlight w:val="green"/>
            <w:rPrChange w:id="31" w:author="Lane, Stefanie" w:date="2023-07-26T12:16:00Z">
              <w:rPr/>
            </w:rPrChange>
          </w:rPr>
          <w:t>/sediment/SLR changes during the 1979-2019 period; elaborate broader changes prior to 1979 wrt watershed modification</w:t>
        </w:r>
      </w:ins>
      <w:ins w:id="32" w:author="Lane, Stefanie" w:date="2023-07-26T12:05:00Z">
        <w:r w:rsidR="00243976" w:rsidRPr="00E11649">
          <w:rPr>
            <w:highlight w:val="green"/>
            <w:rPrChange w:id="33" w:author="Lane, Stefanie" w:date="2023-07-26T12:16:00Z">
              <w:rPr>
                <w:highlight w:val="cyan"/>
              </w:rPr>
            </w:rPrChange>
          </w:rPr>
          <w:t>. Transition to discuss</w:t>
        </w:r>
      </w:ins>
      <w:ins w:id="34" w:author="Lane, Stefanie" w:date="2023-07-26T12:06:00Z">
        <w:r w:rsidR="00F85AD0" w:rsidRPr="00E11649">
          <w:rPr>
            <w:highlight w:val="green"/>
            <w:rPrChange w:id="35" w:author="Lane, Stefanie" w:date="2023-07-26T12:16:00Z">
              <w:rPr>
                <w:highlight w:val="cyan"/>
              </w:rPr>
            </w:rPrChange>
          </w:rPr>
          <w:t xml:space="preserve"> plant zonation broadly, and articulate the </w:t>
        </w:r>
        <w:r w:rsidR="00C11CCD" w:rsidRPr="00E11649">
          <w:rPr>
            <w:highlight w:val="green"/>
            <w:rPrChange w:id="36" w:author="Lane, Stefanie" w:date="2023-07-26T12:16:00Z">
              <w:rPr>
                <w:highlight w:val="cyan"/>
              </w:rPr>
            </w:rPrChange>
          </w:rPr>
          <w:t>elevation zones encountered in this study</w:t>
        </w:r>
      </w:ins>
      <w:ins w:id="37" w:author="Lane, Stefanie" w:date="2023-07-26T12:04:00Z">
        <w:r w:rsidR="00DA26CA" w:rsidRPr="00E11649">
          <w:rPr>
            <w:highlight w:val="green"/>
            <w:rPrChange w:id="38" w:author="Lane, Stefanie" w:date="2023-07-26T12:16:00Z">
              <w:rPr/>
            </w:rPrChange>
          </w:rPr>
          <w:t>.</w:t>
        </w:r>
        <w:r w:rsidR="00DA26CA">
          <w:t xml:space="preserve"> </w:t>
        </w:r>
      </w:ins>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71079A83" w14:textId="77777777" w:rsidR="00910B8D" w:rsidRDefault="00910B8D" w:rsidP="007F357F">
      <w:pPr>
        <w:pStyle w:val="NoSpacing"/>
        <w:rPr>
          <w:ins w:id="39" w:author="Lane, Stefanie" w:date="2023-07-26T16:06:00Z"/>
        </w:rPr>
      </w:pPr>
    </w:p>
    <w:p w14:paraId="101140BE" w14:textId="13F3995D" w:rsidR="003158C9" w:rsidRDefault="003158C9">
      <w:pPr>
        <w:pStyle w:val="Heading2"/>
        <w:rPr>
          <w:ins w:id="40" w:author="Lane, Stefanie" w:date="2023-07-26T16:06:00Z"/>
        </w:rPr>
        <w:pPrChange w:id="41" w:author="Lane, Stefanie" w:date="2023-07-26T16:06:00Z">
          <w:pPr>
            <w:pStyle w:val="NoSpacing"/>
          </w:pPr>
        </w:pPrChange>
      </w:pPr>
      <w:ins w:id="42" w:author="Lane, Stefanie" w:date="2023-07-26T16:06:00Z">
        <w:r>
          <w:t>Sampling design &amp; harmonization between observations</w:t>
        </w:r>
      </w:ins>
    </w:p>
    <w:p w14:paraId="37B085E2" w14:textId="4C59F2DD" w:rsidR="00910B8D" w:rsidDel="00615AD9" w:rsidRDefault="00910B8D">
      <w:pPr>
        <w:rPr>
          <w:del w:id="43" w:author="Lane, Stefanie" w:date="2023-07-26T16:04:00Z"/>
        </w:rPr>
        <w:pPrChange w:id="44" w:author="Lane, Stefanie" w:date="2023-07-26T16:07:00Z">
          <w:pPr>
            <w:pStyle w:val="Heading2"/>
          </w:pPr>
        </w:pPrChange>
      </w:pPr>
    </w:p>
    <w:p w14:paraId="3B2B3B17" w14:textId="5FD1E8B4" w:rsidR="008B255A" w:rsidDel="00447DA1" w:rsidRDefault="00447DA1">
      <w:pPr>
        <w:rPr>
          <w:del w:id="45" w:author="Lane, Stefanie" w:date="2023-07-26T16:07:00Z"/>
        </w:rPr>
        <w:pPrChange w:id="46" w:author="Lane, Stefanie" w:date="2023-07-26T16:07:00Z">
          <w:pPr>
            <w:pStyle w:val="NoSpacing"/>
          </w:pPr>
        </w:pPrChange>
      </w:pPr>
      <w:ins w:id="47" w:author="Lane, Stefanie" w:date="2023-07-26T16:07:00Z">
        <w:r>
          <w:tab/>
        </w:r>
      </w:ins>
    </w:p>
    <w:p w14:paraId="1DA793E0" w14:textId="5585A0C2" w:rsidR="00DF241A" w:rsidRDefault="008B255A">
      <w:pPr>
        <w:pStyle w:val="NoSpacing"/>
        <w:rPr>
          <w:ins w:id="48" w:author="Lane, Stefanie" w:date="2023-07-26T12:17:00Z"/>
        </w:rPr>
        <w:pPrChange w:id="49" w:author="Lane, Stefanie" w:date="2023-07-26T16:07:00Z">
          <w:pPr>
            <w:pStyle w:val="NoSpacing"/>
            <w:ind w:firstLine="720"/>
          </w:pPr>
        </w:pPrChange>
      </w:pPr>
      <w:r>
        <w:t xml:space="preserve">Our main goal was to sample the vegetation in a representative way to allow comparison with the datasets collected in 1979 </w:t>
      </w:r>
      <w:r w:rsidRPr="00A41F77">
        <w:rPr>
          <w:rFonts w:ascii="Calibri" w:hAnsi="Calibri" w:cs="Calibri"/>
        </w:rPr>
        <w:t>(Bradfield &amp; Porter, 1982)</w:t>
      </w:r>
      <w:r>
        <w:t xml:space="preserve"> and 1999 </w:t>
      </w:r>
      <w:r w:rsidRPr="00A41F77">
        <w:rPr>
          <w:rFonts w:ascii="Calibri" w:hAnsi="Calibri" w:cs="Calibri"/>
        </w:rPr>
        <w:t>(Denoth &amp; Myers, 2007)</w:t>
      </w:r>
      <w:r>
        <w:t xml:space="preserve">. </w:t>
      </w:r>
      <w:del w:id="50" w:author="Lane, Stefanie" w:date="2023-07-26T12:12:00Z">
        <w:r w:rsidDel="004556CD">
          <w:delText xml:space="preserve">Because </w:delText>
        </w:r>
      </w:del>
      <w:r>
        <w:t>Bradfield &amp; Porter (1982) wanted to assess whether statistical analys</w:t>
      </w:r>
      <w:del w:id="51" w:author="Lane, Stefanie" w:date="2023-07-26T12:12:00Z">
        <w:r w:rsidDel="004556CD">
          <w:delText>i</w:delText>
        </w:r>
      </w:del>
      <w:ins w:id="52" w:author="Lane, Stefanie" w:date="2023-07-26T12:12:00Z">
        <w:r w:rsidR="004556CD">
          <w:t>e</w:t>
        </w:r>
      </w:ins>
      <w:r>
        <w:t>s verified visual estimation of species associations</w:t>
      </w:r>
      <w:del w:id="53" w:author="Lane, Stefanie" w:date="2023-07-26T12:12:00Z">
        <w:r w:rsidDel="004556CD">
          <w:delText xml:space="preserve">, the sampling conducted in 1979 introduces </w:delText>
        </w:r>
      </w:del>
      <w:ins w:id="54" w:author="Lane, Stefanie" w:date="2023-07-26T12:12:00Z">
        <w:r w:rsidR="004556CD">
          <w:t>.</w:t>
        </w:r>
      </w:ins>
      <w:del w:id="55" w:author="Lane, Stefanie" w:date="2023-07-26T12:12:00Z">
        <w:r w:rsidDel="004556CD">
          <w:delText>a bias to statistically confirm patterns identified by subjective visual assessment.</w:delText>
        </w:r>
      </w:del>
      <w:ins w:id="56" w:author="Lane, Stefanie" w:date="2023-07-26T12:12:00Z">
        <w:r w:rsidR="004556CD">
          <w:t xml:space="preserve"> </w:t>
        </w:r>
      </w:ins>
      <w:commentRangeStart w:id="57"/>
      <w:ins w:id="58" w:author="Lane, Stefanie" w:date="2023-07-26T12:13:00Z">
        <w:r w:rsidR="004556CD" w:rsidRPr="006D79A7">
          <w:t xml:space="preserve">They </w:t>
        </w:r>
        <w:r w:rsidR="001C4F33" w:rsidRPr="006D79A7">
          <w:t>placed t</w:t>
        </w:r>
      </w:ins>
      <w:ins w:id="59" w:author="Lane, Stefanie" w:date="2023-07-26T12:08:00Z">
        <w:r w:rsidR="00C70DC5" w:rsidRPr="006D79A7">
          <w:t>ransect</w:t>
        </w:r>
      </w:ins>
      <w:ins w:id="60" w:author="Lane, Stefanie" w:date="2023-07-26T12:09:00Z">
        <w:r w:rsidR="00134052" w:rsidRPr="006D79A7">
          <w:t xml:space="preserve">s </w:t>
        </w:r>
      </w:ins>
      <w:ins w:id="61" w:author="Lane, Stefanie" w:date="2023-07-26T12:13:00Z">
        <w:r w:rsidR="001C4F33" w:rsidRPr="006D79A7">
          <w:t>throughout the marsh</w:t>
        </w:r>
      </w:ins>
      <w:ins w:id="62" w:author="Lane, Stefanie" w:date="2023-07-26T12:09:00Z">
        <w:r w:rsidR="00134052" w:rsidRPr="006D79A7">
          <w:t xml:space="preserve"> </w:t>
        </w:r>
        <w:r w:rsidR="00173B15" w:rsidRPr="006D79A7">
          <w:t>to achieve an even distribution across a north-south gradient</w:t>
        </w:r>
      </w:ins>
      <w:ins w:id="63" w:author="Lane, Stefanie" w:date="2023-07-26T12:13:00Z">
        <w:r w:rsidR="001C4F33" w:rsidRPr="006D79A7">
          <w:t>, with transect endpoints sharing a common origin along the main tidal channel through the middle of the marsh (Fig. 1)</w:t>
        </w:r>
      </w:ins>
      <w:del w:id="64" w:author="Lane, Stefanie" w:date="2023-07-26T12:08:00Z">
        <w:r w:rsidR="00984524" w:rsidRPr="006D79A7" w:rsidDel="00134052">
          <w:delText xml:space="preserve"> </w:delText>
        </w:r>
      </w:del>
      <w:ins w:id="65" w:author="Lane, Stefanie" w:date="2023-07-26T12:09:00Z">
        <w:r w:rsidR="00173B15" w:rsidRPr="006D79A7">
          <w:t xml:space="preserve">. While </w:t>
        </w:r>
      </w:ins>
      <w:ins w:id="66" w:author="Lane, Stefanie" w:date="2023-07-26T12:13:00Z">
        <w:r w:rsidR="00856D4C" w:rsidRPr="006D79A7">
          <w:t xml:space="preserve">transects were </w:t>
        </w:r>
      </w:ins>
      <w:ins w:id="67" w:author="Lane, Stefanie" w:date="2023-07-26T12:09:00Z">
        <w:r w:rsidR="00173B15" w:rsidRPr="006D79A7">
          <w:t>not random</w:t>
        </w:r>
      </w:ins>
      <w:ins w:id="68" w:author="Lane, Stefanie" w:date="2023-07-26T12:13:00Z">
        <w:r w:rsidR="00856D4C" w:rsidRPr="006D79A7">
          <w:t>ly distributed</w:t>
        </w:r>
      </w:ins>
      <w:ins w:id="69" w:author="Lane, Stefanie" w:date="2023-07-26T12:09:00Z">
        <w:r w:rsidR="00173B15" w:rsidRPr="006D79A7">
          <w:t>,</w:t>
        </w:r>
      </w:ins>
      <w:ins w:id="70" w:author="Lane, Stefanie" w:date="2023-07-26T12:13:00Z">
        <w:r w:rsidR="00856D4C" w:rsidRPr="006D79A7">
          <w:t xml:space="preserve"> the </w:t>
        </w:r>
      </w:ins>
      <w:ins w:id="71" w:author="Lane, Stefanie" w:date="2023-07-26T12:14:00Z">
        <w:r w:rsidR="00856D4C" w:rsidRPr="006D79A7">
          <w:t xml:space="preserve">haphazard transect placement </w:t>
        </w:r>
      </w:ins>
      <w:ins w:id="72" w:author="Lane, Stefanie" w:date="2023-07-26T12:09:00Z">
        <w:r w:rsidR="00173B15" w:rsidRPr="006D79A7">
          <w:t>sought to</w:t>
        </w:r>
      </w:ins>
      <w:ins w:id="73" w:author="Lane, Stefanie" w:date="2023-07-26T12:14:00Z">
        <w:r w:rsidR="006D54B6" w:rsidRPr="006D79A7">
          <w:t xml:space="preserve"> balance surveying as great </w:t>
        </w:r>
      </w:ins>
      <w:ins w:id="74" w:author="Lane, Stefanie" w:date="2023-07-26T12:09:00Z">
        <w:r w:rsidR="00173B15" w:rsidRPr="006D79A7">
          <w:t xml:space="preserve">a spatial extent </w:t>
        </w:r>
      </w:ins>
      <w:ins w:id="75" w:author="Lane, Stefanie" w:date="2023-07-26T12:14:00Z">
        <w:r w:rsidR="00856D4C" w:rsidRPr="006D79A7">
          <w:t xml:space="preserve">of the marsh </w:t>
        </w:r>
      </w:ins>
      <w:ins w:id="76" w:author="Lane, Stefanie" w:date="2023-07-26T12:09:00Z">
        <w:r w:rsidR="00173B15" w:rsidRPr="006D79A7">
          <w:t>as possibl</w:t>
        </w:r>
      </w:ins>
      <w:ins w:id="77" w:author="Lane, Stefanie" w:date="2023-07-26T12:10:00Z">
        <w:r w:rsidR="00A97E51" w:rsidRPr="006D79A7">
          <w:t>e</w:t>
        </w:r>
      </w:ins>
      <w:ins w:id="78" w:author="Lane, Stefanie" w:date="2023-07-26T12:14:00Z">
        <w:r w:rsidR="006D54B6" w:rsidRPr="006D79A7">
          <w:t xml:space="preserve"> given the time and resources available for the project</w:t>
        </w:r>
      </w:ins>
      <w:ins w:id="79" w:author="Lane, Stefanie" w:date="2023-07-26T12:10:00Z">
        <w:r w:rsidR="00A97E51" w:rsidRPr="006D79A7">
          <w:t>. Along each transect, 1 m</w:t>
        </w:r>
        <w:r w:rsidR="00A97E51" w:rsidRPr="006D79A7">
          <w:rPr>
            <w:vertAlign w:val="superscript"/>
            <w:rPrChange w:id="80" w:author="Lane, Stefanie" w:date="2023-07-26T12:47:00Z">
              <w:rPr/>
            </w:rPrChange>
          </w:rPr>
          <w:t>2</w:t>
        </w:r>
        <w:r w:rsidR="00A97E51" w:rsidRPr="006D79A7">
          <w:t xml:space="preserve"> plots (</w:t>
        </w:r>
      </w:ins>
      <w:ins w:id="81" w:author="Lane, Stefanie" w:date="2023-07-26T16:25:00Z">
        <w:r w:rsidR="00932E2E">
          <w:t xml:space="preserve">rigid </w:t>
        </w:r>
      </w:ins>
      <w:ins w:id="82" w:author="Lane, Stefanie" w:date="2023-07-26T12:10:00Z">
        <w:r w:rsidR="00A97E51" w:rsidRPr="006D79A7">
          <w:t>quadrats</w:t>
        </w:r>
      </w:ins>
      <w:ins w:id="83" w:author="Lane, Stefanie" w:date="2023-07-26T16:25:00Z">
        <w:r w:rsidR="00932E2E">
          <w:t xml:space="preserve"> made of 1.27 cm (1/2 inch) schedule 40 PVC</w:t>
        </w:r>
      </w:ins>
      <w:ins w:id="84" w:author="Lane, Stefanie" w:date="2023-07-26T12:10:00Z">
        <w:r w:rsidR="00A97E51" w:rsidRPr="006D79A7">
          <w:t xml:space="preserve">) were placed </w:t>
        </w:r>
        <w:r w:rsidR="00D322B3" w:rsidRPr="006D79A7">
          <w:t>wherever vegetation composition was perceived to substantially shift from one</w:t>
        </w:r>
      </w:ins>
      <w:ins w:id="85" w:author="Lane, Stefanie" w:date="2023-07-26T12:11:00Z">
        <w:r w:rsidR="00D322B3" w:rsidRPr="006D79A7">
          <w:t xml:space="preserve"> dom</w:t>
        </w:r>
        <w:r w:rsidR="0000574D" w:rsidRPr="006D79A7">
          <w:t>inant species to another, or every 10 m along the transect, whichever distance was shorter.</w:t>
        </w:r>
      </w:ins>
      <w:commentRangeEnd w:id="57"/>
      <w:ins w:id="86" w:author="Lane, Stefanie" w:date="2023-07-26T12:48:00Z">
        <w:r w:rsidR="005C54DB">
          <w:rPr>
            <w:rStyle w:val="CommentReference"/>
          </w:rPr>
          <w:commentReference w:id="57"/>
        </w:r>
      </w:ins>
      <w:ins w:id="87" w:author="Lane, Stefanie" w:date="2023-07-26T12:11:00Z">
        <w:r w:rsidR="0000574D" w:rsidRPr="006D79A7">
          <w:t xml:space="preserve"> </w:t>
        </w:r>
        <w:commentRangeStart w:id="88"/>
        <w:r w:rsidR="0000574D" w:rsidRPr="006D79A7">
          <w:t xml:space="preserve">This plot placement introduces </w:t>
        </w:r>
      </w:ins>
      <w:ins w:id="89" w:author="Lane, Stefanie" w:date="2023-07-26T12:12:00Z">
        <w:r w:rsidR="004556CD" w:rsidRPr="006D79A7">
          <w:t>a bias to statistically confirm patterns identified by subjective visual assessment.</w:t>
        </w:r>
      </w:ins>
      <w:ins w:id="90" w:author="Lane, Stefanie" w:date="2023-07-26T12:15:00Z">
        <w:r w:rsidR="00E11649" w:rsidRPr="006D79A7">
          <w:t xml:space="preserve"> </w:t>
        </w:r>
      </w:ins>
      <w:commentRangeEnd w:id="88"/>
      <w:ins w:id="91" w:author="Lane, Stefanie" w:date="2023-07-26T12:47:00Z">
        <w:r w:rsidR="006D79A7" w:rsidRPr="006D79A7">
          <w:rPr>
            <w:rStyle w:val="CommentReference"/>
          </w:rPr>
          <w:commentReference w:id="88"/>
        </w:r>
      </w:ins>
      <w:r w:rsidR="00984524">
        <w:t xml:space="preserve">Denoth and Myers (2007) </w:t>
      </w:r>
      <w:r w:rsidR="00C30D6E">
        <w:t xml:space="preserve">sought to </w:t>
      </w:r>
      <w:r w:rsidR="00C30D6E">
        <w:lastRenderedPageBreak/>
        <w:t xml:space="preserve">relocate plots </w:t>
      </w:r>
      <w:r w:rsidR="00BD62FF">
        <w:t xml:space="preserve">sampled by Bradfield &amp; Porter (1982). </w:t>
      </w:r>
      <w:ins w:id="92" w:author="Lane, Stefanie" w:date="2023-07-26T12:16:00Z">
        <w:r w:rsidR="006E0E23">
          <w:t xml:space="preserve">This </w:t>
        </w:r>
      </w:ins>
      <w:ins w:id="93" w:author="Lane, Stefanie" w:date="2023-07-26T12:17:00Z">
        <w:r w:rsidR="00331FEC">
          <w:t xml:space="preserve">was achieved by approximating both transect and plot locations as closely as possible to the </w:t>
        </w:r>
      </w:ins>
      <w:ins w:id="94" w:author="Lane, Stefanie" w:date="2023-07-26T12:18:00Z">
        <w:r w:rsidR="00116F9C">
          <w:t xml:space="preserve">1979 survey, regardless of perceived vegetation composition or dominant species within the plots or along the transects. </w:t>
        </w:r>
      </w:ins>
    </w:p>
    <w:p w14:paraId="726D7449" w14:textId="7C7ED49A" w:rsidR="006E0E23" w:rsidRDefault="008B255A" w:rsidP="000E32F2">
      <w:pPr>
        <w:pStyle w:val="NoSpacing"/>
        <w:ind w:firstLine="720"/>
        <w:rPr>
          <w:ins w:id="95" w:author="Lane, Stefanie" w:date="2023-07-26T12:16:00Z"/>
        </w:rPr>
      </w:pPr>
      <w:r>
        <w:t xml:space="preserve"> </w:t>
      </w:r>
    </w:p>
    <w:p w14:paraId="52AF5B10" w14:textId="1D690A0F" w:rsidR="005E086E" w:rsidDel="00F4599A" w:rsidRDefault="008B255A">
      <w:pPr>
        <w:pStyle w:val="NoSpacing"/>
        <w:ind w:firstLine="720"/>
        <w:rPr>
          <w:del w:id="96" w:author="Lane, Stefanie" w:date="2023-07-26T12:26:00Z"/>
        </w:rPr>
      </w:pPr>
      <w:r>
        <w:t>In 2019 we sought to sample vegetation in as close a manner as the original 1979 survey</w:t>
      </w:r>
      <w:ins w:id="97" w:author="Lane, Stefanie" w:date="2023-07-26T12:20:00Z">
        <w:r w:rsidR="00992808">
          <w:t>, because we wanted to know whether dominant species</w:t>
        </w:r>
      </w:ins>
      <w:ins w:id="98" w:author="Lane, Stefanie" w:date="2023-07-26T12:21:00Z">
        <w:r w:rsidR="00D7262D">
          <w:t xml:space="preserve"> (as perceived by visual </w:t>
        </w:r>
        <w:r w:rsidR="00314F59">
          <w:t>recognition)</w:t>
        </w:r>
      </w:ins>
      <w:ins w:id="99" w:author="Lane, Stefanie" w:date="2023-07-26T12:20:00Z">
        <w:r w:rsidR="00992808">
          <w:t xml:space="preserve"> </w:t>
        </w:r>
        <w:r w:rsidR="00D7262D">
          <w:t>remained the same over time</w:t>
        </w:r>
      </w:ins>
      <w:ins w:id="100" w:author="Lane, Stefanie" w:date="2023-07-26T12:19:00Z">
        <w:r w:rsidR="006F7195">
          <w:t xml:space="preserve">. </w:t>
        </w:r>
      </w:ins>
      <w:moveToRangeStart w:id="101" w:author="Lane, Stefanie" w:date="2023-07-26T12:19:00Z" w:name="move141266414"/>
      <w:moveTo w:id="102" w:author="Lane, Stefanie" w:date="2023-07-26T12:19:00Z">
        <w:r w:rsidR="00A518B4">
          <w:t>Transect endpoints were approximated within an estimated ~5 m by overlaying Figure 1 in Bradfield &amp; Porter’s 1982 publication (Fig. 1C) on a georeferenced basemap, aligning prominent features such as tidal channel tributary junctions, marking GPS locations in Avenza Maps (Avenza Systems Inc., Ontario, Canada, v. 3.2), and finding these points in the field.</w:t>
        </w:r>
      </w:moveTo>
      <w:moveToRangeEnd w:id="101"/>
      <w:ins w:id="103" w:author="Lane, Stefanie" w:date="2023-07-26T12:20:00Z">
        <w:r w:rsidR="00A518B4">
          <w:t xml:space="preserve"> Along each transect we placed 1 m</w:t>
        </w:r>
        <w:r w:rsidR="00A518B4">
          <w:rPr>
            <w:vertAlign w:val="superscript"/>
          </w:rPr>
          <w:t>2</w:t>
        </w:r>
        <w:r w:rsidR="00A518B4">
          <w:t xml:space="preserve"> </w:t>
        </w:r>
      </w:ins>
      <w:ins w:id="104" w:author="Lane, Stefanie" w:date="2023-07-26T15:51:00Z">
        <w:r w:rsidR="00F50C97">
          <w:t>quadrats</w:t>
        </w:r>
      </w:ins>
      <w:ins w:id="105" w:author="Lane, Stefanie" w:date="2023-07-26T12:20:00Z">
        <w:r w:rsidR="00A518B4">
          <w:t xml:space="preserve"> </w:t>
        </w:r>
      </w:ins>
      <w:ins w:id="106" w:author="Lane, Stefanie" w:date="2023-07-26T12:23:00Z">
        <w:r w:rsidR="00405AFC">
          <w:t>centered on the transect</w:t>
        </w:r>
        <w:r w:rsidR="00764D4C">
          <w:t xml:space="preserve"> line </w:t>
        </w:r>
      </w:ins>
      <w:ins w:id="107" w:author="Lane, Stefanie" w:date="2023-07-26T15:51:00Z">
        <w:r w:rsidR="00AE6E2A">
          <w:t xml:space="preserve">to define survey plots </w:t>
        </w:r>
      </w:ins>
      <w:ins w:id="108" w:author="Lane, Stefanie" w:date="2023-07-26T12:23:00Z">
        <w:r w:rsidR="00764D4C">
          <w:t xml:space="preserve">within patches of vegetation that we identified as being dominated (&gt; 50% cover) by one or two species, </w:t>
        </w:r>
      </w:ins>
      <w:ins w:id="109" w:author="Lane, Stefanie" w:date="2023-07-26T12:24:00Z">
        <w:r w:rsidR="00764D4C">
          <w:t>or every 10 m along the transect, whichever distance was shorter</w:t>
        </w:r>
        <w:r w:rsidR="00BA3208">
          <w:t xml:space="preserve"> (Fig. 2</w:t>
        </w:r>
      </w:ins>
      <w:ins w:id="110" w:author="Lane, Stefanie" w:date="2023-07-26T12:28:00Z">
        <w:r w:rsidR="00D94B50">
          <w:t>D</w:t>
        </w:r>
      </w:ins>
      <w:ins w:id="111" w:author="Lane, Stefanie" w:date="2023-07-26T12:24:00Z">
        <w:r w:rsidR="00BA3208">
          <w:t>)</w:t>
        </w:r>
        <w:r w:rsidR="00764D4C">
          <w:t xml:space="preserve">. </w:t>
        </w:r>
      </w:ins>
      <w:ins w:id="112" w:author="Lane, Stefanie" w:date="2023-07-26T12:25:00Z">
        <w:r w:rsidR="007C4DA6" w:rsidRPr="00DB11DA">
          <w:t>If</w:t>
        </w:r>
        <w:r w:rsidR="007C4DA6">
          <w:t xml:space="preserve"> patches dominated by one or two species </w:t>
        </w:r>
        <w:r w:rsidR="007414AF">
          <w:t>continued</w:t>
        </w:r>
        <w:r w:rsidR="007C4DA6">
          <w:t xml:space="preserve"> more than 10 m of transect length, or no dominant species could be determined, we sampled every 10 m of transect length.</w:t>
        </w:r>
      </w:ins>
      <w:ins w:id="113" w:author="Lane, Stefanie" w:date="2023-07-26T12:28:00Z">
        <w:r w:rsidR="00D94B50">
          <w:t xml:space="preserve"> </w:t>
        </w:r>
      </w:ins>
      <w:del w:id="114" w:author="Lane, Stefanie" w:date="2023-07-26T12:22:00Z">
        <w:r w:rsidDel="004A6A3E">
          <w:delText xml:space="preserve">, which does not eliminate </w:delText>
        </w:r>
        <w:r w:rsidR="00C30D6E" w:rsidDel="004A6A3E">
          <w:delText>bias from previous sampling designs</w:delText>
        </w:r>
        <w:r w:rsidDel="004A6A3E">
          <w:delText xml:space="preserve">. </w:delText>
        </w:r>
      </w:del>
      <w:del w:id="115" w:author="Lane, Stefanie" w:date="2023-07-26T12:26:00Z">
        <w:r w:rsidDel="00F4599A">
          <w:delText>However, within the context of this sampling design we can make comparisons of changes in floristic diversity and compositional abundance.</w:delText>
        </w:r>
      </w:del>
    </w:p>
    <w:p w14:paraId="23A2ABDE" w14:textId="3DBC8E0B" w:rsidR="007F357F" w:rsidRPr="00626BFD" w:rsidDel="00D94B50" w:rsidRDefault="007F357F" w:rsidP="000E32F2">
      <w:pPr>
        <w:pStyle w:val="NoSpacing"/>
        <w:rPr>
          <w:del w:id="116" w:author="Lane, Stefanie" w:date="2023-07-26T12:28:00Z"/>
        </w:rPr>
      </w:pPr>
    </w:p>
    <w:p w14:paraId="1B7694BC" w14:textId="6925AAD4" w:rsidR="00D4425C" w:rsidDel="00F4599A" w:rsidRDefault="00A5448B" w:rsidP="00D4425C">
      <w:pPr>
        <w:ind w:firstLine="720"/>
        <w:rPr>
          <w:del w:id="117" w:author="Lane, Stefanie" w:date="2023-07-26T12:26:00Z"/>
        </w:rPr>
      </w:pPr>
      <w:del w:id="118" w:author="Lane, Stefanie" w:date="2023-07-26T12:22:00Z">
        <w:r w:rsidDel="004A6A3E">
          <w:delText xml:space="preserve">No permanent markers were left in Ladner Marsh, so precise transects assessed by Bradfield &amp; Porter (1982) or Denoth &amp; Myers (2007) were not identifiable in 2019. </w:delText>
        </w:r>
      </w:del>
      <w:moveFromRangeStart w:id="119" w:author="Lane, Stefanie" w:date="2023-07-26T12:19:00Z" w:name="move141266414"/>
      <w:moveFrom w:id="120" w:author="Lane, Stefanie" w:date="2023-07-26T12:19:00Z">
        <w:del w:id="121" w:author="Lane, Stefanie" w:date="2023-07-26T12:26:00Z">
          <w:r w:rsidR="00B832A6" w:rsidDel="00F4599A">
            <w:delText xml:space="preserve">Transect </w:delText>
          </w:r>
          <w:r w:rsidR="00C55BA3" w:rsidDel="00F4599A">
            <w:delText xml:space="preserve">endpoints </w:delText>
          </w:r>
          <w:r w:rsidR="00B832A6" w:rsidDel="00F4599A">
            <w:delText>were approximated</w:delText>
          </w:r>
          <w:r w:rsidR="002C1D2C" w:rsidDel="00F4599A">
            <w:delText xml:space="preserve"> within </w:delText>
          </w:r>
          <w:r w:rsidR="001E2497" w:rsidDel="00F4599A">
            <w:delText xml:space="preserve">an estimated </w:delText>
          </w:r>
          <w:r w:rsidR="002C1D2C" w:rsidDel="00F4599A">
            <w:delText>~5 m</w:delText>
          </w:r>
          <w:r w:rsidR="00B832A6" w:rsidDel="00F4599A">
            <w:delText xml:space="preserve"> </w:delText>
          </w:r>
          <w:r w:rsidR="002A34E3" w:rsidDel="00F4599A">
            <w:delText xml:space="preserve">by overlaying Figure 1 in Bradfield &amp; Porter’s 1982 publication </w:delText>
          </w:r>
          <w:r w:rsidR="00FB3E22" w:rsidDel="00F4599A">
            <w:delText>(</w:delText>
          </w:r>
          <w:r w:rsidR="00EF29DE" w:rsidDel="00F4599A">
            <w:delText>Fig. 1</w:delText>
          </w:r>
          <w:r w:rsidR="008421CE" w:rsidDel="00F4599A">
            <w:delText>C</w:delText>
          </w:r>
          <w:r w:rsidR="00FB3E22" w:rsidDel="00F4599A">
            <w:delText xml:space="preserve">) </w:delText>
          </w:r>
          <w:r w:rsidR="002A34E3" w:rsidDel="00F4599A">
            <w:delText xml:space="preserve">on a georeferenced basemap, aligning </w:delText>
          </w:r>
          <w:r w:rsidR="002C1D2C" w:rsidDel="00F4599A">
            <w:delText>prominent features</w:delText>
          </w:r>
          <w:r w:rsidR="00955CC6" w:rsidDel="00F4599A">
            <w:delText xml:space="preserve"> such as tidal channel tributary junctions</w:delText>
          </w:r>
          <w:r w:rsidR="002C1D2C" w:rsidDel="00F4599A">
            <w:delText>, marking GPS locations in Avenza</w:delText>
          </w:r>
          <w:r w:rsidR="0070559A" w:rsidDel="00F4599A">
            <w:delText xml:space="preserve"> Maps</w:delText>
          </w:r>
          <w:r w:rsidR="002C1D2C" w:rsidDel="00F4599A">
            <w:delText xml:space="preserve"> (</w:delText>
          </w:r>
          <w:r w:rsidR="0070559A" w:rsidDel="00F4599A">
            <w:delText>Avenza Systems Inc., Ontario, Canada, v. 3.2)</w:delText>
          </w:r>
          <w:r w:rsidR="008B255A" w:rsidDel="00F4599A">
            <w:delText>, and finding these points in the field</w:delText>
          </w:r>
          <w:r w:rsidR="00B832A6" w:rsidDel="00F4599A">
            <w:delText>.</w:delText>
          </w:r>
          <w:r w:rsidR="00947182" w:rsidDel="00F4599A">
            <w:delText xml:space="preserve"> </w:delText>
          </w:r>
        </w:del>
      </w:moveFrom>
      <w:moveFromRangeEnd w:id="119"/>
      <w:del w:id="122" w:author="Lane, Stefanie" w:date="2023-07-26T12:26:00Z">
        <w:r w:rsidDel="00F4599A">
          <w:delText xml:space="preserve">Transect “Q” (n = 7 plots) was omitted in 1999 and 2019 due to </w:delText>
        </w:r>
        <w:r w:rsidR="00955CC6" w:rsidDel="00F4599A">
          <w:delText>inaccessibility through</w:delText>
        </w:r>
        <w:r w:rsidDel="00F4599A">
          <w:delText xml:space="preserve"> riparian forest with a</w:delText>
        </w:r>
        <w:r w:rsidR="00955CC6" w:rsidDel="00F4599A">
          <w:delText xml:space="preserve"> dense</w:delText>
        </w:r>
        <w:r w:rsidDel="00F4599A">
          <w:delText xml:space="preserve"> understory of </w:delText>
        </w:r>
        <w:r w:rsidR="00582A2B" w:rsidDel="00F4599A">
          <w:delText>non-native</w:delText>
        </w:r>
        <w:r w:rsidDel="00F4599A">
          <w:delText xml:space="preserve"> Himalayan blackberry (</w:delText>
        </w:r>
        <w:r w:rsidDel="00F4599A">
          <w:rPr>
            <w:i/>
          </w:rPr>
          <w:delText xml:space="preserve">Rubus </w:delText>
        </w:r>
        <w:r w:rsidRPr="00904BB3" w:rsidDel="00F4599A">
          <w:rPr>
            <w:i/>
          </w:rPr>
          <w:delText>armeniacus</w:delText>
        </w:r>
        <w:r w:rsidR="00C87135" w:rsidDel="00F4599A">
          <w:delText xml:space="preserve"> Focke</w:delText>
        </w:r>
        <w:r w:rsidDel="00F4599A">
          <w:delText>)</w:delText>
        </w:r>
        <w:r w:rsidR="0058125F" w:rsidDel="00F4599A">
          <w:delText>; these plots from 1979</w:delText>
        </w:r>
        <w:r w:rsidR="00883BFA" w:rsidDel="00F4599A">
          <w:delText xml:space="preserve"> were not surveyed in 1999, and</w:delText>
        </w:r>
        <w:r w:rsidR="0058125F" w:rsidDel="00F4599A">
          <w:delText xml:space="preserve"> are not included in the present ana</w:delText>
        </w:r>
        <w:r w:rsidR="0058125F" w:rsidRPr="00454B0C" w:rsidDel="00F4599A">
          <w:rPr>
            <w:color w:val="000000" w:themeColor="text1"/>
          </w:rPr>
          <w:delText>lyses</w:delText>
        </w:r>
        <w:r w:rsidRPr="00454B0C" w:rsidDel="00F4599A">
          <w:rPr>
            <w:color w:val="000000" w:themeColor="text1"/>
          </w:rPr>
          <w:delText>. An additional 18</w:delText>
        </w:r>
        <w:r w:rsidR="00602041" w:rsidRPr="00454B0C" w:rsidDel="00F4599A">
          <w:rPr>
            <w:color w:val="000000" w:themeColor="text1"/>
          </w:rPr>
          <w:delText xml:space="preserve"> </w:delText>
        </w:r>
        <w:r w:rsidRPr="00454B0C" w:rsidDel="00F4599A">
          <w:rPr>
            <w:color w:val="000000" w:themeColor="text1"/>
          </w:rPr>
          <w:delText xml:space="preserve">plots </w:delText>
        </w:r>
        <w:r w:rsidR="001B70A0" w:rsidRPr="00454B0C" w:rsidDel="00F4599A">
          <w:rPr>
            <w:color w:val="000000" w:themeColor="text1"/>
          </w:rPr>
          <w:delText xml:space="preserve">surveyed in 1979 and 1999 </w:delText>
        </w:r>
        <w:r w:rsidRPr="00454B0C" w:rsidDel="00F4599A">
          <w:rPr>
            <w:color w:val="000000" w:themeColor="text1"/>
          </w:rPr>
          <w:delText xml:space="preserve">were </w:delText>
        </w:r>
        <w:r w:rsidR="005105F8" w:rsidRPr="00454B0C" w:rsidDel="00F4599A">
          <w:rPr>
            <w:color w:val="000000" w:themeColor="text1"/>
          </w:rPr>
          <w:delText xml:space="preserve">also </w:delText>
        </w:r>
        <w:r w:rsidR="0058125F" w:rsidRPr="00454B0C" w:rsidDel="00F4599A">
          <w:rPr>
            <w:color w:val="000000" w:themeColor="text1"/>
          </w:rPr>
          <w:delText>omitted</w:delText>
        </w:r>
        <w:r w:rsidRPr="00454B0C" w:rsidDel="00F4599A">
          <w:rPr>
            <w:color w:val="000000" w:themeColor="text1"/>
          </w:rPr>
          <w:delText xml:space="preserve"> in 2019 </w:delText>
        </w:r>
        <w:r w:rsidR="005105F8" w:rsidRPr="00454B0C" w:rsidDel="00F4599A">
          <w:rPr>
            <w:color w:val="000000" w:themeColor="text1"/>
          </w:rPr>
          <w:delText>because of</w:delText>
        </w:r>
        <w:r w:rsidRPr="00454B0C" w:rsidDel="00F4599A">
          <w:rPr>
            <w:color w:val="000000" w:themeColor="text1"/>
          </w:rPr>
          <w:delText xml:space="preserve"> overgrowth of riparian fringe</w:delText>
        </w:r>
        <w:r w:rsidR="000D215B" w:rsidRPr="00454B0C" w:rsidDel="00F4599A">
          <w:rPr>
            <w:color w:val="000000" w:themeColor="text1"/>
          </w:rPr>
          <w:delText>,</w:delText>
        </w:r>
        <w:r w:rsidRPr="00454B0C" w:rsidDel="00F4599A">
          <w:rPr>
            <w:color w:val="000000" w:themeColor="text1"/>
          </w:rPr>
          <w:delText xml:space="preserve"> widening of tidal channels, or </w:delText>
        </w:r>
        <w:r w:rsidR="000D215B" w:rsidRPr="00454B0C" w:rsidDel="00F4599A">
          <w:rPr>
            <w:color w:val="000000" w:themeColor="text1"/>
          </w:rPr>
          <w:delText>variation in transect placement</w:delText>
        </w:r>
        <w:r w:rsidR="00EF15F2" w:rsidDel="00F4599A">
          <w:rPr>
            <w:color w:val="000000" w:themeColor="text1"/>
          </w:rPr>
          <w:delText xml:space="preserve"> (Table S1).</w:delText>
        </w:r>
        <w:r w:rsidR="00D4425C" w:rsidRPr="00454B0C" w:rsidDel="00F4599A">
          <w:rPr>
            <w:color w:val="000000" w:themeColor="text1"/>
          </w:rPr>
          <w:delText xml:space="preserve"> Despite </w:delText>
        </w:r>
        <w:r w:rsidR="00D4425C" w:rsidDel="00F4599A">
          <w:delText xml:space="preserve">these decisions to exclude plots, </w:delText>
        </w:r>
        <w:r w:rsidR="00D4425C" w:rsidRPr="00E03D57" w:rsidDel="00F4599A">
          <w:rPr>
            <w:rFonts w:ascii="Calibri" w:hAnsi="Calibri" w:cs="Calibri"/>
            <w:szCs w:val="24"/>
          </w:rPr>
          <w:delText>Kopecký &amp; Macek</w:delText>
        </w:r>
        <w:r w:rsidR="00D4425C" w:rsidDel="00F4599A">
          <w:delText xml:space="preserve">  </w:delText>
        </w:r>
        <w:r w:rsidR="00D4425C" w:rsidRPr="00E03D57" w:rsidDel="00F4599A">
          <w:rPr>
            <w:rFonts w:ascii="Calibri" w:hAnsi="Calibri" w:cs="Calibri"/>
            <w:szCs w:val="24"/>
          </w:rPr>
          <w:delText>(2015)</w:delText>
        </w:r>
        <w:r w:rsidR="00D4425C" w:rsidDel="00F4599A">
          <w:delText xml:space="preserve"> have demonstrated that uncertainty of plot location does not produce unreliable evidence of plant community changes on decadal timescales. </w:delText>
        </w:r>
      </w:del>
    </w:p>
    <w:p w14:paraId="217AF17C" w14:textId="77777777" w:rsidR="00D94B50" w:rsidRDefault="00C40AED" w:rsidP="000E32F2">
      <w:pPr>
        <w:pStyle w:val="NoSpacing"/>
        <w:ind w:firstLine="720"/>
        <w:rPr>
          <w:ins w:id="123" w:author="Lane, Stefanie" w:date="2023-07-26T16:05:00Z"/>
        </w:rPr>
      </w:pPr>
      <w:del w:id="124" w:author="Lane, Stefanie" w:date="2023-07-26T12:24:00Z">
        <w:r w:rsidDel="00BA3208">
          <w:delText>A</w:delText>
        </w:r>
        <w:r w:rsidR="007E4150" w:rsidDel="00BA3208">
          <w:delText xml:space="preserve">long each transect, </w:delText>
        </w:r>
        <w:r w:rsidR="00660428" w:rsidDel="00BA3208">
          <w:delText xml:space="preserve">we noted patchy </w:delText>
        </w:r>
        <w:r w:rsidR="00F02957" w:rsidDel="00BA3208">
          <w:delText xml:space="preserve">species </w:delText>
        </w:r>
        <w:r w:rsidR="00660428" w:rsidDel="00BA3208">
          <w:delText xml:space="preserve">assemblages dominated by one or two species. We defined ‘dominance’ as a species having </w:delText>
        </w:r>
        <w:r w:rsidR="00A11360" w:rsidDel="00BA3208">
          <w:delText>more than</w:delText>
        </w:r>
        <w:r w:rsidR="00660428" w:rsidDel="00BA3208">
          <w:delText xml:space="preserve"> 50% cover within the </w:delText>
        </w:r>
        <w:r w:rsidR="005624D1" w:rsidDel="00BA3208">
          <w:delText>patch</w:delText>
        </w:r>
        <w:r w:rsidR="00F02957" w:rsidDel="00BA3208">
          <w:delText>y assemblage</w:delText>
        </w:r>
        <w:r w:rsidR="009F574B" w:rsidDel="00BA3208">
          <w:delText xml:space="preserve"> </w:delText>
        </w:r>
        <w:r w:rsidR="009F574B" w:rsidRPr="00DB11DA" w:rsidDel="00BA3208">
          <w:delText xml:space="preserve">(Fig. </w:delText>
        </w:r>
        <w:r w:rsidR="00722277" w:rsidRPr="00DB11DA" w:rsidDel="00BA3208">
          <w:delText>2</w:delText>
        </w:r>
        <w:r w:rsidR="009F574B" w:rsidRPr="00DB11DA" w:rsidDel="00BA3208">
          <w:delText>)</w:delText>
        </w:r>
        <w:r w:rsidR="00660428" w:rsidRPr="00DB11DA" w:rsidDel="00BA3208">
          <w:delText>.</w:delText>
        </w:r>
        <w:r w:rsidR="005624D1" w:rsidRPr="00DB11DA" w:rsidDel="00BA3208">
          <w:delText xml:space="preserve"> </w:delText>
        </w:r>
      </w:del>
      <w:del w:id="125" w:author="Lane, Stefanie" w:date="2023-07-26T12:25:00Z">
        <w:r w:rsidR="00B7682B" w:rsidRPr="00DB11DA" w:rsidDel="007C4DA6">
          <w:delText>If</w:delText>
        </w:r>
        <w:r w:rsidR="00B7682B" w:rsidDel="007C4DA6">
          <w:delText xml:space="preserve"> patches extended along more than 10 m of transect length, or no dominant species could be </w:delText>
        </w:r>
        <w:r w:rsidR="00F50B13" w:rsidDel="007C4DA6">
          <w:delText>determined, we sampled every 10 m of transect length</w:delText>
        </w:r>
      </w:del>
      <w:del w:id="126" w:author="Lane, Stefanie" w:date="2023-07-26T12:24:00Z">
        <w:r w:rsidR="00062BA9" w:rsidDel="00BA3208">
          <w:delText>; we did not consider patches adjacent to the transect</w:delText>
        </w:r>
      </w:del>
      <w:del w:id="127" w:author="Lane, Stefanie" w:date="2023-07-26T12:25:00Z">
        <w:r w:rsidR="00F50B13" w:rsidDel="007C4DA6">
          <w:delText xml:space="preserve">. </w:delText>
        </w:r>
      </w:del>
      <w:del w:id="128" w:author="Lane, Stefanie" w:date="2023-07-26T12:28:00Z">
        <w:r w:rsidR="00510C96" w:rsidDel="00D94B50">
          <w:delText xml:space="preserve">Each plot was comprised of </w:delText>
        </w:r>
        <w:r w:rsidR="00F02957" w:rsidDel="00D94B50">
          <w:delText>a 1 m</w:delText>
        </w:r>
        <w:r w:rsidR="00F02957" w:rsidRPr="00626BFD" w:rsidDel="00D94B50">
          <w:rPr>
            <w:vertAlign w:val="superscript"/>
          </w:rPr>
          <w:delText>2</w:delText>
        </w:r>
        <w:r w:rsidR="00F02957" w:rsidDel="00D94B50">
          <w:delText xml:space="preserve"> </w:delText>
        </w:r>
        <w:r w:rsidR="00510C96" w:rsidDel="00D94B50">
          <w:delText xml:space="preserve">quadrat </w:delText>
        </w:r>
        <w:r w:rsidR="00F02957" w:rsidDel="00D94B50">
          <w:delText>centered over the transect to survey species composition and cover abundance</w:delText>
        </w:r>
        <w:r w:rsidR="00062BA9" w:rsidDel="00D94B50">
          <w:delText xml:space="preserve"> within the center of the </w:delText>
        </w:r>
        <w:r w:rsidR="006B0258" w:rsidDel="00D94B50">
          <w:delText>species-dominated patch, or every 10 m of transect length, whichever distance was shorter</w:delText>
        </w:r>
        <w:r w:rsidR="002F5F88" w:rsidDel="00D94B50">
          <w:delText xml:space="preserve"> (</w:delText>
        </w:r>
        <w:r w:rsidR="00EF29DE" w:rsidDel="00D94B50">
          <w:rPr>
            <w:noProof/>
          </w:rPr>
          <w:delText xml:space="preserve">Fig. </w:delText>
        </w:r>
        <w:r w:rsidR="00BA6C71" w:rsidDel="00D94B50">
          <w:delText>2D</w:delText>
        </w:r>
        <w:r w:rsidR="002F5F88" w:rsidRPr="007D52A9" w:rsidDel="00D94B50">
          <w:delText>)</w:delText>
        </w:r>
        <w:r w:rsidR="006B0258" w:rsidDel="00D94B50">
          <w:delText xml:space="preserve">. </w:delText>
        </w:r>
      </w:del>
      <w:r w:rsidR="00CC29B1">
        <w:t>No patches were so small that the 1 m</w:t>
      </w:r>
      <w:r w:rsidR="00CC29B1">
        <w:rPr>
          <w:vertAlign w:val="superscript"/>
        </w:rPr>
        <w:t>2</w:t>
      </w:r>
      <w:r w:rsidR="00CC29B1">
        <w:t xml:space="preserve"> plot was less than 1 m from the boundary of the next patch. </w:t>
      </w:r>
    </w:p>
    <w:p w14:paraId="691F3B75" w14:textId="77777777" w:rsidR="003D607F" w:rsidRDefault="003D607F" w:rsidP="003D607F">
      <w:pPr>
        <w:pStyle w:val="NoSpacing"/>
        <w:rPr>
          <w:ins w:id="129" w:author="Lane, Stefanie" w:date="2023-07-26T16:05:00Z"/>
        </w:rPr>
      </w:pPr>
    </w:p>
    <w:p w14:paraId="225E3A42" w14:textId="262BAE31" w:rsidR="003D607F" w:rsidRDefault="003D607F">
      <w:pPr>
        <w:pStyle w:val="Heading2"/>
        <w:rPr>
          <w:ins w:id="130" w:author="Lane, Stefanie" w:date="2023-07-26T12:30:00Z"/>
        </w:rPr>
        <w:pPrChange w:id="131" w:author="Lane, Stefanie" w:date="2023-07-26T16:05:00Z">
          <w:pPr>
            <w:pStyle w:val="NoSpacing"/>
            <w:ind w:firstLine="720"/>
          </w:pPr>
        </w:pPrChange>
      </w:pPr>
      <w:ins w:id="132" w:author="Lane, Stefanie" w:date="2023-07-26T16:06:00Z">
        <w:r>
          <w:t>Plot</w:t>
        </w:r>
        <w:r w:rsidR="003158C9">
          <w:t>-scale sampling</w:t>
        </w:r>
      </w:ins>
    </w:p>
    <w:p w14:paraId="245DFAE9" w14:textId="54C47760" w:rsidR="00105479" w:rsidRDefault="005E5E5C" w:rsidP="007108BD">
      <w:pPr>
        <w:pStyle w:val="NoSpacing"/>
        <w:ind w:firstLine="720"/>
        <w:rPr>
          <w:ins w:id="133" w:author="Lane, Stefanie" w:date="2023-07-26T16:06:00Z"/>
        </w:rPr>
      </w:pPr>
      <w:commentRangeStart w:id="134"/>
      <w:ins w:id="135" w:author="Lane, Stefanie" w:date="2023-07-26T12:38:00Z">
        <w:r>
          <w:t>Species</w:t>
        </w:r>
      </w:ins>
      <w:ins w:id="136" w:author="Lane, Stefanie" w:date="2023-07-26T12:30:00Z">
        <w:r w:rsidR="00F3242A">
          <w:t xml:space="preserve"> were </w:t>
        </w:r>
      </w:ins>
      <w:ins w:id="137" w:author="Lane, Stefanie" w:date="2023-07-26T12:38:00Z">
        <w:r>
          <w:t>recorded</w:t>
        </w:r>
      </w:ins>
      <w:ins w:id="138" w:author="Lane, Stefanie" w:date="2023-07-26T12:30:00Z">
        <w:r w:rsidR="00F3242A">
          <w:t xml:space="preserve"> if their </w:t>
        </w:r>
        <w:r w:rsidR="00F871AE">
          <w:t xml:space="preserve">most basal </w:t>
        </w:r>
        <w:r w:rsidR="00F3242A">
          <w:t xml:space="preserve">stem originated within the </w:t>
        </w:r>
      </w:ins>
      <w:ins w:id="139" w:author="Lane, Stefanie" w:date="2023-07-26T12:31:00Z">
        <w:r w:rsidR="002C75E0">
          <w:t>1 m</w:t>
        </w:r>
        <w:r w:rsidR="002C75E0" w:rsidRPr="002C75E0">
          <w:rPr>
            <w:vertAlign w:val="superscript"/>
            <w:rPrChange w:id="140" w:author="Lane, Stefanie" w:date="2023-07-26T12:31:00Z">
              <w:rPr/>
            </w:rPrChange>
          </w:rPr>
          <w:t>2</w:t>
        </w:r>
        <w:r w:rsidR="002C75E0">
          <w:t xml:space="preserve"> quadrat</w:t>
        </w:r>
      </w:ins>
      <w:ins w:id="141" w:author="Lane, Stefanie" w:date="2023-07-26T12:38:00Z">
        <w:r>
          <w:t xml:space="preserve">, and cover within the plot was considered for all </w:t>
        </w:r>
      </w:ins>
      <w:ins w:id="142" w:author="Lane, Stefanie" w:date="2023-07-26T12:39:00Z">
        <w:r>
          <w:t xml:space="preserve">above-ground vegetation that </w:t>
        </w:r>
        <w:r w:rsidR="00617508">
          <w:t>occurred within the quadrat boundary</w:t>
        </w:r>
      </w:ins>
      <w:ins w:id="143" w:author="Lane, Stefanie" w:date="2023-07-26T12:43:00Z">
        <w:r w:rsidR="00A97695">
          <w:t xml:space="preserve">; vegetation overhanging the quadrat from an individual with its basal stem originating outside the quadrat boundary </w:t>
        </w:r>
        <w:r w:rsidR="00530FB6">
          <w:t>were not considered</w:t>
        </w:r>
      </w:ins>
      <w:ins w:id="144" w:author="Lane, Stefanie" w:date="2023-07-26T12:32:00Z">
        <w:r w:rsidR="001630DD">
          <w:t xml:space="preserve">. </w:t>
        </w:r>
      </w:ins>
      <w:ins w:id="145" w:author="Lane, Stefanie" w:date="2023-07-26T12:34:00Z">
        <w:r w:rsidR="00455E89">
          <w:t xml:space="preserve">In the instance where the </w:t>
        </w:r>
        <w:r w:rsidR="00443F59">
          <w:t>basal stem was inside the plot, but</w:t>
        </w:r>
      </w:ins>
      <w:ins w:id="146" w:author="Lane, Stefanie" w:date="2023-07-26T12:35:00Z">
        <w:r w:rsidR="00443F59">
          <w:t xml:space="preserve"> aerial vegetation extended beyond the boundary of the quadrat, we only considered vegetation cover for portions of the plant </w:t>
        </w:r>
        <w:r w:rsidR="00693FDF">
          <w:t xml:space="preserve">within the boundary of the quadrat. </w:t>
        </w:r>
      </w:ins>
      <w:ins w:id="147" w:author="Lane, Stefanie" w:date="2023-07-26T12:41:00Z">
        <w:r w:rsidR="00B527E1">
          <w:t>We treated each ramet of rhizomatous species</w:t>
        </w:r>
        <w:r w:rsidR="00EC07C2">
          <w:t xml:space="preserve"> such as </w:t>
        </w:r>
      </w:ins>
      <w:ins w:id="148" w:author="Lane, Stefanie" w:date="2023-07-26T12:42:00Z">
        <w:r w:rsidR="00EC07C2">
          <w:rPr>
            <w:i/>
            <w:iCs/>
          </w:rPr>
          <w:t>Carex lyngbyei</w:t>
        </w:r>
        <w:r w:rsidR="00EC07C2">
          <w:t xml:space="preserve"> or </w:t>
        </w:r>
        <w:r w:rsidR="00EC07C2">
          <w:rPr>
            <w:i/>
            <w:iCs/>
          </w:rPr>
          <w:t>Juncus</w:t>
        </w:r>
        <w:r w:rsidR="00EC07C2">
          <w:t xml:space="preserve"> sp.</w:t>
        </w:r>
      </w:ins>
      <w:ins w:id="149" w:author="Lane, Stefanie" w:date="2023-07-26T12:41:00Z">
        <w:r w:rsidR="00B527E1">
          <w:t xml:space="preserve"> as individuals, rather than attempting to </w:t>
        </w:r>
        <w:r w:rsidR="00EC07C2">
          <w:t>delineate extent of each continu</w:t>
        </w:r>
      </w:ins>
      <w:ins w:id="150" w:author="Lane, Stefanie" w:date="2023-07-26T12:42:00Z">
        <w:r w:rsidR="00EC07C2">
          <w:t>ous rhizome of the genetically distinct individual. For these species</w:t>
        </w:r>
        <w:r w:rsidR="00F72FBD">
          <w:t xml:space="preserve">, whenever </w:t>
        </w:r>
      </w:ins>
      <w:ins w:id="151" w:author="Lane, Stefanie" w:date="2023-07-26T12:33:00Z">
        <w:r w:rsidR="007040D5">
          <w:t xml:space="preserve"> the quadrat fell on top of an individual</w:t>
        </w:r>
      </w:ins>
      <w:ins w:id="152" w:author="Lane, Stefanie" w:date="2023-07-26T12:32:00Z">
        <w:r w:rsidR="001630DD">
          <w:t xml:space="preserve"> </w:t>
        </w:r>
      </w:ins>
      <w:ins w:id="153" w:author="Lane, Stefanie" w:date="2023-07-26T12:33:00Z">
        <w:r w:rsidR="003930BE">
          <w:t>ramet</w:t>
        </w:r>
      </w:ins>
      <w:ins w:id="154" w:author="Lane, Stefanie" w:date="2023-07-26T12:32:00Z">
        <w:r w:rsidR="001630DD">
          <w:t xml:space="preserve">, </w:t>
        </w:r>
      </w:ins>
      <w:ins w:id="155" w:author="Lane, Stefanie" w:date="2023-07-26T12:33:00Z">
        <w:r w:rsidR="007040D5">
          <w:t xml:space="preserve">the </w:t>
        </w:r>
        <w:r w:rsidR="003930BE">
          <w:t xml:space="preserve">ramet was considered in the plot </w:t>
        </w:r>
      </w:ins>
      <w:ins w:id="156" w:author="Lane, Stefanie" w:date="2023-07-26T12:36:00Z">
        <w:r w:rsidR="00693FDF">
          <w:t>if more than 50% of the leave</w:t>
        </w:r>
        <w:r w:rsidR="00C3117F">
          <w:t>s emerging from the ramet were immediately under or inside the quadrat boundary</w:t>
        </w:r>
      </w:ins>
      <w:commentRangeEnd w:id="134"/>
      <w:ins w:id="157" w:author="Lane, Stefanie" w:date="2023-07-26T12:43:00Z">
        <w:r w:rsidR="00F72FBD">
          <w:rPr>
            <w:rStyle w:val="CommentReference"/>
          </w:rPr>
          <w:commentReference w:id="134"/>
        </w:r>
      </w:ins>
      <w:ins w:id="158" w:author="Lane, Stefanie" w:date="2023-07-26T12:36:00Z">
        <w:r w:rsidR="00C3117F">
          <w:t xml:space="preserve">. </w:t>
        </w:r>
      </w:ins>
      <w:del w:id="159" w:author="Lane, Stefanie" w:date="2023-07-26T12:43:00Z">
        <w:r w:rsidR="006B0258" w:rsidDel="00530FB6">
          <w:delText>To record species composition</w:delText>
        </w:r>
      </w:del>
      <w:del w:id="160" w:author="Lane, Stefanie" w:date="2023-07-26T12:30:00Z">
        <w:r w:rsidR="006B0258" w:rsidDel="00C202D5">
          <w:delText>al</w:delText>
        </w:r>
      </w:del>
      <w:del w:id="161" w:author="Lane, Stefanie" w:date="2023-07-26T12:43:00Z">
        <w:r w:rsidR="006B0258" w:rsidDel="00530FB6">
          <w:delText xml:space="preserve"> abundance, we identified all species</w:delText>
        </w:r>
        <w:r w:rsidR="00127FC1" w:rsidDel="00530FB6">
          <w:delText xml:space="preserve"> with </w:delText>
        </w:r>
        <w:r w:rsidR="00127FC1" w:rsidDel="00530FB6">
          <w:rPr>
            <w:u w:val="single"/>
          </w:rPr>
          <w:delText>&gt;</w:delText>
        </w:r>
        <w:r w:rsidR="00127FC1" w:rsidDel="00530FB6">
          <w:delText xml:space="preserve"> 50% </w:delText>
        </w:r>
        <w:r w:rsidR="00B82CBB" w:rsidDel="00530FB6">
          <w:delText>of</w:delText>
        </w:r>
        <w:r w:rsidR="00C51284" w:rsidDel="00530FB6">
          <w:delText xml:space="preserve"> </w:delText>
        </w:r>
        <w:r w:rsidR="00127FC1" w:rsidDel="00530FB6">
          <w:delText>their</w:delText>
        </w:r>
        <w:r w:rsidR="002B234B" w:rsidDel="00530FB6">
          <w:delText xml:space="preserve"> foliage-producing</w:delText>
        </w:r>
        <w:r w:rsidR="00127FC1" w:rsidDel="00530FB6">
          <w:delText xml:space="preserve"> basal stems</w:delText>
        </w:r>
        <w:r w:rsidR="006B0258" w:rsidDel="00530FB6">
          <w:delText xml:space="preserve"> within </w:delText>
        </w:r>
        <w:r w:rsidR="00CC29B1" w:rsidDel="00530FB6">
          <w:delText>the plot</w:delText>
        </w:r>
        <w:r w:rsidR="002B234B" w:rsidDel="00530FB6">
          <w:delText xml:space="preserve"> boundary</w:delText>
        </w:r>
        <w:r w:rsidR="00C0334F" w:rsidDel="00530FB6">
          <w:delText xml:space="preserve">; overhanging </w:delText>
        </w:r>
        <w:r w:rsidR="002B234B" w:rsidDel="00530FB6">
          <w:delText xml:space="preserve">foliage from basal stems outside the plot </w:delText>
        </w:r>
        <w:r w:rsidR="00C0334F" w:rsidDel="00530FB6">
          <w:delText>were not considered.</w:delText>
        </w:r>
        <w:r w:rsidR="00D131BF" w:rsidDel="00530FB6">
          <w:delText xml:space="preserve"> </w:delText>
        </w:r>
      </w:del>
      <w:del w:id="162" w:author="Lane, Stefanie" w:date="2023-07-26T12:45:00Z">
        <w:r w:rsidR="00D131BF" w:rsidRPr="00001C8B" w:rsidDel="00530FB6">
          <w:rPr>
            <w:strike/>
            <w:rPrChange w:id="163" w:author="Lane, Stefanie" w:date="2023-07-26T12:38:00Z">
              <w:rPr/>
            </w:rPrChange>
          </w:rPr>
          <w:delText>For clonally reproducing species</w:delText>
        </w:r>
        <w:r w:rsidR="00A3674B" w:rsidRPr="00001C8B" w:rsidDel="00530FB6">
          <w:rPr>
            <w:strike/>
            <w:rPrChange w:id="164" w:author="Lane, Stefanie" w:date="2023-07-26T12:38:00Z">
              <w:rPr/>
            </w:rPrChange>
          </w:rPr>
          <w:delText xml:space="preserve"> (e.g., </w:delText>
        </w:r>
        <w:r w:rsidR="006138FD" w:rsidRPr="00001C8B" w:rsidDel="00530FB6">
          <w:rPr>
            <w:i/>
            <w:strike/>
            <w:rPrChange w:id="165" w:author="Lane, Stefanie" w:date="2023-07-26T12:38:00Z">
              <w:rPr>
                <w:i/>
              </w:rPr>
            </w:rPrChange>
          </w:rPr>
          <w:delText>Carex lyngbyei</w:delText>
        </w:r>
        <w:r w:rsidR="00A3674B" w:rsidRPr="00001C8B" w:rsidDel="00530FB6">
          <w:rPr>
            <w:strike/>
            <w:rPrChange w:id="166" w:author="Lane, Stefanie" w:date="2023-07-26T12:38:00Z">
              <w:rPr/>
            </w:rPrChange>
          </w:rPr>
          <w:delText>)</w:delText>
        </w:r>
        <w:r w:rsidR="00D131BF" w:rsidRPr="00001C8B" w:rsidDel="00530FB6">
          <w:rPr>
            <w:strike/>
            <w:rPrChange w:id="167" w:author="Lane, Stefanie" w:date="2023-07-26T12:38:00Z">
              <w:rPr/>
            </w:rPrChange>
          </w:rPr>
          <w:delText>, we did not attempt to</w:delText>
        </w:r>
        <w:r w:rsidR="00A65F91" w:rsidRPr="00001C8B" w:rsidDel="00530FB6">
          <w:rPr>
            <w:strike/>
            <w:rPrChange w:id="168" w:author="Lane, Stefanie" w:date="2023-07-26T12:38:00Z">
              <w:rPr/>
            </w:rPrChange>
          </w:rPr>
          <w:delText xml:space="preserve"> distinguish stems or ramets from </w:delText>
        </w:r>
        <w:r w:rsidR="00A3674B" w:rsidRPr="00001C8B" w:rsidDel="00530FB6">
          <w:rPr>
            <w:strike/>
            <w:rPrChange w:id="169" w:author="Lane, Stefanie" w:date="2023-07-26T12:38:00Z">
              <w:rPr/>
            </w:rPrChange>
          </w:rPr>
          <w:delText>whole</w:delText>
        </w:r>
        <w:r w:rsidR="00A65F91" w:rsidRPr="00001C8B" w:rsidDel="00530FB6">
          <w:rPr>
            <w:strike/>
            <w:rPrChange w:id="170" w:author="Lane, Stefanie" w:date="2023-07-26T12:38:00Z">
              <w:rPr/>
            </w:rPrChange>
          </w:rPr>
          <w:delText xml:space="preserve"> </w:delText>
        </w:r>
        <w:r w:rsidR="00A3674B" w:rsidRPr="00001C8B" w:rsidDel="00530FB6">
          <w:rPr>
            <w:strike/>
            <w:rPrChange w:id="171" w:author="Lane, Stefanie" w:date="2023-07-26T12:38:00Z">
              <w:rPr/>
            </w:rPrChange>
          </w:rPr>
          <w:delText>plants.</w:delText>
        </w:r>
        <w:r w:rsidR="00C0334F" w:rsidDel="00530FB6">
          <w:delText xml:space="preserve"> </w:delText>
        </w:r>
      </w:del>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ins w:id="172" w:author="Lane, Stefanie" w:date="2023-07-26T12:44:00Z">
        <w:r w:rsidR="00530FB6">
          <w:t xml:space="preserve"> used by Bradfield &amp; Porter (1982) and Denoth &amp; Myers (2007), where</w:t>
        </w:r>
      </w:ins>
      <w:del w:id="173" w:author="Lane, Stefanie" w:date="2023-07-26T12:44:00Z">
        <w:r w:rsidR="00D4425C" w:rsidDel="00530FB6">
          <w:delText xml:space="preserve"> </w:delText>
        </w:r>
        <w:r w:rsidR="00E27E36" w:rsidDel="00530FB6">
          <w:delText>[</w:delText>
        </w:r>
      </w:del>
      <w:ins w:id="174" w:author="Lane, Stefanie" w:date="2023-07-26T12:44:00Z">
        <w:r w:rsidR="00530FB6">
          <w:t xml:space="preserve"> cover class </w:t>
        </w:r>
      </w:ins>
      <w:r w:rsidR="00E27E36">
        <w:t xml:space="preserve">0 = </w:t>
      </w:r>
      <w:del w:id="175" w:author="Lane, Stefanie" w:date="2023-07-26T12:44:00Z">
        <w:r w:rsidR="00E27E36" w:rsidDel="00530FB6">
          <w:delText>(</w:delText>
        </w:r>
      </w:del>
      <w:r w:rsidR="00B51030">
        <w:t>0</w:t>
      </w:r>
      <w:r w:rsidR="00FF352B">
        <w:t>%</w:t>
      </w:r>
      <w:ins w:id="176" w:author="Lane, Stefanie" w:date="2023-07-26T12:44:00Z">
        <w:r w:rsidR="00530FB6">
          <w:t xml:space="preserve"> cover (absent)</w:t>
        </w:r>
      </w:ins>
      <w:del w:id="177" w:author="Lane, Stefanie" w:date="2023-07-26T12:44:00Z">
        <w:r w:rsidR="00E27E36" w:rsidDel="00530FB6">
          <w:delText>)</w:delText>
        </w:r>
      </w:del>
      <w:r w:rsidR="00B51030">
        <w:t>,</w:t>
      </w:r>
      <w:r w:rsidR="00E27E36">
        <w:t xml:space="preserve"> </w:t>
      </w:r>
      <w:ins w:id="178" w:author="Lane, Stefanie" w:date="2023-07-26T12:44:00Z">
        <w:r w:rsidR="00530FB6">
          <w:t xml:space="preserve">cover class </w:t>
        </w:r>
      </w:ins>
      <w:r w:rsidR="00E27E36">
        <w:t xml:space="preserve">1 </w:t>
      </w:r>
      <w:ins w:id="179" w:author="Lane, Stefanie" w:date="2023-07-26T12:44:00Z">
        <w:r w:rsidR="00530FB6">
          <w:t xml:space="preserve">represents </w:t>
        </w:r>
      </w:ins>
      <w:del w:id="180" w:author="Lane, Stefanie" w:date="2023-07-26T12:44:00Z">
        <w:r w:rsidR="00E27E36" w:rsidDel="00530FB6">
          <w:delText>= (</w:delText>
        </w:r>
      </w:del>
      <w:r w:rsidR="00D4425C">
        <w:t>&lt; 25%</w:t>
      </w:r>
      <w:del w:id="181" w:author="Lane, Stefanie" w:date="2023-07-26T12:44:00Z">
        <w:r w:rsidR="00E27E36" w:rsidDel="00530FB6">
          <w:delText>)</w:delText>
        </w:r>
      </w:del>
      <w:ins w:id="182" w:author="Lane, Stefanie" w:date="2023-07-26T12:44:00Z">
        <w:r w:rsidR="00530FB6">
          <w:t xml:space="preserve"> cover</w:t>
        </w:r>
      </w:ins>
      <w:r w:rsidR="00D4425C">
        <w:t>,</w:t>
      </w:r>
      <w:r w:rsidR="00E27E36">
        <w:t xml:space="preserve"> </w:t>
      </w:r>
      <w:ins w:id="183" w:author="Lane, Stefanie" w:date="2023-07-26T12:44:00Z">
        <w:r w:rsidR="00530FB6">
          <w:t xml:space="preserve">cover class </w:t>
        </w:r>
      </w:ins>
      <w:r w:rsidR="00E27E36">
        <w:t xml:space="preserve">2 </w:t>
      </w:r>
      <w:ins w:id="184" w:author="Lane, Stefanie" w:date="2023-07-26T12:45:00Z">
        <w:r w:rsidR="00530FB6">
          <w:t xml:space="preserve">represents </w:t>
        </w:r>
      </w:ins>
      <w:del w:id="185" w:author="Lane, Stefanie" w:date="2023-07-26T12:45:00Z">
        <w:r w:rsidR="00E27E36" w:rsidDel="00530FB6">
          <w:delText>= (</w:delText>
        </w:r>
      </w:del>
      <w:r w:rsidR="00D4425C">
        <w:t>25-50%</w:t>
      </w:r>
      <w:del w:id="186" w:author="Lane, Stefanie" w:date="2023-07-26T12:45:00Z">
        <w:r w:rsidR="00E27E36" w:rsidDel="00530FB6">
          <w:delText>)</w:delText>
        </w:r>
      </w:del>
      <w:ins w:id="187" w:author="Lane, Stefanie" w:date="2023-07-26T12:45:00Z">
        <w:r w:rsidR="00530FB6">
          <w:t xml:space="preserve"> cover</w:t>
        </w:r>
      </w:ins>
      <w:r w:rsidR="00D4425C">
        <w:t xml:space="preserve">, </w:t>
      </w:r>
      <w:ins w:id="188" w:author="Lane, Stefanie" w:date="2023-07-26T12:45:00Z">
        <w:r w:rsidR="00530FB6">
          <w:t xml:space="preserve">cover class </w:t>
        </w:r>
      </w:ins>
      <w:r w:rsidR="001A1881">
        <w:t xml:space="preserve">3 </w:t>
      </w:r>
      <w:ins w:id="189" w:author="Lane, Stefanie" w:date="2023-07-26T12:45:00Z">
        <w:r w:rsidR="00530FB6">
          <w:t xml:space="preserve">represents </w:t>
        </w:r>
      </w:ins>
      <w:del w:id="190" w:author="Lane, Stefanie" w:date="2023-07-26T12:45:00Z">
        <w:r w:rsidR="001A1881" w:rsidDel="00530FB6">
          <w:delText>= (</w:delText>
        </w:r>
      </w:del>
      <w:r w:rsidR="00D4425C">
        <w:t>50-75%</w:t>
      </w:r>
      <w:del w:id="191" w:author="Lane, Stefanie" w:date="2023-07-26T12:45:00Z">
        <w:r w:rsidR="001A1881" w:rsidDel="00530FB6">
          <w:delText>)</w:delText>
        </w:r>
      </w:del>
      <w:ins w:id="192" w:author="Lane, Stefanie" w:date="2023-07-26T12:45:00Z">
        <w:r w:rsidR="00530FB6">
          <w:t xml:space="preserve"> cover</w:t>
        </w:r>
      </w:ins>
      <w:r w:rsidR="00D4425C">
        <w:t>, and</w:t>
      </w:r>
      <w:r w:rsidR="00E27E36">
        <w:t xml:space="preserve"> </w:t>
      </w:r>
      <w:ins w:id="193" w:author="Lane, Stefanie" w:date="2023-07-26T12:45:00Z">
        <w:r w:rsidR="00530FB6">
          <w:t xml:space="preserve">cover class </w:t>
        </w:r>
      </w:ins>
      <w:r w:rsidR="00E27E36">
        <w:t xml:space="preserve">4 </w:t>
      </w:r>
      <w:ins w:id="194" w:author="Lane, Stefanie" w:date="2023-07-26T12:45:00Z">
        <w:r w:rsidR="00530FB6">
          <w:t xml:space="preserve">represents </w:t>
        </w:r>
      </w:ins>
      <w:del w:id="195" w:author="Lane, Stefanie" w:date="2023-07-26T12:45:00Z">
        <w:r w:rsidR="00E27E36" w:rsidDel="00530FB6">
          <w:delText>= (</w:delText>
        </w:r>
      </w:del>
      <w:r w:rsidR="00D4425C">
        <w:t>&gt; 75%</w:t>
      </w:r>
      <w:ins w:id="196" w:author="Lane, Stefanie" w:date="2023-07-26T12:45:00Z">
        <w:r w:rsidR="00530FB6">
          <w:t xml:space="preserve"> cover</w:t>
        </w:r>
      </w:ins>
      <w:del w:id="197" w:author="Lane, Stefanie" w:date="2023-07-26T12:45:00Z">
        <w:r w:rsidR="00D4425C" w:rsidDel="00530FB6">
          <w:delText>)</w:delText>
        </w:r>
        <w:r w:rsidR="00E27E36" w:rsidDel="00530FB6">
          <w:delText>]</w:delText>
        </w:r>
      </w:del>
      <w:r w:rsidR="00D4425C">
        <w:t>.</w:t>
      </w:r>
    </w:p>
    <w:p w14:paraId="49A02A6D" w14:textId="77777777" w:rsidR="003158C9" w:rsidRDefault="003158C9" w:rsidP="003158C9">
      <w:pPr>
        <w:pStyle w:val="NoSpacing"/>
        <w:rPr>
          <w:ins w:id="198" w:author="Lane, Stefanie" w:date="2023-07-26T16:06:00Z"/>
        </w:rPr>
      </w:pPr>
    </w:p>
    <w:p w14:paraId="61840AF2" w14:textId="77777777" w:rsidR="00E40E9F" w:rsidRDefault="00E40E9F">
      <w:pPr>
        <w:pStyle w:val="Heading2"/>
        <w:rPr>
          <w:ins w:id="199" w:author="Lane, Stefanie" w:date="2023-07-26T16:08:00Z"/>
        </w:rPr>
        <w:pPrChange w:id="200" w:author="Lane, Stefanie" w:date="2023-07-26T16:08:00Z">
          <w:pPr>
            <w:pStyle w:val="Heading3"/>
          </w:pPr>
        </w:pPrChange>
      </w:pPr>
      <w:ins w:id="201" w:author="Lane, Stefanie" w:date="2023-07-26T16:08:00Z">
        <w:r>
          <w:t>Vegetation identification</w:t>
        </w:r>
      </w:ins>
    </w:p>
    <w:p w14:paraId="21A4C932" w14:textId="77777777" w:rsidR="00E40E9F" w:rsidRDefault="00E40E9F" w:rsidP="00E40E9F">
      <w:pPr>
        <w:ind w:firstLine="720"/>
        <w:rPr>
          <w:ins w:id="202" w:author="Lane, Stefanie" w:date="2023-07-26T16:08:00Z"/>
        </w:rPr>
      </w:pPr>
      <w:ins w:id="203" w:author="Lane, Stefanie" w:date="2023-07-26T16:08:00Z">
        <w:r>
          <w:t xml:space="preserve">For all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F06652">
          <w:rPr>
            <w:rFonts w:ascii="Calibri" w:hAnsi="Calibri" w:cs="Calibri"/>
          </w:rPr>
          <w:t>(1973)</w:t>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Table S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For example, in the instance of </w:t>
        </w:r>
        <w:r>
          <w:rPr>
            <w:i/>
          </w:rPr>
          <w:t>Agrostis</w:t>
        </w:r>
        <w:r>
          <w:t xml:space="preserve"> species, we assumed </w:t>
        </w:r>
        <w:r>
          <w:rPr>
            <w:i/>
          </w:rPr>
          <w:t>Agrostis alba</w:t>
        </w:r>
        <w:r>
          <w:t xml:space="preserve"> L. identified in 1979 and 1999 was synonymous with </w:t>
        </w:r>
        <w:r>
          <w:rPr>
            <w:i/>
          </w:rPr>
          <w:t>Agrostis stolonifera</w:t>
        </w:r>
        <w:r>
          <w:t xml:space="preserve"> L. in 2019. All species and their synonymous nomenclature from prior data collection years are available in Supplemental Table S7. </w:t>
        </w:r>
      </w:ins>
    </w:p>
    <w:p w14:paraId="6E188FE2" w14:textId="531BB4F8" w:rsidR="003158C9" w:rsidRDefault="003158C9">
      <w:pPr>
        <w:pStyle w:val="Heading2"/>
        <w:rPr>
          <w:ins w:id="204" w:author="Lane, Stefanie" w:date="2023-07-26T12:27:00Z"/>
        </w:rPr>
        <w:pPrChange w:id="205" w:author="Lane, Stefanie" w:date="2023-07-26T16:06:00Z">
          <w:pPr>
            <w:pStyle w:val="NoSpacing"/>
          </w:pPr>
        </w:pPrChange>
      </w:pPr>
      <w:ins w:id="206" w:author="Lane, Stefanie" w:date="2023-07-26T16:06:00Z">
        <w:r>
          <w:t>Differences between datasets</w:t>
        </w:r>
      </w:ins>
    </w:p>
    <w:p w14:paraId="6BF5F3F8" w14:textId="0155BFCD" w:rsidR="00F4599A" w:rsidRDefault="00B04CD7" w:rsidP="00CE3233">
      <w:pPr>
        <w:pStyle w:val="NoSpacing"/>
        <w:ind w:firstLine="720"/>
        <w:rPr>
          <w:ins w:id="207" w:author="Lane, Stefanie" w:date="2023-07-26T14:48:00Z"/>
          <w:color w:val="000000" w:themeColor="text1"/>
        </w:rPr>
      </w:pPr>
      <w:ins w:id="208" w:author="Lane, Stefanie" w:date="2023-07-26T12:27:00Z">
        <w:r>
          <w:t xml:space="preserve">In 1999 and 2019, </w:t>
        </w:r>
        <w:r w:rsidR="00105479">
          <w:t xml:space="preserve">some plots were omitted due to access or relocation </w:t>
        </w:r>
      </w:ins>
      <w:ins w:id="209" w:author="Lane, Stefanie" w:date="2023-07-26T12:28:00Z">
        <w:r w:rsidR="00105479">
          <w:t xml:space="preserve">issues. </w:t>
        </w:r>
      </w:ins>
      <w:ins w:id="210" w:author="Lane, Stefanie" w:date="2023-07-26T14:35:00Z">
        <w:r w:rsidR="00CB6D0A">
          <w:t>Most notably, t</w:t>
        </w:r>
      </w:ins>
      <w:ins w:id="211" w:author="Lane, Stefanie" w:date="2023-07-26T12:26:00Z">
        <w:r w:rsidR="00F4599A">
          <w:t>ransect “Q” (n = 7 plots) was omitted in 1999 and 2019 due to inaccessibility</w:t>
        </w:r>
      </w:ins>
      <w:ins w:id="212" w:author="Lane, Stefanie" w:date="2023-07-26T14:35:00Z">
        <w:r w:rsidR="004C45C5">
          <w:t xml:space="preserve">. </w:t>
        </w:r>
      </w:ins>
      <w:ins w:id="213" w:author="Lane, Stefanie" w:date="2023-07-26T14:36:00Z">
        <w:r w:rsidR="004C45C5">
          <w:t>In 1979, t</w:t>
        </w:r>
      </w:ins>
      <w:ins w:id="214" w:author="Lane, Stefanie" w:date="2023-07-26T14:35:00Z">
        <w:r w:rsidR="004C45C5">
          <w:t xml:space="preserve">his transect </w:t>
        </w:r>
      </w:ins>
      <w:ins w:id="215" w:author="Lane, Stefanie" w:date="2023-07-26T14:36:00Z">
        <w:r w:rsidR="004C45C5">
          <w:t>was placed</w:t>
        </w:r>
      </w:ins>
      <w:ins w:id="216" w:author="Lane, Stefanie" w:date="2023-07-26T14:37:00Z">
        <w:r w:rsidR="00460055">
          <w:t xml:space="preserve"> </w:t>
        </w:r>
      </w:ins>
      <w:ins w:id="217" w:author="Lane, Stefanie" w:date="2023-07-26T14:38:00Z">
        <w:r w:rsidR="00460055">
          <w:t xml:space="preserve">within approx. 100 m of Ferry Rd, which forms the </w:t>
        </w:r>
      </w:ins>
      <w:ins w:id="218" w:author="Lane, Stefanie" w:date="2023-07-26T14:36:00Z">
        <w:r w:rsidR="004C45C5">
          <w:t>eastern boundary of the marsh</w:t>
        </w:r>
      </w:ins>
      <w:ins w:id="219" w:author="Lane, Stefanie" w:date="2023-07-26T14:45:00Z">
        <w:r w:rsidR="0027472F">
          <w:t xml:space="preserve"> by </w:t>
        </w:r>
      </w:ins>
      <w:ins w:id="220" w:author="Lane, Stefanie" w:date="2023-07-26T14:46:00Z">
        <w:r w:rsidR="0027472F">
          <w:t>an</w:t>
        </w:r>
      </w:ins>
      <w:ins w:id="221" w:author="Lane, Stefanie" w:date="2023-07-26T14:45:00Z">
        <w:r w:rsidR="0027472F">
          <w:t xml:space="preserve"> approx. 2 m elevated grade </w:t>
        </w:r>
      </w:ins>
      <w:ins w:id="222" w:author="Lane, Stefanie" w:date="2023-07-26T14:46:00Z">
        <w:r w:rsidR="0027472F">
          <w:t xml:space="preserve">to keep the road </w:t>
        </w:r>
        <w:r w:rsidR="0011360B">
          <w:t>above high tide elevations</w:t>
        </w:r>
      </w:ins>
      <w:ins w:id="223" w:author="Lane, Stefanie" w:date="2023-07-26T14:38:00Z">
        <w:r w:rsidR="00460055">
          <w:t xml:space="preserve">. </w:t>
        </w:r>
      </w:ins>
      <w:ins w:id="224" w:author="Lane, Stefanie" w:date="2023-07-26T14:40:00Z">
        <w:r w:rsidR="00775617">
          <w:t>In this portion of the marsh</w:t>
        </w:r>
      </w:ins>
      <w:ins w:id="225" w:author="Lane, Stefanie" w:date="2023-07-26T14:38:00Z">
        <w:r w:rsidR="00460055">
          <w:t xml:space="preserve">, </w:t>
        </w:r>
        <w:r w:rsidR="00FC4359">
          <w:t xml:space="preserve">riparian forest with a dense understory of </w:t>
        </w:r>
        <w:r w:rsidR="00FC4359">
          <w:lastRenderedPageBreak/>
          <w:t>non-native Himalayan blackberry (</w:t>
        </w:r>
        <w:r w:rsidR="00FC4359">
          <w:rPr>
            <w:i/>
          </w:rPr>
          <w:t xml:space="preserve">Rubus </w:t>
        </w:r>
        <w:r w:rsidR="00FC4359" w:rsidRPr="00904BB3">
          <w:rPr>
            <w:i/>
          </w:rPr>
          <w:t>armeniacus</w:t>
        </w:r>
        <w:r w:rsidR="00FC4359">
          <w:t xml:space="preserve"> Focke) </w:t>
        </w:r>
      </w:ins>
      <w:ins w:id="226" w:author="Lane, Stefanie" w:date="2023-07-26T14:40:00Z">
        <w:r w:rsidR="00775617">
          <w:t>grew s</w:t>
        </w:r>
      </w:ins>
      <w:ins w:id="227" w:author="Lane, Stefanie" w:date="2023-07-26T14:41:00Z">
        <w:r w:rsidR="00775617">
          <w:t xml:space="preserve">o densely that </w:t>
        </w:r>
        <w:r w:rsidR="00BE3A5B">
          <w:t>by 2019, access to the transect would have required significant and costly vegetation removal to access the area</w:t>
        </w:r>
      </w:ins>
      <w:ins w:id="228" w:author="Lane, Stefanie" w:date="2023-07-26T14:46:00Z">
        <w:r w:rsidR="0011360B">
          <w:t xml:space="preserve">. </w:t>
        </w:r>
      </w:ins>
      <w:ins w:id="229" w:author="Lane, Stefanie" w:date="2023-07-26T14:47:00Z">
        <w:r w:rsidR="00DF61BB">
          <w:t>Th</w:t>
        </w:r>
        <w:r w:rsidR="00863B8F">
          <w:t>e encroachment of blackberry and riparian thicket were also a challenge to surveyors in 1999, and were similarly omitted. Thus, data from transect Q is</w:t>
        </w:r>
      </w:ins>
      <w:ins w:id="230" w:author="Lane, Stefanie" w:date="2023-07-26T14:48:00Z">
        <w:r w:rsidR="00863B8F">
          <w:t xml:space="preserve"> </w:t>
        </w:r>
      </w:ins>
      <w:ins w:id="231" w:author="Lane, Stefanie" w:date="2023-07-26T12:26:00Z">
        <w:r w:rsidR="00F4599A">
          <w:t>not included in the present ana</w:t>
        </w:r>
        <w:r w:rsidR="00F4599A" w:rsidRPr="00454B0C">
          <w:rPr>
            <w:color w:val="000000" w:themeColor="text1"/>
          </w:rPr>
          <w:t xml:space="preserve">lyses. </w:t>
        </w:r>
      </w:ins>
    </w:p>
    <w:p w14:paraId="2390DB2C" w14:textId="77777777" w:rsidR="00A22FBC" w:rsidRDefault="00A22FBC" w:rsidP="00F4599A">
      <w:pPr>
        <w:pStyle w:val="NoSpacing"/>
        <w:ind w:firstLine="720"/>
        <w:rPr>
          <w:ins w:id="232" w:author="Lane, Stefanie" w:date="2023-07-26T15:25:00Z"/>
          <w:color w:val="000000" w:themeColor="text1"/>
        </w:rPr>
      </w:pPr>
    </w:p>
    <w:p w14:paraId="2EB7B4D9" w14:textId="230DDDC2" w:rsidR="00B07780" w:rsidRDefault="005B6ED0" w:rsidP="00773F25">
      <w:pPr>
        <w:pStyle w:val="NoSpacing"/>
        <w:ind w:firstLine="720"/>
        <w:rPr>
          <w:ins w:id="233" w:author="Lane, Stefanie" w:date="2023-07-26T15:30:00Z"/>
          <w:color w:val="000000" w:themeColor="text1"/>
        </w:rPr>
      </w:pPr>
      <w:ins w:id="234" w:author="Lane, Stefanie" w:date="2023-07-26T14:49:00Z">
        <w:r>
          <w:rPr>
            <w:color w:val="000000" w:themeColor="text1"/>
          </w:rPr>
          <w:t>The 1999 survey approximat</w:t>
        </w:r>
      </w:ins>
      <w:ins w:id="235" w:author="Lane, Stefanie" w:date="2023-07-26T14:50:00Z">
        <w:r w:rsidR="002C4D69">
          <w:rPr>
            <w:color w:val="000000" w:themeColor="text1"/>
          </w:rPr>
          <w:t xml:space="preserve">ely located </w:t>
        </w:r>
      </w:ins>
      <w:ins w:id="236" w:author="Lane, Stefanie" w:date="2023-07-26T14:48:00Z">
        <w:r w:rsidR="00CE3233">
          <w:rPr>
            <w:color w:val="000000" w:themeColor="text1"/>
          </w:rPr>
          <w:t>all plots</w:t>
        </w:r>
      </w:ins>
      <w:ins w:id="237" w:author="Lane, Stefanie" w:date="2023-07-26T14:49:00Z">
        <w:r w:rsidR="00CB7856">
          <w:rPr>
            <w:color w:val="000000" w:themeColor="text1"/>
          </w:rPr>
          <w:t xml:space="preserve"> from transects </w:t>
        </w:r>
        <w:r>
          <w:rPr>
            <w:color w:val="000000" w:themeColor="text1"/>
          </w:rPr>
          <w:t>R, S, T, U, V, and W</w:t>
        </w:r>
      </w:ins>
      <w:ins w:id="238" w:author="Lane, Stefanie" w:date="2023-07-26T14:48:00Z">
        <w:r w:rsidR="00CE3233">
          <w:rPr>
            <w:color w:val="000000" w:themeColor="text1"/>
          </w:rPr>
          <w:t xml:space="preserve"> </w:t>
        </w:r>
      </w:ins>
      <w:ins w:id="239" w:author="Lane, Stefanie" w:date="2023-07-26T14:49:00Z">
        <w:r w:rsidR="00CB7856">
          <w:rPr>
            <w:color w:val="000000" w:themeColor="text1"/>
          </w:rPr>
          <w:t>from the original 1979 survey</w:t>
        </w:r>
      </w:ins>
      <w:ins w:id="240" w:author="Lane, Stefanie" w:date="2023-07-26T14:50:00Z">
        <w:r w:rsidR="002C4D69">
          <w:rPr>
            <w:color w:val="000000" w:themeColor="text1"/>
          </w:rPr>
          <w:t xml:space="preserve">, however </w:t>
        </w:r>
        <w:r w:rsidR="00A0745F">
          <w:rPr>
            <w:color w:val="000000" w:themeColor="text1"/>
          </w:rPr>
          <w:t>the number of plots along these transects differed in 2019. This is partially</w:t>
        </w:r>
      </w:ins>
      <w:ins w:id="241" w:author="Lane, Stefanie" w:date="2023-07-26T14:51:00Z">
        <w:r w:rsidR="00A0745F">
          <w:rPr>
            <w:color w:val="000000" w:themeColor="text1"/>
          </w:rPr>
          <w:t xml:space="preserve"> due to the surveyors in 1999 seeking to exactly relocate </w:t>
        </w:r>
        <w:r w:rsidR="00FF0440">
          <w:rPr>
            <w:color w:val="000000" w:themeColor="text1"/>
          </w:rPr>
          <w:t xml:space="preserve">original plot locations, while in 2019 our objective was to place the plots according to </w:t>
        </w:r>
      </w:ins>
      <w:ins w:id="242" w:author="Lane, Stefanie" w:date="2023-07-26T15:24:00Z">
        <w:r w:rsidR="00650078">
          <w:rPr>
            <w:color w:val="000000" w:themeColor="text1"/>
          </w:rPr>
          <w:t>visual perceptions of shif</w:t>
        </w:r>
      </w:ins>
      <w:ins w:id="243" w:author="Lane, Stefanie" w:date="2023-07-26T15:25:00Z">
        <w:r w:rsidR="00650078">
          <w:rPr>
            <w:color w:val="000000" w:themeColor="text1"/>
          </w:rPr>
          <w:t>ts</w:t>
        </w:r>
      </w:ins>
      <w:ins w:id="244" w:author="Lane, Stefanie" w:date="2023-07-26T14:51:00Z">
        <w:r w:rsidR="00F905E2">
          <w:rPr>
            <w:color w:val="000000" w:themeColor="text1"/>
          </w:rPr>
          <w:t xml:space="preserve"> in dominant species. </w:t>
        </w:r>
      </w:ins>
      <w:ins w:id="245" w:author="Lane, Stefanie" w:date="2023-07-26T15:07:00Z">
        <w:r w:rsidR="008F63F3">
          <w:rPr>
            <w:color w:val="000000" w:themeColor="text1"/>
          </w:rPr>
          <w:t xml:space="preserve">Besides </w:t>
        </w:r>
      </w:ins>
      <w:ins w:id="246" w:author="Lane, Stefanie" w:date="2023-07-26T15:08:00Z">
        <w:r w:rsidR="008F63F3">
          <w:rPr>
            <w:color w:val="000000" w:themeColor="text1"/>
          </w:rPr>
          <w:t>the plots omitted by not sampling transect Q, w</w:t>
        </w:r>
      </w:ins>
      <w:ins w:id="247" w:author="Lane, Stefanie" w:date="2023-07-26T14:53:00Z">
        <w:r w:rsidR="00023E65">
          <w:rPr>
            <w:color w:val="000000" w:themeColor="text1"/>
          </w:rPr>
          <w:t>e noted a total of</w:t>
        </w:r>
      </w:ins>
      <w:ins w:id="248" w:author="Lane, Stefanie" w:date="2023-07-26T15:05:00Z">
        <w:r w:rsidR="009F3679">
          <w:rPr>
            <w:color w:val="000000" w:themeColor="text1"/>
          </w:rPr>
          <w:t xml:space="preserve"> </w:t>
        </w:r>
      </w:ins>
      <w:ins w:id="249" w:author="Lane, Stefanie" w:date="2023-07-26T15:07:00Z">
        <w:r w:rsidR="008F63F3">
          <w:rPr>
            <w:color w:val="000000" w:themeColor="text1"/>
          </w:rPr>
          <w:t>20</w:t>
        </w:r>
      </w:ins>
      <w:ins w:id="250" w:author="Lane, Stefanie" w:date="2023-07-26T12:26:00Z">
        <w:r w:rsidR="00F4599A" w:rsidRPr="00454B0C">
          <w:rPr>
            <w:color w:val="000000" w:themeColor="text1"/>
          </w:rPr>
          <w:t xml:space="preserve"> </w:t>
        </w:r>
      </w:ins>
      <w:ins w:id="251" w:author="Lane, Stefanie" w:date="2023-07-26T15:08:00Z">
        <w:r w:rsidR="008F63F3">
          <w:rPr>
            <w:color w:val="000000" w:themeColor="text1"/>
          </w:rPr>
          <w:t xml:space="preserve">fewer </w:t>
        </w:r>
      </w:ins>
      <w:ins w:id="252" w:author="Lane, Stefanie" w:date="2023-07-26T12:26:00Z">
        <w:r w:rsidR="00F4599A" w:rsidRPr="00454B0C">
          <w:rPr>
            <w:color w:val="000000" w:themeColor="text1"/>
          </w:rPr>
          <w:t>plots surveyed in 201</w:t>
        </w:r>
      </w:ins>
      <w:ins w:id="253" w:author="Lane, Stefanie" w:date="2023-07-26T15:17:00Z">
        <w:r w:rsidR="00B07780">
          <w:rPr>
            <w:color w:val="000000" w:themeColor="text1"/>
          </w:rPr>
          <w:t>9</w:t>
        </w:r>
      </w:ins>
      <w:ins w:id="254" w:author="Lane, Stefanie" w:date="2023-07-26T15:21:00Z">
        <w:r w:rsidR="00491F5F">
          <w:rPr>
            <w:color w:val="000000" w:themeColor="text1"/>
          </w:rPr>
          <w:t xml:space="preserve"> (Table S1)</w:t>
        </w:r>
      </w:ins>
      <w:ins w:id="255" w:author="Lane, Stefanie" w:date="2023-07-26T15:08:00Z">
        <w:r w:rsidR="00A364D3">
          <w:rPr>
            <w:color w:val="000000" w:themeColor="text1"/>
          </w:rPr>
          <w:t xml:space="preserve">. </w:t>
        </w:r>
      </w:ins>
      <w:ins w:id="256" w:author="Lane, Stefanie" w:date="2023-07-26T15:09:00Z">
        <w:r w:rsidR="00644A7C">
          <w:rPr>
            <w:color w:val="000000" w:themeColor="text1"/>
          </w:rPr>
          <w:t xml:space="preserve">This is most likely </w:t>
        </w:r>
      </w:ins>
      <w:ins w:id="257" w:author="Lane, Stefanie" w:date="2023-07-26T15:10:00Z">
        <w:r w:rsidR="008C1080">
          <w:rPr>
            <w:color w:val="000000" w:themeColor="text1"/>
          </w:rPr>
          <w:t>due to our methods in 2019 placing plots to characterize patches dominated by distinct species</w:t>
        </w:r>
      </w:ins>
      <w:ins w:id="258" w:author="Lane, Stefanie" w:date="2023-07-26T15:12:00Z">
        <w:r w:rsidR="00773F25">
          <w:rPr>
            <w:color w:val="000000" w:themeColor="text1"/>
          </w:rPr>
          <w:t xml:space="preserve">, resulting in number of plots being contingent on </w:t>
        </w:r>
        <w:r w:rsidR="00412910">
          <w:rPr>
            <w:color w:val="000000" w:themeColor="text1"/>
          </w:rPr>
          <w:t>vegetation composition rather than spatial accuracy. Additionally, we</w:t>
        </w:r>
      </w:ins>
      <w:ins w:id="259" w:author="Lane, Stefanie" w:date="2023-07-26T15:13:00Z">
        <w:r w:rsidR="001A6498">
          <w:rPr>
            <w:color w:val="000000" w:themeColor="text1"/>
          </w:rPr>
          <w:t xml:space="preserve"> acknowledge that spatial inaccuracy of transect </w:t>
        </w:r>
      </w:ins>
      <w:ins w:id="260" w:author="Lane, Stefanie" w:date="2023-07-26T15:16:00Z">
        <w:r w:rsidR="00596F6D">
          <w:rPr>
            <w:color w:val="000000" w:themeColor="text1"/>
          </w:rPr>
          <w:t>re</w:t>
        </w:r>
      </w:ins>
      <w:ins w:id="261" w:author="Lane, Stefanie" w:date="2023-07-26T15:13:00Z">
        <w:r w:rsidR="001A6498">
          <w:rPr>
            <w:color w:val="000000" w:themeColor="text1"/>
          </w:rPr>
          <w:t xml:space="preserve">location would result in </w:t>
        </w:r>
      </w:ins>
      <w:ins w:id="262" w:author="Lane, Stefanie" w:date="2023-07-26T15:28:00Z">
        <w:r w:rsidR="00795E61">
          <w:rPr>
            <w:color w:val="000000" w:themeColor="text1"/>
          </w:rPr>
          <w:t xml:space="preserve">different total transect lengths, and thus a </w:t>
        </w:r>
      </w:ins>
      <w:ins w:id="263" w:author="Lane, Stefanie" w:date="2023-07-26T15:13:00Z">
        <w:r w:rsidR="00B50521">
          <w:rPr>
            <w:color w:val="000000" w:themeColor="text1"/>
          </w:rPr>
          <w:t>different number of plots to be sampled along the transect</w:t>
        </w:r>
      </w:ins>
      <w:ins w:id="264" w:author="Lane, Stefanie" w:date="2023-07-26T15:16:00Z">
        <w:r w:rsidR="00596F6D">
          <w:rPr>
            <w:color w:val="000000" w:themeColor="text1"/>
          </w:rPr>
          <w:t>. W</w:t>
        </w:r>
      </w:ins>
      <w:ins w:id="265" w:author="Lane, Stefanie" w:date="2023-07-26T15:13:00Z">
        <w:r w:rsidR="00B50521">
          <w:rPr>
            <w:color w:val="000000" w:themeColor="text1"/>
          </w:rPr>
          <w:t xml:space="preserve">e also speculate </w:t>
        </w:r>
      </w:ins>
      <w:ins w:id="266" w:author="Lane, Stefanie" w:date="2023-07-26T15:12:00Z">
        <w:r w:rsidR="00412910">
          <w:rPr>
            <w:color w:val="000000" w:themeColor="text1"/>
          </w:rPr>
          <w:t xml:space="preserve">there may have been some bank erosion </w:t>
        </w:r>
      </w:ins>
      <w:ins w:id="267" w:author="Lane, Stefanie" w:date="2023-07-26T15:26:00Z">
        <w:r w:rsidR="000E42E8">
          <w:rPr>
            <w:color w:val="000000" w:themeColor="text1"/>
          </w:rPr>
          <w:t xml:space="preserve">resulting in wider channel mouths where </w:t>
        </w:r>
      </w:ins>
      <w:ins w:id="268" w:author="Lane, Stefanie" w:date="2023-07-26T15:27:00Z">
        <w:r w:rsidR="000E42E8">
          <w:rPr>
            <w:color w:val="000000" w:themeColor="text1"/>
          </w:rPr>
          <w:t xml:space="preserve">some </w:t>
        </w:r>
      </w:ins>
      <w:ins w:id="269" w:author="Lane, Stefanie" w:date="2023-07-26T15:26:00Z">
        <w:r w:rsidR="000E42E8">
          <w:rPr>
            <w:color w:val="000000" w:themeColor="text1"/>
          </w:rPr>
          <w:t>transects originated or ended, resulting in shorter transects overall</w:t>
        </w:r>
      </w:ins>
      <w:ins w:id="270" w:author="Lane, Stefanie" w:date="2023-07-26T15:27:00Z">
        <w:r w:rsidR="00882A88">
          <w:rPr>
            <w:color w:val="000000" w:themeColor="text1"/>
          </w:rPr>
          <w:t xml:space="preserve">. Visual comparison of satellite imagery suggests that erosion would have been minor, </w:t>
        </w:r>
        <w:r w:rsidR="008C3846">
          <w:rPr>
            <w:color w:val="000000" w:themeColor="text1"/>
          </w:rPr>
          <w:t>but not absent</w:t>
        </w:r>
      </w:ins>
      <w:ins w:id="271" w:author="Lane, Stefanie" w:date="2023-07-26T15:28:00Z">
        <w:r w:rsidR="008C3846">
          <w:rPr>
            <w:color w:val="000000" w:themeColor="text1"/>
          </w:rPr>
          <w:t xml:space="preserve">. </w:t>
        </w:r>
      </w:ins>
      <w:ins w:id="272" w:author="Lane, Stefanie" w:date="2023-07-26T15:16:00Z">
        <w:r w:rsidR="00596F6D">
          <w:rPr>
            <w:color w:val="000000" w:themeColor="text1"/>
          </w:rPr>
          <w:t xml:space="preserve">To reconcile these differences, we excluded </w:t>
        </w:r>
      </w:ins>
      <w:ins w:id="273" w:author="Lane, Stefanie" w:date="2023-07-26T15:17:00Z">
        <w:r w:rsidR="00257895">
          <w:rPr>
            <w:color w:val="000000" w:themeColor="text1"/>
          </w:rPr>
          <w:t>1-4 plots per transect from the 1979 and 1999 datasets</w:t>
        </w:r>
      </w:ins>
      <w:ins w:id="274" w:author="Lane, Stefanie" w:date="2023-07-26T15:19:00Z">
        <w:r w:rsidR="00BA191C">
          <w:rPr>
            <w:color w:val="000000" w:themeColor="text1"/>
          </w:rPr>
          <w:t xml:space="preserve"> </w:t>
        </w:r>
      </w:ins>
      <w:ins w:id="275" w:author="Lane, Stefanie" w:date="2023-07-26T15:20:00Z">
        <w:r w:rsidR="00BA191C">
          <w:rPr>
            <w:color w:val="000000" w:themeColor="text1"/>
          </w:rPr>
          <w:t>that had the least potential for</w:t>
        </w:r>
      </w:ins>
      <w:ins w:id="276" w:author="Lane, Stefanie" w:date="2023-07-26T15:19:00Z">
        <w:r w:rsidR="00BA191C">
          <w:rPr>
            <w:color w:val="000000" w:themeColor="text1"/>
          </w:rPr>
          <w:t xml:space="preserve"> spatial </w:t>
        </w:r>
      </w:ins>
      <w:ins w:id="277" w:author="Lane, Stefanie" w:date="2023-07-26T15:20:00Z">
        <w:r w:rsidR="00B554FB">
          <w:rPr>
            <w:color w:val="000000" w:themeColor="text1"/>
          </w:rPr>
          <w:t>proximity to</w:t>
        </w:r>
        <w:r w:rsidR="00BA191C">
          <w:rPr>
            <w:color w:val="000000" w:themeColor="text1"/>
          </w:rPr>
          <w:t xml:space="preserve"> plots sampled in 2019</w:t>
        </w:r>
      </w:ins>
      <w:ins w:id="278" w:author="Lane, Stefanie" w:date="2023-07-26T15:17:00Z">
        <w:r w:rsidR="00257895">
          <w:rPr>
            <w:color w:val="000000" w:themeColor="text1"/>
          </w:rPr>
          <w:t xml:space="preserve"> </w:t>
        </w:r>
      </w:ins>
      <w:ins w:id="279" w:author="Lane, Stefanie" w:date="2023-07-26T15:20:00Z">
        <w:r w:rsidR="00B554FB">
          <w:rPr>
            <w:color w:val="000000" w:themeColor="text1"/>
          </w:rPr>
          <w:t xml:space="preserve">in order </w:t>
        </w:r>
      </w:ins>
      <w:ins w:id="280" w:author="Lane, Stefanie" w:date="2023-07-26T15:17:00Z">
        <w:r w:rsidR="00B07780">
          <w:rPr>
            <w:color w:val="000000" w:themeColor="text1"/>
          </w:rPr>
          <w:t xml:space="preserve">to </w:t>
        </w:r>
      </w:ins>
      <w:ins w:id="281" w:author="Lane, Stefanie" w:date="2023-07-26T15:18:00Z">
        <w:r w:rsidR="00B07780">
          <w:rPr>
            <w:color w:val="000000" w:themeColor="text1"/>
          </w:rPr>
          <w:t>compare an equal number of plots between sampling years</w:t>
        </w:r>
      </w:ins>
      <w:ins w:id="282" w:author="Lane, Stefanie" w:date="2023-07-26T15:29:00Z">
        <w:r w:rsidR="00DB2A01">
          <w:rPr>
            <w:color w:val="000000" w:themeColor="text1"/>
          </w:rPr>
          <w:t xml:space="preserve"> along a similar length of transect</w:t>
        </w:r>
      </w:ins>
      <w:ins w:id="283" w:author="Lane, Stefanie" w:date="2023-07-26T15:18:00Z">
        <w:r w:rsidR="00B07780">
          <w:rPr>
            <w:color w:val="000000" w:themeColor="text1"/>
          </w:rPr>
          <w:t xml:space="preserve"> (</w:t>
        </w:r>
        <w:commentRangeStart w:id="284"/>
        <w:r w:rsidR="00B07780">
          <w:rPr>
            <w:color w:val="000000" w:themeColor="text1"/>
          </w:rPr>
          <w:t>Table S1</w:t>
        </w:r>
      </w:ins>
      <w:commentRangeEnd w:id="284"/>
      <w:ins w:id="285" w:author="Lane, Stefanie" w:date="2023-07-26T15:29:00Z">
        <w:r w:rsidR="00DB2A01">
          <w:rPr>
            <w:rStyle w:val="CommentReference"/>
          </w:rPr>
          <w:commentReference w:id="284"/>
        </w:r>
      </w:ins>
      <w:ins w:id="286" w:author="Lane, Stefanie" w:date="2023-07-26T15:18:00Z">
        <w:r w:rsidR="00B07780">
          <w:rPr>
            <w:color w:val="000000" w:themeColor="text1"/>
          </w:rPr>
          <w:t>)</w:t>
        </w:r>
      </w:ins>
      <w:ins w:id="287" w:author="Lane, Stefanie" w:date="2023-07-26T15:19:00Z">
        <w:r w:rsidR="00DB5DBC">
          <w:rPr>
            <w:color w:val="000000" w:themeColor="text1"/>
          </w:rPr>
          <w:t xml:space="preserve">. </w:t>
        </w:r>
      </w:ins>
    </w:p>
    <w:p w14:paraId="05E944BD" w14:textId="77777777" w:rsidR="00EA68CC" w:rsidRDefault="00EA68CC" w:rsidP="00773F25">
      <w:pPr>
        <w:pStyle w:val="NoSpacing"/>
        <w:ind w:firstLine="720"/>
        <w:rPr>
          <w:ins w:id="288" w:author="Lane, Stefanie" w:date="2023-07-26T15:33:00Z"/>
          <w:color w:val="000000" w:themeColor="text1"/>
        </w:rPr>
      </w:pPr>
    </w:p>
    <w:p w14:paraId="4F9A13CC" w14:textId="3176A223" w:rsidR="00BB71FD" w:rsidRDefault="00787D8B" w:rsidP="00BB71FD">
      <w:pPr>
        <w:pStyle w:val="NoSpacing"/>
        <w:ind w:firstLine="720"/>
        <w:rPr>
          <w:ins w:id="289" w:author="Lane, Stefanie" w:date="2023-07-26T15:47:00Z"/>
          <w:color w:val="000000" w:themeColor="text1"/>
        </w:rPr>
      </w:pPr>
      <w:ins w:id="290" w:author="Lane, Stefanie" w:date="2023-07-26T15:36:00Z">
        <w:r>
          <w:rPr>
            <w:color w:val="000000" w:themeColor="text1"/>
          </w:rPr>
          <w:t>Whether</w:t>
        </w:r>
      </w:ins>
      <w:ins w:id="291" w:author="Lane, Stefanie" w:date="2023-07-26T15:31:00Z">
        <w:r w:rsidR="00126067">
          <w:rPr>
            <w:color w:val="000000" w:themeColor="text1"/>
          </w:rPr>
          <w:t xml:space="preserve"> </w:t>
        </w:r>
      </w:ins>
      <w:ins w:id="292" w:author="Lane, Stefanie" w:date="2023-07-26T15:32:00Z">
        <w:r w:rsidR="00624467">
          <w:rPr>
            <w:color w:val="000000" w:themeColor="text1"/>
          </w:rPr>
          <w:t>precise vs. approximate plot relocation</w:t>
        </w:r>
      </w:ins>
      <w:ins w:id="293" w:author="Lane, Stefanie" w:date="2023-07-26T15:31:00Z">
        <w:r w:rsidR="00126067">
          <w:rPr>
            <w:color w:val="000000" w:themeColor="text1"/>
          </w:rPr>
          <w:t xml:space="preserve"> ha</w:t>
        </w:r>
      </w:ins>
      <w:ins w:id="294" w:author="Lane, Stefanie" w:date="2023-07-26T15:36:00Z">
        <w:r w:rsidR="00542F64">
          <w:rPr>
            <w:color w:val="000000" w:themeColor="text1"/>
          </w:rPr>
          <w:t xml:space="preserve">s an effect on </w:t>
        </w:r>
      </w:ins>
      <w:ins w:id="295" w:author="Lane, Stefanie" w:date="2023-07-26T15:37:00Z">
        <w:r w:rsidR="00542F64">
          <w:rPr>
            <w:color w:val="000000" w:themeColor="text1"/>
          </w:rPr>
          <w:t>quantitative analys</w:t>
        </w:r>
      </w:ins>
      <w:ins w:id="296" w:author="Lane, Stefanie" w:date="2023-07-26T15:47:00Z">
        <w:r w:rsidR="00BB71FD">
          <w:rPr>
            <w:color w:val="000000" w:themeColor="text1"/>
          </w:rPr>
          <w:t>e</w:t>
        </w:r>
      </w:ins>
      <w:ins w:id="297" w:author="Lane, Stefanie" w:date="2023-07-26T15:37:00Z">
        <w:r w:rsidR="00542F64">
          <w:rPr>
            <w:color w:val="000000" w:themeColor="text1"/>
          </w:rPr>
          <w:t xml:space="preserve">s has </w:t>
        </w:r>
      </w:ins>
      <w:ins w:id="298" w:author="Lane, Stefanie" w:date="2023-07-26T15:31:00Z">
        <w:r w:rsidR="00126067">
          <w:rPr>
            <w:color w:val="000000" w:themeColor="text1"/>
          </w:rPr>
          <w:t>been investigated in</w:t>
        </w:r>
      </w:ins>
      <w:ins w:id="299" w:author="Lane, Stefanie" w:date="2023-07-26T15:37:00Z">
        <w:r w:rsidR="00542F64">
          <w:rPr>
            <w:color w:val="000000" w:themeColor="text1"/>
          </w:rPr>
          <w:t xml:space="preserve"> a</w:t>
        </w:r>
      </w:ins>
      <w:ins w:id="300" w:author="Lane, Stefanie" w:date="2023-07-26T15:31:00Z">
        <w:r w:rsidR="00126067">
          <w:rPr>
            <w:color w:val="000000" w:themeColor="text1"/>
          </w:rPr>
          <w:t xml:space="preserve"> </w:t>
        </w:r>
      </w:ins>
      <w:ins w:id="301" w:author="Lane, Stefanie" w:date="2023-07-26T15:32:00Z">
        <w:r w:rsidR="00624467">
          <w:rPr>
            <w:color w:val="000000" w:themeColor="text1"/>
          </w:rPr>
          <w:t>forestry context</w:t>
        </w:r>
      </w:ins>
      <w:ins w:id="302" w:author="Lane, Stefanie" w:date="2023-07-26T15:37:00Z">
        <w:r w:rsidR="00542F64">
          <w:rPr>
            <w:color w:val="000000" w:themeColor="text1"/>
          </w:rPr>
          <w:t xml:space="preserve"> </w:t>
        </w:r>
      </w:ins>
      <w:r w:rsidR="00542F64">
        <w:rPr>
          <w:color w:val="000000" w:themeColor="text1"/>
        </w:rPr>
        <w:fldChar w:fldCharType="begin"/>
      </w:r>
      <w:r w:rsidR="00542F64">
        <w:rPr>
          <w:color w:val="000000" w:themeColor="text1"/>
        </w:rPr>
        <w:instrText xml:space="preserve"> ADDIN ZOTERO_ITEM CSL_CITATION {"citationID":"8VWmCgKf","properties":{"formattedCitation":"(Kopeck\\uc0\\u253{} &amp; Macek, 2015)","plainCitation":"(Kopecký &amp; Macek, 2015)","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542F64">
        <w:rPr>
          <w:color w:val="000000" w:themeColor="text1"/>
        </w:rPr>
        <w:fldChar w:fldCharType="separate"/>
      </w:r>
      <w:r w:rsidR="00542F64" w:rsidRPr="00542F64">
        <w:rPr>
          <w:rFonts w:ascii="Calibri" w:hAnsi="Calibri" w:cs="Calibri"/>
          <w:szCs w:val="24"/>
        </w:rPr>
        <w:t>(Kopecký &amp; Macek, 2015)</w:t>
      </w:r>
      <w:r w:rsidR="00542F64">
        <w:rPr>
          <w:color w:val="000000" w:themeColor="text1"/>
        </w:rPr>
        <w:fldChar w:fldCharType="end"/>
      </w:r>
      <w:ins w:id="303" w:author="Lane, Stefanie" w:date="2023-07-26T15:32:00Z">
        <w:r w:rsidR="00624467">
          <w:rPr>
            <w:color w:val="000000" w:themeColor="text1"/>
          </w:rPr>
          <w:t xml:space="preserve">, </w:t>
        </w:r>
      </w:ins>
      <w:ins w:id="304" w:author="Lane, Stefanie" w:date="2023-07-26T15:37:00Z">
        <w:r w:rsidR="00E05143">
          <w:rPr>
            <w:color w:val="000000" w:themeColor="text1"/>
          </w:rPr>
          <w:t xml:space="preserve">where </w:t>
        </w:r>
        <w:r w:rsidR="00E05143">
          <w:t xml:space="preserve">plot </w:t>
        </w:r>
      </w:ins>
      <w:ins w:id="305" w:author="Lane, Stefanie" w:date="2023-07-26T15:45:00Z">
        <w:r w:rsidR="007118E1">
          <w:t>re</w:t>
        </w:r>
      </w:ins>
      <w:ins w:id="306" w:author="Lane, Stefanie" w:date="2023-07-26T15:37:00Z">
        <w:r w:rsidR="00E05143">
          <w:t xml:space="preserve">location </w:t>
        </w:r>
      </w:ins>
      <w:ins w:id="307" w:author="Lane, Stefanie" w:date="2023-07-26T15:45:00Z">
        <w:r w:rsidR="003044BF">
          <w:t xml:space="preserve">uncertainty </w:t>
        </w:r>
      </w:ins>
      <w:ins w:id="308" w:author="Lane, Stefanie" w:date="2023-07-26T15:38:00Z">
        <w:r w:rsidR="00E05143">
          <w:t>did</w:t>
        </w:r>
      </w:ins>
      <w:ins w:id="309" w:author="Lane, Stefanie" w:date="2023-07-26T15:37:00Z">
        <w:r w:rsidR="00E05143">
          <w:t xml:space="preserve"> not produce </w:t>
        </w:r>
      </w:ins>
      <w:ins w:id="310" w:author="Lane, Stefanie" w:date="2023-07-26T15:38:00Z">
        <w:r w:rsidR="00E05143">
          <w:t xml:space="preserve">significant differences in </w:t>
        </w:r>
        <w:r w:rsidR="00A94607">
          <w:t>plant community metrics like richness, compos</w:t>
        </w:r>
      </w:ins>
      <w:ins w:id="311" w:author="Lane, Stefanie" w:date="2023-07-26T15:39:00Z">
        <w:r w:rsidR="00A94607">
          <w:t xml:space="preserve">ition, </w:t>
        </w:r>
        <w:r w:rsidR="009078DA">
          <w:t xml:space="preserve">and compositional heterogeneity </w:t>
        </w:r>
      </w:ins>
      <w:ins w:id="312" w:author="Lane, Stefanie" w:date="2023-07-26T15:37:00Z">
        <w:r w:rsidR="00E05143">
          <w:t xml:space="preserve">on decadal timescales. </w:t>
        </w:r>
      </w:ins>
      <w:ins w:id="313" w:author="Lane, Stefanie" w:date="2023-07-26T15:47:00Z">
        <w:r w:rsidR="00BB71FD">
          <w:t xml:space="preserve">Therefore, </w:t>
        </w:r>
        <w:r w:rsidR="00BB71FD">
          <w:rPr>
            <w:color w:val="000000" w:themeColor="text1"/>
          </w:rPr>
          <w:t>despite differences in transect and plot location</w:t>
        </w:r>
      </w:ins>
      <w:ins w:id="314" w:author="Lane, Stefanie" w:date="2023-07-26T15:48:00Z">
        <w:r w:rsidR="00BB71FD">
          <w:rPr>
            <w:color w:val="000000" w:themeColor="text1"/>
          </w:rPr>
          <w:t xml:space="preserve"> between the three sampling periods</w:t>
        </w:r>
      </w:ins>
      <w:ins w:id="315" w:author="Lane, Stefanie" w:date="2023-07-26T15:47:00Z">
        <w:r w:rsidR="00BB71FD">
          <w:rPr>
            <w:color w:val="000000" w:themeColor="text1"/>
          </w:rPr>
          <w:t xml:space="preserve">, we propose that meaningful comparison at the plot </w:t>
        </w:r>
      </w:ins>
      <w:ins w:id="316" w:author="Lane, Stefanie" w:date="2023-07-26T15:48:00Z">
        <w:r w:rsidR="00336572">
          <w:rPr>
            <w:color w:val="000000" w:themeColor="text1"/>
          </w:rPr>
          <w:t xml:space="preserve">and transect </w:t>
        </w:r>
      </w:ins>
      <w:ins w:id="317" w:author="Lane, Stefanie" w:date="2023-07-26T15:47:00Z">
        <w:r w:rsidR="00BB71FD">
          <w:rPr>
            <w:color w:val="000000" w:themeColor="text1"/>
          </w:rPr>
          <w:t xml:space="preserve">scale can be made, as we compared an equal number of plots from the same representative areas of the marsh across all time points. </w:t>
        </w:r>
      </w:ins>
    </w:p>
    <w:p w14:paraId="4720358C" w14:textId="51FA8333" w:rsidR="00F4599A" w:rsidDel="00336572" w:rsidRDefault="00D01533">
      <w:pPr>
        <w:ind w:firstLine="720"/>
        <w:rPr>
          <w:del w:id="318" w:author="Lane, Stefanie" w:date="2023-07-26T15:48:00Z"/>
        </w:rPr>
        <w:pPrChange w:id="319" w:author="Lane, Stefanie" w:date="2023-07-26T15:48:00Z">
          <w:pPr>
            <w:pStyle w:val="NoSpacing"/>
            <w:ind w:firstLine="720"/>
          </w:pPr>
        </w:pPrChange>
      </w:pPr>
      <w:ins w:id="320" w:author="Lane, Stefanie" w:date="2023-07-26T15:42:00Z">
        <w:r>
          <w:t xml:space="preserve"> </w:t>
        </w:r>
      </w:ins>
    </w:p>
    <w:p w14:paraId="22866597" w14:textId="77777777" w:rsidR="00127FC1" w:rsidRDefault="00127FC1">
      <w:pPr>
        <w:pPrChange w:id="321" w:author="Lane, Stefanie" w:date="2023-07-26T15:48:00Z">
          <w:pPr>
            <w:pStyle w:val="NoSpacing"/>
          </w:pPr>
        </w:pPrChange>
      </w:pPr>
    </w:p>
    <w:p w14:paraId="7F0B508F" w14:textId="0812FFCA" w:rsidR="00B40842" w:rsidDel="00E40E9F" w:rsidRDefault="00B40842" w:rsidP="00B40842">
      <w:pPr>
        <w:pStyle w:val="Heading3"/>
        <w:rPr>
          <w:del w:id="322" w:author="Lane, Stefanie" w:date="2023-07-26T16:08:00Z"/>
        </w:rPr>
      </w:pPr>
      <w:del w:id="323" w:author="Lane, Stefanie" w:date="2023-07-26T16:07:00Z">
        <w:r w:rsidDel="00E40E9F">
          <w:delText>Taxonomy</w:delText>
        </w:r>
      </w:del>
    </w:p>
    <w:p w14:paraId="294F4C93" w14:textId="06B17938" w:rsidR="00485A40" w:rsidDel="00E40E9F" w:rsidRDefault="00AA2D34" w:rsidP="005F7C5D">
      <w:pPr>
        <w:ind w:firstLine="720"/>
        <w:rPr>
          <w:del w:id="324" w:author="Lane, Stefanie" w:date="2023-07-26T16:08:00Z"/>
        </w:rPr>
      </w:pPr>
      <w:del w:id="325" w:author="Lane, Stefanie" w:date="2023-07-26T16:08:00Z">
        <w:r w:rsidDel="00E40E9F">
          <w:delText>For all sampling years, o</w:delText>
        </w:r>
        <w:r w:rsidR="00B40842" w:rsidDel="00E40E9F">
          <w:delText>bservation of vascular plant species was conducted in</w:delText>
        </w:r>
        <w:r w:rsidDel="00E40E9F">
          <w:delText xml:space="preserve"> early summer w</w:delText>
        </w:r>
        <w:r w:rsidR="00470252" w:rsidDel="00E40E9F">
          <w:delText>hen species are identifiable by sexual reproductive traits, but before senescence</w:delText>
        </w:r>
        <w:r w:rsidR="00B40842" w:rsidDel="00E40E9F">
          <w:delText xml:space="preserve"> (approx. June</w:delText>
        </w:r>
        <w:r w:rsidR="00127FC1" w:rsidDel="00E40E9F">
          <w:delText xml:space="preserve"> </w:delText>
        </w:r>
        <w:r w:rsidR="00B3200B" w:rsidDel="00E40E9F">
          <w:delText>–</w:delText>
        </w:r>
        <w:r w:rsidR="00127FC1" w:rsidDel="00E40E9F">
          <w:delText xml:space="preserve"> </w:delText>
        </w:r>
        <w:r w:rsidR="00B40842" w:rsidDel="00E40E9F">
          <w:delText xml:space="preserve">July). In all datasets, most plants were identified to species according to Hitchcock &amp; Cronquist </w:delText>
        </w:r>
        <w:r w:rsidR="00B40842" w:rsidRPr="00F06652" w:rsidDel="00E40E9F">
          <w:rPr>
            <w:rFonts w:ascii="Calibri" w:hAnsi="Calibri" w:cs="Calibri"/>
          </w:rPr>
          <w:delText>(1973)</w:delText>
        </w:r>
        <w:r w:rsidR="00B40842" w:rsidDel="00E40E9F">
          <w:delText xml:space="preserve">, although a few were identified at higher taxonomic </w:delText>
        </w:r>
        <w:r w:rsidR="00B40842" w:rsidRPr="002866B1" w:rsidDel="00E40E9F">
          <w:delText>levels</w:delText>
        </w:r>
        <w:r w:rsidR="00B40842" w:rsidDel="00E40E9F">
          <w:delText xml:space="preserve"> due to insufficient identifying characteristics</w:delText>
        </w:r>
        <w:r w:rsidR="00B40842" w:rsidRPr="002866B1" w:rsidDel="00E40E9F">
          <w:delText xml:space="preserve"> (n</w:delText>
        </w:r>
        <w:r w:rsidR="00B40842" w:rsidDel="00E40E9F">
          <w:delText xml:space="preserve"> </w:delText>
        </w:r>
        <w:r w:rsidR="00B40842" w:rsidRPr="002866B1" w:rsidDel="00E40E9F">
          <w:delText>=</w:delText>
        </w:r>
        <w:r w:rsidR="00B40842" w:rsidDel="00E40E9F">
          <w:delText xml:space="preserve"> </w:delText>
        </w:r>
        <w:r w:rsidR="00B40842" w:rsidRPr="002866B1" w:rsidDel="00E40E9F">
          <w:delText>6 to</w:delText>
        </w:r>
        <w:r w:rsidR="00B40842" w:rsidDel="00E40E9F">
          <w:delText xml:space="preserve"> genus, n = 2 to Family; see</w:delText>
        </w:r>
        <w:r w:rsidR="00737167" w:rsidDel="00E40E9F">
          <w:delText xml:space="preserve"> </w:delText>
        </w:r>
        <w:r w:rsidR="002B2C64" w:rsidDel="00E40E9F">
          <w:delText>Table S7)</w:delText>
        </w:r>
        <w:r w:rsidR="00B40842" w:rsidRPr="00E90CBE" w:rsidDel="00E40E9F">
          <w:delText>.</w:delText>
        </w:r>
        <w:r w:rsidR="00B40842" w:rsidDel="00E40E9F">
          <w:delTex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delText>
        </w:r>
        <w:r w:rsidR="00547B2C" w:rsidDel="00E40E9F">
          <w:delText>For example, i</w:delText>
        </w:r>
        <w:r w:rsidR="00B40842" w:rsidDel="00E40E9F">
          <w:delText xml:space="preserve">n the instance of </w:delText>
        </w:r>
        <w:r w:rsidR="00B40842" w:rsidDel="00E40E9F">
          <w:rPr>
            <w:i/>
          </w:rPr>
          <w:delText>Agrostis</w:delText>
        </w:r>
        <w:r w:rsidR="00B40842" w:rsidDel="00E40E9F">
          <w:delText xml:space="preserve"> species, </w:delText>
        </w:r>
        <w:r w:rsidR="00547B2C" w:rsidDel="00E40E9F">
          <w:delText>we assumed</w:delText>
        </w:r>
        <w:r w:rsidR="00B40842" w:rsidDel="00E40E9F">
          <w:delText xml:space="preserve"> </w:delText>
        </w:r>
        <w:r w:rsidR="00B40842" w:rsidDel="00E40E9F">
          <w:rPr>
            <w:i/>
          </w:rPr>
          <w:delText>Agrostis alba</w:delText>
        </w:r>
        <w:r w:rsidR="00B40842" w:rsidDel="00E40E9F">
          <w:delText xml:space="preserve"> </w:delText>
        </w:r>
        <w:r w:rsidR="004F551A" w:rsidDel="00E40E9F">
          <w:delText xml:space="preserve">L. </w:delText>
        </w:r>
        <w:r w:rsidR="00B40842" w:rsidDel="00E40E9F">
          <w:delText xml:space="preserve">identified in 1979 and 1999 </w:delText>
        </w:r>
        <w:r w:rsidR="00547B2C" w:rsidDel="00E40E9F">
          <w:delText>was synonymous</w:delText>
        </w:r>
        <w:r w:rsidR="00B40842" w:rsidDel="00E40E9F">
          <w:delText xml:space="preserve"> </w:delText>
        </w:r>
        <w:r w:rsidR="00547B2C" w:rsidDel="00E40E9F">
          <w:delText xml:space="preserve">with </w:delText>
        </w:r>
        <w:r w:rsidR="00B40842" w:rsidDel="00E40E9F">
          <w:rPr>
            <w:i/>
          </w:rPr>
          <w:delText>Agrostis stolonifera</w:delText>
        </w:r>
        <w:r w:rsidR="00B40842" w:rsidDel="00E40E9F">
          <w:delText xml:space="preserve"> </w:delText>
        </w:r>
        <w:r w:rsidR="00547B2C" w:rsidDel="00E40E9F">
          <w:delText xml:space="preserve">L. </w:delText>
        </w:r>
        <w:r w:rsidR="00B40842" w:rsidDel="00E40E9F">
          <w:delText xml:space="preserve">in 2019. </w:delText>
        </w:r>
        <w:r w:rsidR="00F9346F" w:rsidDel="00E40E9F">
          <w:delText xml:space="preserve">All species and their synonymous nomenclature from prior data collection years are available in Supplemental </w:delText>
        </w:r>
        <w:r w:rsidR="002B2C64" w:rsidDel="00E40E9F">
          <w:delText>Table S7</w:delText>
        </w:r>
        <w:r w:rsidR="00F9346F" w:rsidDel="00E40E9F">
          <w:delText xml:space="preserve">. </w:delText>
        </w:r>
      </w:del>
    </w:p>
    <w:p w14:paraId="3BFEE0A2" w14:textId="6DCE26EE" w:rsidR="00D03FB7" w:rsidRDefault="00D03FB7" w:rsidP="005F7C5D">
      <w:pPr>
        <w:pStyle w:val="Heading2"/>
      </w:pPr>
      <w:r>
        <w:t xml:space="preserve">Analyses </w:t>
      </w:r>
    </w:p>
    <w:p w14:paraId="2CE0BC7B" w14:textId="5081B9FE" w:rsidR="004B1258" w:rsidRPr="000E32F2" w:rsidRDefault="009452F6" w:rsidP="007B0287">
      <w:pPr>
        <w:pStyle w:val="Caption"/>
        <w:ind w:firstLine="720"/>
        <w:rPr>
          <w:i w:val="0"/>
          <w:iCs w:val="0"/>
          <w:color w:val="auto"/>
          <w:sz w:val="22"/>
          <w:szCs w:val="22"/>
        </w:rPr>
        <w:sectPr w:rsidR="004B1258" w:rsidRPr="000E32F2" w:rsidSect="007D52A9">
          <w:head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4.2.1</w:t>
      </w:r>
      <w:r w:rsidR="006138FD">
        <w:rPr>
          <w:i w:val="0"/>
          <w:iCs w:val="0"/>
          <w:color w:val="auto"/>
          <w:sz w:val="22"/>
          <w:szCs w:val="22"/>
        </w:rPr>
        <w:t xml:space="preserve"> (R Core Team, 2022)</w:t>
      </w:r>
      <w:r w:rsidR="002753AC">
        <w:rPr>
          <w:i w:val="0"/>
          <w:iCs w:val="0"/>
          <w:color w:val="auto"/>
          <w:sz w:val="22"/>
          <w:szCs w:val="22"/>
        </w:rPr>
        <w:t xml:space="preserve">.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r w:rsidR="00750F10">
        <w:rPr>
          <w:i w:val="0"/>
          <w:iCs w:val="0"/>
          <w:color w:val="auto"/>
          <w:sz w:val="22"/>
          <w:szCs w:val="22"/>
        </w:rPr>
        <w:t>Following</w:t>
      </w:r>
      <w:r w:rsidR="00BB79E4" w:rsidRPr="00DC704D">
        <w:rPr>
          <w:i w:val="0"/>
          <w:iCs w:val="0"/>
          <w:color w:val="auto"/>
          <w:sz w:val="22"/>
          <w:szCs w:val="22"/>
        </w:rPr>
        <w:t xml:space="preserve"> </w:t>
      </w:r>
      <w:r w:rsidR="00BB79E4" w:rsidRPr="008A50C9">
        <w:rPr>
          <w:i w:val="0"/>
          <w:iCs w:val="0"/>
          <w:color w:val="auto"/>
          <w:sz w:val="22"/>
          <w:szCs w:val="22"/>
        </w:rPr>
        <w:t>(Legendre &amp; Legendre, 2012)</w:t>
      </w:r>
      <w:r w:rsidR="00BB79E4">
        <w:rPr>
          <w:i w:val="0"/>
          <w:iCs w:val="0"/>
          <w:color w:val="auto"/>
          <w:sz w:val="22"/>
          <w:szCs w:val="22"/>
        </w:rPr>
        <w:t xml:space="preserve">, we </w:t>
      </w:r>
      <w:r w:rsidR="00750F10">
        <w:rPr>
          <w:i w:val="0"/>
          <w:iCs w:val="0"/>
          <w:color w:val="auto"/>
          <w:sz w:val="22"/>
          <w:szCs w:val="22"/>
        </w:rPr>
        <w:t>also performed</w:t>
      </w:r>
      <w:r w:rsidR="001C0365">
        <w:rPr>
          <w:i w:val="0"/>
          <w:iCs w:val="0"/>
          <w:color w:val="auto"/>
          <w:sz w:val="22"/>
          <w:szCs w:val="22"/>
        </w:rPr>
        <w:t xml:space="preserve"> cluster analysis</w:t>
      </w:r>
      <w:r w:rsidR="00BB79E4">
        <w:rPr>
          <w:i w:val="0"/>
          <w:iCs w:val="0"/>
          <w:color w:val="auto"/>
          <w:sz w:val="22"/>
          <w:szCs w:val="22"/>
        </w:rPr>
        <w:t xml:space="preserve"> </w:t>
      </w:r>
      <w:r w:rsidR="001C0365">
        <w:rPr>
          <w:i w:val="0"/>
          <w:iCs w:val="0"/>
          <w:color w:val="auto"/>
          <w:sz w:val="22"/>
          <w:szCs w:val="22"/>
        </w:rPr>
        <w:t xml:space="preserve"> using Bray-Curtis</w:t>
      </w:r>
      <w:r w:rsidR="00750F10">
        <w:rPr>
          <w:i w:val="0"/>
          <w:iCs w:val="0"/>
          <w:color w:val="auto"/>
          <w:sz w:val="22"/>
          <w:szCs w:val="22"/>
        </w:rPr>
        <w:t xml:space="preserve"> dissimilarity</w:t>
      </w:r>
      <w:r w:rsidR="00694E8A">
        <w:rPr>
          <w:i w:val="0"/>
          <w:iCs w:val="0"/>
          <w:color w:val="auto"/>
          <w:sz w:val="22"/>
          <w:szCs w:val="22"/>
        </w:rPr>
        <w:t xml:space="preserve"> </w:t>
      </w:r>
      <w:r w:rsidR="000A283C">
        <w:rPr>
          <w:i w:val="0"/>
          <w:iCs w:val="0"/>
          <w:color w:val="auto"/>
          <w:sz w:val="22"/>
          <w:szCs w:val="22"/>
        </w:rPr>
        <w:t>to compare with Euclidean distance</w:t>
      </w:r>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r w:rsidR="00750F10">
        <w:rPr>
          <w:i w:val="0"/>
          <w:iCs w:val="0"/>
          <w:color w:val="auto"/>
          <w:sz w:val="22"/>
          <w:szCs w:val="22"/>
        </w:rPr>
        <w:t xml:space="preserve"> </w:t>
      </w:r>
      <w:r w:rsidR="000A283C">
        <w:rPr>
          <w:i w:val="0"/>
          <w:iCs w:val="0"/>
          <w:color w:val="auto"/>
          <w:sz w:val="22"/>
          <w:szCs w:val="22"/>
        </w:rPr>
        <w:t xml:space="preserve">in </w:t>
      </w:r>
      <w:r w:rsidR="00750F10">
        <w:rPr>
          <w:i w:val="0"/>
          <w:iCs w:val="0"/>
          <w:color w:val="auto"/>
          <w:sz w:val="22"/>
          <w:szCs w:val="22"/>
        </w:rPr>
        <w:t xml:space="preserve">results </w:t>
      </w:r>
      <w:r w:rsidR="000A283C">
        <w:rPr>
          <w:i w:val="0"/>
          <w:iCs w:val="0"/>
          <w:color w:val="auto"/>
          <w:sz w:val="22"/>
          <w:szCs w:val="22"/>
        </w:rPr>
        <w:t>from the two distance measures</w:t>
      </w:r>
      <w:r w:rsidR="001C0365">
        <w:rPr>
          <w:i w:val="0"/>
          <w:iCs w:val="0"/>
          <w:color w:val="auto"/>
          <w:sz w:val="22"/>
          <w:szCs w:val="22"/>
        </w:rPr>
        <w:t xml:space="preserve">. </w:t>
      </w:r>
      <w:r w:rsidR="004A6FF1">
        <w:rPr>
          <w:i w:val="0"/>
          <w:iCs w:val="0"/>
          <w:color w:val="auto"/>
          <w:sz w:val="22"/>
          <w:szCs w:val="22"/>
        </w:rPr>
        <w:t xml:space="preserve">For each dataset, </w:t>
      </w:r>
      <w:r w:rsidR="00276B00" w:rsidRPr="00DC704D">
        <w:rPr>
          <w:i w:val="0"/>
          <w:iCs w:val="0"/>
          <w:color w:val="auto"/>
          <w:sz w:val="22"/>
          <w:szCs w:val="22"/>
        </w:rPr>
        <w:t>three</w:t>
      </w:r>
      <w:r w:rsidR="004A6FF1">
        <w:rPr>
          <w:i w:val="0"/>
          <w:iCs w:val="0"/>
          <w:color w:val="auto"/>
          <w:sz w:val="22"/>
          <w:szCs w:val="22"/>
        </w:rPr>
        <w:t xml:space="preserve"> main clusters were </w:t>
      </w:r>
      <w:r w:rsidR="00694E8A">
        <w:rPr>
          <w:i w:val="0"/>
          <w:iCs w:val="0"/>
          <w:color w:val="auto"/>
          <w:sz w:val="22"/>
          <w:szCs w:val="22"/>
        </w:rPr>
        <w:t>identified</w:t>
      </w:r>
      <w:r w:rsidR="00276B00" w:rsidRPr="00DC704D">
        <w:rPr>
          <w:i w:val="0"/>
          <w:iCs w:val="0"/>
          <w:color w:val="auto"/>
          <w:sz w:val="22"/>
          <w:szCs w:val="22"/>
        </w:rPr>
        <w:t xml:space="preserve"> </w:t>
      </w:r>
      <w:r w:rsidR="00046A60">
        <w:rPr>
          <w:i w:val="0"/>
          <w:iCs w:val="0"/>
          <w:color w:val="auto"/>
          <w:sz w:val="22"/>
          <w:szCs w:val="22"/>
        </w:rPr>
        <w:t>(</w:t>
      </w:r>
      <w:r w:rsidR="004A6FF1">
        <w:rPr>
          <w:i w:val="0"/>
          <w:iCs w:val="0"/>
          <w:color w:val="auto"/>
          <w:sz w:val="22"/>
          <w:szCs w:val="22"/>
        </w:rPr>
        <w:t xml:space="preserve">termed </w:t>
      </w:r>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C80B84" w:rsidRPr="00DC704D">
        <w:rPr>
          <w:i w:val="0"/>
          <w:iCs w:val="0"/>
          <w:color w:val="auto"/>
          <w:sz w:val="22"/>
          <w:szCs w:val="22"/>
        </w:rPr>
        <w:t>De Cáceres &amp; Jansen, 2016)</w:t>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335B7" w:rsidRPr="008A50C9">
        <w:rPr>
          <w:i w:val="0"/>
          <w:iCs w:val="0"/>
          <w:color w:val="auto"/>
          <w:sz w:val="22"/>
          <w:szCs w:val="22"/>
        </w:rPr>
        <w:t>(Dufrêne &amp; Legendre, 1997)</w:t>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DB441F8" w14:textId="1F47C75F" w:rsidR="00FB6917" w:rsidRDefault="009A2A63" w:rsidP="00D4262D">
      <w:pPr>
        <w:ind w:firstLine="720"/>
      </w:pPr>
      <w:bookmarkStart w:id="326" w:name="_Hlk106054065"/>
      <w:r>
        <w:lastRenderedPageBreak/>
        <w:t xml:space="preserve">Community diversity calculations </w:t>
      </w:r>
      <w:r w:rsidR="006138FD">
        <w:t>for each</w:t>
      </w:r>
      <w:r w:rsidR="004D02DE">
        <w:t xml:space="preserve"> year of</w:t>
      </w:r>
      <w:r w:rsidR="006138FD">
        <w:t xml:space="preserve"> observation</w:t>
      </w:r>
      <w:r w:rsidR="004D02DE">
        <w:t xml:space="preserve"> </w:t>
      </w:r>
      <w:r>
        <w:t xml:space="preserve">followed </w:t>
      </w:r>
      <w:r w:rsidR="00EC2480">
        <w:t xml:space="preserve">Whittaker </w:t>
      </w:r>
      <w:r w:rsidR="00BB7C99" w:rsidRPr="00BB7C99">
        <w:rPr>
          <w:rFonts w:ascii="Calibri" w:hAnsi="Calibri" w:cs="Calibri"/>
        </w:rPr>
        <w:t>(1975)</w:t>
      </w:r>
      <w:r w:rsidR="00B745A6">
        <w:t xml:space="preserve">, with </w:t>
      </w:r>
      <w:r w:rsidR="00B745A6">
        <w:rPr>
          <w:rFonts w:cstheme="minorHAnsi"/>
        </w:rPr>
        <w:t>α</w:t>
      </w:r>
      <w:r w:rsidR="00B745A6">
        <w:t>-diversity</w:t>
      </w:r>
      <w:r>
        <w:t xml:space="preserve"> calculated as the mean number of species per </w:t>
      </w:r>
      <w:r w:rsidR="00AF1CB6">
        <w:t xml:space="preserve">plot </w:t>
      </w:r>
      <w:r>
        <w:t>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r w:rsidR="00743C5F">
        <w:t>each</w:t>
      </w:r>
      <w:r w:rsidR="00D76E01">
        <w:t xml:space="preserve"> observation year to generate community-wide measure</w:t>
      </w:r>
      <w:r w:rsidR="006F2224">
        <w:t>s</w:t>
      </w:r>
      <w:r w:rsidR="00D76E01">
        <w:t xml:space="preserve"> of diversity. </w:t>
      </w:r>
      <w:bookmarkEnd w:id="326"/>
      <w:r w:rsidR="003A7FEF" w:rsidRPr="003A7FEF">
        <w:t xml:space="preserve">Community turnover for each assemblage was measured using the “codyn” R package </w:t>
      </w:r>
      <w:r w:rsidR="000335B7" w:rsidRPr="000335B7">
        <w:rPr>
          <w:rFonts w:ascii="Calibri" w:hAnsi="Calibri" w:cs="Calibri"/>
        </w:rPr>
        <w:t>(Hallett et al., 2016)</w:t>
      </w:r>
      <w:r w:rsidR="003A7FEF" w:rsidRPr="003A7FEF">
        <w:t>. Total species turnover (total magnitude of change), species gained (appearances), and species lost (disappearances) were calculated as a percent change for each assemblage between 1979</w:t>
      </w:r>
      <w:r w:rsidR="00EE4DC7" w:rsidRPr="00EE4DC7">
        <w:t>–</w:t>
      </w:r>
      <w:r w:rsidR="003A7FEF" w:rsidRPr="003A7FEF">
        <w:t>1999, and 1999</w:t>
      </w:r>
      <w:r w:rsidR="00EE4DC7" w:rsidRPr="00EE4DC7">
        <w:t>–</w:t>
      </w:r>
      <w:r w:rsidR="003A7FEF" w:rsidRPr="003A7FEF">
        <w:t xml:space="preserve">2019. Total turnover was calculated as a ratio of the absolute value of species gained and lost to the total number of species observed in both timepoints. </w:t>
      </w:r>
    </w:p>
    <w:p w14:paraId="21314135" w14:textId="53957EED" w:rsidR="00281198" w:rsidRPr="00281198" w:rsidRDefault="004B1258" w:rsidP="00E3447A">
      <w:pPr>
        <w:pStyle w:val="Caption"/>
        <w:ind w:firstLine="720"/>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supplemen</w:t>
      </w:r>
      <w:r w:rsidR="00EF15F2">
        <w:rPr>
          <w:i w:val="0"/>
          <w:iCs w:val="0"/>
          <w:color w:val="auto"/>
          <w:sz w:val="22"/>
          <w:szCs w:val="22"/>
        </w:rPr>
        <w:t>tal</w:t>
      </w:r>
      <w:r w:rsidR="005607E0">
        <w:rPr>
          <w:i w:val="0"/>
          <w:iCs w:val="0"/>
          <w:color w:val="auto"/>
          <w:sz w:val="22"/>
          <w:szCs w:val="22"/>
        </w:rPr>
        <w:t>s</w:t>
      </w:r>
      <w:r w:rsidR="0057782C">
        <w:rPr>
          <w:i w:val="0"/>
          <w:iCs w:val="0"/>
          <w:color w:val="auto"/>
          <w:sz w:val="22"/>
          <w:szCs w:val="22"/>
        </w:rPr>
        <w:t xml:space="preserve"> Fig. </w:t>
      </w:r>
      <w:r w:rsidR="005607E0">
        <w:rPr>
          <w:i w:val="0"/>
          <w:iCs w:val="0"/>
          <w:color w:val="auto"/>
          <w:sz w:val="22"/>
          <w:szCs w:val="22"/>
        </w:rPr>
        <w:t>S</w:t>
      </w:r>
      <w:r w:rsidR="0057782C">
        <w:rPr>
          <w:i w:val="0"/>
          <w:iCs w:val="0"/>
          <w:color w:val="auto"/>
          <w:sz w:val="22"/>
          <w:szCs w:val="22"/>
        </w:rPr>
        <w:t>1 and</w:t>
      </w:r>
      <w:r w:rsidR="00EF15F2">
        <w:rPr>
          <w:i w:val="0"/>
          <w:iCs w:val="0"/>
          <w:color w:val="auto"/>
          <w:sz w:val="22"/>
          <w:szCs w:val="22"/>
        </w:rPr>
        <w:t xml:space="preserve"> Table </w:t>
      </w:r>
      <w:r w:rsidR="0057782C">
        <w:rPr>
          <w:i w:val="0"/>
          <w:iCs w:val="0"/>
          <w:color w:val="auto"/>
          <w:sz w:val="22"/>
          <w:szCs w:val="22"/>
        </w:rPr>
        <w:t>S2, respectively</w:t>
      </w:r>
      <w:r w:rsidR="00BA6C71">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w:t>
      </w:r>
    </w:p>
    <w:p w14:paraId="5C615CAC" w14:textId="77777777" w:rsidR="004B1258" w:rsidRDefault="004B1258" w:rsidP="00E72813"/>
    <w:p w14:paraId="7F4BA270" w14:textId="3580AB0A" w:rsidR="00B051DD" w:rsidRDefault="00F5096A" w:rsidP="00B051DD">
      <w:pPr>
        <w:keepNext/>
      </w:pPr>
      <w:r>
        <w:rPr>
          <w:noProof/>
        </w:rPr>
        <w:drawing>
          <wp:inline distT="0" distB="0" distL="0" distR="0" wp14:anchorId="3681BCA9" wp14:editId="622B9217">
            <wp:extent cx="6367229" cy="30893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67229" cy="3089321"/>
                    </a:xfrm>
                    <a:prstGeom prst="rect">
                      <a:avLst/>
                    </a:prstGeom>
                    <a:noFill/>
                  </pic:spPr>
                </pic:pic>
              </a:graphicData>
            </a:graphic>
          </wp:inline>
        </w:drawing>
      </w:r>
    </w:p>
    <w:p w14:paraId="6EE61558" w14:textId="11466014" w:rsidR="00F5096A" w:rsidRDefault="00746ACC">
      <w:bookmarkStart w:id="327" w:name="_Ref103170248"/>
      <w:r w:rsidRPr="00746ACC">
        <w:rPr>
          <w:noProof/>
        </w:rPr>
        <w:t xml:space="preserve"> </w:t>
      </w:r>
      <w:bookmarkEnd w:id="327"/>
      <w:r w:rsidR="00281198">
        <w:rPr>
          <w:b/>
        </w:rPr>
        <w:t>Fig. 1</w:t>
      </w:r>
      <w:r w:rsidR="00281198">
        <w:t xml:space="preserve"> </w:t>
      </w:r>
      <w:r w:rsidR="00281198" w:rsidRPr="00281198">
        <w:t xml:space="preserve">Study area location and sampling design. (A) Regional location of the Fraser River Estuary in southwestern British Columbia, Canada, (B) South Arm Marshes Wildlife Management Area (highlighted in orange), (C) Ladner Marsh </w:t>
      </w:r>
      <w:r w:rsidR="00F5096A">
        <w:t xml:space="preserve">with </w:t>
      </w:r>
      <w:r w:rsidR="00281198" w:rsidRPr="00281198">
        <w:t>overlay of 2019 transect locations (shown in red) on original transect map from Bradfield and Porter (1982)</w:t>
      </w:r>
      <w:r w:rsidR="00D90C57">
        <w:t xml:space="preserve">. </w:t>
      </w:r>
      <w:r w:rsidR="00D90C57" w:rsidRPr="00281198">
        <w:t xml:space="preserve">Base maps (A, B) generated by iMap published by the B. C. Conservation Data Center (Victoria, BC, Canada, </w:t>
      </w:r>
      <w:hyperlink r:id="rId21" w:history="1">
        <w:r w:rsidR="00D90C57" w:rsidRPr="00C6644F">
          <w:rPr>
            <w:rStyle w:val="Hyperlink"/>
          </w:rPr>
          <w:t>https://maps.gov.bc.ca/ess/hm/imap4m</w:t>
        </w:r>
      </w:hyperlink>
      <w:r w:rsidR="00D90C57" w:rsidRPr="00281198">
        <w:t>)</w:t>
      </w:r>
      <w:r w:rsidR="00D90C57">
        <w:t xml:space="preserve">. </w:t>
      </w:r>
    </w:p>
    <w:p w14:paraId="08D99FBD" w14:textId="7C2B71AA" w:rsidR="00F5096A" w:rsidRDefault="00F5096A"/>
    <w:p w14:paraId="29B48BAF" w14:textId="166E7DBF" w:rsidR="00F5096A" w:rsidRDefault="00F5096A"/>
    <w:p w14:paraId="27DAD21E" w14:textId="5203BFA7" w:rsidR="00F5096A" w:rsidRDefault="00F5096A"/>
    <w:p w14:paraId="74DC3B90" w14:textId="1D28E6C3" w:rsidR="00F5096A" w:rsidRDefault="00F5096A"/>
    <w:p w14:paraId="4529931E" w14:textId="6109F3E7" w:rsidR="00F5096A" w:rsidRDefault="00F5096A"/>
    <w:p w14:paraId="55DED862" w14:textId="53DA9682" w:rsidR="00F5096A" w:rsidRDefault="00F5096A"/>
    <w:p w14:paraId="03CCCDE6" w14:textId="2E866C48" w:rsidR="00F5096A" w:rsidRDefault="00F5096A"/>
    <w:p w14:paraId="75F4C41E" w14:textId="0DC66065" w:rsidR="00F5096A" w:rsidRDefault="00F5096A"/>
    <w:p w14:paraId="0E6CA96F" w14:textId="1CB82582" w:rsidR="00F5096A" w:rsidRDefault="00F5096A"/>
    <w:p w14:paraId="5F83BB59" w14:textId="49F3A9E5" w:rsidR="00F5096A" w:rsidRDefault="00F5096A">
      <w:r>
        <w:rPr>
          <w:noProof/>
        </w:rPr>
        <w:drawing>
          <wp:inline distT="0" distB="0" distL="0" distR="0" wp14:anchorId="1B2D3131" wp14:editId="76E8114E">
            <wp:extent cx="6042177" cy="43660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0ECA5F03" w14:textId="77777777" w:rsidR="00F5096A" w:rsidRDefault="00F5096A"/>
    <w:p w14:paraId="1EBD7C67" w14:textId="76B8964C" w:rsidR="00764D94" w:rsidRDefault="00515791">
      <w:pPr>
        <w:rPr>
          <w:rFonts w:asciiTheme="majorHAnsi" w:eastAsiaTheme="majorEastAsia" w:hAnsiTheme="majorHAnsi" w:cstheme="majorBidi"/>
          <w:color w:val="2F5496" w:themeColor="accent1" w:themeShade="BF"/>
          <w:sz w:val="32"/>
          <w:szCs w:val="32"/>
        </w:rPr>
      </w:pPr>
      <w:r>
        <w:rPr>
          <w:b/>
        </w:rPr>
        <w:t xml:space="preserve">Fig. 2. </w:t>
      </w:r>
      <w:r w:rsidR="00D90C57">
        <w:t xml:space="preserve">Dominant community </w:t>
      </w:r>
      <w:r w:rsidR="00FF0418" w:rsidRPr="00281198">
        <w:t>vegetation characteristics observed in</w:t>
      </w:r>
      <w:r w:rsidR="00FF0418">
        <w:t xml:space="preserve"> the (A) Sedge, (B) Fescue), and (C) Bogbean assemblages</w:t>
      </w:r>
      <w:r w:rsidR="00FF0418" w:rsidRPr="00281198">
        <w:t xml:space="preserve">. </w:t>
      </w:r>
      <w:r w:rsidR="00281198" w:rsidRPr="00281198">
        <w:t>(</w:t>
      </w:r>
      <w:r w:rsidR="00D90C57">
        <w:t>D</w:t>
      </w:r>
      <w:r w:rsidR="00281198" w:rsidRPr="00281198">
        <w:t>) illustration of semi-systematic plot placement along transect bisecting different vegetation patches</w:t>
      </w:r>
      <w:r w:rsidR="00D90C57">
        <w:t xml:space="preserve">. </w:t>
      </w:r>
      <w:r w:rsidR="00764D94">
        <w:br w:type="page"/>
      </w:r>
    </w:p>
    <w:p w14:paraId="71F92B5C" w14:textId="0F99EFE9" w:rsidR="00B80B02" w:rsidRPr="00E90CBE" w:rsidRDefault="006C5D18" w:rsidP="009C72CE">
      <w:pPr>
        <w:pStyle w:val="Heading1"/>
      </w:pPr>
      <w:r>
        <w:t>Results</w:t>
      </w:r>
    </w:p>
    <w:p w14:paraId="1B4A6F04" w14:textId="7C4C1701"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0A5A24" w:rsidRPr="00B84CEB">
        <w:rPr>
          <w:i/>
        </w:rPr>
        <w:t>Schedonorus arundinaceus</w:t>
      </w:r>
      <w:r w:rsidR="005A76EB">
        <w:t>), and Bogbean (</w:t>
      </w:r>
      <w:r w:rsidR="005A76EB">
        <w:rPr>
          <w:i/>
        </w:rPr>
        <w:t>Menyanthes trifoliata</w:t>
      </w:r>
      <w:r w:rsidR="005A76EB">
        <w:t>) – were evident across all sampling periods (</w:t>
      </w:r>
      <w:r w:rsidR="008102CA">
        <w:t xml:space="preserve">Fig. </w:t>
      </w:r>
      <w:r w:rsidR="00CA286F">
        <w:t>3</w:t>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 xml:space="preserve">Fig. </w:t>
      </w:r>
      <w:r w:rsidR="00CA286F">
        <w:t>3</w:t>
      </w:r>
      <w:r w:rsidR="004F158E">
        <w:t xml:space="preserve">).  </w:t>
      </w:r>
    </w:p>
    <w:p w14:paraId="29C511EF" w14:textId="38C3A905" w:rsidR="00EC4D9F" w:rsidRDefault="00E12966" w:rsidP="00E12966">
      <w:pPr>
        <w:ind w:firstLine="720"/>
      </w:pPr>
      <w:r>
        <w:t>While the</w:t>
      </w:r>
      <w:r w:rsidR="00AD005D">
        <w:t xml:space="preserve"> three </w:t>
      </w:r>
      <w:r w:rsidR="00FD158B">
        <w:t>assemblage indicator</w:t>
      </w:r>
      <w:r>
        <w:t xml:space="preserve"> species remain</w:t>
      </w:r>
      <w:r w:rsidR="00A062E4">
        <w:t>ed</w:t>
      </w:r>
      <w:r>
        <w:t xml:space="preserve"> constant over time</w:t>
      </w:r>
      <w:r w:rsidR="00AD2D31">
        <w:t>, changes were evident in</w:t>
      </w:r>
      <w:r>
        <w:t xml:space="preserve"> other species </w:t>
      </w:r>
      <w:r w:rsidR="003B2576">
        <w:t xml:space="preserve">with significant indicator values </w:t>
      </w:r>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rsidR="00834C53">
        <w:t>.</w:t>
      </w:r>
      <w:r>
        <w:t xml:space="preserve"> </w:t>
      </w:r>
      <w:r w:rsidR="00834C53">
        <w:t>I</w:t>
      </w:r>
      <w:r>
        <w:t>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B678A8">
        <w:rPr>
          <w:i/>
        </w:rPr>
        <w:t>S. arundinaceus</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w:t>
      </w:r>
      <w:r w:rsidR="00EE4DC7" w:rsidRPr="00EE4DC7">
        <w:t>–</w:t>
      </w:r>
      <w:r w:rsidR="00FB3B31">
        <w:t>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229AE2E8" w:rsidR="00D21260" w:rsidRPr="009D6D33" w:rsidRDefault="00E12966" w:rsidP="00FE39D5">
      <w:pPr>
        <w:ind w:firstLine="720"/>
      </w:pPr>
      <w:bookmarkStart w:id="328" w:name="_Hlk106053520"/>
      <w:r w:rsidRPr="00167685">
        <w:rPr>
          <w:iCs/>
        </w:rPr>
        <w:t xml:space="preserve">Across the entire Ladner Marsh plant community, two to three species were lost </w:t>
      </w:r>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3C92C12"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w:t>
      </w:r>
      <w:r w:rsidR="00685B0E">
        <w:t>loss of one</w:t>
      </w:r>
      <w:r>
        <w:t xml:space="preserve">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w:t>
      </w:r>
      <w:r w:rsidR="00151EBA" w:rsidRPr="00EE4DC7">
        <w:t>–</w:t>
      </w:r>
      <w:r>
        <w:t>50% mean cover</w:t>
      </w:r>
      <w:r w:rsidR="00E47A3F">
        <w:t>, Table S5</w:t>
      </w:r>
      <w:r>
        <w:t xml:space="preserve">). In the Bogbean assemblage, </w:t>
      </w:r>
      <w:r w:rsidR="008A2BAB">
        <w:t xml:space="preserve">the net gain of two </w:t>
      </w:r>
      <w:r w:rsidR="00341A26">
        <w:t xml:space="preserve">non-native </w:t>
      </w:r>
      <w:r>
        <w:t>species include</w:t>
      </w:r>
      <w:r w:rsidR="001B332E">
        <w:t>d</w:t>
      </w:r>
      <w:r w:rsidR="00E52858">
        <w:t xml:space="preserve"> </w:t>
      </w:r>
      <w:r w:rsidR="00BB5049">
        <w:rPr>
          <w:i/>
        </w:rPr>
        <w:t>P.</w:t>
      </w:r>
      <w:r w:rsidR="00BB5049" w:rsidRPr="00AC2BE4">
        <w:rPr>
          <w:i/>
        </w:rPr>
        <w:t xml:space="preserve"> </w:t>
      </w:r>
      <w:r w:rsidR="00462B87">
        <w:rPr>
          <w:i/>
        </w:rPr>
        <w:t>arundinacea</w:t>
      </w:r>
      <w:r>
        <w:t xml:space="preserve"> and</w:t>
      </w:r>
      <w:r w:rsidR="002451C8">
        <w:t xml:space="preserve"> </w:t>
      </w:r>
      <w:r w:rsidRPr="00AC2BE4">
        <w:rPr>
          <w:i/>
        </w:rPr>
        <w:t>Iris pseudacorus</w:t>
      </w:r>
      <w:r>
        <w:t xml:space="preserve"> </w:t>
      </w:r>
      <w:r w:rsidR="002451C8">
        <w:t>L.</w:t>
      </w:r>
      <w:r w:rsidR="002E0992">
        <w:t xml:space="preserve"> (yellow flag iris)</w:t>
      </w:r>
      <w:r>
        <w:t xml:space="preserve">. Within the Sedge assemblage, there was a net loss of </w:t>
      </w:r>
      <w:r w:rsidR="001B332E">
        <w:t>two</w:t>
      </w:r>
      <w:r>
        <w:t xml:space="preserve"> native species, and net gain of </w:t>
      </w:r>
      <w:r w:rsidR="00A95E01">
        <w:t>two</w:t>
      </w:r>
      <w:r>
        <w:t xml:space="preserve">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w:t>
      </w:r>
      <w:r w:rsidR="00CA286F">
        <w:t>4</w:t>
      </w:r>
      <w:r w:rsidR="002B6BE6">
        <w:t>)</w:t>
      </w:r>
      <w:r>
        <w:t>.</w:t>
      </w:r>
    </w:p>
    <w:bookmarkEnd w:id="328"/>
    <w:p w14:paraId="0D31DF37" w14:textId="1A07AEA1" w:rsidR="00777525" w:rsidRDefault="007150E2">
      <w:pPr>
        <w:ind w:firstLine="720"/>
      </w:pPr>
      <w:r>
        <w:t>A</w:t>
      </w:r>
      <w:r w:rsidR="00D8421D">
        <w:t xml:space="preserve">ssemblage-defining indicator </w:t>
      </w:r>
      <w:r w:rsidR="00E12966">
        <w:t>species show</w:t>
      </w:r>
      <w:r>
        <w:t>ed</w:t>
      </w:r>
      <w:r w:rsidR="00E12966">
        <w:t xml:space="preserve"> an overall trend of decreasing cover over time</w:t>
      </w:r>
      <w:r w:rsidR="00E47A3F">
        <w:t xml:space="preserve"> (Fig. </w:t>
      </w:r>
      <w:r w:rsidR="00CA286F">
        <w:t>4</w:t>
      </w:r>
      <w:r w:rsidR="00E47A3F">
        <w:t>)</w:t>
      </w:r>
      <w:r w:rsidR="00E12966" w:rsidRPr="00C56065">
        <w:t xml:space="preserve">. </w:t>
      </w:r>
      <w:r w:rsidR="003E48D9">
        <w:t xml:space="preserve">Notably, </w:t>
      </w:r>
      <w:r w:rsidR="00DD56C4">
        <w:t xml:space="preserve">in the Fescue assemblage, </w:t>
      </w:r>
      <w:r w:rsidR="003E48D9">
        <w:t xml:space="preserve">the cover class of non-native indicator </w:t>
      </w:r>
      <w:r w:rsidR="00B678A8">
        <w:rPr>
          <w:i/>
        </w:rPr>
        <w:t>S. arundinaceus</w:t>
      </w:r>
      <w:r w:rsidR="003E48D9">
        <w:t xml:space="preserve"> fell from a mean of ~1.5 to ~0.75 from 1979</w:t>
      </w:r>
      <w:r w:rsidR="00E34BC8" w:rsidRPr="00EE4DC7">
        <w:t>–</w:t>
      </w:r>
      <w:r w:rsidR="003E48D9">
        <w:t xml:space="preserve">2019, while the mean cover class of non-native </w:t>
      </w:r>
      <w:r w:rsidR="003E48D9">
        <w:rPr>
          <w:i/>
        </w:rPr>
        <w:t xml:space="preserve">P. </w:t>
      </w:r>
      <w:r w:rsidR="00FE5CD0">
        <w:rPr>
          <w:i/>
        </w:rPr>
        <w:t>arundinacea</w:t>
      </w:r>
      <w:r w:rsidR="003E48D9">
        <w:t xml:space="preserve"> tripled </w:t>
      </w:r>
      <w:r w:rsidR="00985C26">
        <w:t>from 1999</w:t>
      </w:r>
      <w:r w:rsidR="00E34BC8" w:rsidRPr="00EE4DC7">
        <w:t>–</w:t>
      </w:r>
      <w:r w:rsidR="00985C26">
        <w:t>2019</w:t>
      </w:r>
      <w:r w:rsidR="003E48D9">
        <w:t xml:space="preserve">. </w:t>
      </w:r>
      <w:r w:rsidR="00E12966">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00E12966" w:rsidRPr="00AC2BE4">
        <w:rPr>
          <w:i/>
        </w:rPr>
        <w:t>lyngbyei</w:t>
      </w:r>
      <w:r w:rsidR="00E12966">
        <w:t xml:space="preserve"> decreased cover abundance from 1979</w:t>
      </w:r>
      <w:r w:rsidR="00E34BC8" w:rsidRPr="00EE4DC7">
        <w:t>–</w:t>
      </w:r>
      <w:r w:rsidR="00E12966" w:rsidRPr="00F92EFD">
        <w:t>2019</w:t>
      </w:r>
      <w:r w:rsidR="00E12966">
        <w:t xml:space="preserve"> (</w:t>
      </w:r>
      <w:r w:rsidR="00E47A3F">
        <w:t xml:space="preserve">Fig. </w:t>
      </w:r>
      <w:r w:rsidR="00CA286F">
        <w:t>4</w:t>
      </w:r>
      <w:r w:rsidR="00E12966">
        <w:t>),</w:t>
      </w:r>
      <w:r w:rsidR="006E3CE2">
        <w:t xml:space="preserve"> </w:t>
      </w:r>
      <w:r w:rsidR="001C4C35">
        <w:t>stepping down</w:t>
      </w:r>
      <w:r w:rsidR="006E3CE2">
        <w:t xml:space="preserve"> from a mean cover class</w:t>
      </w:r>
      <w:r w:rsidR="00571772">
        <w:t xml:space="preserve"> value</w:t>
      </w:r>
      <w:r w:rsidR="006E3CE2">
        <w:t xml:space="preserve"> of 3 (50</w:t>
      </w:r>
      <w:r w:rsidR="00E34BC8" w:rsidRPr="00EE4DC7">
        <w:t>–</w:t>
      </w:r>
      <w:r w:rsidR="006E3CE2">
        <w:t>75% cover) to 2 (25</w:t>
      </w:r>
      <w:r w:rsidR="00E34BC8" w:rsidRPr="00EE4DC7">
        <w:t>–</w:t>
      </w:r>
      <w:r w:rsidR="006E3CE2">
        <w:t xml:space="preserve">50% cover) </w:t>
      </w:r>
      <w:r w:rsidR="00E12966">
        <w:t>between 1979</w:t>
      </w:r>
      <w:r w:rsidR="00E34BC8" w:rsidRPr="00EE4DC7">
        <w:t>–</w:t>
      </w:r>
      <w:r w:rsidR="00E12966">
        <w:t xml:space="preserve">2019. Meanwhile, </w:t>
      </w:r>
      <w:r w:rsidR="00341A26">
        <w:t>non-native</w:t>
      </w:r>
      <w:r w:rsidR="00E12966">
        <w:t xml:space="preserve"> species </w:t>
      </w:r>
      <w:r w:rsidR="00E12966" w:rsidRPr="00AC2BE4">
        <w:rPr>
          <w:i/>
        </w:rPr>
        <w:t>L</w:t>
      </w:r>
      <w:r w:rsidR="00E34BC8">
        <w:rPr>
          <w:i/>
        </w:rPr>
        <w:t>.</w:t>
      </w:r>
      <w:r w:rsidR="00E12966" w:rsidRPr="00AC2BE4">
        <w:rPr>
          <w:i/>
        </w:rPr>
        <w:t xml:space="preserve"> salicaria </w:t>
      </w:r>
      <w:r w:rsidR="00E12966">
        <w:t xml:space="preserve">and </w:t>
      </w:r>
      <w:r w:rsidR="00B678A8">
        <w:rPr>
          <w:i/>
        </w:rPr>
        <w:t>S. arundinaceus</w:t>
      </w:r>
      <w:r w:rsidR="00E12966">
        <w:t xml:space="preserve"> increased</w:t>
      </w:r>
      <w:r w:rsidR="00B673AC">
        <w:t xml:space="preserve"> in their mean cover abundance, although both </w:t>
      </w:r>
      <w:r w:rsidR="007D2DED">
        <w:t>species</w:t>
      </w:r>
      <w:r w:rsidR="00114E8B">
        <w:t xml:space="preserve"> remained in </w:t>
      </w:r>
      <w:r w:rsidR="00B673AC">
        <w:t>the same mean cover class</w:t>
      </w:r>
      <w:r w:rsidR="00114E8B">
        <w:t xml:space="preserve"> </w:t>
      </w:r>
      <w:r w:rsidR="00E12966">
        <w:t>(</w:t>
      </w:r>
      <w:r w:rsidR="00E12966" w:rsidRPr="00AC2BE4">
        <w:rPr>
          <w:u w:val="single"/>
        </w:rPr>
        <w:t>&lt;</w:t>
      </w:r>
      <w:r w:rsidR="00E12966">
        <w:t xml:space="preserve"> 25% mean cover) by 2019. Similarly, in the Bogbean assemblage, cover abundance of native species </w:t>
      </w:r>
      <w:r w:rsidR="00495EC1">
        <w:rPr>
          <w:i/>
        </w:rPr>
        <w:t>M.</w:t>
      </w:r>
      <w:r w:rsidR="00495EC1" w:rsidRPr="00AC2BE4">
        <w:rPr>
          <w:i/>
        </w:rPr>
        <w:t xml:space="preserve"> </w:t>
      </w:r>
      <w:r w:rsidR="00E12966" w:rsidRPr="00AC2BE4">
        <w:rPr>
          <w:i/>
        </w:rPr>
        <w:t>trifoliata</w:t>
      </w:r>
      <w:r w:rsidR="00E12966">
        <w:t xml:space="preserve"> </w:t>
      </w:r>
      <w:r w:rsidR="00D94856">
        <w:t>declined</w:t>
      </w:r>
      <w:r w:rsidR="00114E8B">
        <w:t xml:space="preserve"> from a mean cover class of 4 (&gt; 75%) to 3</w:t>
      </w:r>
      <w:r w:rsidR="00E12966">
        <w:t xml:space="preserve"> (50-75% mean cover) by 2019, while cover of </w:t>
      </w:r>
      <w:r w:rsidR="00341A26">
        <w:t>non-native</w:t>
      </w:r>
      <w:r w:rsidR="00E12966">
        <w:t xml:space="preserve"> </w:t>
      </w:r>
      <w:r w:rsidR="00E12966" w:rsidRPr="00AC2BE4">
        <w:rPr>
          <w:i/>
        </w:rPr>
        <w:t>Mentha aquatica</w:t>
      </w:r>
      <w:r w:rsidR="00495EC1">
        <w:t xml:space="preserve"> L.</w:t>
      </w:r>
      <w:r w:rsidR="00E12966">
        <w:t xml:space="preserve"> increased</w:t>
      </w:r>
      <w:r w:rsidR="006F08D8">
        <w:t xml:space="preserve"> from</w:t>
      </w:r>
      <w:r w:rsidR="00586AB0">
        <w:t xml:space="preserve"> </w:t>
      </w:r>
      <w:r w:rsidR="00586AB0" w:rsidRPr="00D75C04">
        <w:t>a mean cover class of 0.4</w:t>
      </w:r>
      <w:r w:rsidR="006F08D8" w:rsidRPr="00D75C04">
        <w:t xml:space="preserve"> in 1979</w:t>
      </w:r>
      <w:r w:rsidR="00D97EA0" w:rsidRPr="00D75C04">
        <w:t xml:space="preserve"> (Tabl</w:t>
      </w:r>
      <w:r w:rsidR="00D97EA0">
        <w:t>e S5)</w:t>
      </w:r>
      <w:r w:rsidR="006F08D8">
        <w:t xml:space="preserve"> to a mean cover class of ~2</w:t>
      </w:r>
      <w:r w:rsidR="00E12966">
        <w:t xml:space="preserve"> (~25-50% mean cover)</w:t>
      </w:r>
      <w:r w:rsidR="006F08D8">
        <w:t xml:space="preserve"> by 2019</w:t>
      </w:r>
      <w:r w:rsidR="00D75C04">
        <w:t xml:space="preserve"> (Fig. </w:t>
      </w:r>
      <w:r w:rsidR="00CA286F">
        <w:t>4</w:t>
      </w:r>
      <w:r w:rsidR="00D75C04">
        <w:t>, Table S5)</w:t>
      </w:r>
      <w:r w:rsidR="00E12966">
        <w:t>.</w:t>
      </w:r>
      <w:r w:rsidR="002D727E">
        <w:t xml:space="preserve"> </w:t>
      </w:r>
    </w:p>
    <w:p w14:paraId="201ED7F7" w14:textId="5B58B643" w:rsidR="00386AB6" w:rsidRDefault="00386AB6" w:rsidP="00386AB6">
      <w:pPr>
        <w:rPr>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840"/>
        <w:gridCol w:w="878"/>
        <w:gridCol w:w="300"/>
        <w:gridCol w:w="1004"/>
        <w:gridCol w:w="1004"/>
        <w:gridCol w:w="1004"/>
      </w:tblGrid>
      <w:tr w:rsidR="00A12125" w:rsidRPr="00A12125" w14:paraId="06F76788" w14:textId="77777777" w:rsidTr="00405320">
        <w:trPr>
          <w:trHeight w:val="470"/>
          <w:jc w:val="center"/>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b/>
                <w:bCs/>
              </w:rPr>
            </w:pPr>
            <w:r w:rsidRPr="00A12125">
              <w:rPr>
                <w:b/>
                <w:bCs/>
              </w:rPr>
              <w:t>Plot-level components</w:t>
            </w:r>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b/>
                <w:bCs/>
              </w:rPr>
            </w:pPr>
            <w:r w:rsidRPr="00A12125">
              <w:rPr>
                <w:b/>
                <w:bCs/>
              </w:rPr>
              <w:t>Diversity components</w:t>
            </w:r>
          </w:p>
        </w:tc>
      </w:tr>
      <w:tr w:rsidR="00A12125" w:rsidRPr="00A12125" w14:paraId="335809D8" w14:textId="77777777" w:rsidTr="00405320">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b/>
                <w:bCs/>
              </w:rPr>
            </w:pPr>
            <w:r w:rsidRPr="00A12125">
              <w:rPr>
                <w:b/>
                <w:bCs/>
              </w:rPr>
              <w:t>Assemblage</w:t>
            </w:r>
          </w:p>
        </w:tc>
        <w:tc>
          <w:tcPr>
            <w:tcW w:w="840" w:type="dxa"/>
            <w:tcBorders>
              <w:top w:val="single" w:sz="4" w:space="0" w:color="auto"/>
              <w:left w:val="nil"/>
              <w:bottom w:val="single" w:sz="4" w:space="0" w:color="auto"/>
              <w:right w:val="nil"/>
            </w:tcBorders>
            <w:shd w:val="clear" w:color="auto" w:fill="auto"/>
            <w:vAlign w:val="center"/>
            <w:hideMark/>
          </w:tcPr>
          <w:p w14:paraId="598F5A97" w14:textId="33C30C96" w:rsidR="00A12125" w:rsidRPr="00A12125" w:rsidRDefault="00A12125" w:rsidP="00A12125">
            <w:pPr>
              <w:rPr>
                <w:b/>
                <w:bCs/>
              </w:rPr>
            </w:pPr>
            <w:r w:rsidRPr="00A12125">
              <w:rPr>
                <w:b/>
                <w:bCs/>
              </w:rPr>
              <w:t xml:space="preserve">No. </w:t>
            </w:r>
            <w:r w:rsidR="00AF1CB6">
              <w:rPr>
                <w:b/>
                <w:bCs/>
              </w:rPr>
              <w:t>plots</w:t>
            </w:r>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b/>
                <w:bCs/>
              </w:rPr>
            </w:pPr>
            <w:r w:rsidRPr="00A12125">
              <w:rPr>
                <w:b/>
                <w:bCs/>
              </w:rPr>
              <w:t>No. species</w:t>
            </w:r>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b/>
                <w:bCs/>
              </w:rPr>
            </w:pPr>
            <w:r w:rsidRPr="00A12125">
              <w:rPr>
                <w:b/>
                <w:bCs/>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b/>
                <w:bCs/>
              </w:rPr>
            </w:pPr>
            <w:r w:rsidRPr="00A12125">
              <w:rPr>
                <w:b/>
                <w:bCs/>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b/>
                <w:bCs/>
              </w:rPr>
            </w:pPr>
            <w:r w:rsidRPr="00A12125">
              <w:rPr>
                <w:b/>
                <w:bCs/>
              </w:rPr>
              <w:t>β diversity</w:t>
            </w:r>
          </w:p>
        </w:tc>
      </w:tr>
      <w:tr w:rsidR="00A12125" w:rsidRPr="00A12125" w14:paraId="01FC2BA1" w14:textId="77777777" w:rsidTr="00405320">
        <w:trPr>
          <w:trHeight w:val="290"/>
          <w:jc w:val="center"/>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b/>
                <w:bCs/>
              </w:rPr>
            </w:pPr>
            <w:r w:rsidRPr="00A12125">
              <w:rPr>
                <w:b/>
                <w:bCs/>
              </w:rPr>
              <w:t>Sedge</w:t>
            </w:r>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tc>
      </w:tr>
      <w:tr w:rsidR="00A12125" w:rsidRPr="00A12125" w14:paraId="7011973F"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r w:rsidRPr="00A12125">
              <w:t>34</w:t>
            </w:r>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r w:rsidRPr="00A12125">
              <w:t>8.7</w:t>
            </w:r>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r w:rsidRPr="00A12125">
              <w:t>2.5</w:t>
            </w:r>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r w:rsidRPr="00A12125">
              <w:t>3.9</w:t>
            </w:r>
          </w:p>
        </w:tc>
      </w:tr>
      <w:tr w:rsidR="00A12125" w:rsidRPr="00A12125" w14:paraId="46B83FE7"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r w:rsidRPr="00A12125">
              <w:t>31</w:t>
            </w:r>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r w:rsidRPr="00A12125">
              <w:t>35</w:t>
            </w:r>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r w:rsidRPr="00A12125">
              <w:t>8.3</w:t>
            </w:r>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r w:rsidRPr="00A12125">
              <w:t>2.0</w:t>
            </w:r>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r w:rsidRPr="00A12125">
              <w:t>4.2</w:t>
            </w:r>
          </w:p>
        </w:tc>
      </w:tr>
      <w:tr w:rsidR="00A12125" w:rsidRPr="00A12125" w14:paraId="68E175F0"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r w:rsidRPr="00A12125">
              <w:t>7.9</w:t>
            </w:r>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r w:rsidRPr="00A12125">
              <w:t>2.7</w:t>
            </w:r>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r w:rsidRPr="00A12125">
              <w:t>4.3</w:t>
            </w:r>
          </w:p>
        </w:tc>
      </w:tr>
      <w:tr w:rsidR="00A12125" w:rsidRPr="00A12125" w14:paraId="26EDAC11"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tc>
      </w:tr>
      <w:tr w:rsidR="00A12125" w:rsidRPr="00A12125" w14:paraId="2668D63B"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b/>
                <w:bCs/>
              </w:rPr>
            </w:pPr>
            <w:r w:rsidRPr="00A12125">
              <w:rPr>
                <w:b/>
                <w:bCs/>
              </w:rPr>
              <w:t>Fescue</w:t>
            </w:r>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tc>
      </w:tr>
      <w:tr w:rsidR="00A12125" w:rsidRPr="00A12125" w14:paraId="227F43B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r w:rsidRPr="00A12125">
              <w:t>29</w:t>
            </w:r>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r w:rsidRPr="00A12125">
              <w:t>3.9</w:t>
            </w:r>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r w:rsidRPr="00A12125">
              <w:t>4.2</w:t>
            </w:r>
          </w:p>
        </w:tc>
      </w:tr>
      <w:tr w:rsidR="00A12125" w:rsidRPr="00A12125" w14:paraId="4325C8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r w:rsidRPr="00A12125">
              <w:t>33</w:t>
            </w:r>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r w:rsidRPr="00A12125">
              <w:t>41</w:t>
            </w:r>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r w:rsidRPr="00A12125">
              <w:t>9.7</w:t>
            </w:r>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r w:rsidRPr="00A12125">
              <w:t>4.0</w:t>
            </w:r>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r w:rsidRPr="00A12125">
              <w:t>4.2</w:t>
            </w:r>
          </w:p>
        </w:tc>
      </w:tr>
      <w:tr w:rsidR="00A12125" w:rsidRPr="00A12125" w14:paraId="71645552"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r w:rsidRPr="00A12125">
              <w:t>18</w:t>
            </w:r>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r w:rsidRPr="00A12125">
              <w:t>27</w:t>
            </w:r>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r w:rsidRPr="00A12125">
              <w:t>5.8</w:t>
            </w:r>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r w:rsidRPr="00A12125">
              <w:t>2.8</w:t>
            </w:r>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r w:rsidRPr="00A12125">
              <w:t>4.6</w:t>
            </w:r>
          </w:p>
        </w:tc>
      </w:tr>
      <w:tr w:rsidR="00A12125" w:rsidRPr="00A12125" w14:paraId="5926CD00"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tc>
      </w:tr>
      <w:tr w:rsidR="00A12125" w:rsidRPr="00A12125" w14:paraId="688CD02C"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b/>
                <w:bCs/>
              </w:rPr>
            </w:pPr>
            <w:r w:rsidRPr="00A12125">
              <w:rPr>
                <w:b/>
                <w:bCs/>
              </w:rPr>
              <w:t>Bogbean</w:t>
            </w:r>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tc>
      </w:tr>
      <w:tr w:rsidR="00A12125" w:rsidRPr="00A12125" w14:paraId="0C769584"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r w:rsidRPr="00A12125">
              <w:t>19</w:t>
            </w:r>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r w:rsidRPr="00A12125">
              <w:t>30</w:t>
            </w:r>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r w:rsidRPr="00A12125">
              <w:t>10.8</w:t>
            </w:r>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r w:rsidRPr="00A12125">
              <w:t>3.6</w:t>
            </w:r>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r w:rsidRPr="00A12125">
              <w:t>2.8</w:t>
            </w:r>
          </w:p>
        </w:tc>
      </w:tr>
      <w:tr w:rsidR="00A12125" w:rsidRPr="00A12125" w14:paraId="5CAF2B34"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r w:rsidRPr="00A12125">
              <w:t>18</w:t>
            </w:r>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r w:rsidRPr="00A12125">
              <w:t>36</w:t>
            </w:r>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r w:rsidRPr="00A12125">
              <w:t>11.5</w:t>
            </w:r>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r w:rsidRPr="00A12125">
              <w:t>2.9</w:t>
            </w:r>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r w:rsidRPr="00A12125">
              <w:t>3.1</w:t>
            </w:r>
          </w:p>
        </w:tc>
      </w:tr>
      <w:tr w:rsidR="00A12125" w:rsidRPr="00A12125" w14:paraId="0679E787"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r w:rsidRPr="00A12125">
              <w:t>28</w:t>
            </w:r>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r w:rsidRPr="00A12125">
              <w:t>34</w:t>
            </w:r>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r w:rsidRPr="00A12125">
              <w:t>10.5</w:t>
            </w:r>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r w:rsidRPr="00A12125">
              <w:t>1.9</w:t>
            </w:r>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r w:rsidRPr="00A12125">
              <w:t>3.3</w:t>
            </w:r>
          </w:p>
        </w:tc>
      </w:tr>
      <w:tr w:rsidR="00A12125" w:rsidRPr="00A12125" w14:paraId="3312DAC9" w14:textId="77777777" w:rsidTr="00405320">
        <w:trPr>
          <w:trHeight w:val="200"/>
          <w:jc w:val="center"/>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tc>
      </w:tr>
      <w:tr w:rsidR="00A12125" w:rsidRPr="00A12125" w14:paraId="25E37438"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b/>
                <w:bCs/>
              </w:rPr>
            </w:pPr>
            <w:r w:rsidRPr="00A12125">
              <w:rPr>
                <w:b/>
                <w:bCs/>
              </w:rPr>
              <w:t>Total</w:t>
            </w:r>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tc>
      </w:tr>
      <w:tr w:rsidR="00A12125" w:rsidRPr="00A12125" w14:paraId="7D9E0268"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r w:rsidRPr="00A12125">
              <w:t>1979</w:t>
            </w:r>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r w:rsidRPr="00A12125">
              <w:t>82</w:t>
            </w:r>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r w:rsidRPr="00A12125">
              <w:t>48</w:t>
            </w:r>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r w:rsidRPr="00A12125">
              <w:t>10.0</w:t>
            </w:r>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r w:rsidRPr="00A12125">
              <w:t>3.4</w:t>
            </w:r>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r w:rsidRPr="00A12125">
              <w:t>4.8</w:t>
            </w:r>
          </w:p>
        </w:tc>
      </w:tr>
      <w:tr w:rsidR="00A12125" w:rsidRPr="00A12125" w14:paraId="5332DB15" w14:textId="77777777" w:rsidTr="00405320">
        <w:trPr>
          <w:trHeight w:val="290"/>
          <w:jc w:val="center"/>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r w:rsidRPr="00A12125">
              <w:t>1999</w:t>
            </w:r>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r w:rsidRPr="00A12125">
              <w:t>82</w:t>
            </w:r>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r w:rsidRPr="00A12125">
              <w:t>45</w:t>
            </w:r>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r w:rsidRPr="00A12125">
              <w:t>9.6</w:t>
            </w:r>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r w:rsidRPr="00A12125">
              <w:t>3.3</w:t>
            </w:r>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r w:rsidRPr="00A12125">
              <w:t>4.7</w:t>
            </w:r>
          </w:p>
        </w:tc>
      </w:tr>
      <w:tr w:rsidR="00A12125" w:rsidRPr="00A12125" w14:paraId="5A71298E" w14:textId="77777777" w:rsidTr="00405320">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r w:rsidRPr="00A12125">
              <w:t>2019</w:t>
            </w:r>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r w:rsidRPr="00A12125">
              <w:t>74</w:t>
            </w:r>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r w:rsidRPr="00A12125">
              <w:t>44</w:t>
            </w:r>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r w:rsidRPr="00A12125">
              <w:t>9.4</w:t>
            </w:r>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r w:rsidRPr="00A12125">
              <w:t>3.0</w:t>
            </w:r>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r w:rsidRPr="00A12125">
              <w:t>4.7</w:t>
            </w:r>
          </w:p>
        </w:tc>
      </w:tr>
    </w:tbl>
    <w:p w14:paraId="148443DA" w14:textId="6EE6040A" w:rsidR="001A5B3B" w:rsidRDefault="001A5B3B">
      <w:pPr>
        <w:rPr>
          <w:iCs/>
          <w:color w:val="44546A" w:themeColor="text2"/>
          <w:sz w:val="18"/>
          <w:szCs w:val="18"/>
        </w:rPr>
      </w:pPr>
    </w:p>
    <w:p w14:paraId="2B429345" w14:textId="1EDCFBC1" w:rsidR="00F15998" w:rsidRDefault="002B358C" w:rsidP="000E32F2">
      <w:r>
        <w:rPr>
          <w:b/>
        </w:rPr>
        <w:t>Table 2</w:t>
      </w:r>
      <w:r>
        <w:t xml:space="preserve"> </w:t>
      </w:r>
      <w:r w:rsidRPr="002B358C">
        <w:t xml:space="preserve">Species significantly driving cluster groups (Euclidean distance) include the same dominant species in each assemblage type (Sedge by </w:t>
      </w:r>
      <w:r w:rsidRPr="00137F24">
        <w:rPr>
          <w:i/>
          <w:iCs/>
        </w:rPr>
        <w:t>Carex lyngbyei</w:t>
      </w:r>
      <w:r w:rsidRPr="002B358C">
        <w:t xml:space="preserve">, Fescue by </w:t>
      </w:r>
      <w:r w:rsidR="00B678A8">
        <w:rPr>
          <w:i/>
          <w:iCs/>
        </w:rPr>
        <w:t>Schedonorus arundinaceus</w:t>
      </w:r>
      <w:r w:rsidRPr="002B358C">
        <w:t xml:space="preserve">, Bogbean by </w:t>
      </w:r>
      <w:r w:rsidRPr="00137F24">
        <w:rPr>
          <w:i/>
          <w:iCs/>
        </w:rPr>
        <w:t>Menyanthes trifoliata</w:t>
      </w:r>
      <w:r w:rsidRPr="002B358C">
        <w:t>). Indicator species significantly defining the assemblage reported for p &lt; 0.05</w:t>
      </w:r>
      <w:r w:rsidR="00530C3C">
        <w:fldChar w:fldCharType="begin"/>
      </w:r>
      <w:r w:rsidR="00530C3C">
        <w:instrText xml:space="preserve"> LINK </w:instrText>
      </w:r>
      <w:r w:rsidR="00F15998">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F15998">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Change w:id="329">
          <w:tblGrid>
            <w:gridCol w:w="1091"/>
            <w:gridCol w:w="2149"/>
            <w:gridCol w:w="810"/>
            <w:gridCol w:w="300"/>
            <w:gridCol w:w="2189"/>
            <w:gridCol w:w="751"/>
            <w:gridCol w:w="262"/>
            <w:gridCol w:w="2007"/>
            <w:gridCol w:w="881"/>
          </w:tblGrid>
        </w:tblGridChange>
      </w:tblGrid>
      <w:tr w:rsidR="00F15998" w:rsidRPr="00F15998" w14:paraId="4F069E32" w14:textId="77777777" w:rsidTr="00F15998">
        <w:trPr>
          <w:divId w:val="2099981738"/>
          <w:trHeight w:val="260"/>
          <w:ins w:id="330" w:author="Lane, Stefanie" w:date="2023-09-07T11:19:00Z"/>
        </w:trPr>
        <w:tc>
          <w:tcPr>
            <w:tcW w:w="1091" w:type="dxa"/>
            <w:tcBorders>
              <w:top w:val="nil"/>
              <w:left w:val="nil"/>
              <w:bottom w:val="single" w:sz="4" w:space="0" w:color="auto"/>
              <w:right w:val="nil"/>
            </w:tcBorders>
            <w:shd w:val="clear" w:color="auto" w:fill="auto"/>
            <w:noWrap/>
            <w:vAlign w:val="bottom"/>
            <w:hideMark/>
          </w:tcPr>
          <w:p w14:paraId="5BBBE25D" w14:textId="33A710F7" w:rsidR="00F15998" w:rsidRPr="00F15998" w:rsidRDefault="00F15998" w:rsidP="00F15998">
            <w:pPr>
              <w:spacing w:after="0" w:line="240" w:lineRule="auto"/>
              <w:jc w:val="center"/>
              <w:rPr>
                <w:ins w:id="331" w:author="Lane, Stefanie" w:date="2023-09-07T11:19:00Z"/>
                <w:rFonts w:ascii="Calibri" w:eastAsia="Times New Roman" w:hAnsi="Calibri" w:cs="Calibri"/>
                <w:color w:val="000000"/>
                <w:sz w:val="20"/>
                <w:szCs w:val="20"/>
                <w:rPrChange w:id="332" w:author="Lane, Stefanie" w:date="2023-09-07T11:19:00Z">
                  <w:rPr>
                    <w:ins w:id="333" w:author="Lane, Stefanie" w:date="2023-09-07T11:19:00Z"/>
                    <w:rFonts w:ascii="Calibri" w:hAnsi="Calibri" w:cs="Calibri"/>
                    <w:color w:val="000000"/>
                    <w:sz w:val="20"/>
                    <w:szCs w:val="20"/>
                  </w:rPr>
                </w:rPrChange>
              </w:rPr>
              <w:pPrChange w:id="334" w:author="Lane, Stefanie" w:date="2023-09-07T11:19:00Z">
                <w:pPr>
                  <w:jc w:val="center"/>
                </w:pPr>
              </w:pPrChange>
            </w:pPr>
            <w:ins w:id="335" w:author="Lane, Stefanie" w:date="2023-09-07T11:19:00Z">
              <w:r w:rsidRPr="00F15998">
                <w:rPr>
                  <w:rFonts w:ascii="Calibri" w:eastAsia="Times New Roman" w:hAnsi="Calibri" w:cs="Calibri"/>
                  <w:color w:val="000000"/>
                  <w:sz w:val="20"/>
                  <w:szCs w:val="20"/>
                  <w:rPrChange w:id="336" w:author="Lane, Stefanie" w:date="2023-09-07T11:19:00Z">
                    <w:rPr>
                      <w:rFonts w:ascii="Calibri" w:hAnsi="Calibri" w:cs="Calibri"/>
                      <w:color w:val="000000"/>
                      <w:sz w:val="20"/>
                      <w:szCs w:val="20"/>
                    </w:rPr>
                  </w:rPrChange>
                </w:rPr>
                <w:t> </w:t>
              </w:r>
            </w:ins>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1E7FE39" w14:textId="77777777" w:rsidR="00F15998" w:rsidRPr="00F15998" w:rsidRDefault="00F15998" w:rsidP="00F15998">
            <w:pPr>
              <w:spacing w:after="0" w:line="240" w:lineRule="auto"/>
              <w:jc w:val="center"/>
              <w:rPr>
                <w:ins w:id="337" w:author="Lane, Stefanie" w:date="2023-09-07T11:19:00Z"/>
                <w:rFonts w:ascii="Calibri" w:eastAsia="Times New Roman" w:hAnsi="Calibri" w:cs="Calibri"/>
                <w:b/>
                <w:bCs/>
                <w:color w:val="000000"/>
                <w:sz w:val="20"/>
                <w:szCs w:val="20"/>
                <w:rPrChange w:id="338" w:author="Lane, Stefanie" w:date="2023-09-07T11:19:00Z">
                  <w:rPr>
                    <w:ins w:id="339" w:author="Lane, Stefanie" w:date="2023-09-07T11:19:00Z"/>
                  </w:rPr>
                </w:rPrChange>
              </w:rPr>
              <w:pPrChange w:id="340" w:author="Lane, Stefanie" w:date="2023-09-07T11:19:00Z">
                <w:pPr>
                  <w:jc w:val="center"/>
                </w:pPr>
              </w:pPrChange>
            </w:pPr>
            <w:ins w:id="341" w:author="Lane, Stefanie" w:date="2023-09-07T11:19:00Z">
              <w:r w:rsidRPr="00F15998">
                <w:rPr>
                  <w:rFonts w:ascii="Calibri" w:eastAsia="Times New Roman" w:hAnsi="Calibri" w:cs="Calibri"/>
                  <w:b/>
                  <w:bCs/>
                  <w:color w:val="000000"/>
                  <w:sz w:val="20"/>
                  <w:szCs w:val="20"/>
                  <w:rPrChange w:id="342" w:author="Lane, Stefanie" w:date="2023-09-07T11:19:00Z">
                    <w:rPr/>
                  </w:rPrChange>
                </w:rPr>
                <w:t>1979</w:t>
              </w:r>
            </w:ins>
          </w:p>
        </w:tc>
        <w:tc>
          <w:tcPr>
            <w:tcW w:w="300" w:type="dxa"/>
            <w:tcBorders>
              <w:top w:val="nil"/>
              <w:left w:val="nil"/>
              <w:bottom w:val="nil"/>
              <w:right w:val="nil"/>
            </w:tcBorders>
            <w:shd w:val="clear" w:color="auto" w:fill="auto"/>
            <w:noWrap/>
            <w:vAlign w:val="bottom"/>
            <w:hideMark/>
          </w:tcPr>
          <w:p w14:paraId="4C10B4E3" w14:textId="77777777" w:rsidR="00F15998" w:rsidRPr="00F15998" w:rsidRDefault="00F15998" w:rsidP="00F15998">
            <w:pPr>
              <w:spacing w:after="0" w:line="240" w:lineRule="auto"/>
              <w:jc w:val="center"/>
              <w:rPr>
                <w:ins w:id="343" w:author="Lane, Stefanie" w:date="2023-09-07T11:19:00Z"/>
                <w:rFonts w:ascii="Calibri" w:eastAsia="Times New Roman" w:hAnsi="Calibri" w:cs="Calibri"/>
                <w:b/>
                <w:bCs/>
                <w:color w:val="000000"/>
                <w:sz w:val="20"/>
                <w:szCs w:val="20"/>
                <w:rPrChange w:id="344" w:author="Lane, Stefanie" w:date="2023-09-07T11:19:00Z">
                  <w:rPr>
                    <w:ins w:id="345" w:author="Lane, Stefanie" w:date="2023-09-07T11:19:00Z"/>
                  </w:rPr>
                </w:rPrChange>
              </w:rPr>
              <w:pPrChange w:id="346" w:author="Lane, Stefanie" w:date="2023-09-07T11:19:00Z">
                <w:pPr>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7F83CAF" w14:textId="77777777" w:rsidR="00F15998" w:rsidRPr="00F15998" w:rsidRDefault="00F15998" w:rsidP="00F15998">
            <w:pPr>
              <w:spacing w:after="0" w:line="240" w:lineRule="auto"/>
              <w:jc w:val="center"/>
              <w:rPr>
                <w:ins w:id="347" w:author="Lane, Stefanie" w:date="2023-09-07T11:19:00Z"/>
                <w:rFonts w:ascii="Calibri" w:eastAsia="Times New Roman" w:hAnsi="Calibri" w:cs="Calibri"/>
                <w:b/>
                <w:bCs/>
                <w:color w:val="000000"/>
                <w:sz w:val="20"/>
                <w:szCs w:val="20"/>
                <w:rPrChange w:id="348" w:author="Lane, Stefanie" w:date="2023-09-07T11:19:00Z">
                  <w:rPr>
                    <w:ins w:id="349" w:author="Lane, Stefanie" w:date="2023-09-07T11:19:00Z"/>
                  </w:rPr>
                </w:rPrChange>
              </w:rPr>
              <w:pPrChange w:id="350" w:author="Lane, Stefanie" w:date="2023-09-07T11:19:00Z">
                <w:pPr>
                  <w:jc w:val="center"/>
                </w:pPr>
              </w:pPrChange>
            </w:pPr>
            <w:ins w:id="351" w:author="Lane, Stefanie" w:date="2023-09-07T11:19:00Z">
              <w:r w:rsidRPr="00F15998">
                <w:rPr>
                  <w:rFonts w:ascii="Calibri" w:eastAsia="Times New Roman" w:hAnsi="Calibri" w:cs="Calibri"/>
                  <w:b/>
                  <w:bCs/>
                  <w:color w:val="000000"/>
                  <w:sz w:val="20"/>
                  <w:szCs w:val="20"/>
                  <w:rPrChange w:id="352" w:author="Lane, Stefanie" w:date="2023-09-07T11:19:00Z">
                    <w:rPr/>
                  </w:rPrChange>
                </w:rPr>
                <w:t>1999</w:t>
              </w:r>
            </w:ins>
          </w:p>
        </w:tc>
        <w:tc>
          <w:tcPr>
            <w:tcW w:w="262" w:type="dxa"/>
            <w:tcBorders>
              <w:top w:val="nil"/>
              <w:left w:val="nil"/>
              <w:bottom w:val="nil"/>
              <w:right w:val="nil"/>
            </w:tcBorders>
            <w:shd w:val="clear" w:color="auto" w:fill="auto"/>
            <w:noWrap/>
            <w:vAlign w:val="bottom"/>
            <w:hideMark/>
          </w:tcPr>
          <w:p w14:paraId="493CE5B5" w14:textId="77777777" w:rsidR="00F15998" w:rsidRPr="00F15998" w:rsidRDefault="00F15998" w:rsidP="00F15998">
            <w:pPr>
              <w:spacing w:after="0" w:line="240" w:lineRule="auto"/>
              <w:jc w:val="center"/>
              <w:rPr>
                <w:ins w:id="353" w:author="Lane, Stefanie" w:date="2023-09-07T11:19:00Z"/>
                <w:rFonts w:ascii="Calibri" w:eastAsia="Times New Roman" w:hAnsi="Calibri" w:cs="Calibri"/>
                <w:b/>
                <w:bCs/>
                <w:color w:val="000000"/>
                <w:sz w:val="20"/>
                <w:szCs w:val="20"/>
                <w:rPrChange w:id="354" w:author="Lane, Stefanie" w:date="2023-09-07T11:19:00Z">
                  <w:rPr>
                    <w:ins w:id="355" w:author="Lane, Stefanie" w:date="2023-09-07T11:19:00Z"/>
                  </w:rPr>
                </w:rPrChange>
              </w:rPr>
              <w:pPrChange w:id="356" w:author="Lane, Stefanie" w:date="2023-09-07T11:19:00Z">
                <w:pPr>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40452C51" w14:textId="77777777" w:rsidR="00F15998" w:rsidRPr="00F15998" w:rsidRDefault="00F15998" w:rsidP="00F15998">
            <w:pPr>
              <w:spacing w:after="0" w:line="240" w:lineRule="auto"/>
              <w:jc w:val="center"/>
              <w:rPr>
                <w:ins w:id="357" w:author="Lane, Stefanie" w:date="2023-09-07T11:19:00Z"/>
                <w:rFonts w:ascii="Calibri" w:eastAsia="Times New Roman" w:hAnsi="Calibri" w:cs="Calibri"/>
                <w:b/>
                <w:bCs/>
                <w:color w:val="000000"/>
                <w:sz w:val="20"/>
                <w:szCs w:val="20"/>
                <w:rPrChange w:id="358" w:author="Lane, Stefanie" w:date="2023-09-07T11:19:00Z">
                  <w:rPr>
                    <w:ins w:id="359" w:author="Lane, Stefanie" w:date="2023-09-07T11:19:00Z"/>
                  </w:rPr>
                </w:rPrChange>
              </w:rPr>
              <w:pPrChange w:id="360" w:author="Lane, Stefanie" w:date="2023-09-07T11:19:00Z">
                <w:pPr>
                  <w:jc w:val="center"/>
                </w:pPr>
              </w:pPrChange>
            </w:pPr>
            <w:ins w:id="361" w:author="Lane, Stefanie" w:date="2023-09-07T11:19:00Z">
              <w:r w:rsidRPr="00F15998">
                <w:rPr>
                  <w:rFonts w:ascii="Calibri" w:eastAsia="Times New Roman" w:hAnsi="Calibri" w:cs="Calibri"/>
                  <w:b/>
                  <w:bCs/>
                  <w:color w:val="000000"/>
                  <w:sz w:val="20"/>
                  <w:szCs w:val="20"/>
                  <w:rPrChange w:id="362" w:author="Lane, Stefanie" w:date="2023-09-07T11:19:00Z">
                    <w:rPr/>
                  </w:rPrChange>
                </w:rPr>
                <w:t>2019</w:t>
              </w:r>
            </w:ins>
          </w:p>
        </w:tc>
      </w:tr>
      <w:tr w:rsidR="00F15998" w:rsidRPr="00F15998" w14:paraId="6FF0B736" w14:textId="77777777" w:rsidTr="00F15998">
        <w:trPr>
          <w:divId w:val="2099981738"/>
          <w:trHeight w:val="780"/>
          <w:ins w:id="363" w:author="Lane, Stefanie" w:date="2023-09-07T11:19:00Z"/>
        </w:trPr>
        <w:tc>
          <w:tcPr>
            <w:tcW w:w="1091" w:type="dxa"/>
            <w:tcBorders>
              <w:top w:val="nil"/>
              <w:left w:val="nil"/>
              <w:bottom w:val="single" w:sz="4" w:space="0" w:color="auto"/>
              <w:right w:val="nil"/>
            </w:tcBorders>
            <w:shd w:val="clear" w:color="auto" w:fill="auto"/>
            <w:vAlign w:val="center"/>
            <w:hideMark/>
          </w:tcPr>
          <w:p w14:paraId="0450B9B5" w14:textId="77777777" w:rsidR="00F15998" w:rsidRPr="00F15998" w:rsidRDefault="00F15998" w:rsidP="00F15998">
            <w:pPr>
              <w:spacing w:after="0" w:line="240" w:lineRule="auto"/>
              <w:jc w:val="center"/>
              <w:rPr>
                <w:ins w:id="364" w:author="Lane, Stefanie" w:date="2023-09-07T11:19:00Z"/>
                <w:rFonts w:ascii="Calibri" w:eastAsia="Times New Roman" w:hAnsi="Calibri" w:cs="Calibri"/>
                <w:color w:val="000000"/>
                <w:sz w:val="20"/>
                <w:szCs w:val="20"/>
                <w:rPrChange w:id="365" w:author="Lane, Stefanie" w:date="2023-09-07T11:19:00Z">
                  <w:rPr>
                    <w:ins w:id="366" w:author="Lane, Stefanie" w:date="2023-09-07T11:19:00Z"/>
                  </w:rPr>
                </w:rPrChange>
              </w:rPr>
              <w:pPrChange w:id="367" w:author="Lane, Stefanie" w:date="2023-09-07T11:19:00Z">
                <w:pPr>
                  <w:jc w:val="center"/>
                </w:pPr>
              </w:pPrChange>
            </w:pPr>
            <w:ins w:id="368" w:author="Lane, Stefanie" w:date="2023-09-07T11:19:00Z">
              <w:r w:rsidRPr="00F15998">
                <w:rPr>
                  <w:rFonts w:ascii="Calibri" w:eastAsia="Times New Roman" w:hAnsi="Calibri" w:cs="Calibri"/>
                  <w:color w:val="000000"/>
                  <w:sz w:val="20"/>
                  <w:szCs w:val="20"/>
                  <w:rPrChange w:id="369" w:author="Lane, Stefanie" w:date="2023-09-07T11:19:00Z">
                    <w:rPr/>
                  </w:rPrChange>
                </w:rPr>
                <w:t>Cluster Group Name</w:t>
              </w:r>
            </w:ins>
          </w:p>
        </w:tc>
        <w:tc>
          <w:tcPr>
            <w:tcW w:w="2149" w:type="dxa"/>
            <w:tcBorders>
              <w:top w:val="nil"/>
              <w:left w:val="nil"/>
              <w:bottom w:val="single" w:sz="4" w:space="0" w:color="auto"/>
              <w:right w:val="nil"/>
            </w:tcBorders>
            <w:shd w:val="clear" w:color="auto" w:fill="auto"/>
            <w:noWrap/>
            <w:vAlign w:val="center"/>
            <w:hideMark/>
          </w:tcPr>
          <w:p w14:paraId="27F1053C" w14:textId="77777777" w:rsidR="00F15998" w:rsidRPr="00F15998" w:rsidRDefault="00F15998" w:rsidP="00F15998">
            <w:pPr>
              <w:spacing w:after="0" w:line="240" w:lineRule="auto"/>
              <w:jc w:val="center"/>
              <w:rPr>
                <w:ins w:id="370" w:author="Lane, Stefanie" w:date="2023-09-07T11:19:00Z"/>
                <w:rFonts w:ascii="Calibri" w:eastAsia="Times New Roman" w:hAnsi="Calibri" w:cs="Calibri"/>
                <w:color w:val="000000"/>
                <w:sz w:val="20"/>
                <w:szCs w:val="20"/>
                <w:rPrChange w:id="371" w:author="Lane, Stefanie" w:date="2023-09-07T11:19:00Z">
                  <w:rPr>
                    <w:ins w:id="372" w:author="Lane, Stefanie" w:date="2023-09-07T11:19:00Z"/>
                  </w:rPr>
                </w:rPrChange>
              </w:rPr>
              <w:pPrChange w:id="373" w:author="Lane, Stefanie" w:date="2023-09-07T11:19:00Z">
                <w:pPr>
                  <w:jc w:val="center"/>
                </w:pPr>
              </w:pPrChange>
            </w:pPr>
            <w:ins w:id="374" w:author="Lane, Stefanie" w:date="2023-09-07T11:19:00Z">
              <w:r w:rsidRPr="00F15998">
                <w:rPr>
                  <w:rFonts w:ascii="Calibri" w:eastAsia="Times New Roman" w:hAnsi="Calibri" w:cs="Calibri"/>
                  <w:color w:val="000000"/>
                  <w:sz w:val="20"/>
                  <w:szCs w:val="20"/>
                  <w:rPrChange w:id="375" w:author="Lane, Stefanie" w:date="2023-09-07T11:19:00Z">
                    <w:rPr/>
                  </w:rPrChange>
                </w:rPr>
                <w:t>Species</w:t>
              </w:r>
            </w:ins>
          </w:p>
        </w:tc>
        <w:tc>
          <w:tcPr>
            <w:tcW w:w="810" w:type="dxa"/>
            <w:tcBorders>
              <w:top w:val="nil"/>
              <w:left w:val="nil"/>
              <w:bottom w:val="single" w:sz="4" w:space="0" w:color="auto"/>
              <w:right w:val="nil"/>
            </w:tcBorders>
            <w:shd w:val="clear" w:color="auto" w:fill="auto"/>
            <w:noWrap/>
            <w:vAlign w:val="center"/>
            <w:hideMark/>
          </w:tcPr>
          <w:p w14:paraId="64629647" w14:textId="77777777" w:rsidR="00F15998" w:rsidRPr="00F15998" w:rsidRDefault="00F15998" w:rsidP="00F15998">
            <w:pPr>
              <w:spacing w:after="0" w:line="240" w:lineRule="auto"/>
              <w:jc w:val="center"/>
              <w:rPr>
                <w:ins w:id="376" w:author="Lane, Stefanie" w:date="2023-09-07T11:19:00Z"/>
                <w:rFonts w:ascii="Calibri" w:eastAsia="Times New Roman" w:hAnsi="Calibri" w:cs="Calibri"/>
                <w:color w:val="000000"/>
                <w:sz w:val="20"/>
                <w:szCs w:val="20"/>
                <w:rPrChange w:id="377" w:author="Lane, Stefanie" w:date="2023-09-07T11:19:00Z">
                  <w:rPr>
                    <w:ins w:id="378" w:author="Lane, Stefanie" w:date="2023-09-07T11:19:00Z"/>
                  </w:rPr>
                </w:rPrChange>
              </w:rPr>
              <w:pPrChange w:id="379" w:author="Lane, Stefanie" w:date="2023-09-07T11:19:00Z">
                <w:pPr>
                  <w:jc w:val="center"/>
                </w:pPr>
              </w:pPrChange>
            </w:pPr>
            <w:ins w:id="380" w:author="Lane, Stefanie" w:date="2023-09-07T11:19:00Z">
              <w:r w:rsidRPr="00F15998">
                <w:rPr>
                  <w:rFonts w:ascii="Calibri" w:eastAsia="Times New Roman" w:hAnsi="Calibri" w:cs="Calibri"/>
                  <w:color w:val="000000"/>
                  <w:sz w:val="20"/>
                  <w:szCs w:val="20"/>
                  <w:rPrChange w:id="381" w:author="Lane, Stefanie" w:date="2023-09-07T11:19:00Z">
                    <w:rPr/>
                  </w:rPrChange>
                </w:rPr>
                <w:t>p-value</w:t>
              </w:r>
            </w:ins>
          </w:p>
        </w:tc>
        <w:tc>
          <w:tcPr>
            <w:tcW w:w="300" w:type="dxa"/>
            <w:tcBorders>
              <w:top w:val="nil"/>
              <w:left w:val="nil"/>
              <w:bottom w:val="nil"/>
              <w:right w:val="nil"/>
            </w:tcBorders>
            <w:shd w:val="clear" w:color="auto" w:fill="auto"/>
            <w:noWrap/>
            <w:vAlign w:val="bottom"/>
            <w:hideMark/>
          </w:tcPr>
          <w:p w14:paraId="352C0693" w14:textId="77777777" w:rsidR="00F15998" w:rsidRPr="00F15998" w:rsidRDefault="00F15998" w:rsidP="00F15998">
            <w:pPr>
              <w:spacing w:after="0" w:line="240" w:lineRule="auto"/>
              <w:jc w:val="center"/>
              <w:rPr>
                <w:ins w:id="382" w:author="Lane, Stefanie" w:date="2023-09-07T11:19:00Z"/>
                <w:rFonts w:ascii="Calibri" w:eastAsia="Times New Roman" w:hAnsi="Calibri" w:cs="Calibri"/>
                <w:color w:val="000000"/>
                <w:sz w:val="20"/>
                <w:szCs w:val="20"/>
                <w:rPrChange w:id="383" w:author="Lane, Stefanie" w:date="2023-09-07T11:19:00Z">
                  <w:rPr>
                    <w:ins w:id="384" w:author="Lane, Stefanie" w:date="2023-09-07T11:19:00Z"/>
                  </w:rPr>
                </w:rPrChange>
              </w:rPr>
              <w:pPrChange w:id="385" w:author="Lane, Stefanie" w:date="2023-09-07T11:19:00Z">
                <w:pPr>
                  <w:jc w:val="center"/>
                </w:pPr>
              </w:pPrChange>
            </w:pPr>
          </w:p>
        </w:tc>
        <w:tc>
          <w:tcPr>
            <w:tcW w:w="2189" w:type="dxa"/>
            <w:tcBorders>
              <w:top w:val="nil"/>
              <w:left w:val="nil"/>
              <w:bottom w:val="single" w:sz="4" w:space="0" w:color="auto"/>
              <w:right w:val="nil"/>
            </w:tcBorders>
            <w:shd w:val="clear" w:color="auto" w:fill="auto"/>
            <w:noWrap/>
            <w:vAlign w:val="center"/>
            <w:hideMark/>
          </w:tcPr>
          <w:p w14:paraId="7504F4A4" w14:textId="77777777" w:rsidR="00F15998" w:rsidRPr="00F15998" w:rsidRDefault="00F15998" w:rsidP="00F15998">
            <w:pPr>
              <w:spacing w:after="0" w:line="240" w:lineRule="auto"/>
              <w:jc w:val="center"/>
              <w:rPr>
                <w:ins w:id="386" w:author="Lane, Stefanie" w:date="2023-09-07T11:19:00Z"/>
                <w:rFonts w:ascii="Calibri" w:eastAsia="Times New Roman" w:hAnsi="Calibri" w:cs="Calibri"/>
                <w:color w:val="000000"/>
                <w:sz w:val="20"/>
                <w:szCs w:val="20"/>
                <w:rPrChange w:id="387" w:author="Lane, Stefanie" w:date="2023-09-07T11:19:00Z">
                  <w:rPr>
                    <w:ins w:id="388" w:author="Lane, Stefanie" w:date="2023-09-07T11:19:00Z"/>
                  </w:rPr>
                </w:rPrChange>
              </w:rPr>
              <w:pPrChange w:id="389" w:author="Lane, Stefanie" w:date="2023-09-07T11:19:00Z">
                <w:pPr>
                  <w:jc w:val="center"/>
                </w:pPr>
              </w:pPrChange>
            </w:pPr>
            <w:ins w:id="390" w:author="Lane, Stefanie" w:date="2023-09-07T11:19:00Z">
              <w:r w:rsidRPr="00F15998">
                <w:rPr>
                  <w:rFonts w:ascii="Calibri" w:eastAsia="Times New Roman" w:hAnsi="Calibri" w:cs="Calibri"/>
                  <w:color w:val="000000"/>
                  <w:sz w:val="20"/>
                  <w:szCs w:val="20"/>
                  <w:rPrChange w:id="391" w:author="Lane, Stefanie" w:date="2023-09-07T11:19:00Z">
                    <w:rPr/>
                  </w:rPrChange>
                </w:rPr>
                <w:t>Species</w:t>
              </w:r>
            </w:ins>
          </w:p>
        </w:tc>
        <w:tc>
          <w:tcPr>
            <w:tcW w:w="751" w:type="dxa"/>
            <w:tcBorders>
              <w:top w:val="nil"/>
              <w:left w:val="nil"/>
              <w:bottom w:val="single" w:sz="4" w:space="0" w:color="auto"/>
              <w:right w:val="nil"/>
            </w:tcBorders>
            <w:shd w:val="clear" w:color="auto" w:fill="auto"/>
            <w:noWrap/>
            <w:vAlign w:val="center"/>
            <w:hideMark/>
          </w:tcPr>
          <w:p w14:paraId="5A2A1D1B" w14:textId="77777777" w:rsidR="00F15998" w:rsidRPr="00F15998" w:rsidRDefault="00F15998" w:rsidP="00F15998">
            <w:pPr>
              <w:spacing w:after="0" w:line="240" w:lineRule="auto"/>
              <w:jc w:val="center"/>
              <w:rPr>
                <w:ins w:id="392" w:author="Lane, Stefanie" w:date="2023-09-07T11:19:00Z"/>
                <w:rFonts w:ascii="Calibri" w:eastAsia="Times New Roman" w:hAnsi="Calibri" w:cs="Calibri"/>
                <w:color w:val="000000"/>
                <w:sz w:val="20"/>
                <w:szCs w:val="20"/>
                <w:rPrChange w:id="393" w:author="Lane, Stefanie" w:date="2023-09-07T11:19:00Z">
                  <w:rPr>
                    <w:ins w:id="394" w:author="Lane, Stefanie" w:date="2023-09-07T11:19:00Z"/>
                  </w:rPr>
                </w:rPrChange>
              </w:rPr>
              <w:pPrChange w:id="395" w:author="Lane, Stefanie" w:date="2023-09-07T11:19:00Z">
                <w:pPr>
                  <w:jc w:val="center"/>
                </w:pPr>
              </w:pPrChange>
            </w:pPr>
            <w:ins w:id="396" w:author="Lane, Stefanie" w:date="2023-09-07T11:19:00Z">
              <w:r w:rsidRPr="00F15998">
                <w:rPr>
                  <w:rFonts w:ascii="Calibri" w:eastAsia="Times New Roman" w:hAnsi="Calibri" w:cs="Calibri"/>
                  <w:color w:val="000000"/>
                  <w:sz w:val="20"/>
                  <w:szCs w:val="20"/>
                  <w:rPrChange w:id="397" w:author="Lane, Stefanie" w:date="2023-09-07T11:19:00Z">
                    <w:rPr/>
                  </w:rPrChange>
                </w:rPr>
                <w:t>p-value</w:t>
              </w:r>
            </w:ins>
          </w:p>
        </w:tc>
        <w:tc>
          <w:tcPr>
            <w:tcW w:w="262" w:type="dxa"/>
            <w:tcBorders>
              <w:top w:val="nil"/>
              <w:left w:val="nil"/>
              <w:bottom w:val="nil"/>
              <w:right w:val="nil"/>
            </w:tcBorders>
            <w:shd w:val="clear" w:color="auto" w:fill="auto"/>
            <w:noWrap/>
            <w:vAlign w:val="center"/>
            <w:hideMark/>
          </w:tcPr>
          <w:p w14:paraId="1CAB7372" w14:textId="77777777" w:rsidR="00F15998" w:rsidRPr="00F15998" w:rsidRDefault="00F15998" w:rsidP="00F15998">
            <w:pPr>
              <w:spacing w:after="0" w:line="240" w:lineRule="auto"/>
              <w:jc w:val="center"/>
              <w:rPr>
                <w:ins w:id="398" w:author="Lane, Stefanie" w:date="2023-09-07T11:19:00Z"/>
                <w:rFonts w:ascii="Calibri" w:eastAsia="Times New Roman" w:hAnsi="Calibri" w:cs="Calibri"/>
                <w:color w:val="000000"/>
                <w:sz w:val="20"/>
                <w:szCs w:val="20"/>
                <w:rPrChange w:id="399" w:author="Lane, Stefanie" w:date="2023-09-07T11:19:00Z">
                  <w:rPr>
                    <w:ins w:id="400" w:author="Lane, Stefanie" w:date="2023-09-07T11:19:00Z"/>
                  </w:rPr>
                </w:rPrChange>
              </w:rPr>
              <w:pPrChange w:id="401" w:author="Lane, Stefanie" w:date="2023-09-07T11:19:00Z">
                <w:pPr>
                  <w:jc w:val="center"/>
                </w:pPr>
              </w:pPrChange>
            </w:pPr>
          </w:p>
        </w:tc>
        <w:tc>
          <w:tcPr>
            <w:tcW w:w="2007" w:type="dxa"/>
            <w:tcBorders>
              <w:top w:val="nil"/>
              <w:left w:val="nil"/>
              <w:bottom w:val="single" w:sz="4" w:space="0" w:color="auto"/>
              <w:right w:val="nil"/>
            </w:tcBorders>
            <w:shd w:val="clear" w:color="auto" w:fill="auto"/>
            <w:noWrap/>
            <w:vAlign w:val="center"/>
            <w:hideMark/>
          </w:tcPr>
          <w:p w14:paraId="78789FB2" w14:textId="77777777" w:rsidR="00F15998" w:rsidRPr="00F15998" w:rsidRDefault="00F15998" w:rsidP="00F15998">
            <w:pPr>
              <w:spacing w:after="0" w:line="240" w:lineRule="auto"/>
              <w:jc w:val="center"/>
              <w:rPr>
                <w:ins w:id="402" w:author="Lane, Stefanie" w:date="2023-09-07T11:19:00Z"/>
                <w:rFonts w:ascii="Calibri" w:eastAsia="Times New Roman" w:hAnsi="Calibri" w:cs="Calibri"/>
                <w:color w:val="000000"/>
                <w:sz w:val="20"/>
                <w:szCs w:val="20"/>
                <w:rPrChange w:id="403" w:author="Lane, Stefanie" w:date="2023-09-07T11:19:00Z">
                  <w:rPr>
                    <w:ins w:id="404" w:author="Lane, Stefanie" w:date="2023-09-07T11:19:00Z"/>
                  </w:rPr>
                </w:rPrChange>
              </w:rPr>
              <w:pPrChange w:id="405" w:author="Lane, Stefanie" w:date="2023-09-07T11:19:00Z">
                <w:pPr>
                  <w:jc w:val="center"/>
                </w:pPr>
              </w:pPrChange>
            </w:pPr>
            <w:ins w:id="406" w:author="Lane, Stefanie" w:date="2023-09-07T11:19:00Z">
              <w:r w:rsidRPr="00F15998">
                <w:rPr>
                  <w:rFonts w:ascii="Calibri" w:eastAsia="Times New Roman" w:hAnsi="Calibri" w:cs="Calibri"/>
                  <w:color w:val="000000"/>
                  <w:sz w:val="20"/>
                  <w:szCs w:val="20"/>
                  <w:rPrChange w:id="407" w:author="Lane, Stefanie" w:date="2023-09-07T11:19:00Z">
                    <w:rPr/>
                  </w:rPrChange>
                </w:rPr>
                <w:t>Species</w:t>
              </w:r>
            </w:ins>
          </w:p>
        </w:tc>
        <w:tc>
          <w:tcPr>
            <w:tcW w:w="881" w:type="dxa"/>
            <w:tcBorders>
              <w:top w:val="nil"/>
              <w:left w:val="nil"/>
              <w:bottom w:val="single" w:sz="4" w:space="0" w:color="auto"/>
              <w:right w:val="nil"/>
            </w:tcBorders>
            <w:shd w:val="clear" w:color="auto" w:fill="auto"/>
            <w:noWrap/>
            <w:vAlign w:val="center"/>
            <w:hideMark/>
          </w:tcPr>
          <w:p w14:paraId="46937436" w14:textId="77777777" w:rsidR="00F15998" w:rsidRPr="00F15998" w:rsidRDefault="00F15998" w:rsidP="00F15998">
            <w:pPr>
              <w:spacing w:after="0" w:line="240" w:lineRule="auto"/>
              <w:jc w:val="center"/>
              <w:rPr>
                <w:ins w:id="408" w:author="Lane, Stefanie" w:date="2023-09-07T11:19:00Z"/>
                <w:rFonts w:ascii="Calibri" w:eastAsia="Times New Roman" w:hAnsi="Calibri" w:cs="Calibri"/>
                <w:color w:val="000000"/>
                <w:sz w:val="20"/>
                <w:szCs w:val="20"/>
                <w:rPrChange w:id="409" w:author="Lane, Stefanie" w:date="2023-09-07T11:19:00Z">
                  <w:rPr>
                    <w:ins w:id="410" w:author="Lane, Stefanie" w:date="2023-09-07T11:19:00Z"/>
                  </w:rPr>
                </w:rPrChange>
              </w:rPr>
              <w:pPrChange w:id="411" w:author="Lane, Stefanie" w:date="2023-09-07T11:19:00Z">
                <w:pPr>
                  <w:jc w:val="center"/>
                </w:pPr>
              </w:pPrChange>
            </w:pPr>
            <w:ins w:id="412" w:author="Lane, Stefanie" w:date="2023-09-07T11:19:00Z">
              <w:r w:rsidRPr="00F15998">
                <w:rPr>
                  <w:rFonts w:ascii="Calibri" w:eastAsia="Times New Roman" w:hAnsi="Calibri" w:cs="Calibri"/>
                  <w:color w:val="000000"/>
                  <w:sz w:val="20"/>
                  <w:szCs w:val="20"/>
                  <w:rPrChange w:id="413" w:author="Lane, Stefanie" w:date="2023-09-07T11:19:00Z">
                    <w:rPr/>
                  </w:rPrChange>
                </w:rPr>
                <w:t>p-value</w:t>
              </w:r>
            </w:ins>
          </w:p>
        </w:tc>
      </w:tr>
      <w:tr w:rsidR="00F15998" w:rsidRPr="00F15998" w14:paraId="2DC395A7" w14:textId="77777777" w:rsidTr="00F15998">
        <w:trPr>
          <w:divId w:val="2099981738"/>
          <w:trHeight w:val="270"/>
          <w:ins w:id="414" w:author="Lane, Stefanie" w:date="2023-09-07T11:19:00Z"/>
        </w:trPr>
        <w:tc>
          <w:tcPr>
            <w:tcW w:w="1091" w:type="dxa"/>
            <w:tcBorders>
              <w:top w:val="nil"/>
              <w:left w:val="nil"/>
              <w:bottom w:val="nil"/>
              <w:right w:val="nil"/>
            </w:tcBorders>
            <w:shd w:val="clear" w:color="auto" w:fill="auto"/>
            <w:vAlign w:val="bottom"/>
            <w:hideMark/>
          </w:tcPr>
          <w:p w14:paraId="61C725B5" w14:textId="77777777" w:rsidR="00F15998" w:rsidRPr="00F15998" w:rsidRDefault="00F15998" w:rsidP="00F15998">
            <w:pPr>
              <w:spacing w:after="0" w:line="240" w:lineRule="auto"/>
              <w:jc w:val="center"/>
              <w:rPr>
                <w:ins w:id="415" w:author="Lane, Stefanie" w:date="2023-09-07T11:19:00Z"/>
                <w:rFonts w:ascii="Calibri" w:eastAsia="Times New Roman" w:hAnsi="Calibri" w:cs="Calibri"/>
                <w:color w:val="000000"/>
                <w:sz w:val="20"/>
                <w:szCs w:val="20"/>
                <w:rPrChange w:id="416" w:author="Lane, Stefanie" w:date="2023-09-07T11:19:00Z">
                  <w:rPr>
                    <w:ins w:id="417" w:author="Lane, Stefanie" w:date="2023-09-07T11:19:00Z"/>
                  </w:rPr>
                </w:rPrChange>
              </w:rPr>
              <w:pPrChange w:id="418" w:author="Lane, Stefanie" w:date="2023-09-07T11:19:00Z">
                <w:pPr>
                  <w:jc w:val="center"/>
                </w:pPr>
              </w:pPrChange>
            </w:pPr>
          </w:p>
        </w:tc>
        <w:tc>
          <w:tcPr>
            <w:tcW w:w="2149" w:type="dxa"/>
            <w:tcBorders>
              <w:top w:val="nil"/>
              <w:left w:val="nil"/>
              <w:bottom w:val="nil"/>
              <w:right w:val="nil"/>
            </w:tcBorders>
            <w:shd w:val="clear" w:color="auto" w:fill="auto"/>
            <w:noWrap/>
            <w:vAlign w:val="bottom"/>
            <w:hideMark/>
          </w:tcPr>
          <w:p w14:paraId="2FFE7097" w14:textId="77777777" w:rsidR="00F15998" w:rsidRPr="00F15998" w:rsidRDefault="00F15998" w:rsidP="00F15998">
            <w:pPr>
              <w:spacing w:after="0" w:line="240" w:lineRule="auto"/>
              <w:rPr>
                <w:ins w:id="419" w:author="Lane, Stefanie" w:date="2023-09-07T11:19:00Z"/>
                <w:rFonts w:ascii="Times New Roman" w:eastAsia="Times New Roman" w:hAnsi="Times New Roman" w:cs="Times New Roman"/>
                <w:sz w:val="20"/>
                <w:szCs w:val="20"/>
                <w:rPrChange w:id="420" w:author="Lane, Stefanie" w:date="2023-09-07T11:19:00Z">
                  <w:rPr>
                    <w:ins w:id="421" w:author="Lane, Stefanie" w:date="2023-09-07T11:19:00Z"/>
                  </w:rPr>
                </w:rPrChange>
              </w:rPr>
              <w:pPrChange w:id="422" w:author="Lane, Stefanie" w:date="2023-09-07T11:19:00Z">
                <w:pPr/>
              </w:pPrChange>
            </w:pPr>
          </w:p>
        </w:tc>
        <w:tc>
          <w:tcPr>
            <w:tcW w:w="810" w:type="dxa"/>
            <w:tcBorders>
              <w:top w:val="nil"/>
              <w:left w:val="nil"/>
              <w:bottom w:val="nil"/>
              <w:right w:val="nil"/>
            </w:tcBorders>
            <w:shd w:val="clear" w:color="auto" w:fill="auto"/>
            <w:noWrap/>
            <w:vAlign w:val="bottom"/>
            <w:hideMark/>
          </w:tcPr>
          <w:p w14:paraId="4F32108B" w14:textId="77777777" w:rsidR="00F15998" w:rsidRPr="00F15998" w:rsidRDefault="00F15998" w:rsidP="00F15998">
            <w:pPr>
              <w:spacing w:after="0" w:line="240" w:lineRule="auto"/>
              <w:rPr>
                <w:ins w:id="423" w:author="Lane, Stefanie" w:date="2023-09-07T11:19:00Z"/>
                <w:rFonts w:ascii="Times New Roman" w:eastAsia="Times New Roman" w:hAnsi="Times New Roman" w:cs="Times New Roman"/>
                <w:sz w:val="20"/>
                <w:szCs w:val="20"/>
                <w:rPrChange w:id="424" w:author="Lane, Stefanie" w:date="2023-09-07T11:19:00Z">
                  <w:rPr>
                    <w:ins w:id="425" w:author="Lane, Stefanie" w:date="2023-09-07T11:19:00Z"/>
                  </w:rPr>
                </w:rPrChange>
              </w:rPr>
              <w:pPrChange w:id="426" w:author="Lane, Stefanie" w:date="2023-09-07T11:19:00Z">
                <w:pPr/>
              </w:pPrChange>
            </w:pPr>
          </w:p>
        </w:tc>
        <w:tc>
          <w:tcPr>
            <w:tcW w:w="300" w:type="dxa"/>
            <w:tcBorders>
              <w:top w:val="nil"/>
              <w:left w:val="nil"/>
              <w:bottom w:val="nil"/>
              <w:right w:val="nil"/>
            </w:tcBorders>
            <w:shd w:val="clear" w:color="auto" w:fill="auto"/>
            <w:noWrap/>
            <w:vAlign w:val="bottom"/>
            <w:hideMark/>
          </w:tcPr>
          <w:p w14:paraId="4EB18D78" w14:textId="77777777" w:rsidR="00F15998" w:rsidRPr="00F15998" w:rsidRDefault="00F15998" w:rsidP="00F15998">
            <w:pPr>
              <w:spacing w:after="0" w:line="240" w:lineRule="auto"/>
              <w:jc w:val="center"/>
              <w:rPr>
                <w:ins w:id="427" w:author="Lane, Stefanie" w:date="2023-09-07T11:19:00Z"/>
                <w:rFonts w:ascii="Times New Roman" w:eastAsia="Times New Roman" w:hAnsi="Times New Roman" w:cs="Times New Roman"/>
                <w:sz w:val="20"/>
                <w:szCs w:val="20"/>
                <w:rPrChange w:id="428" w:author="Lane, Stefanie" w:date="2023-09-07T11:19:00Z">
                  <w:rPr>
                    <w:ins w:id="429" w:author="Lane, Stefanie" w:date="2023-09-07T11:19:00Z"/>
                  </w:rPr>
                </w:rPrChange>
              </w:rPr>
              <w:pPrChange w:id="430"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0C8D20CB" w14:textId="77777777" w:rsidR="00F15998" w:rsidRPr="00F15998" w:rsidRDefault="00F15998" w:rsidP="00F15998">
            <w:pPr>
              <w:spacing w:after="0" w:line="240" w:lineRule="auto"/>
              <w:rPr>
                <w:ins w:id="431" w:author="Lane, Stefanie" w:date="2023-09-07T11:19:00Z"/>
                <w:rFonts w:ascii="Times New Roman" w:eastAsia="Times New Roman" w:hAnsi="Times New Roman" w:cs="Times New Roman"/>
                <w:sz w:val="20"/>
                <w:szCs w:val="20"/>
                <w:rPrChange w:id="432" w:author="Lane, Stefanie" w:date="2023-09-07T11:19:00Z">
                  <w:rPr>
                    <w:ins w:id="433" w:author="Lane, Stefanie" w:date="2023-09-07T11:19:00Z"/>
                  </w:rPr>
                </w:rPrChange>
              </w:rPr>
              <w:pPrChange w:id="434" w:author="Lane, Stefanie" w:date="2023-09-07T11:19:00Z">
                <w:pPr/>
              </w:pPrChange>
            </w:pPr>
          </w:p>
        </w:tc>
        <w:tc>
          <w:tcPr>
            <w:tcW w:w="751" w:type="dxa"/>
            <w:tcBorders>
              <w:top w:val="nil"/>
              <w:left w:val="nil"/>
              <w:bottom w:val="nil"/>
              <w:right w:val="nil"/>
            </w:tcBorders>
            <w:shd w:val="clear" w:color="auto" w:fill="auto"/>
            <w:noWrap/>
            <w:vAlign w:val="bottom"/>
            <w:hideMark/>
          </w:tcPr>
          <w:p w14:paraId="1D2FCA50" w14:textId="77777777" w:rsidR="00F15998" w:rsidRPr="00F15998" w:rsidRDefault="00F15998" w:rsidP="00F15998">
            <w:pPr>
              <w:spacing w:after="0" w:line="240" w:lineRule="auto"/>
              <w:rPr>
                <w:ins w:id="435" w:author="Lane, Stefanie" w:date="2023-09-07T11:19:00Z"/>
                <w:rFonts w:ascii="Times New Roman" w:eastAsia="Times New Roman" w:hAnsi="Times New Roman" w:cs="Times New Roman"/>
                <w:sz w:val="20"/>
                <w:szCs w:val="20"/>
                <w:rPrChange w:id="436" w:author="Lane, Stefanie" w:date="2023-09-07T11:19:00Z">
                  <w:rPr>
                    <w:ins w:id="437" w:author="Lane, Stefanie" w:date="2023-09-07T11:19:00Z"/>
                  </w:rPr>
                </w:rPrChange>
              </w:rPr>
              <w:pPrChange w:id="438" w:author="Lane, Stefanie" w:date="2023-09-07T11:19:00Z">
                <w:pPr/>
              </w:pPrChange>
            </w:pPr>
          </w:p>
        </w:tc>
        <w:tc>
          <w:tcPr>
            <w:tcW w:w="262" w:type="dxa"/>
            <w:tcBorders>
              <w:top w:val="nil"/>
              <w:left w:val="nil"/>
              <w:bottom w:val="nil"/>
              <w:right w:val="nil"/>
            </w:tcBorders>
            <w:shd w:val="clear" w:color="auto" w:fill="auto"/>
            <w:noWrap/>
            <w:vAlign w:val="bottom"/>
            <w:hideMark/>
          </w:tcPr>
          <w:p w14:paraId="4D712C3D" w14:textId="77777777" w:rsidR="00F15998" w:rsidRPr="00F15998" w:rsidRDefault="00F15998" w:rsidP="00F15998">
            <w:pPr>
              <w:spacing w:after="0" w:line="240" w:lineRule="auto"/>
              <w:jc w:val="center"/>
              <w:rPr>
                <w:ins w:id="439" w:author="Lane, Stefanie" w:date="2023-09-07T11:19:00Z"/>
                <w:rFonts w:ascii="Times New Roman" w:eastAsia="Times New Roman" w:hAnsi="Times New Roman" w:cs="Times New Roman"/>
                <w:sz w:val="20"/>
                <w:szCs w:val="20"/>
                <w:rPrChange w:id="440" w:author="Lane, Stefanie" w:date="2023-09-07T11:19:00Z">
                  <w:rPr>
                    <w:ins w:id="441" w:author="Lane, Stefanie" w:date="2023-09-07T11:19:00Z"/>
                  </w:rPr>
                </w:rPrChange>
              </w:rPr>
              <w:pPrChange w:id="442"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09BAFD73" w14:textId="77777777" w:rsidR="00F15998" w:rsidRPr="00F15998" w:rsidRDefault="00F15998" w:rsidP="00F15998">
            <w:pPr>
              <w:spacing w:after="0" w:line="240" w:lineRule="auto"/>
              <w:rPr>
                <w:ins w:id="443" w:author="Lane, Stefanie" w:date="2023-09-07T11:19:00Z"/>
                <w:rFonts w:ascii="Times New Roman" w:eastAsia="Times New Roman" w:hAnsi="Times New Roman" w:cs="Times New Roman"/>
                <w:sz w:val="20"/>
                <w:szCs w:val="20"/>
                <w:rPrChange w:id="444" w:author="Lane, Stefanie" w:date="2023-09-07T11:19:00Z">
                  <w:rPr>
                    <w:ins w:id="445" w:author="Lane, Stefanie" w:date="2023-09-07T11:19:00Z"/>
                  </w:rPr>
                </w:rPrChange>
              </w:rPr>
              <w:pPrChange w:id="446" w:author="Lane, Stefanie" w:date="2023-09-07T11:19:00Z">
                <w:pPr/>
              </w:pPrChange>
            </w:pPr>
          </w:p>
        </w:tc>
        <w:tc>
          <w:tcPr>
            <w:tcW w:w="881" w:type="dxa"/>
            <w:tcBorders>
              <w:top w:val="nil"/>
              <w:left w:val="nil"/>
              <w:bottom w:val="nil"/>
              <w:right w:val="nil"/>
            </w:tcBorders>
            <w:shd w:val="clear" w:color="auto" w:fill="auto"/>
            <w:noWrap/>
            <w:vAlign w:val="bottom"/>
            <w:hideMark/>
          </w:tcPr>
          <w:p w14:paraId="6599DDB9" w14:textId="77777777" w:rsidR="00F15998" w:rsidRPr="00F15998" w:rsidRDefault="00F15998" w:rsidP="00F15998">
            <w:pPr>
              <w:spacing w:after="0" w:line="240" w:lineRule="auto"/>
              <w:rPr>
                <w:ins w:id="447" w:author="Lane, Stefanie" w:date="2023-09-07T11:19:00Z"/>
                <w:rFonts w:ascii="Times New Roman" w:eastAsia="Times New Roman" w:hAnsi="Times New Roman" w:cs="Times New Roman"/>
                <w:sz w:val="20"/>
                <w:szCs w:val="20"/>
                <w:rPrChange w:id="448" w:author="Lane, Stefanie" w:date="2023-09-07T11:19:00Z">
                  <w:rPr>
                    <w:ins w:id="449" w:author="Lane, Stefanie" w:date="2023-09-07T11:19:00Z"/>
                  </w:rPr>
                </w:rPrChange>
              </w:rPr>
              <w:pPrChange w:id="450" w:author="Lane, Stefanie" w:date="2023-09-07T11:19:00Z">
                <w:pPr/>
              </w:pPrChange>
            </w:pPr>
          </w:p>
        </w:tc>
      </w:tr>
      <w:tr w:rsidR="00F15998" w:rsidRPr="00F15998" w14:paraId="5ED435CD" w14:textId="77777777" w:rsidTr="00F15998">
        <w:trPr>
          <w:divId w:val="2099981738"/>
          <w:trHeight w:val="260"/>
          <w:ins w:id="451" w:author="Lane, Stefanie" w:date="2023-09-07T11:19: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FDA86ED" w14:textId="77777777" w:rsidR="00F15998" w:rsidRPr="00F15998" w:rsidRDefault="00F15998" w:rsidP="00F15998">
            <w:pPr>
              <w:spacing w:after="0" w:line="240" w:lineRule="auto"/>
              <w:jc w:val="center"/>
              <w:rPr>
                <w:ins w:id="452" w:author="Lane, Stefanie" w:date="2023-09-07T11:19:00Z"/>
                <w:rFonts w:ascii="Calibri" w:eastAsia="Times New Roman" w:hAnsi="Calibri" w:cs="Calibri"/>
                <w:color w:val="000000"/>
                <w:sz w:val="20"/>
                <w:szCs w:val="20"/>
                <w:rPrChange w:id="453" w:author="Lane, Stefanie" w:date="2023-09-07T11:19:00Z">
                  <w:rPr>
                    <w:ins w:id="454" w:author="Lane, Stefanie" w:date="2023-09-07T11:19:00Z"/>
                  </w:rPr>
                </w:rPrChange>
              </w:rPr>
              <w:pPrChange w:id="455" w:author="Lane, Stefanie" w:date="2023-09-07T11:19:00Z">
                <w:pPr>
                  <w:jc w:val="center"/>
                </w:pPr>
              </w:pPrChange>
            </w:pPr>
            <w:ins w:id="456" w:author="Lane, Stefanie" w:date="2023-09-07T11:19:00Z">
              <w:r w:rsidRPr="00F15998">
                <w:rPr>
                  <w:rFonts w:ascii="Calibri" w:eastAsia="Times New Roman" w:hAnsi="Calibri" w:cs="Calibri"/>
                  <w:color w:val="000000"/>
                  <w:sz w:val="20"/>
                  <w:szCs w:val="20"/>
                  <w:rPrChange w:id="457" w:author="Lane, Stefanie" w:date="2023-09-07T11:19:00Z">
                    <w:rPr/>
                  </w:rPrChange>
                </w:rPr>
                <w:t>"Sedge"</w:t>
              </w:r>
            </w:ins>
          </w:p>
        </w:tc>
        <w:tc>
          <w:tcPr>
            <w:tcW w:w="2149" w:type="dxa"/>
            <w:tcBorders>
              <w:top w:val="single" w:sz="8" w:space="0" w:color="auto"/>
              <w:left w:val="nil"/>
              <w:bottom w:val="nil"/>
              <w:right w:val="nil"/>
            </w:tcBorders>
            <w:shd w:val="clear" w:color="auto" w:fill="auto"/>
            <w:noWrap/>
            <w:vAlign w:val="bottom"/>
            <w:hideMark/>
          </w:tcPr>
          <w:p w14:paraId="3D771BAC" w14:textId="77777777" w:rsidR="00F15998" w:rsidRPr="00F15998" w:rsidRDefault="00F15998" w:rsidP="00F15998">
            <w:pPr>
              <w:spacing w:after="0" w:line="240" w:lineRule="auto"/>
              <w:rPr>
                <w:ins w:id="458" w:author="Lane, Stefanie" w:date="2023-09-07T11:19:00Z"/>
                <w:rFonts w:ascii="Calibri" w:eastAsia="Times New Roman" w:hAnsi="Calibri" w:cs="Calibri"/>
                <w:i/>
                <w:iCs/>
                <w:color w:val="000000"/>
                <w:sz w:val="20"/>
                <w:szCs w:val="20"/>
                <w:rPrChange w:id="459" w:author="Lane, Stefanie" w:date="2023-09-07T11:19:00Z">
                  <w:rPr>
                    <w:ins w:id="460" w:author="Lane, Stefanie" w:date="2023-09-07T11:19:00Z"/>
                  </w:rPr>
                </w:rPrChange>
              </w:rPr>
              <w:pPrChange w:id="461" w:author="Lane, Stefanie" w:date="2023-09-07T11:19:00Z">
                <w:pPr/>
              </w:pPrChange>
            </w:pPr>
            <w:ins w:id="462" w:author="Lane, Stefanie" w:date="2023-09-07T11:19:00Z">
              <w:r w:rsidRPr="00F15998">
                <w:rPr>
                  <w:rFonts w:ascii="Calibri" w:eastAsia="Times New Roman" w:hAnsi="Calibri" w:cs="Calibri"/>
                  <w:i/>
                  <w:iCs/>
                  <w:color w:val="000000"/>
                  <w:sz w:val="20"/>
                  <w:szCs w:val="20"/>
                  <w:rPrChange w:id="463" w:author="Lane, Stefanie" w:date="2023-09-07T11:19:00Z">
                    <w:rPr/>
                  </w:rPrChange>
                </w:rPr>
                <w:t>Carex lyngbyei</w:t>
              </w:r>
            </w:ins>
          </w:p>
        </w:tc>
        <w:tc>
          <w:tcPr>
            <w:tcW w:w="810" w:type="dxa"/>
            <w:tcBorders>
              <w:top w:val="single" w:sz="8" w:space="0" w:color="auto"/>
              <w:left w:val="nil"/>
              <w:bottom w:val="single" w:sz="4" w:space="0" w:color="auto"/>
              <w:right w:val="nil"/>
            </w:tcBorders>
            <w:shd w:val="clear" w:color="auto" w:fill="auto"/>
            <w:noWrap/>
            <w:vAlign w:val="bottom"/>
            <w:hideMark/>
          </w:tcPr>
          <w:p w14:paraId="1D6D6CB4" w14:textId="77777777" w:rsidR="00F15998" w:rsidRPr="00F15998" w:rsidRDefault="00F15998" w:rsidP="00F15998">
            <w:pPr>
              <w:spacing w:after="0" w:line="240" w:lineRule="auto"/>
              <w:jc w:val="center"/>
              <w:rPr>
                <w:ins w:id="464" w:author="Lane, Stefanie" w:date="2023-09-07T11:19:00Z"/>
                <w:rFonts w:ascii="Calibri" w:eastAsia="Times New Roman" w:hAnsi="Calibri" w:cs="Calibri"/>
                <w:color w:val="000000"/>
                <w:sz w:val="20"/>
                <w:szCs w:val="20"/>
                <w:rPrChange w:id="465" w:author="Lane, Stefanie" w:date="2023-09-07T11:19:00Z">
                  <w:rPr>
                    <w:ins w:id="466" w:author="Lane, Stefanie" w:date="2023-09-07T11:19:00Z"/>
                  </w:rPr>
                </w:rPrChange>
              </w:rPr>
              <w:pPrChange w:id="467" w:author="Lane, Stefanie" w:date="2023-09-07T11:19:00Z">
                <w:pPr>
                  <w:jc w:val="center"/>
                </w:pPr>
              </w:pPrChange>
            </w:pPr>
            <w:ins w:id="468" w:author="Lane, Stefanie" w:date="2023-09-07T11:19:00Z">
              <w:r w:rsidRPr="00F15998">
                <w:rPr>
                  <w:rFonts w:ascii="Calibri" w:eastAsia="Times New Roman" w:hAnsi="Calibri" w:cs="Calibri"/>
                  <w:color w:val="000000"/>
                  <w:sz w:val="20"/>
                  <w:szCs w:val="20"/>
                  <w:rPrChange w:id="469" w:author="Lane, Stefanie" w:date="2023-09-07T11:19:00Z">
                    <w:rPr/>
                  </w:rPrChange>
                </w:rPr>
                <w:t>&lt; 0.01</w:t>
              </w:r>
            </w:ins>
          </w:p>
        </w:tc>
        <w:tc>
          <w:tcPr>
            <w:tcW w:w="300" w:type="dxa"/>
            <w:tcBorders>
              <w:top w:val="single" w:sz="8" w:space="0" w:color="auto"/>
              <w:left w:val="nil"/>
              <w:bottom w:val="nil"/>
              <w:right w:val="nil"/>
            </w:tcBorders>
            <w:shd w:val="clear" w:color="auto" w:fill="auto"/>
            <w:noWrap/>
            <w:vAlign w:val="bottom"/>
            <w:hideMark/>
          </w:tcPr>
          <w:p w14:paraId="09EFF95B" w14:textId="77777777" w:rsidR="00F15998" w:rsidRPr="00F15998" w:rsidRDefault="00F15998" w:rsidP="00F15998">
            <w:pPr>
              <w:spacing w:after="0" w:line="240" w:lineRule="auto"/>
              <w:rPr>
                <w:ins w:id="470" w:author="Lane, Stefanie" w:date="2023-09-07T11:19:00Z"/>
                <w:rFonts w:ascii="Calibri" w:eastAsia="Times New Roman" w:hAnsi="Calibri" w:cs="Calibri"/>
                <w:color w:val="000000"/>
                <w:sz w:val="20"/>
                <w:szCs w:val="20"/>
                <w:rPrChange w:id="471" w:author="Lane, Stefanie" w:date="2023-09-07T11:19:00Z">
                  <w:rPr>
                    <w:ins w:id="472" w:author="Lane, Stefanie" w:date="2023-09-07T11:19:00Z"/>
                  </w:rPr>
                </w:rPrChange>
              </w:rPr>
              <w:pPrChange w:id="473" w:author="Lane, Stefanie" w:date="2023-09-07T11:19:00Z">
                <w:pPr/>
              </w:pPrChange>
            </w:pPr>
            <w:ins w:id="474" w:author="Lane, Stefanie" w:date="2023-09-07T11:19:00Z">
              <w:r w:rsidRPr="00F15998">
                <w:rPr>
                  <w:rFonts w:ascii="Calibri" w:eastAsia="Times New Roman" w:hAnsi="Calibri" w:cs="Calibri"/>
                  <w:color w:val="000000"/>
                  <w:sz w:val="20"/>
                  <w:szCs w:val="20"/>
                  <w:rPrChange w:id="475" w:author="Lane, Stefanie" w:date="2023-09-07T11:19:00Z">
                    <w:rPr/>
                  </w:rPrChange>
                </w:rPr>
                <w:t> </w:t>
              </w:r>
            </w:ins>
          </w:p>
        </w:tc>
        <w:tc>
          <w:tcPr>
            <w:tcW w:w="2189" w:type="dxa"/>
            <w:tcBorders>
              <w:top w:val="single" w:sz="8" w:space="0" w:color="auto"/>
              <w:left w:val="nil"/>
              <w:bottom w:val="nil"/>
              <w:right w:val="nil"/>
            </w:tcBorders>
            <w:shd w:val="clear" w:color="auto" w:fill="auto"/>
            <w:noWrap/>
            <w:vAlign w:val="bottom"/>
            <w:hideMark/>
          </w:tcPr>
          <w:p w14:paraId="563DC1DE" w14:textId="77777777" w:rsidR="00F15998" w:rsidRPr="00F15998" w:rsidRDefault="00F15998" w:rsidP="00F15998">
            <w:pPr>
              <w:spacing w:after="0" w:line="240" w:lineRule="auto"/>
              <w:rPr>
                <w:ins w:id="476" w:author="Lane, Stefanie" w:date="2023-09-07T11:19:00Z"/>
                <w:rFonts w:ascii="Calibri" w:eastAsia="Times New Roman" w:hAnsi="Calibri" w:cs="Calibri"/>
                <w:i/>
                <w:iCs/>
                <w:color w:val="000000"/>
                <w:sz w:val="20"/>
                <w:szCs w:val="20"/>
                <w:rPrChange w:id="477" w:author="Lane, Stefanie" w:date="2023-09-07T11:19:00Z">
                  <w:rPr>
                    <w:ins w:id="478" w:author="Lane, Stefanie" w:date="2023-09-07T11:19:00Z"/>
                  </w:rPr>
                </w:rPrChange>
              </w:rPr>
              <w:pPrChange w:id="479" w:author="Lane, Stefanie" w:date="2023-09-07T11:19:00Z">
                <w:pPr/>
              </w:pPrChange>
            </w:pPr>
            <w:ins w:id="480" w:author="Lane, Stefanie" w:date="2023-09-07T11:19:00Z">
              <w:r w:rsidRPr="00F15998">
                <w:rPr>
                  <w:rFonts w:ascii="Calibri" w:eastAsia="Times New Roman" w:hAnsi="Calibri" w:cs="Calibri"/>
                  <w:i/>
                  <w:iCs/>
                  <w:color w:val="000000"/>
                  <w:sz w:val="20"/>
                  <w:szCs w:val="20"/>
                  <w:rPrChange w:id="481" w:author="Lane, Stefanie" w:date="2023-09-07T11:19:00Z">
                    <w:rPr/>
                  </w:rPrChange>
                </w:rPr>
                <w:t>Carex lyngbyei</w:t>
              </w:r>
            </w:ins>
          </w:p>
        </w:tc>
        <w:tc>
          <w:tcPr>
            <w:tcW w:w="751" w:type="dxa"/>
            <w:tcBorders>
              <w:top w:val="single" w:sz="8" w:space="0" w:color="auto"/>
              <w:left w:val="nil"/>
              <w:bottom w:val="nil"/>
              <w:right w:val="nil"/>
            </w:tcBorders>
            <w:shd w:val="clear" w:color="auto" w:fill="auto"/>
            <w:noWrap/>
            <w:vAlign w:val="bottom"/>
            <w:hideMark/>
          </w:tcPr>
          <w:p w14:paraId="1A434921" w14:textId="77777777" w:rsidR="00F15998" w:rsidRPr="00F15998" w:rsidRDefault="00F15998" w:rsidP="00F15998">
            <w:pPr>
              <w:spacing w:after="0" w:line="240" w:lineRule="auto"/>
              <w:jc w:val="center"/>
              <w:rPr>
                <w:ins w:id="482" w:author="Lane, Stefanie" w:date="2023-09-07T11:19:00Z"/>
                <w:rFonts w:ascii="Calibri" w:eastAsia="Times New Roman" w:hAnsi="Calibri" w:cs="Calibri"/>
                <w:color w:val="000000"/>
                <w:sz w:val="20"/>
                <w:szCs w:val="20"/>
                <w:rPrChange w:id="483" w:author="Lane, Stefanie" w:date="2023-09-07T11:19:00Z">
                  <w:rPr>
                    <w:ins w:id="484" w:author="Lane, Stefanie" w:date="2023-09-07T11:19:00Z"/>
                  </w:rPr>
                </w:rPrChange>
              </w:rPr>
              <w:pPrChange w:id="485" w:author="Lane, Stefanie" w:date="2023-09-07T11:19:00Z">
                <w:pPr>
                  <w:jc w:val="center"/>
                </w:pPr>
              </w:pPrChange>
            </w:pPr>
            <w:ins w:id="486" w:author="Lane, Stefanie" w:date="2023-09-07T11:19:00Z">
              <w:r w:rsidRPr="00F15998">
                <w:rPr>
                  <w:rFonts w:ascii="Calibri" w:eastAsia="Times New Roman" w:hAnsi="Calibri" w:cs="Calibri"/>
                  <w:color w:val="000000"/>
                  <w:sz w:val="20"/>
                  <w:szCs w:val="20"/>
                  <w:rPrChange w:id="487" w:author="Lane, Stefanie" w:date="2023-09-07T11:19:00Z">
                    <w:rPr/>
                  </w:rPrChange>
                </w:rPr>
                <w:t>&lt; 0.01</w:t>
              </w:r>
            </w:ins>
          </w:p>
        </w:tc>
        <w:tc>
          <w:tcPr>
            <w:tcW w:w="262" w:type="dxa"/>
            <w:tcBorders>
              <w:top w:val="single" w:sz="8" w:space="0" w:color="auto"/>
              <w:left w:val="nil"/>
              <w:bottom w:val="nil"/>
              <w:right w:val="nil"/>
            </w:tcBorders>
            <w:shd w:val="clear" w:color="auto" w:fill="auto"/>
            <w:noWrap/>
            <w:vAlign w:val="bottom"/>
            <w:hideMark/>
          </w:tcPr>
          <w:p w14:paraId="2259248C" w14:textId="77777777" w:rsidR="00F15998" w:rsidRPr="00F15998" w:rsidRDefault="00F15998" w:rsidP="00F15998">
            <w:pPr>
              <w:spacing w:after="0" w:line="240" w:lineRule="auto"/>
              <w:rPr>
                <w:ins w:id="488" w:author="Lane, Stefanie" w:date="2023-09-07T11:19:00Z"/>
                <w:rFonts w:ascii="Calibri" w:eastAsia="Times New Roman" w:hAnsi="Calibri" w:cs="Calibri"/>
                <w:color w:val="000000"/>
                <w:sz w:val="20"/>
                <w:szCs w:val="20"/>
                <w:rPrChange w:id="489" w:author="Lane, Stefanie" w:date="2023-09-07T11:19:00Z">
                  <w:rPr>
                    <w:ins w:id="490" w:author="Lane, Stefanie" w:date="2023-09-07T11:19:00Z"/>
                  </w:rPr>
                </w:rPrChange>
              </w:rPr>
              <w:pPrChange w:id="491" w:author="Lane, Stefanie" w:date="2023-09-07T11:19:00Z">
                <w:pPr/>
              </w:pPrChange>
            </w:pPr>
            <w:ins w:id="492" w:author="Lane, Stefanie" w:date="2023-09-07T11:19:00Z">
              <w:r w:rsidRPr="00F15998">
                <w:rPr>
                  <w:rFonts w:ascii="Calibri" w:eastAsia="Times New Roman" w:hAnsi="Calibri" w:cs="Calibri"/>
                  <w:color w:val="000000"/>
                  <w:sz w:val="20"/>
                  <w:szCs w:val="20"/>
                  <w:rPrChange w:id="493" w:author="Lane, Stefanie" w:date="2023-09-07T11:19:00Z">
                    <w:rPr/>
                  </w:rPrChange>
                </w:rPr>
                <w:t> </w:t>
              </w:r>
            </w:ins>
          </w:p>
        </w:tc>
        <w:tc>
          <w:tcPr>
            <w:tcW w:w="2007" w:type="dxa"/>
            <w:tcBorders>
              <w:top w:val="single" w:sz="8" w:space="0" w:color="auto"/>
              <w:left w:val="nil"/>
              <w:bottom w:val="single" w:sz="4" w:space="0" w:color="auto"/>
              <w:right w:val="nil"/>
            </w:tcBorders>
            <w:shd w:val="clear" w:color="auto" w:fill="auto"/>
            <w:noWrap/>
            <w:vAlign w:val="bottom"/>
            <w:hideMark/>
          </w:tcPr>
          <w:p w14:paraId="50DBD31E" w14:textId="77777777" w:rsidR="00F15998" w:rsidRPr="00F15998" w:rsidRDefault="00F15998" w:rsidP="00F15998">
            <w:pPr>
              <w:spacing w:after="0" w:line="240" w:lineRule="auto"/>
              <w:rPr>
                <w:ins w:id="494" w:author="Lane, Stefanie" w:date="2023-09-07T11:19:00Z"/>
                <w:rFonts w:ascii="Calibri" w:eastAsia="Times New Roman" w:hAnsi="Calibri" w:cs="Calibri"/>
                <w:i/>
                <w:iCs/>
                <w:color w:val="000000"/>
                <w:sz w:val="20"/>
                <w:szCs w:val="20"/>
                <w:rPrChange w:id="495" w:author="Lane, Stefanie" w:date="2023-09-07T11:19:00Z">
                  <w:rPr>
                    <w:ins w:id="496" w:author="Lane, Stefanie" w:date="2023-09-07T11:19:00Z"/>
                  </w:rPr>
                </w:rPrChange>
              </w:rPr>
              <w:pPrChange w:id="497" w:author="Lane, Stefanie" w:date="2023-09-07T11:19:00Z">
                <w:pPr/>
              </w:pPrChange>
            </w:pPr>
            <w:ins w:id="498" w:author="Lane, Stefanie" w:date="2023-09-07T11:19:00Z">
              <w:r w:rsidRPr="00F15998">
                <w:rPr>
                  <w:rFonts w:ascii="Calibri" w:eastAsia="Times New Roman" w:hAnsi="Calibri" w:cs="Calibri"/>
                  <w:i/>
                  <w:iCs/>
                  <w:color w:val="000000"/>
                  <w:sz w:val="20"/>
                  <w:szCs w:val="20"/>
                  <w:rPrChange w:id="499" w:author="Lane, Stefanie" w:date="2023-09-07T11:19:00Z">
                    <w:rPr/>
                  </w:rPrChange>
                </w:rPr>
                <w:t>Carex lyngbyei</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1C3F11F3" w14:textId="77777777" w:rsidR="00F15998" w:rsidRPr="00F15998" w:rsidRDefault="00F15998" w:rsidP="00F15998">
            <w:pPr>
              <w:spacing w:after="0" w:line="240" w:lineRule="auto"/>
              <w:jc w:val="center"/>
              <w:rPr>
                <w:ins w:id="500" w:author="Lane, Stefanie" w:date="2023-09-07T11:19:00Z"/>
                <w:rFonts w:ascii="Calibri" w:eastAsia="Times New Roman" w:hAnsi="Calibri" w:cs="Calibri"/>
                <w:color w:val="000000"/>
                <w:sz w:val="20"/>
                <w:szCs w:val="20"/>
                <w:rPrChange w:id="501" w:author="Lane, Stefanie" w:date="2023-09-07T11:19:00Z">
                  <w:rPr>
                    <w:ins w:id="502" w:author="Lane, Stefanie" w:date="2023-09-07T11:19:00Z"/>
                  </w:rPr>
                </w:rPrChange>
              </w:rPr>
              <w:pPrChange w:id="503" w:author="Lane, Stefanie" w:date="2023-09-07T11:19:00Z">
                <w:pPr>
                  <w:jc w:val="center"/>
                </w:pPr>
              </w:pPrChange>
            </w:pPr>
            <w:ins w:id="504" w:author="Lane, Stefanie" w:date="2023-09-07T11:19:00Z">
              <w:r w:rsidRPr="00F15998">
                <w:rPr>
                  <w:rFonts w:ascii="Calibri" w:eastAsia="Times New Roman" w:hAnsi="Calibri" w:cs="Calibri"/>
                  <w:color w:val="000000"/>
                  <w:sz w:val="20"/>
                  <w:szCs w:val="20"/>
                  <w:rPrChange w:id="505" w:author="Lane, Stefanie" w:date="2023-09-07T11:19:00Z">
                    <w:rPr/>
                  </w:rPrChange>
                </w:rPr>
                <w:t>&lt; 0.01</w:t>
              </w:r>
            </w:ins>
          </w:p>
        </w:tc>
      </w:tr>
      <w:tr w:rsidR="00F15998" w:rsidRPr="00F15998" w14:paraId="26DC26D7" w14:textId="77777777" w:rsidTr="00F15998">
        <w:trPr>
          <w:divId w:val="2099981738"/>
          <w:trHeight w:val="260"/>
          <w:ins w:id="506"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31F364B3" w14:textId="77777777" w:rsidR="00F15998" w:rsidRPr="00F15998" w:rsidRDefault="00F15998" w:rsidP="00F15998">
            <w:pPr>
              <w:spacing w:after="0" w:line="240" w:lineRule="auto"/>
              <w:rPr>
                <w:ins w:id="507" w:author="Lane, Stefanie" w:date="2023-09-07T11:19:00Z"/>
                <w:rFonts w:ascii="Calibri" w:eastAsia="Times New Roman" w:hAnsi="Calibri" w:cs="Calibri"/>
                <w:color w:val="000000"/>
                <w:sz w:val="20"/>
                <w:szCs w:val="20"/>
                <w:rPrChange w:id="508" w:author="Lane, Stefanie" w:date="2023-09-07T11:19:00Z">
                  <w:rPr>
                    <w:ins w:id="509" w:author="Lane, Stefanie" w:date="2023-09-07T11:19:00Z"/>
                  </w:rPr>
                </w:rPrChange>
              </w:rPr>
              <w:pPrChange w:id="510"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616B0390" w14:textId="77777777" w:rsidR="00F15998" w:rsidRPr="00F15998" w:rsidRDefault="00F15998" w:rsidP="00F15998">
            <w:pPr>
              <w:spacing w:after="0" w:line="240" w:lineRule="auto"/>
              <w:rPr>
                <w:ins w:id="511" w:author="Lane, Stefanie" w:date="2023-09-07T11:19:00Z"/>
                <w:rFonts w:ascii="Calibri" w:eastAsia="Times New Roman" w:hAnsi="Calibri" w:cs="Calibri"/>
                <w:i/>
                <w:iCs/>
                <w:color w:val="000000"/>
                <w:sz w:val="20"/>
                <w:szCs w:val="20"/>
                <w:rPrChange w:id="512" w:author="Lane, Stefanie" w:date="2023-09-07T11:19:00Z">
                  <w:rPr>
                    <w:ins w:id="513" w:author="Lane, Stefanie" w:date="2023-09-07T11:19:00Z"/>
                  </w:rPr>
                </w:rPrChange>
              </w:rPr>
              <w:pPrChange w:id="514" w:author="Lane, Stefanie" w:date="2023-09-07T11:19:00Z">
                <w:pPr/>
              </w:pPrChange>
            </w:pPr>
            <w:ins w:id="515" w:author="Lane, Stefanie" w:date="2023-09-07T11:19:00Z">
              <w:r w:rsidRPr="00F15998">
                <w:rPr>
                  <w:rFonts w:ascii="Calibri" w:eastAsia="Times New Roman" w:hAnsi="Calibri" w:cs="Calibri"/>
                  <w:i/>
                  <w:iCs/>
                  <w:color w:val="000000"/>
                  <w:sz w:val="20"/>
                  <w:szCs w:val="20"/>
                  <w:rPrChange w:id="516" w:author="Lane, Stefanie" w:date="2023-09-07T11:19:00Z">
                    <w:rPr/>
                  </w:rPrChange>
                </w:rPr>
                <w:t>Sagittaria latifolia</w:t>
              </w:r>
            </w:ins>
          </w:p>
        </w:tc>
        <w:tc>
          <w:tcPr>
            <w:tcW w:w="810" w:type="dxa"/>
            <w:tcBorders>
              <w:top w:val="nil"/>
              <w:left w:val="nil"/>
              <w:bottom w:val="single" w:sz="4" w:space="0" w:color="auto"/>
              <w:right w:val="nil"/>
            </w:tcBorders>
            <w:shd w:val="clear" w:color="auto" w:fill="auto"/>
            <w:noWrap/>
            <w:vAlign w:val="bottom"/>
            <w:hideMark/>
          </w:tcPr>
          <w:p w14:paraId="617491AA" w14:textId="77777777" w:rsidR="00F15998" w:rsidRPr="00F15998" w:rsidRDefault="00F15998" w:rsidP="00F15998">
            <w:pPr>
              <w:spacing w:after="0" w:line="240" w:lineRule="auto"/>
              <w:jc w:val="center"/>
              <w:rPr>
                <w:ins w:id="517" w:author="Lane, Stefanie" w:date="2023-09-07T11:19:00Z"/>
                <w:rFonts w:ascii="Calibri" w:eastAsia="Times New Roman" w:hAnsi="Calibri" w:cs="Calibri"/>
                <w:color w:val="000000"/>
                <w:sz w:val="20"/>
                <w:szCs w:val="20"/>
                <w:rPrChange w:id="518" w:author="Lane, Stefanie" w:date="2023-09-07T11:19:00Z">
                  <w:rPr>
                    <w:ins w:id="519" w:author="Lane, Stefanie" w:date="2023-09-07T11:19:00Z"/>
                  </w:rPr>
                </w:rPrChange>
              </w:rPr>
              <w:pPrChange w:id="520" w:author="Lane, Stefanie" w:date="2023-09-07T11:19:00Z">
                <w:pPr>
                  <w:jc w:val="center"/>
                </w:pPr>
              </w:pPrChange>
            </w:pPr>
            <w:ins w:id="521" w:author="Lane, Stefanie" w:date="2023-09-07T11:19:00Z">
              <w:r w:rsidRPr="00F15998">
                <w:rPr>
                  <w:rFonts w:ascii="Calibri" w:eastAsia="Times New Roman" w:hAnsi="Calibri" w:cs="Calibri"/>
                  <w:color w:val="000000"/>
                  <w:sz w:val="20"/>
                  <w:szCs w:val="20"/>
                  <w:rPrChange w:id="522"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5005053E" w14:textId="77777777" w:rsidR="00F15998" w:rsidRPr="00F15998" w:rsidRDefault="00F15998" w:rsidP="00F15998">
            <w:pPr>
              <w:spacing w:after="0" w:line="240" w:lineRule="auto"/>
              <w:jc w:val="center"/>
              <w:rPr>
                <w:ins w:id="523" w:author="Lane, Stefanie" w:date="2023-09-07T11:19:00Z"/>
                <w:rFonts w:ascii="Calibri" w:eastAsia="Times New Roman" w:hAnsi="Calibri" w:cs="Calibri"/>
                <w:color w:val="000000"/>
                <w:sz w:val="20"/>
                <w:szCs w:val="20"/>
                <w:rPrChange w:id="524" w:author="Lane, Stefanie" w:date="2023-09-07T11:19:00Z">
                  <w:rPr>
                    <w:ins w:id="525" w:author="Lane, Stefanie" w:date="2023-09-07T11:19:00Z"/>
                  </w:rPr>
                </w:rPrChange>
              </w:rPr>
              <w:pPrChange w:id="526"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BA6F73C" w14:textId="77777777" w:rsidR="00F15998" w:rsidRPr="00F15998" w:rsidRDefault="00F15998" w:rsidP="00F15998">
            <w:pPr>
              <w:spacing w:after="0" w:line="240" w:lineRule="auto"/>
              <w:rPr>
                <w:ins w:id="527" w:author="Lane, Stefanie" w:date="2023-09-07T11:19:00Z"/>
                <w:rFonts w:ascii="Calibri" w:eastAsia="Times New Roman" w:hAnsi="Calibri" w:cs="Calibri"/>
                <w:i/>
                <w:iCs/>
                <w:color w:val="000000"/>
                <w:sz w:val="20"/>
                <w:szCs w:val="20"/>
                <w:rPrChange w:id="528" w:author="Lane, Stefanie" w:date="2023-09-07T11:19:00Z">
                  <w:rPr>
                    <w:ins w:id="529" w:author="Lane, Stefanie" w:date="2023-09-07T11:19:00Z"/>
                  </w:rPr>
                </w:rPrChange>
              </w:rPr>
              <w:pPrChange w:id="530" w:author="Lane, Stefanie" w:date="2023-09-07T11:19:00Z">
                <w:pPr/>
              </w:pPrChange>
            </w:pPr>
            <w:ins w:id="531" w:author="Lane, Stefanie" w:date="2023-09-07T11:19:00Z">
              <w:r w:rsidRPr="00F15998">
                <w:rPr>
                  <w:rFonts w:ascii="Calibri" w:eastAsia="Times New Roman" w:hAnsi="Calibri" w:cs="Calibri"/>
                  <w:i/>
                  <w:iCs/>
                  <w:color w:val="000000"/>
                  <w:sz w:val="20"/>
                  <w:szCs w:val="20"/>
                  <w:rPrChange w:id="532" w:author="Lane, Stefanie" w:date="2023-09-07T11:19:00Z">
                    <w:rPr/>
                  </w:rPrChange>
                </w:rPr>
                <w:t>Impatiens capensis</w:t>
              </w:r>
            </w:ins>
          </w:p>
        </w:tc>
        <w:tc>
          <w:tcPr>
            <w:tcW w:w="751" w:type="dxa"/>
            <w:tcBorders>
              <w:top w:val="single" w:sz="4" w:space="0" w:color="auto"/>
              <w:left w:val="nil"/>
              <w:bottom w:val="single" w:sz="4" w:space="0" w:color="auto"/>
              <w:right w:val="nil"/>
            </w:tcBorders>
            <w:shd w:val="clear" w:color="auto" w:fill="auto"/>
            <w:noWrap/>
            <w:vAlign w:val="bottom"/>
            <w:hideMark/>
          </w:tcPr>
          <w:p w14:paraId="7F679F38" w14:textId="77777777" w:rsidR="00F15998" w:rsidRPr="00F15998" w:rsidRDefault="00F15998" w:rsidP="00F15998">
            <w:pPr>
              <w:spacing w:after="0" w:line="240" w:lineRule="auto"/>
              <w:jc w:val="center"/>
              <w:rPr>
                <w:ins w:id="533" w:author="Lane, Stefanie" w:date="2023-09-07T11:19:00Z"/>
                <w:rFonts w:ascii="Calibri" w:eastAsia="Times New Roman" w:hAnsi="Calibri" w:cs="Calibri"/>
                <w:color w:val="000000"/>
                <w:sz w:val="20"/>
                <w:szCs w:val="20"/>
                <w:rPrChange w:id="534" w:author="Lane, Stefanie" w:date="2023-09-07T11:19:00Z">
                  <w:rPr>
                    <w:ins w:id="535" w:author="Lane, Stefanie" w:date="2023-09-07T11:19:00Z"/>
                  </w:rPr>
                </w:rPrChange>
              </w:rPr>
              <w:pPrChange w:id="536" w:author="Lane, Stefanie" w:date="2023-09-07T11:19:00Z">
                <w:pPr>
                  <w:jc w:val="center"/>
                </w:pPr>
              </w:pPrChange>
            </w:pPr>
            <w:ins w:id="537" w:author="Lane, Stefanie" w:date="2023-09-07T11:19:00Z">
              <w:r w:rsidRPr="00F15998">
                <w:rPr>
                  <w:rFonts w:ascii="Calibri" w:eastAsia="Times New Roman" w:hAnsi="Calibri" w:cs="Calibri"/>
                  <w:color w:val="000000"/>
                  <w:sz w:val="20"/>
                  <w:szCs w:val="20"/>
                  <w:rPrChange w:id="538" w:author="Lane, Stefanie" w:date="2023-09-07T11:19:00Z">
                    <w:rPr/>
                  </w:rPrChange>
                </w:rPr>
                <w:t>0.01</w:t>
              </w:r>
            </w:ins>
          </w:p>
        </w:tc>
        <w:tc>
          <w:tcPr>
            <w:tcW w:w="262" w:type="dxa"/>
            <w:tcBorders>
              <w:top w:val="nil"/>
              <w:left w:val="nil"/>
              <w:bottom w:val="nil"/>
              <w:right w:val="nil"/>
            </w:tcBorders>
            <w:shd w:val="clear" w:color="auto" w:fill="auto"/>
            <w:noWrap/>
            <w:vAlign w:val="bottom"/>
            <w:hideMark/>
          </w:tcPr>
          <w:p w14:paraId="4554333C" w14:textId="77777777" w:rsidR="00F15998" w:rsidRPr="00F15998" w:rsidRDefault="00F15998" w:rsidP="00F15998">
            <w:pPr>
              <w:spacing w:after="0" w:line="240" w:lineRule="auto"/>
              <w:jc w:val="center"/>
              <w:rPr>
                <w:ins w:id="539" w:author="Lane, Stefanie" w:date="2023-09-07T11:19:00Z"/>
                <w:rFonts w:ascii="Calibri" w:eastAsia="Times New Roman" w:hAnsi="Calibri" w:cs="Calibri"/>
                <w:color w:val="000000"/>
                <w:sz w:val="20"/>
                <w:szCs w:val="20"/>
                <w:rPrChange w:id="540" w:author="Lane, Stefanie" w:date="2023-09-07T11:19:00Z">
                  <w:rPr>
                    <w:ins w:id="541" w:author="Lane, Stefanie" w:date="2023-09-07T11:19:00Z"/>
                  </w:rPr>
                </w:rPrChange>
              </w:rPr>
              <w:pPrChange w:id="542"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4A3E636E" w14:textId="77777777" w:rsidR="00F15998" w:rsidRPr="00F15998" w:rsidRDefault="00F15998" w:rsidP="00F15998">
            <w:pPr>
              <w:spacing w:after="0" w:line="240" w:lineRule="auto"/>
              <w:rPr>
                <w:ins w:id="543" w:author="Lane, Stefanie" w:date="2023-09-07T11:19:00Z"/>
                <w:rFonts w:ascii="Times New Roman" w:eastAsia="Times New Roman" w:hAnsi="Times New Roman" w:cs="Times New Roman"/>
                <w:sz w:val="20"/>
                <w:szCs w:val="20"/>
                <w:rPrChange w:id="544" w:author="Lane, Stefanie" w:date="2023-09-07T11:19:00Z">
                  <w:rPr>
                    <w:ins w:id="545" w:author="Lane, Stefanie" w:date="2023-09-07T11:19:00Z"/>
                  </w:rPr>
                </w:rPrChange>
              </w:rPr>
              <w:pPrChange w:id="546"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56795C9C" w14:textId="77777777" w:rsidR="00F15998" w:rsidRPr="00F15998" w:rsidRDefault="00F15998" w:rsidP="00F15998">
            <w:pPr>
              <w:spacing w:after="0" w:line="240" w:lineRule="auto"/>
              <w:jc w:val="center"/>
              <w:rPr>
                <w:ins w:id="547" w:author="Lane, Stefanie" w:date="2023-09-07T11:19:00Z"/>
                <w:rFonts w:ascii="Calibri" w:eastAsia="Times New Roman" w:hAnsi="Calibri" w:cs="Calibri"/>
                <w:color w:val="000000"/>
                <w:sz w:val="20"/>
                <w:szCs w:val="20"/>
                <w:rPrChange w:id="548" w:author="Lane, Stefanie" w:date="2023-09-07T11:19:00Z">
                  <w:rPr>
                    <w:ins w:id="549" w:author="Lane, Stefanie" w:date="2023-09-07T11:19:00Z"/>
                  </w:rPr>
                </w:rPrChange>
              </w:rPr>
              <w:pPrChange w:id="550" w:author="Lane, Stefanie" w:date="2023-09-07T11:19:00Z">
                <w:pPr>
                  <w:jc w:val="center"/>
                </w:pPr>
              </w:pPrChange>
            </w:pPr>
            <w:ins w:id="551" w:author="Lane, Stefanie" w:date="2023-09-07T11:19:00Z">
              <w:r w:rsidRPr="00F15998">
                <w:rPr>
                  <w:rFonts w:ascii="Calibri" w:eastAsia="Times New Roman" w:hAnsi="Calibri" w:cs="Calibri"/>
                  <w:color w:val="000000"/>
                  <w:sz w:val="20"/>
                  <w:szCs w:val="20"/>
                  <w:rPrChange w:id="552" w:author="Lane, Stefanie" w:date="2023-09-07T11:19:00Z">
                    <w:rPr/>
                  </w:rPrChange>
                </w:rPr>
                <w:t> </w:t>
              </w:r>
            </w:ins>
          </w:p>
        </w:tc>
      </w:tr>
      <w:tr w:rsidR="00F15998" w:rsidRPr="00F15998" w14:paraId="602FDF45" w14:textId="77777777" w:rsidTr="00F15998">
        <w:trPr>
          <w:divId w:val="2099981738"/>
          <w:trHeight w:val="270"/>
          <w:ins w:id="553"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7AC179C2" w14:textId="77777777" w:rsidR="00F15998" w:rsidRPr="00F15998" w:rsidRDefault="00F15998" w:rsidP="00F15998">
            <w:pPr>
              <w:spacing w:after="0" w:line="240" w:lineRule="auto"/>
              <w:rPr>
                <w:ins w:id="554" w:author="Lane, Stefanie" w:date="2023-09-07T11:19:00Z"/>
                <w:rFonts w:ascii="Calibri" w:eastAsia="Times New Roman" w:hAnsi="Calibri" w:cs="Calibri"/>
                <w:color w:val="000000"/>
                <w:sz w:val="20"/>
                <w:szCs w:val="20"/>
                <w:rPrChange w:id="555" w:author="Lane, Stefanie" w:date="2023-09-07T11:19:00Z">
                  <w:rPr>
                    <w:ins w:id="556" w:author="Lane, Stefanie" w:date="2023-09-07T11:19:00Z"/>
                  </w:rPr>
                </w:rPrChange>
              </w:rPr>
              <w:pPrChange w:id="557" w:author="Lane, Stefanie" w:date="2023-09-07T11:19:00Z">
                <w:pPr/>
              </w:pPrChange>
            </w:pPr>
          </w:p>
        </w:tc>
        <w:tc>
          <w:tcPr>
            <w:tcW w:w="2149" w:type="dxa"/>
            <w:tcBorders>
              <w:top w:val="nil"/>
              <w:left w:val="nil"/>
              <w:bottom w:val="single" w:sz="8" w:space="0" w:color="auto"/>
              <w:right w:val="nil"/>
            </w:tcBorders>
            <w:shd w:val="clear" w:color="auto" w:fill="auto"/>
            <w:noWrap/>
            <w:vAlign w:val="bottom"/>
            <w:hideMark/>
          </w:tcPr>
          <w:p w14:paraId="6B68FE63" w14:textId="77777777" w:rsidR="00F15998" w:rsidRPr="00F15998" w:rsidRDefault="00F15998" w:rsidP="00F15998">
            <w:pPr>
              <w:spacing w:after="0" w:line="240" w:lineRule="auto"/>
              <w:rPr>
                <w:ins w:id="558" w:author="Lane, Stefanie" w:date="2023-09-07T11:19:00Z"/>
                <w:rFonts w:ascii="Calibri" w:eastAsia="Times New Roman" w:hAnsi="Calibri" w:cs="Calibri"/>
                <w:i/>
                <w:iCs/>
                <w:color w:val="000000"/>
                <w:sz w:val="20"/>
                <w:szCs w:val="20"/>
                <w:rPrChange w:id="559" w:author="Lane, Stefanie" w:date="2023-09-07T11:19:00Z">
                  <w:rPr>
                    <w:ins w:id="560" w:author="Lane, Stefanie" w:date="2023-09-07T11:19:00Z"/>
                  </w:rPr>
                </w:rPrChange>
              </w:rPr>
              <w:pPrChange w:id="561" w:author="Lane, Stefanie" w:date="2023-09-07T11:19:00Z">
                <w:pPr/>
              </w:pPrChange>
            </w:pPr>
            <w:ins w:id="562" w:author="Lane, Stefanie" w:date="2023-09-07T11:19:00Z">
              <w:r w:rsidRPr="00F15998">
                <w:rPr>
                  <w:rFonts w:ascii="Calibri" w:eastAsia="Times New Roman" w:hAnsi="Calibri" w:cs="Calibri"/>
                  <w:i/>
                  <w:iCs/>
                  <w:color w:val="000000"/>
                  <w:sz w:val="20"/>
                  <w:szCs w:val="20"/>
                  <w:rPrChange w:id="563" w:author="Lane, Stefanie" w:date="2023-09-07T11:19:00Z">
                    <w:rPr/>
                  </w:rPrChange>
                </w:rPr>
                <w:t>Schoenoplectus tabernaemontani</w:t>
              </w:r>
            </w:ins>
          </w:p>
        </w:tc>
        <w:tc>
          <w:tcPr>
            <w:tcW w:w="810" w:type="dxa"/>
            <w:tcBorders>
              <w:top w:val="nil"/>
              <w:left w:val="nil"/>
              <w:bottom w:val="single" w:sz="8" w:space="0" w:color="auto"/>
              <w:right w:val="nil"/>
            </w:tcBorders>
            <w:shd w:val="clear" w:color="auto" w:fill="auto"/>
            <w:noWrap/>
            <w:vAlign w:val="bottom"/>
            <w:hideMark/>
          </w:tcPr>
          <w:p w14:paraId="35F3FFFF" w14:textId="77777777" w:rsidR="00F15998" w:rsidRPr="00F15998" w:rsidRDefault="00F15998" w:rsidP="00F15998">
            <w:pPr>
              <w:spacing w:after="0" w:line="240" w:lineRule="auto"/>
              <w:rPr>
                <w:ins w:id="564" w:author="Lane, Stefanie" w:date="2023-09-07T11:19:00Z"/>
                <w:rFonts w:ascii="Calibri" w:eastAsia="Times New Roman" w:hAnsi="Calibri" w:cs="Calibri"/>
                <w:color w:val="000000"/>
                <w:sz w:val="20"/>
                <w:szCs w:val="20"/>
                <w:rPrChange w:id="565" w:author="Lane, Stefanie" w:date="2023-09-07T11:19:00Z">
                  <w:rPr>
                    <w:ins w:id="566" w:author="Lane, Stefanie" w:date="2023-09-07T11:19:00Z"/>
                  </w:rPr>
                </w:rPrChange>
              </w:rPr>
              <w:pPrChange w:id="567" w:author="Lane, Stefanie" w:date="2023-09-07T11:19:00Z">
                <w:pPr/>
              </w:pPrChange>
            </w:pPr>
            <w:ins w:id="568" w:author="Lane, Stefanie" w:date="2023-09-07T11:19:00Z">
              <w:r w:rsidRPr="00F15998">
                <w:rPr>
                  <w:rFonts w:ascii="Calibri" w:eastAsia="Times New Roman" w:hAnsi="Calibri" w:cs="Calibri"/>
                  <w:color w:val="000000"/>
                  <w:sz w:val="20"/>
                  <w:szCs w:val="20"/>
                  <w:rPrChange w:id="569" w:author="Lane, Stefanie" w:date="2023-09-07T11:19:00Z">
                    <w:rPr/>
                  </w:rPrChange>
                </w:rPr>
                <w:t>&lt; 0.01</w:t>
              </w:r>
            </w:ins>
          </w:p>
        </w:tc>
        <w:tc>
          <w:tcPr>
            <w:tcW w:w="300" w:type="dxa"/>
            <w:tcBorders>
              <w:top w:val="nil"/>
              <w:left w:val="nil"/>
              <w:bottom w:val="single" w:sz="8" w:space="0" w:color="auto"/>
              <w:right w:val="nil"/>
            </w:tcBorders>
            <w:shd w:val="clear" w:color="auto" w:fill="auto"/>
            <w:noWrap/>
            <w:vAlign w:val="bottom"/>
            <w:hideMark/>
          </w:tcPr>
          <w:p w14:paraId="6CB09FFE" w14:textId="77777777" w:rsidR="00F15998" w:rsidRPr="00F15998" w:rsidRDefault="00F15998" w:rsidP="00F15998">
            <w:pPr>
              <w:spacing w:after="0" w:line="240" w:lineRule="auto"/>
              <w:rPr>
                <w:ins w:id="570" w:author="Lane, Stefanie" w:date="2023-09-07T11:19:00Z"/>
                <w:rFonts w:ascii="Calibri" w:eastAsia="Times New Roman" w:hAnsi="Calibri" w:cs="Calibri"/>
                <w:color w:val="000000"/>
                <w:sz w:val="20"/>
                <w:szCs w:val="20"/>
                <w:rPrChange w:id="571" w:author="Lane, Stefanie" w:date="2023-09-07T11:19:00Z">
                  <w:rPr>
                    <w:ins w:id="572" w:author="Lane, Stefanie" w:date="2023-09-07T11:19:00Z"/>
                  </w:rPr>
                </w:rPrChange>
              </w:rPr>
              <w:pPrChange w:id="573" w:author="Lane, Stefanie" w:date="2023-09-07T11:19:00Z">
                <w:pPr/>
              </w:pPrChange>
            </w:pPr>
            <w:ins w:id="574" w:author="Lane, Stefanie" w:date="2023-09-07T11:19:00Z">
              <w:r w:rsidRPr="00F15998">
                <w:rPr>
                  <w:rFonts w:ascii="Calibri" w:eastAsia="Times New Roman" w:hAnsi="Calibri" w:cs="Calibri"/>
                  <w:color w:val="000000"/>
                  <w:sz w:val="20"/>
                  <w:szCs w:val="20"/>
                  <w:rPrChange w:id="575" w:author="Lane, Stefanie" w:date="2023-09-07T11:19:00Z">
                    <w:rPr/>
                  </w:rPrChange>
                </w:rPr>
                <w:t> </w:t>
              </w:r>
            </w:ins>
          </w:p>
        </w:tc>
        <w:tc>
          <w:tcPr>
            <w:tcW w:w="2189" w:type="dxa"/>
            <w:tcBorders>
              <w:top w:val="nil"/>
              <w:left w:val="nil"/>
              <w:bottom w:val="single" w:sz="8" w:space="0" w:color="auto"/>
              <w:right w:val="nil"/>
            </w:tcBorders>
            <w:shd w:val="clear" w:color="auto" w:fill="auto"/>
            <w:noWrap/>
            <w:vAlign w:val="bottom"/>
            <w:hideMark/>
          </w:tcPr>
          <w:p w14:paraId="4EF6C29E" w14:textId="77777777" w:rsidR="00F15998" w:rsidRPr="00F15998" w:rsidRDefault="00F15998" w:rsidP="00F15998">
            <w:pPr>
              <w:spacing w:after="0" w:line="240" w:lineRule="auto"/>
              <w:rPr>
                <w:ins w:id="576" w:author="Lane, Stefanie" w:date="2023-09-07T11:19:00Z"/>
                <w:rFonts w:ascii="Calibri" w:eastAsia="Times New Roman" w:hAnsi="Calibri" w:cs="Calibri"/>
                <w:i/>
                <w:iCs/>
                <w:color w:val="000000"/>
                <w:sz w:val="20"/>
                <w:szCs w:val="20"/>
                <w:rPrChange w:id="577" w:author="Lane, Stefanie" w:date="2023-09-07T11:19:00Z">
                  <w:rPr>
                    <w:ins w:id="578" w:author="Lane, Stefanie" w:date="2023-09-07T11:19:00Z"/>
                  </w:rPr>
                </w:rPrChange>
              </w:rPr>
              <w:pPrChange w:id="579" w:author="Lane, Stefanie" w:date="2023-09-07T11:19:00Z">
                <w:pPr/>
              </w:pPrChange>
            </w:pPr>
            <w:ins w:id="580" w:author="Lane, Stefanie" w:date="2023-09-07T11:19:00Z">
              <w:r w:rsidRPr="00F15998">
                <w:rPr>
                  <w:rFonts w:ascii="Calibri" w:eastAsia="Times New Roman" w:hAnsi="Calibri" w:cs="Calibri"/>
                  <w:i/>
                  <w:iCs/>
                  <w:color w:val="000000"/>
                  <w:sz w:val="20"/>
                  <w:szCs w:val="20"/>
                  <w:rPrChange w:id="581" w:author="Lane, Stefanie" w:date="2023-09-07T11:19:00Z">
                    <w:rPr/>
                  </w:rPrChange>
                </w:rPr>
                <w:t> </w:t>
              </w:r>
            </w:ins>
          </w:p>
        </w:tc>
        <w:tc>
          <w:tcPr>
            <w:tcW w:w="751" w:type="dxa"/>
            <w:tcBorders>
              <w:top w:val="nil"/>
              <w:left w:val="nil"/>
              <w:bottom w:val="single" w:sz="8" w:space="0" w:color="auto"/>
              <w:right w:val="nil"/>
            </w:tcBorders>
            <w:shd w:val="clear" w:color="auto" w:fill="auto"/>
            <w:noWrap/>
            <w:vAlign w:val="bottom"/>
            <w:hideMark/>
          </w:tcPr>
          <w:p w14:paraId="6B94FE3D" w14:textId="77777777" w:rsidR="00F15998" w:rsidRPr="00F15998" w:rsidRDefault="00F15998" w:rsidP="00F15998">
            <w:pPr>
              <w:spacing w:after="0" w:line="240" w:lineRule="auto"/>
              <w:jc w:val="center"/>
              <w:rPr>
                <w:ins w:id="582" w:author="Lane, Stefanie" w:date="2023-09-07T11:19:00Z"/>
                <w:rFonts w:ascii="Calibri" w:eastAsia="Times New Roman" w:hAnsi="Calibri" w:cs="Calibri"/>
                <w:color w:val="000000"/>
                <w:sz w:val="20"/>
                <w:szCs w:val="20"/>
                <w:rPrChange w:id="583" w:author="Lane, Stefanie" w:date="2023-09-07T11:19:00Z">
                  <w:rPr>
                    <w:ins w:id="584" w:author="Lane, Stefanie" w:date="2023-09-07T11:19:00Z"/>
                  </w:rPr>
                </w:rPrChange>
              </w:rPr>
              <w:pPrChange w:id="585" w:author="Lane, Stefanie" w:date="2023-09-07T11:19:00Z">
                <w:pPr>
                  <w:jc w:val="center"/>
                </w:pPr>
              </w:pPrChange>
            </w:pPr>
            <w:ins w:id="586" w:author="Lane, Stefanie" w:date="2023-09-07T11:19:00Z">
              <w:r w:rsidRPr="00F15998">
                <w:rPr>
                  <w:rFonts w:ascii="Calibri" w:eastAsia="Times New Roman" w:hAnsi="Calibri" w:cs="Calibri"/>
                  <w:color w:val="000000"/>
                  <w:sz w:val="20"/>
                  <w:szCs w:val="20"/>
                  <w:rPrChange w:id="587" w:author="Lane, Stefanie" w:date="2023-09-07T11:19:00Z">
                    <w:rPr/>
                  </w:rPrChange>
                </w:rPr>
                <w:t> </w:t>
              </w:r>
            </w:ins>
          </w:p>
        </w:tc>
        <w:tc>
          <w:tcPr>
            <w:tcW w:w="262" w:type="dxa"/>
            <w:tcBorders>
              <w:top w:val="nil"/>
              <w:left w:val="nil"/>
              <w:bottom w:val="single" w:sz="8" w:space="0" w:color="auto"/>
              <w:right w:val="nil"/>
            </w:tcBorders>
            <w:shd w:val="clear" w:color="auto" w:fill="auto"/>
            <w:noWrap/>
            <w:vAlign w:val="bottom"/>
            <w:hideMark/>
          </w:tcPr>
          <w:p w14:paraId="4DEA5801" w14:textId="77777777" w:rsidR="00F15998" w:rsidRPr="00F15998" w:rsidRDefault="00F15998" w:rsidP="00F15998">
            <w:pPr>
              <w:spacing w:after="0" w:line="240" w:lineRule="auto"/>
              <w:rPr>
                <w:ins w:id="588" w:author="Lane, Stefanie" w:date="2023-09-07T11:19:00Z"/>
                <w:rFonts w:ascii="Calibri" w:eastAsia="Times New Roman" w:hAnsi="Calibri" w:cs="Calibri"/>
                <w:color w:val="000000"/>
                <w:sz w:val="20"/>
                <w:szCs w:val="20"/>
                <w:rPrChange w:id="589" w:author="Lane, Stefanie" w:date="2023-09-07T11:19:00Z">
                  <w:rPr>
                    <w:ins w:id="590" w:author="Lane, Stefanie" w:date="2023-09-07T11:19:00Z"/>
                  </w:rPr>
                </w:rPrChange>
              </w:rPr>
              <w:pPrChange w:id="591" w:author="Lane, Stefanie" w:date="2023-09-07T11:19:00Z">
                <w:pPr/>
              </w:pPrChange>
            </w:pPr>
            <w:ins w:id="592" w:author="Lane, Stefanie" w:date="2023-09-07T11:19:00Z">
              <w:r w:rsidRPr="00F15998">
                <w:rPr>
                  <w:rFonts w:ascii="Calibri" w:eastAsia="Times New Roman" w:hAnsi="Calibri" w:cs="Calibri"/>
                  <w:color w:val="000000"/>
                  <w:sz w:val="20"/>
                  <w:szCs w:val="20"/>
                  <w:rPrChange w:id="593" w:author="Lane, Stefanie" w:date="2023-09-07T11:19:00Z">
                    <w:rPr/>
                  </w:rPrChange>
                </w:rPr>
                <w:t> </w:t>
              </w:r>
            </w:ins>
          </w:p>
        </w:tc>
        <w:tc>
          <w:tcPr>
            <w:tcW w:w="2007" w:type="dxa"/>
            <w:tcBorders>
              <w:top w:val="nil"/>
              <w:left w:val="nil"/>
              <w:bottom w:val="single" w:sz="8" w:space="0" w:color="auto"/>
              <w:right w:val="nil"/>
            </w:tcBorders>
            <w:shd w:val="clear" w:color="auto" w:fill="auto"/>
            <w:noWrap/>
            <w:vAlign w:val="bottom"/>
            <w:hideMark/>
          </w:tcPr>
          <w:p w14:paraId="323F034B" w14:textId="77777777" w:rsidR="00F15998" w:rsidRPr="00F15998" w:rsidRDefault="00F15998" w:rsidP="00F15998">
            <w:pPr>
              <w:spacing w:after="0" w:line="240" w:lineRule="auto"/>
              <w:rPr>
                <w:ins w:id="594" w:author="Lane, Stefanie" w:date="2023-09-07T11:19:00Z"/>
                <w:rFonts w:ascii="Calibri" w:eastAsia="Times New Roman" w:hAnsi="Calibri" w:cs="Calibri"/>
                <w:i/>
                <w:iCs/>
                <w:color w:val="000000"/>
                <w:sz w:val="20"/>
                <w:szCs w:val="20"/>
                <w:rPrChange w:id="595" w:author="Lane, Stefanie" w:date="2023-09-07T11:19:00Z">
                  <w:rPr>
                    <w:ins w:id="596" w:author="Lane, Stefanie" w:date="2023-09-07T11:19:00Z"/>
                  </w:rPr>
                </w:rPrChange>
              </w:rPr>
              <w:pPrChange w:id="597" w:author="Lane, Stefanie" w:date="2023-09-07T11:19:00Z">
                <w:pPr/>
              </w:pPrChange>
            </w:pPr>
            <w:ins w:id="598" w:author="Lane, Stefanie" w:date="2023-09-07T11:19:00Z">
              <w:r w:rsidRPr="00F15998">
                <w:rPr>
                  <w:rFonts w:ascii="Calibri" w:eastAsia="Times New Roman" w:hAnsi="Calibri" w:cs="Calibri"/>
                  <w:i/>
                  <w:iCs/>
                  <w:color w:val="000000"/>
                  <w:sz w:val="20"/>
                  <w:szCs w:val="20"/>
                  <w:rPrChange w:id="599" w:author="Lane, Stefanie" w:date="2023-09-07T11:19: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366E216C" w14:textId="77777777" w:rsidR="00F15998" w:rsidRPr="00F15998" w:rsidRDefault="00F15998" w:rsidP="00F15998">
            <w:pPr>
              <w:spacing w:after="0" w:line="240" w:lineRule="auto"/>
              <w:jc w:val="center"/>
              <w:rPr>
                <w:ins w:id="600" w:author="Lane, Stefanie" w:date="2023-09-07T11:19:00Z"/>
                <w:rFonts w:ascii="Calibri" w:eastAsia="Times New Roman" w:hAnsi="Calibri" w:cs="Calibri"/>
                <w:color w:val="000000"/>
                <w:sz w:val="20"/>
                <w:szCs w:val="20"/>
                <w:rPrChange w:id="601" w:author="Lane, Stefanie" w:date="2023-09-07T11:19:00Z">
                  <w:rPr>
                    <w:ins w:id="602" w:author="Lane, Stefanie" w:date="2023-09-07T11:19:00Z"/>
                  </w:rPr>
                </w:rPrChange>
              </w:rPr>
              <w:pPrChange w:id="603" w:author="Lane, Stefanie" w:date="2023-09-07T11:19:00Z">
                <w:pPr>
                  <w:jc w:val="center"/>
                </w:pPr>
              </w:pPrChange>
            </w:pPr>
            <w:ins w:id="604" w:author="Lane, Stefanie" w:date="2023-09-07T11:19:00Z">
              <w:r w:rsidRPr="00F15998">
                <w:rPr>
                  <w:rFonts w:ascii="Calibri" w:eastAsia="Times New Roman" w:hAnsi="Calibri" w:cs="Calibri"/>
                  <w:color w:val="000000"/>
                  <w:sz w:val="20"/>
                  <w:szCs w:val="20"/>
                  <w:rPrChange w:id="605" w:author="Lane, Stefanie" w:date="2023-09-07T11:19:00Z">
                    <w:rPr/>
                  </w:rPrChange>
                </w:rPr>
                <w:t> </w:t>
              </w:r>
            </w:ins>
          </w:p>
        </w:tc>
      </w:tr>
      <w:tr w:rsidR="00F15998" w:rsidRPr="00F15998" w14:paraId="59848959" w14:textId="77777777" w:rsidTr="00F15998">
        <w:trPr>
          <w:divId w:val="2099981738"/>
          <w:trHeight w:val="270"/>
          <w:ins w:id="606" w:author="Lane, Stefanie" w:date="2023-09-07T11:19:00Z"/>
        </w:trPr>
        <w:tc>
          <w:tcPr>
            <w:tcW w:w="1091" w:type="dxa"/>
            <w:tcBorders>
              <w:top w:val="nil"/>
              <w:left w:val="nil"/>
              <w:bottom w:val="nil"/>
              <w:right w:val="nil"/>
            </w:tcBorders>
            <w:shd w:val="clear" w:color="auto" w:fill="auto"/>
            <w:vAlign w:val="bottom"/>
            <w:hideMark/>
          </w:tcPr>
          <w:p w14:paraId="6E4B129F" w14:textId="77777777" w:rsidR="00F15998" w:rsidRPr="00F15998" w:rsidRDefault="00F15998" w:rsidP="00F15998">
            <w:pPr>
              <w:spacing w:after="0" w:line="240" w:lineRule="auto"/>
              <w:jc w:val="center"/>
              <w:rPr>
                <w:ins w:id="607" w:author="Lane, Stefanie" w:date="2023-09-07T11:19:00Z"/>
                <w:rFonts w:ascii="Calibri" w:eastAsia="Times New Roman" w:hAnsi="Calibri" w:cs="Calibri"/>
                <w:color w:val="000000"/>
                <w:sz w:val="20"/>
                <w:szCs w:val="20"/>
                <w:rPrChange w:id="608" w:author="Lane, Stefanie" w:date="2023-09-07T11:19:00Z">
                  <w:rPr>
                    <w:ins w:id="609" w:author="Lane, Stefanie" w:date="2023-09-07T11:19:00Z"/>
                  </w:rPr>
                </w:rPrChange>
              </w:rPr>
              <w:pPrChange w:id="610" w:author="Lane, Stefanie" w:date="2023-09-07T11:19:00Z">
                <w:pPr>
                  <w:jc w:val="center"/>
                </w:pPr>
              </w:pPrChange>
            </w:pPr>
          </w:p>
        </w:tc>
        <w:tc>
          <w:tcPr>
            <w:tcW w:w="2149" w:type="dxa"/>
            <w:tcBorders>
              <w:top w:val="nil"/>
              <w:left w:val="nil"/>
              <w:bottom w:val="nil"/>
              <w:right w:val="nil"/>
            </w:tcBorders>
            <w:shd w:val="clear" w:color="auto" w:fill="auto"/>
            <w:noWrap/>
            <w:vAlign w:val="bottom"/>
            <w:hideMark/>
          </w:tcPr>
          <w:p w14:paraId="51165FC3" w14:textId="77777777" w:rsidR="00F15998" w:rsidRPr="00F15998" w:rsidRDefault="00F15998" w:rsidP="00F15998">
            <w:pPr>
              <w:spacing w:after="0" w:line="240" w:lineRule="auto"/>
              <w:rPr>
                <w:ins w:id="611" w:author="Lane, Stefanie" w:date="2023-09-07T11:19:00Z"/>
                <w:rFonts w:ascii="Times New Roman" w:eastAsia="Times New Roman" w:hAnsi="Times New Roman" w:cs="Times New Roman"/>
                <w:sz w:val="20"/>
                <w:szCs w:val="20"/>
                <w:rPrChange w:id="612" w:author="Lane, Stefanie" w:date="2023-09-07T11:19:00Z">
                  <w:rPr>
                    <w:ins w:id="613" w:author="Lane, Stefanie" w:date="2023-09-07T11:19:00Z"/>
                  </w:rPr>
                </w:rPrChange>
              </w:rPr>
              <w:pPrChange w:id="614" w:author="Lane, Stefanie" w:date="2023-09-07T11:19:00Z">
                <w:pPr/>
              </w:pPrChange>
            </w:pPr>
          </w:p>
        </w:tc>
        <w:tc>
          <w:tcPr>
            <w:tcW w:w="810" w:type="dxa"/>
            <w:tcBorders>
              <w:top w:val="nil"/>
              <w:left w:val="nil"/>
              <w:bottom w:val="nil"/>
              <w:right w:val="nil"/>
            </w:tcBorders>
            <w:shd w:val="clear" w:color="auto" w:fill="auto"/>
            <w:noWrap/>
            <w:vAlign w:val="bottom"/>
            <w:hideMark/>
          </w:tcPr>
          <w:p w14:paraId="62649B5F" w14:textId="77777777" w:rsidR="00F15998" w:rsidRPr="00F15998" w:rsidRDefault="00F15998" w:rsidP="00F15998">
            <w:pPr>
              <w:spacing w:after="0" w:line="240" w:lineRule="auto"/>
              <w:rPr>
                <w:ins w:id="615" w:author="Lane, Stefanie" w:date="2023-09-07T11:19:00Z"/>
                <w:rFonts w:ascii="Times New Roman" w:eastAsia="Times New Roman" w:hAnsi="Times New Roman" w:cs="Times New Roman"/>
                <w:sz w:val="20"/>
                <w:szCs w:val="20"/>
                <w:rPrChange w:id="616" w:author="Lane, Stefanie" w:date="2023-09-07T11:19:00Z">
                  <w:rPr>
                    <w:ins w:id="617" w:author="Lane, Stefanie" w:date="2023-09-07T11:19:00Z"/>
                  </w:rPr>
                </w:rPrChange>
              </w:rPr>
              <w:pPrChange w:id="618" w:author="Lane, Stefanie" w:date="2023-09-07T11:19:00Z">
                <w:pPr/>
              </w:pPrChange>
            </w:pPr>
          </w:p>
        </w:tc>
        <w:tc>
          <w:tcPr>
            <w:tcW w:w="300" w:type="dxa"/>
            <w:tcBorders>
              <w:top w:val="nil"/>
              <w:left w:val="nil"/>
              <w:bottom w:val="nil"/>
              <w:right w:val="nil"/>
            </w:tcBorders>
            <w:shd w:val="clear" w:color="auto" w:fill="auto"/>
            <w:noWrap/>
            <w:vAlign w:val="bottom"/>
            <w:hideMark/>
          </w:tcPr>
          <w:p w14:paraId="48A97C0E" w14:textId="77777777" w:rsidR="00F15998" w:rsidRPr="00F15998" w:rsidRDefault="00F15998" w:rsidP="00F15998">
            <w:pPr>
              <w:spacing w:after="0" w:line="240" w:lineRule="auto"/>
              <w:jc w:val="center"/>
              <w:rPr>
                <w:ins w:id="619" w:author="Lane, Stefanie" w:date="2023-09-07T11:19:00Z"/>
                <w:rFonts w:ascii="Times New Roman" w:eastAsia="Times New Roman" w:hAnsi="Times New Roman" w:cs="Times New Roman"/>
                <w:sz w:val="20"/>
                <w:szCs w:val="20"/>
                <w:rPrChange w:id="620" w:author="Lane, Stefanie" w:date="2023-09-07T11:19:00Z">
                  <w:rPr>
                    <w:ins w:id="621" w:author="Lane, Stefanie" w:date="2023-09-07T11:19:00Z"/>
                  </w:rPr>
                </w:rPrChange>
              </w:rPr>
              <w:pPrChange w:id="622"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2908F82F" w14:textId="77777777" w:rsidR="00F15998" w:rsidRPr="00F15998" w:rsidRDefault="00F15998" w:rsidP="00F15998">
            <w:pPr>
              <w:spacing w:after="0" w:line="240" w:lineRule="auto"/>
              <w:rPr>
                <w:ins w:id="623" w:author="Lane, Stefanie" w:date="2023-09-07T11:19:00Z"/>
                <w:rFonts w:ascii="Times New Roman" w:eastAsia="Times New Roman" w:hAnsi="Times New Roman" w:cs="Times New Roman"/>
                <w:sz w:val="20"/>
                <w:szCs w:val="20"/>
                <w:rPrChange w:id="624" w:author="Lane, Stefanie" w:date="2023-09-07T11:19:00Z">
                  <w:rPr>
                    <w:ins w:id="625" w:author="Lane, Stefanie" w:date="2023-09-07T11:19:00Z"/>
                  </w:rPr>
                </w:rPrChange>
              </w:rPr>
              <w:pPrChange w:id="626" w:author="Lane, Stefanie" w:date="2023-09-07T11:19:00Z">
                <w:pPr/>
              </w:pPrChange>
            </w:pPr>
          </w:p>
        </w:tc>
        <w:tc>
          <w:tcPr>
            <w:tcW w:w="751" w:type="dxa"/>
            <w:tcBorders>
              <w:top w:val="nil"/>
              <w:left w:val="nil"/>
              <w:bottom w:val="nil"/>
              <w:right w:val="nil"/>
            </w:tcBorders>
            <w:shd w:val="clear" w:color="auto" w:fill="auto"/>
            <w:noWrap/>
            <w:vAlign w:val="bottom"/>
            <w:hideMark/>
          </w:tcPr>
          <w:p w14:paraId="5825E768" w14:textId="77777777" w:rsidR="00F15998" w:rsidRPr="00F15998" w:rsidRDefault="00F15998" w:rsidP="00F15998">
            <w:pPr>
              <w:spacing w:after="0" w:line="240" w:lineRule="auto"/>
              <w:rPr>
                <w:ins w:id="627" w:author="Lane, Stefanie" w:date="2023-09-07T11:19:00Z"/>
                <w:rFonts w:ascii="Times New Roman" w:eastAsia="Times New Roman" w:hAnsi="Times New Roman" w:cs="Times New Roman"/>
                <w:sz w:val="20"/>
                <w:szCs w:val="20"/>
                <w:rPrChange w:id="628" w:author="Lane, Stefanie" w:date="2023-09-07T11:19:00Z">
                  <w:rPr>
                    <w:ins w:id="629" w:author="Lane, Stefanie" w:date="2023-09-07T11:19:00Z"/>
                  </w:rPr>
                </w:rPrChange>
              </w:rPr>
              <w:pPrChange w:id="630" w:author="Lane, Stefanie" w:date="2023-09-07T11:19:00Z">
                <w:pPr/>
              </w:pPrChange>
            </w:pPr>
          </w:p>
        </w:tc>
        <w:tc>
          <w:tcPr>
            <w:tcW w:w="262" w:type="dxa"/>
            <w:tcBorders>
              <w:top w:val="nil"/>
              <w:left w:val="nil"/>
              <w:bottom w:val="nil"/>
              <w:right w:val="nil"/>
            </w:tcBorders>
            <w:shd w:val="clear" w:color="auto" w:fill="auto"/>
            <w:noWrap/>
            <w:vAlign w:val="bottom"/>
            <w:hideMark/>
          </w:tcPr>
          <w:p w14:paraId="412B73CC" w14:textId="77777777" w:rsidR="00F15998" w:rsidRPr="00F15998" w:rsidRDefault="00F15998" w:rsidP="00F15998">
            <w:pPr>
              <w:spacing w:after="0" w:line="240" w:lineRule="auto"/>
              <w:jc w:val="center"/>
              <w:rPr>
                <w:ins w:id="631" w:author="Lane, Stefanie" w:date="2023-09-07T11:19:00Z"/>
                <w:rFonts w:ascii="Times New Roman" w:eastAsia="Times New Roman" w:hAnsi="Times New Roman" w:cs="Times New Roman"/>
                <w:sz w:val="20"/>
                <w:szCs w:val="20"/>
                <w:rPrChange w:id="632" w:author="Lane, Stefanie" w:date="2023-09-07T11:19:00Z">
                  <w:rPr>
                    <w:ins w:id="633" w:author="Lane, Stefanie" w:date="2023-09-07T11:19:00Z"/>
                  </w:rPr>
                </w:rPrChange>
              </w:rPr>
              <w:pPrChange w:id="634"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3B062BFB" w14:textId="77777777" w:rsidR="00F15998" w:rsidRPr="00F15998" w:rsidRDefault="00F15998" w:rsidP="00F15998">
            <w:pPr>
              <w:spacing w:after="0" w:line="240" w:lineRule="auto"/>
              <w:rPr>
                <w:ins w:id="635" w:author="Lane, Stefanie" w:date="2023-09-07T11:19:00Z"/>
                <w:rFonts w:ascii="Times New Roman" w:eastAsia="Times New Roman" w:hAnsi="Times New Roman" w:cs="Times New Roman"/>
                <w:sz w:val="20"/>
                <w:szCs w:val="20"/>
                <w:rPrChange w:id="636" w:author="Lane, Stefanie" w:date="2023-09-07T11:19:00Z">
                  <w:rPr>
                    <w:ins w:id="637" w:author="Lane, Stefanie" w:date="2023-09-07T11:19:00Z"/>
                  </w:rPr>
                </w:rPrChange>
              </w:rPr>
              <w:pPrChange w:id="638" w:author="Lane, Stefanie" w:date="2023-09-07T11:19:00Z">
                <w:pPr/>
              </w:pPrChange>
            </w:pPr>
          </w:p>
        </w:tc>
        <w:tc>
          <w:tcPr>
            <w:tcW w:w="881" w:type="dxa"/>
            <w:tcBorders>
              <w:top w:val="nil"/>
              <w:left w:val="nil"/>
              <w:bottom w:val="nil"/>
              <w:right w:val="nil"/>
            </w:tcBorders>
            <w:shd w:val="clear" w:color="auto" w:fill="auto"/>
            <w:noWrap/>
            <w:vAlign w:val="bottom"/>
            <w:hideMark/>
          </w:tcPr>
          <w:p w14:paraId="76D211F9" w14:textId="77777777" w:rsidR="00F15998" w:rsidRPr="00F15998" w:rsidRDefault="00F15998" w:rsidP="00F15998">
            <w:pPr>
              <w:spacing w:after="0" w:line="240" w:lineRule="auto"/>
              <w:rPr>
                <w:ins w:id="639" w:author="Lane, Stefanie" w:date="2023-09-07T11:19:00Z"/>
                <w:rFonts w:ascii="Times New Roman" w:eastAsia="Times New Roman" w:hAnsi="Times New Roman" w:cs="Times New Roman"/>
                <w:sz w:val="20"/>
                <w:szCs w:val="20"/>
                <w:rPrChange w:id="640" w:author="Lane, Stefanie" w:date="2023-09-07T11:19:00Z">
                  <w:rPr>
                    <w:ins w:id="641" w:author="Lane, Stefanie" w:date="2023-09-07T11:19:00Z"/>
                  </w:rPr>
                </w:rPrChange>
              </w:rPr>
              <w:pPrChange w:id="642" w:author="Lane, Stefanie" w:date="2023-09-07T11:19:00Z">
                <w:pPr/>
              </w:pPrChange>
            </w:pPr>
          </w:p>
        </w:tc>
      </w:tr>
      <w:tr w:rsidR="00F15998" w:rsidRPr="00F15998" w14:paraId="79523CD3" w14:textId="77777777" w:rsidTr="00F15998">
        <w:trPr>
          <w:divId w:val="2099981738"/>
          <w:trHeight w:val="260"/>
          <w:ins w:id="643" w:author="Lane, Stefanie" w:date="2023-09-07T11:19: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04A9EF7E" w14:textId="77777777" w:rsidR="00F15998" w:rsidRPr="00F15998" w:rsidRDefault="00F15998" w:rsidP="00F15998">
            <w:pPr>
              <w:spacing w:after="0" w:line="240" w:lineRule="auto"/>
              <w:jc w:val="center"/>
              <w:rPr>
                <w:ins w:id="644" w:author="Lane, Stefanie" w:date="2023-09-07T11:19:00Z"/>
                <w:rFonts w:ascii="Calibri" w:eastAsia="Times New Roman" w:hAnsi="Calibri" w:cs="Calibri"/>
                <w:color w:val="000000"/>
                <w:sz w:val="20"/>
                <w:szCs w:val="20"/>
                <w:rPrChange w:id="645" w:author="Lane, Stefanie" w:date="2023-09-07T11:19:00Z">
                  <w:rPr>
                    <w:ins w:id="646" w:author="Lane, Stefanie" w:date="2023-09-07T11:19:00Z"/>
                  </w:rPr>
                </w:rPrChange>
              </w:rPr>
              <w:pPrChange w:id="647" w:author="Lane, Stefanie" w:date="2023-09-07T11:19:00Z">
                <w:pPr>
                  <w:jc w:val="center"/>
                </w:pPr>
              </w:pPrChange>
            </w:pPr>
            <w:ins w:id="648" w:author="Lane, Stefanie" w:date="2023-09-07T11:19:00Z">
              <w:r w:rsidRPr="00F15998">
                <w:rPr>
                  <w:rFonts w:ascii="Calibri" w:eastAsia="Times New Roman" w:hAnsi="Calibri" w:cs="Calibri"/>
                  <w:color w:val="000000"/>
                  <w:sz w:val="20"/>
                  <w:szCs w:val="20"/>
                  <w:rPrChange w:id="649" w:author="Lane, Stefanie" w:date="2023-09-07T11:19:00Z">
                    <w:rPr/>
                  </w:rPrChange>
                </w:rPr>
                <w:t>"Fescue"</w:t>
              </w:r>
            </w:ins>
          </w:p>
        </w:tc>
        <w:tc>
          <w:tcPr>
            <w:tcW w:w="2149" w:type="dxa"/>
            <w:tcBorders>
              <w:top w:val="single" w:sz="8" w:space="0" w:color="auto"/>
              <w:left w:val="nil"/>
              <w:bottom w:val="nil"/>
              <w:right w:val="nil"/>
            </w:tcBorders>
            <w:shd w:val="clear" w:color="auto" w:fill="auto"/>
            <w:noWrap/>
            <w:vAlign w:val="bottom"/>
            <w:hideMark/>
          </w:tcPr>
          <w:p w14:paraId="06556ED9" w14:textId="77777777" w:rsidR="00F15998" w:rsidRPr="00F15998" w:rsidRDefault="00F15998" w:rsidP="00F15998">
            <w:pPr>
              <w:spacing w:after="0" w:line="240" w:lineRule="auto"/>
              <w:rPr>
                <w:ins w:id="650" w:author="Lane, Stefanie" w:date="2023-09-07T11:19:00Z"/>
                <w:rFonts w:ascii="Calibri" w:eastAsia="Times New Roman" w:hAnsi="Calibri" w:cs="Calibri"/>
                <w:i/>
                <w:iCs/>
                <w:color w:val="000000"/>
                <w:sz w:val="20"/>
                <w:szCs w:val="20"/>
                <w:rPrChange w:id="651" w:author="Lane, Stefanie" w:date="2023-09-07T11:19:00Z">
                  <w:rPr>
                    <w:ins w:id="652" w:author="Lane, Stefanie" w:date="2023-09-07T11:19:00Z"/>
                  </w:rPr>
                </w:rPrChange>
              </w:rPr>
              <w:pPrChange w:id="653" w:author="Lane, Stefanie" w:date="2023-09-07T11:19:00Z">
                <w:pPr/>
              </w:pPrChange>
            </w:pPr>
            <w:ins w:id="654" w:author="Lane, Stefanie" w:date="2023-09-07T11:19:00Z">
              <w:r w:rsidRPr="00F15998">
                <w:rPr>
                  <w:rFonts w:ascii="Calibri" w:eastAsia="Times New Roman" w:hAnsi="Calibri" w:cs="Calibri"/>
                  <w:i/>
                  <w:iCs/>
                  <w:color w:val="000000"/>
                  <w:sz w:val="20"/>
                  <w:szCs w:val="20"/>
                  <w:rPrChange w:id="655" w:author="Lane, Stefanie" w:date="2023-09-07T11:19:00Z">
                    <w:rPr/>
                  </w:rPrChange>
                </w:rPr>
                <w:t>Festuca arundinaceae</w:t>
              </w:r>
            </w:ins>
          </w:p>
        </w:tc>
        <w:tc>
          <w:tcPr>
            <w:tcW w:w="810" w:type="dxa"/>
            <w:tcBorders>
              <w:top w:val="single" w:sz="8" w:space="0" w:color="auto"/>
              <w:left w:val="nil"/>
              <w:bottom w:val="single" w:sz="4" w:space="0" w:color="auto"/>
              <w:right w:val="nil"/>
            </w:tcBorders>
            <w:shd w:val="clear" w:color="auto" w:fill="auto"/>
            <w:noWrap/>
            <w:vAlign w:val="bottom"/>
            <w:hideMark/>
          </w:tcPr>
          <w:p w14:paraId="168A258B" w14:textId="77777777" w:rsidR="00F15998" w:rsidRPr="00F15998" w:rsidRDefault="00F15998" w:rsidP="00F15998">
            <w:pPr>
              <w:spacing w:after="0" w:line="240" w:lineRule="auto"/>
              <w:jc w:val="center"/>
              <w:rPr>
                <w:ins w:id="656" w:author="Lane, Stefanie" w:date="2023-09-07T11:19:00Z"/>
                <w:rFonts w:ascii="Calibri" w:eastAsia="Times New Roman" w:hAnsi="Calibri" w:cs="Calibri"/>
                <w:color w:val="000000"/>
                <w:sz w:val="20"/>
                <w:szCs w:val="20"/>
                <w:rPrChange w:id="657" w:author="Lane, Stefanie" w:date="2023-09-07T11:19:00Z">
                  <w:rPr>
                    <w:ins w:id="658" w:author="Lane, Stefanie" w:date="2023-09-07T11:19:00Z"/>
                  </w:rPr>
                </w:rPrChange>
              </w:rPr>
              <w:pPrChange w:id="659" w:author="Lane, Stefanie" w:date="2023-09-07T11:19:00Z">
                <w:pPr>
                  <w:jc w:val="center"/>
                </w:pPr>
              </w:pPrChange>
            </w:pPr>
            <w:ins w:id="660" w:author="Lane, Stefanie" w:date="2023-09-07T11:19:00Z">
              <w:r w:rsidRPr="00F15998">
                <w:rPr>
                  <w:rFonts w:ascii="Calibri" w:eastAsia="Times New Roman" w:hAnsi="Calibri" w:cs="Calibri"/>
                  <w:color w:val="000000"/>
                  <w:sz w:val="20"/>
                  <w:szCs w:val="20"/>
                  <w:rPrChange w:id="661" w:author="Lane, Stefanie" w:date="2023-09-07T11:19:00Z">
                    <w:rPr/>
                  </w:rPrChange>
                </w:rPr>
                <w:t>&lt; 0.01</w:t>
              </w:r>
            </w:ins>
          </w:p>
        </w:tc>
        <w:tc>
          <w:tcPr>
            <w:tcW w:w="300" w:type="dxa"/>
            <w:tcBorders>
              <w:top w:val="single" w:sz="8" w:space="0" w:color="auto"/>
              <w:left w:val="nil"/>
              <w:bottom w:val="nil"/>
              <w:right w:val="nil"/>
            </w:tcBorders>
            <w:shd w:val="clear" w:color="auto" w:fill="auto"/>
            <w:noWrap/>
            <w:vAlign w:val="bottom"/>
            <w:hideMark/>
          </w:tcPr>
          <w:p w14:paraId="4CCF0D80" w14:textId="77777777" w:rsidR="00F15998" w:rsidRPr="00F15998" w:rsidRDefault="00F15998" w:rsidP="00F15998">
            <w:pPr>
              <w:spacing w:after="0" w:line="240" w:lineRule="auto"/>
              <w:rPr>
                <w:ins w:id="662" w:author="Lane, Stefanie" w:date="2023-09-07T11:19:00Z"/>
                <w:rFonts w:ascii="Calibri" w:eastAsia="Times New Roman" w:hAnsi="Calibri" w:cs="Calibri"/>
                <w:color w:val="000000"/>
                <w:sz w:val="20"/>
                <w:szCs w:val="20"/>
                <w:rPrChange w:id="663" w:author="Lane, Stefanie" w:date="2023-09-07T11:19:00Z">
                  <w:rPr>
                    <w:ins w:id="664" w:author="Lane, Stefanie" w:date="2023-09-07T11:19:00Z"/>
                  </w:rPr>
                </w:rPrChange>
              </w:rPr>
              <w:pPrChange w:id="665" w:author="Lane, Stefanie" w:date="2023-09-07T11:19:00Z">
                <w:pPr/>
              </w:pPrChange>
            </w:pPr>
            <w:ins w:id="666" w:author="Lane, Stefanie" w:date="2023-09-07T11:19:00Z">
              <w:r w:rsidRPr="00F15998">
                <w:rPr>
                  <w:rFonts w:ascii="Calibri" w:eastAsia="Times New Roman" w:hAnsi="Calibri" w:cs="Calibri"/>
                  <w:color w:val="000000"/>
                  <w:sz w:val="20"/>
                  <w:szCs w:val="20"/>
                  <w:rPrChange w:id="667" w:author="Lane, Stefanie" w:date="2023-09-07T11:19:00Z">
                    <w:rPr/>
                  </w:rPrChange>
                </w:rPr>
                <w:t> </w:t>
              </w:r>
            </w:ins>
          </w:p>
        </w:tc>
        <w:tc>
          <w:tcPr>
            <w:tcW w:w="2189" w:type="dxa"/>
            <w:tcBorders>
              <w:top w:val="single" w:sz="8" w:space="0" w:color="auto"/>
              <w:left w:val="nil"/>
              <w:bottom w:val="nil"/>
              <w:right w:val="nil"/>
            </w:tcBorders>
            <w:shd w:val="clear" w:color="auto" w:fill="auto"/>
            <w:noWrap/>
            <w:vAlign w:val="bottom"/>
            <w:hideMark/>
          </w:tcPr>
          <w:p w14:paraId="3E45D6B2" w14:textId="77777777" w:rsidR="00F15998" w:rsidRPr="00F15998" w:rsidRDefault="00F15998" w:rsidP="00F15998">
            <w:pPr>
              <w:spacing w:after="0" w:line="240" w:lineRule="auto"/>
              <w:rPr>
                <w:ins w:id="668" w:author="Lane, Stefanie" w:date="2023-09-07T11:19:00Z"/>
                <w:rFonts w:ascii="Calibri" w:eastAsia="Times New Roman" w:hAnsi="Calibri" w:cs="Calibri"/>
                <w:i/>
                <w:iCs/>
                <w:color w:val="000000"/>
                <w:sz w:val="20"/>
                <w:szCs w:val="20"/>
                <w:rPrChange w:id="669" w:author="Lane, Stefanie" w:date="2023-09-07T11:19:00Z">
                  <w:rPr>
                    <w:ins w:id="670" w:author="Lane, Stefanie" w:date="2023-09-07T11:19:00Z"/>
                  </w:rPr>
                </w:rPrChange>
              </w:rPr>
              <w:pPrChange w:id="671" w:author="Lane, Stefanie" w:date="2023-09-07T11:19:00Z">
                <w:pPr/>
              </w:pPrChange>
            </w:pPr>
            <w:ins w:id="672" w:author="Lane, Stefanie" w:date="2023-09-07T11:19:00Z">
              <w:r w:rsidRPr="00F15998">
                <w:rPr>
                  <w:rFonts w:ascii="Calibri" w:eastAsia="Times New Roman" w:hAnsi="Calibri" w:cs="Calibri"/>
                  <w:i/>
                  <w:iCs/>
                  <w:color w:val="000000"/>
                  <w:sz w:val="20"/>
                  <w:szCs w:val="20"/>
                  <w:rPrChange w:id="673" w:author="Lane, Stefanie" w:date="2023-09-07T11:19:00Z">
                    <w:rPr/>
                  </w:rPrChange>
                </w:rPr>
                <w:t>Poa palustris</w:t>
              </w:r>
            </w:ins>
          </w:p>
        </w:tc>
        <w:tc>
          <w:tcPr>
            <w:tcW w:w="751" w:type="dxa"/>
            <w:tcBorders>
              <w:top w:val="single" w:sz="8" w:space="0" w:color="auto"/>
              <w:left w:val="nil"/>
              <w:bottom w:val="single" w:sz="4" w:space="0" w:color="auto"/>
              <w:right w:val="nil"/>
            </w:tcBorders>
            <w:shd w:val="clear" w:color="auto" w:fill="auto"/>
            <w:noWrap/>
            <w:vAlign w:val="bottom"/>
            <w:hideMark/>
          </w:tcPr>
          <w:p w14:paraId="184A336C" w14:textId="77777777" w:rsidR="00F15998" w:rsidRPr="00F15998" w:rsidRDefault="00F15998" w:rsidP="00F15998">
            <w:pPr>
              <w:spacing w:after="0" w:line="240" w:lineRule="auto"/>
              <w:jc w:val="center"/>
              <w:rPr>
                <w:ins w:id="674" w:author="Lane, Stefanie" w:date="2023-09-07T11:19:00Z"/>
                <w:rFonts w:ascii="Calibri" w:eastAsia="Times New Roman" w:hAnsi="Calibri" w:cs="Calibri"/>
                <w:color w:val="000000"/>
                <w:sz w:val="20"/>
                <w:szCs w:val="20"/>
                <w:rPrChange w:id="675" w:author="Lane, Stefanie" w:date="2023-09-07T11:19:00Z">
                  <w:rPr>
                    <w:ins w:id="676" w:author="Lane, Stefanie" w:date="2023-09-07T11:19:00Z"/>
                  </w:rPr>
                </w:rPrChange>
              </w:rPr>
              <w:pPrChange w:id="677" w:author="Lane, Stefanie" w:date="2023-09-07T11:19:00Z">
                <w:pPr>
                  <w:jc w:val="center"/>
                </w:pPr>
              </w:pPrChange>
            </w:pPr>
            <w:ins w:id="678" w:author="Lane, Stefanie" w:date="2023-09-07T11:19:00Z">
              <w:r w:rsidRPr="00F15998">
                <w:rPr>
                  <w:rFonts w:ascii="Calibri" w:eastAsia="Times New Roman" w:hAnsi="Calibri" w:cs="Calibri"/>
                  <w:color w:val="000000"/>
                  <w:sz w:val="20"/>
                  <w:szCs w:val="20"/>
                  <w:rPrChange w:id="679" w:author="Lane, Stefanie" w:date="2023-09-07T11:19:00Z">
                    <w:rPr/>
                  </w:rPrChange>
                </w:rPr>
                <w:t>&lt; 0.01</w:t>
              </w:r>
            </w:ins>
          </w:p>
        </w:tc>
        <w:tc>
          <w:tcPr>
            <w:tcW w:w="262" w:type="dxa"/>
            <w:tcBorders>
              <w:top w:val="single" w:sz="8" w:space="0" w:color="auto"/>
              <w:left w:val="nil"/>
              <w:bottom w:val="nil"/>
              <w:right w:val="nil"/>
            </w:tcBorders>
            <w:shd w:val="clear" w:color="auto" w:fill="auto"/>
            <w:noWrap/>
            <w:vAlign w:val="bottom"/>
            <w:hideMark/>
          </w:tcPr>
          <w:p w14:paraId="71A37805" w14:textId="77777777" w:rsidR="00F15998" w:rsidRPr="00F15998" w:rsidRDefault="00F15998" w:rsidP="00F15998">
            <w:pPr>
              <w:spacing w:after="0" w:line="240" w:lineRule="auto"/>
              <w:rPr>
                <w:ins w:id="680" w:author="Lane, Stefanie" w:date="2023-09-07T11:19:00Z"/>
                <w:rFonts w:ascii="Calibri" w:eastAsia="Times New Roman" w:hAnsi="Calibri" w:cs="Calibri"/>
                <w:color w:val="000000"/>
                <w:sz w:val="20"/>
                <w:szCs w:val="20"/>
                <w:rPrChange w:id="681" w:author="Lane, Stefanie" w:date="2023-09-07T11:19:00Z">
                  <w:rPr>
                    <w:ins w:id="682" w:author="Lane, Stefanie" w:date="2023-09-07T11:19:00Z"/>
                  </w:rPr>
                </w:rPrChange>
              </w:rPr>
              <w:pPrChange w:id="683" w:author="Lane, Stefanie" w:date="2023-09-07T11:19:00Z">
                <w:pPr/>
              </w:pPrChange>
            </w:pPr>
            <w:ins w:id="684" w:author="Lane, Stefanie" w:date="2023-09-07T11:19:00Z">
              <w:r w:rsidRPr="00F15998">
                <w:rPr>
                  <w:rFonts w:ascii="Calibri" w:eastAsia="Times New Roman" w:hAnsi="Calibri" w:cs="Calibri"/>
                  <w:color w:val="000000"/>
                  <w:sz w:val="20"/>
                  <w:szCs w:val="20"/>
                  <w:rPrChange w:id="685" w:author="Lane, Stefanie" w:date="2023-09-07T11:19:00Z">
                    <w:rPr/>
                  </w:rPrChange>
                </w:rPr>
                <w:t> </w:t>
              </w:r>
            </w:ins>
          </w:p>
        </w:tc>
        <w:tc>
          <w:tcPr>
            <w:tcW w:w="2007" w:type="dxa"/>
            <w:tcBorders>
              <w:top w:val="single" w:sz="8" w:space="0" w:color="auto"/>
              <w:left w:val="nil"/>
              <w:bottom w:val="nil"/>
              <w:right w:val="nil"/>
            </w:tcBorders>
            <w:shd w:val="clear" w:color="auto" w:fill="auto"/>
            <w:noWrap/>
            <w:vAlign w:val="bottom"/>
            <w:hideMark/>
          </w:tcPr>
          <w:p w14:paraId="27404417" w14:textId="77777777" w:rsidR="00F15998" w:rsidRPr="00F15998" w:rsidRDefault="00F15998" w:rsidP="00F15998">
            <w:pPr>
              <w:spacing w:after="0" w:line="240" w:lineRule="auto"/>
              <w:rPr>
                <w:ins w:id="686" w:author="Lane, Stefanie" w:date="2023-09-07T11:19:00Z"/>
                <w:rFonts w:ascii="Calibri" w:eastAsia="Times New Roman" w:hAnsi="Calibri" w:cs="Calibri"/>
                <w:i/>
                <w:iCs/>
                <w:color w:val="000000"/>
                <w:sz w:val="20"/>
                <w:szCs w:val="20"/>
                <w:rPrChange w:id="687" w:author="Lane, Stefanie" w:date="2023-09-07T11:19:00Z">
                  <w:rPr>
                    <w:ins w:id="688" w:author="Lane, Stefanie" w:date="2023-09-07T11:19:00Z"/>
                  </w:rPr>
                </w:rPrChange>
              </w:rPr>
              <w:pPrChange w:id="689" w:author="Lane, Stefanie" w:date="2023-09-07T11:19:00Z">
                <w:pPr/>
              </w:pPrChange>
            </w:pPr>
            <w:ins w:id="690" w:author="Lane, Stefanie" w:date="2023-09-07T11:19:00Z">
              <w:r w:rsidRPr="00F15998">
                <w:rPr>
                  <w:rFonts w:ascii="Calibri" w:eastAsia="Times New Roman" w:hAnsi="Calibri" w:cs="Calibri"/>
                  <w:i/>
                  <w:iCs/>
                  <w:color w:val="000000"/>
                  <w:sz w:val="20"/>
                  <w:szCs w:val="20"/>
                  <w:rPrChange w:id="691" w:author="Lane, Stefanie" w:date="2023-09-07T11:19:00Z">
                    <w:rPr/>
                  </w:rPrChange>
                </w:rPr>
                <w:t>Phalaris arundinaceae</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780EBF6" w14:textId="77777777" w:rsidR="00F15998" w:rsidRPr="00F15998" w:rsidRDefault="00F15998" w:rsidP="00F15998">
            <w:pPr>
              <w:spacing w:after="0" w:line="240" w:lineRule="auto"/>
              <w:jc w:val="center"/>
              <w:rPr>
                <w:ins w:id="692" w:author="Lane, Stefanie" w:date="2023-09-07T11:19:00Z"/>
                <w:rFonts w:ascii="Calibri" w:eastAsia="Times New Roman" w:hAnsi="Calibri" w:cs="Calibri"/>
                <w:color w:val="000000"/>
                <w:sz w:val="20"/>
                <w:szCs w:val="20"/>
                <w:rPrChange w:id="693" w:author="Lane, Stefanie" w:date="2023-09-07T11:19:00Z">
                  <w:rPr>
                    <w:ins w:id="694" w:author="Lane, Stefanie" w:date="2023-09-07T11:19:00Z"/>
                  </w:rPr>
                </w:rPrChange>
              </w:rPr>
              <w:pPrChange w:id="695" w:author="Lane, Stefanie" w:date="2023-09-07T11:19:00Z">
                <w:pPr>
                  <w:jc w:val="center"/>
                </w:pPr>
              </w:pPrChange>
            </w:pPr>
            <w:ins w:id="696" w:author="Lane, Stefanie" w:date="2023-09-07T11:19:00Z">
              <w:r w:rsidRPr="00F15998">
                <w:rPr>
                  <w:rFonts w:ascii="Calibri" w:eastAsia="Times New Roman" w:hAnsi="Calibri" w:cs="Calibri"/>
                  <w:color w:val="000000"/>
                  <w:sz w:val="20"/>
                  <w:szCs w:val="20"/>
                  <w:rPrChange w:id="697" w:author="Lane, Stefanie" w:date="2023-09-07T11:19:00Z">
                    <w:rPr/>
                  </w:rPrChange>
                </w:rPr>
                <w:t>&lt; 0.01</w:t>
              </w:r>
            </w:ins>
          </w:p>
        </w:tc>
      </w:tr>
      <w:tr w:rsidR="00F15998" w:rsidRPr="00F15998" w14:paraId="46A35B49" w14:textId="77777777" w:rsidTr="00F15998">
        <w:trPr>
          <w:divId w:val="2099981738"/>
          <w:trHeight w:val="260"/>
          <w:ins w:id="698"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284CEFA8" w14:textId="77777777" w:rsidR="00F15998" w:rsidRPr="00F15998" w:rsidRDefault="00F15998" w:rsidP="00F15998">
            <w:pPr>
              <w:spacing w:after="0" w:line="240" w:lineRule="auto"/>
              <w:rPr>
                <w:ins w:id="699" w:author="Lane, Stefanie" w:date="2023-09-07T11:19:00Z"/>
                <w:rFonts w:ascii="Calibri" w:eastAsia="Times New Roman" w:hAnsi="Calibri" w:cs="Calibri"/>
                <w:color w:val="000000"/>
                <w:sz w:val="20"/>
                <w:szCs w:val="20"/>
                <w:rPrChange w:id="700" w:author="Lane, Stefanie" w:date="2023-09-07T11:19:00Z">
                  <w:rPr>
                    <w:ins w:id="701" w:author="Lane, Stefanie" w:date="2023-09-07T11:19:00Z"/>
                  </w:rPr>
                </w:rPrChange>
              </w:rPr>
              <w:pPrChange w:id="702"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A92B5D5" w14:textId="77777777" w:rsidR="00F15998" w:rsidRPr="00F15998" w:rsidRDefault="00F15998" w:rsidP="00F15998">
            <w:pPr>
              <w:spacing w:after="0" w:line="240" w:lineRule="auto"/>
              <w:rPr>
                <w:ins w:id="703" w:author="Lane, Stefanie" w:date="2023-09-07T11:19:00Z"/>
                <w:rFonts w:ascii="Calibri" w:eastAsia="Times New Roman" w:hAnsi="Calibri" w:cs="Calibri"/>
                <w:i/>
                <w:iCs/>
                <w:color w:val="000000"/>
                <w:sz w:val="20"/>
                <w:szCs w:val="20"/>
                <w:rPrChange w:id="704" w:author="Lane, Stefanie" w:date="2023-09-07T11:19:00Z">
                  <w:rPr>
                    <w:ins w:id="705" w:author="Lane, Stefanie" w:date="2023-09-07T11:19:00Z"/>
                  </w:rPr>
                </w:rPrChange>
              </w:rPr>
              <w:pPrChange w:id="706" w:author="Lane, Stefanie" w:date="2023-09-07T11:19:00Z">
                <w:pPr/>
              </w:pPrChange>
            </w:pPr>
            <w:ins w:id="707" w:author="Lane, Stefanie" w:date="2023-09-07T11:19:00Z">
              <w:r w:rsidRPr="00F15998">
                <w:rPr>
                  <w:rFonts w:ascii="Calibri" w:eastAsia="Times New Roman" w:hAnsi="Calibri" w:cs="Calibri"/>
                  <w:i/>
                  <w:iCs/>
                  <w:color w:val="000000"/>
                  <w:sz w:val="20"/>
                  <w:szCs w:val="20"/>
                  <w:rPrChange w:id="708" w:author="Lane, Stefanie" w:date="2023-09-07T11:19:00Z">
                    <w:rPr/>
                  </w:rPrChange>
                </w:rPr>
                <w:t>Salix lasiandra</w:t>
              </w:r>
            </w:ins>
          </w:p>
        </w:tc>
        <w:tc>
          <w:tcPr>
            <w:tcW w:w="810" w:type="dxa"/>
            <w:tcBorders>
              <w:top w:val="nil"/>
              <w:left w:val="nil"/>
              <w:bottom w:val="single" w:sz="4" w:space="0" w:color="auto"/>
              <w:right w:val="nil"/>
            </w:tcBorders>
            <w:shd w:val="clear" w:color="auto" w:fill="auto"/>
            <w:noWrap/>
            <w:vAlign w:val="bottom"/>
            <w:hideMark/>
          </w:tcPr>
          <w:p w14:paraId="59566FE3" w14:textId="77777777" w:rsidR="00F15998" w:rsidRPr="00F15998" w:rsidRDefault="00F15998" w:rsidP="00F15998">
            <w:pPr>
              <w:spacing w:after="0" w:line="240" w:lineRule="auto"/>
              <w:jc w:val="center"/>
              <w:rPr>
                <w:ins w:id="709" w:author="Lane, Stefanie" w:date="2023-09-07T11:19:00Z"/>
                <w:rFonts w:ascii="Calibri" w:eastAsia="Times New Roman" w:hAnsi="Calibri" w:cs="Calibri"/>
                <w:color w:val="000000"/>
                <w:sz w:val="20"/>
                <w:szCs w:val="20"/>
                <w:rPrChange w:id="710" w:author="Lane, Stefanie" w:date="2023-09-07T11:19:00Z">
                  <w:rPr>
                    <w:ins w:id="711" w:author="Lane, Stefanie" w:date="2023-09-07T11:19:00Z"/>
                  </w:rPr>
                </w:rPrChange>
              </w:rPr>
              <w:pPrChange w:id="712" w:author="Lane, Stefanie" w:date="2023-09-07T11:19:00Z">
                <w:pPr>
                  <w:jc w:val="center"/>
                </w:pPr>
              </w:pPrChange>
            </w:pPr>
            <w:ins w:id="713" w:author="Lane, Stefanie" w:date="2023-09-07T11:19:00Z">
              <w:r w:rsidRPr="00F15998">
                <w:rPr>
                  <w:rFonts w:ascii="Calibri" w:eastAsia="Times New Roman" w:hAnsi="Calibri" w:cs="Calibri"/>
                  <w:color w:val="000000"/>
                  <w:sz w:val="20"/>
                  <w:szCs w:val="20"/>
                  <w:rPrChange w:id="714"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640F4A8E" w14:textId="77777777" w:rsidR="00F15998" w:rsidRPr="00F15998" w:rsidRDefault="00F15998" w:rsidP="00F15998">
            <w:pPr>
              <w:spacing w:after="0" w:line="240" w:lineRule="auto"/>
              <w:jc w:val="center"/>
              <w:rPr>
                <w:ins w:id="715" w:author="Lane, Stefanie" w:date="2023-09-07T11:19:00Z"/>
                <w:rFonts w:ascii="Calibri" w:eastAsia="Times New Roman" w:hAnsi="Calibri" w:cs="Calibri"/>
                <w:color w:val="000000"/>
                <w:sz w:val="20"/>
                <w:szCs w:val="20"/>
                <w:rPrChange w:id="716" w:author="Lane, Stefanie" w:date="2023-09-07T11:19:00Z">
                  <w:rPr>
                    <w:ins w:id="717" w:author="Lane, Stefanie" w:date="2023-09-07T11:19:00Z"/>
                  </w:rPr>
                </w:rPrChange>
              </w:rPr>
              <w:pPrChange w:id="718"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39AC036D" w14:textId="77777777" w:rsidR="00F15998" w:rsidRPr="00F15998" w:rsidRDefault="00F15998" w:rsidP="00F15998">
            <w:pPr>
              <w:spacing w:after="0" w:line="240" w:lineRule="auto"/>
              <w:rPr>
                <w:ins w:id="719" w:author="Lane, Stefanie" w:date="2023-09-07T11:19:00Z"/>
                <w:rFonts w:ascii="Calibri" w:eastAsia="Times New Roman" w:hAnsi="Calibri" w:cs="Calibri"/>
                <w:i/>
                <w:iCs/>
                <w:color w:val="000000"/>
                <w:sz w:val="20"/>
                <w:szCs w:val="20"/>
                <w:rPrChange w:id="720" w:author="Lane, Stefanie" w:date="2023-09-07T11:19:00Z">
                  <w:rPr>
                    <w:ins w:id="721" w:author="Lane, Stefanie" w:date="2023-09-07T11:19:00Z"/>
                  </w:rPr>
                </w:rPrChange>
              </w:rPr>
              <w:pPrChange w:id="722" w:author="Lane, Stefanie" w:date="2023-09-07T11:19:00Z">
                <w:pPr/>
              </w:pPrChange>
            </w:pPr>
            <w:ins w:id="723" w:author="Lane, Stefanie" w:date="2023-09-07T11:19:00Z">
              <w:r w:rsidRPr="00F15998">
                <w:rPr>
                  <w:rFonts w:ascii="Calibri" w:eastAsia="Times New Roman" w:hAnsi="Calibri" w:cs="Calibri"/>
                  <w:i/>
                  <w:iCs/>
                  <w:color w:val="000000"/>
                  <w:sz w:val="20"/>
                  <w:szCs w:val="20"/>
                  <w:rPrChange w:id="724" w:author="Lane, Stefanie" w:date="2023-09-07T11:19:00Z">
                    <w:rPr/>
                  </w:rPrChange>
                </w:rPr>
                <w:t>Festuca arundinaceae</w:t>
              </w:r>
            </w:ins>
          </w:p>
        </w:tc>
        <w:tc>
          <w:tcPr>
            <w:tcW w:w="751" w:type="dxa"/>
            <w:tcBorders>
              <w:top w:val="nil"/>
              <w:left w:val="nil"/>
              <w:bottom w:val="single" w:sz="4" w:space="0" w:color="auto"/>
              <w:right w:val="nil"/>
            </w:tcBorders>
            <w:shd w:val="clear" w:color="auto" w:fill="auto"/>
            <w:noWrap/>
            <w:vAlign w:val="bottom"/>
            <w:hideMark/>
          </w:tcPr>
          <w:p w14:paraId="170C3E46" w14:textId="77777777" w:rsidR="00F15998" w:rsidRPr="00F15998" w:rsidRDefault="00F15998" w:rsidP="00F15998">
            <w:pPr>
              <w:spacing w:after="0" w:line="240" w:lineRule="auto"/>
              <w:jc w:val="center"/>
              <w:rPr>
                <w:ins w:id="725" w:author="Lane, Stefanie" w:date="2023-09-07T11:19:00Z"/>
                <w:rFonts w:ascii="Calibri" w:eastAsia="Times New Roman" w:hAnsi="Calibri" w:cs="Calibri"/>
                <w:color w:val="000000"/>
                <w:sz w:val="20"/>
                <w:szCs w:val="20"/>
                <w:rPrChange w:id="726" w:author="Lane, Stefanie" w:date="2023-09-07T11:19:00Z">
                  <w:rPr>
                    <w:ins w:id="727" w:author="Lane, Stefanie" w:date="2023-09-07T11:19:00Z"/>
                  </w:rPr>
                </w:rPrChange>
              </w:rPr>
              <w:pPrChange w:id="728" w:author="Lane, Stefanie" w:date="2023-09-07T11:19:00Z">
                <w:pPr>
                  <w:jc w:val="center"/>
                </w:pPr>
              </w:pPrChange>
            </w:pPr>
            <w:ins w:id="729" w:author="Lane, Stefanie" w:date="2023-09-07T11:19:00Z">
              <w:r w:rsidRPr="00F15998">
                <w:rPr>
                  <w:rFonts w:ascii="Calibri" w:eastAsia="Times New Roman" w:hAnsi="Calibri" w:cs="Calibri"/>
                  <w:color w:val="000000"/>
                  <w:sz w:val="20"/>
                  <w:szCs w:val="20"/>
                  <w:rPrChange w:id="730"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4BBDB675" w14:textId="77777777" w:rsidR="00F15998" w:rsidRPr="00F15998" w:rsidRDefault="00F15998" w:rsidP="00F15998">
            <w:pPr>
              <w:spacing w:after="0" w:line="240" w:lineRule="auto"/>
              <w:jc w:val="center"/>
              <w:rPr>
                <w:ins w:id="731" w:author="Lane, Stefanie" w:date="2023-09-07T11:19:00Z"/>
                <w:rFonts w:ascii="Calibri" w:eastAsia="Times New Roman" w:hAnsi="Calibri" w:cs="Calibri"/>
                <w:color w:val="000000"/>
                <w:sz w:val="20"/>
                <w:szCs w:val="20"/>
                <w:rPrChange w:id="732" w:author="Lane, Stefanie" w:date="2023-09-07T11:19:00Z">
                  <w:rPr>
                    <w:ins w:id="733" w:author="Lane, Stefanie" w:date="2023-09-07T11:19:00Z"/>
                  </w:rPr>
                </w:rPrChange>
              </w:rPr>
              <w:pPrChange w:id="734" w:author="Lane, Stefanie" w:date="2023-09-07T11:19:00Z">
                <w:pPr>
                  <w:jc w:val="center"/>
                </w:pPr>
              </w:pPrChange>
            </w:pPr>
          </w:p>
        </w:tc>
        <w:tc>
          <w:tcPr>
            <w:tcW w:w="2007" w:type="dxa"/>
            <w:tcBorders>
              <w:top w:val="single" w:sz="4" w:space="0" w:color="auto"/>
              <w:left w:val="nil"/>
              <w:bottom w:val="nil"/>
              <w:right w:val="nil"/>
            </w:tcBorders>
            <w:shd w:val="clear" w:color="auto" w:fill="auto"/>
            <w:noWrap/>
            <w:vAlign w:val="bottom"/>
            <w:hideMark/>
          </w:tcPr>
          <w:p w14:paraId="480D74BB" w14:textId="77777777" w:rsidR="00F15998" w:rsidRPr="00F15998" w:rsidRDefault="00F15998" w:rsidP="00F15998">
            <w:pPr>
              <w:spacing w:after="0" w:line="240" w:lineRule="auto"/>
              <w:rPr>
                <w:ins w:id="735" w:author="Lane, Stefanie" w:date="2023-09-07T11:19:00Z"/>
                <w:rFonts w:ascii="Calibri" w:eastAsia="Times New Roman" w:hAnsi="Calibri" w:cs="Calibri"/>
                <w:i/>
                <w:iCs/>
                <w:color w:val="000000"/>
                <w:sz w:val="20"/>
                <w:szCs w:val="20"/>
                <w:rPrChange w:id="736" w:author="Lane, Stefanie" w:date="2023-09-07T11:19:00Z">
                  <w:rPr>
                    <w:ins w:id="737" w:author="Lane, Stefanie" w:date="2023-09-07T11:19:00Z"/>
                  </w:rPr>
                </w:rPrChange>
              </w:rPr>
              <w:pPrChange w:id="738" w:author="Lane, Stefanie" w:date="2023-09-07T11:19:00Z">
                <w:pPr/>
              </w:pPrChange>
            </w:pPr>
            <w:ins w:id="739" w:author="Lane, Stefanie" w:date="2023-09-07T11:19:00Z">
              <w:r w:rsidRPr="00F15998">
                <w:rPr>
                  <w:rFonts w:ascii="Calibri" w:eastAsia="Times New Roman" w:hAnsi="Calibri" w:cs="Calibri"/>
                  <w:i/>
                  <w:iCs/>
                  <w:color w:val="000000"/>
                  <w:sz w:val="20"/>
                  <w:szCs w:val="20"/>
                  <w:rPrChange w:id="740" w:author="Lane, Stefanie" w:date="2023-09-07T11:19:00Z">
                    <w:rPr/>
                  </w:rPrChange>
                </w:rPr>
                <w:t>Festuca arundinaceae</w:t>
              </w:r>
            </w:ins>
          </w:p>
        </w:tc>
        <w:tc>
          <w:tcPr>
            <w:tcW w:w="881" w:type="dxa"/>
            <w:tcBorders>
              <w:top w:val="nil"/>
              <w:left w:val="nil"/>
              <w:bottom w:val="single" w:sz="4" w:space="0" w:color="auto"/>
              <w:right w:val="single" w:sz="8" w:space="0" w:color="auto"/>
            </w:tcBorders>
            <w:shd w:val="clear" w:color="auto" w:fill="auto"/>
            <w:noWrap/>
            <w:vAlign w:val="bottom"/>
            <w:hideMark/>
          </w:tcPr>
          <w:p w14:paraId="4743F5B0" w14:textId="77777777" w:rsidR="00F15998" w:rsidRPr="00F15998" w:rsidRDefault="00F15998" w:rsidP="00F15998">
            <w:pPr>
              <w:spacing w:after="0" w:line="240" w:lineRule="auto"/>
              <w:jc w:val="center"/>
              <w:rPr>
                <w:ins w:id="741" w:author="Lane, Stefanie" w:date="2023-09-07T11:19:00Z"/>
                <w:rFonts w:ascii="Calibri" w:eastAsia="Times New Roman" w:hAnsi="Calibri" w:cs="Calibri"/>
                <w:color w:val="000000"/>
                <w:sz w:val="20"/>
                <w:szCs w:val="20"/>
                <w:rPrChange w:id="742" w:author="Lane, Stefanie" w:date="2023-09-07T11:19:00Z">
                  <w:rPr>
                    <w:ins w:id="743" w:author="Lane, Stefanie" w:date="2023-09-07T11:19:00Z"/>
                  </w:rPr>
                </w:rPrChange>
              </w:rPr>
              <w:pPrChange w:id="744" w:author="Lane, Stefanie" w:date="2023-09-07T11:19:00Z">
                <w:pPr>
                  <w:jc w:val="center"/>
                </w:pPr>
              </w:pPrChange>
            </w:pPr>
            <w:ins w:id="745" w:author="Lane, Stefanie" w:date="2023-09-07T11:19:00Z">
              <w:r w:rsidRPr="00F15998">
                <w:rPr>
                  <w:rFonts w:ascii="Calibri" w:eastAsia="Times New Roman" w:hAnsi="Calibri" w:cs="Calibri"/>
                  <w:color w:val="000000"/>
                  <w:sz w:val="20"/>
                  <w:szCs w:val="20"/>
                  <w:rPrChange w:id="746" w:author="Lane, Stefanie" w:date="2023-09-07T11:19:00Z">
                    <w:rPr/>
                  </w:rPrChange>
                </w:rPr>
                <w:t>&lt; 0.01</w:t>
              </w:r>
            </w:ins>
          </w:p>
        </w:tc>
      </w:tr>
      <w:tr w:rsidR="00F15998" w:rsidRPr="00F15998" w14:paraId="4428C3FA" w14:textId="77777777" w:rsidTr="00F15998">
        <w:trPr>
          <w:divId w:val="2099981738"/>
          <w:trHeight w:val="260"/>
          <w:ins w:id="747"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3408EDE4" w14:textId="77777777" w:rsidR="00F15998" w:rsidRPr="00F15998" w:rsidRDefault="00F15998" w:rsidP="00F15998">
            <w:pPr>
              <w:spacing w:after="0" w:line="240" w:lineRule="auto"/>
              <w:rPr>
                <w:ins w:id="748" w:author="Lane, Stefanie" w:date="2023-09-07T11:19:00Z"/>
                <w:rFonts w:ascii="Calibri" w:eastAsia="Times New Roman" w:hAnsi="Calibri" w:cs="Calibri"/>
                <w:color w:val="000000"/>
                <w:sz w:val="20"/>
                <w:szCs w:val="20"/>
                <w:rPrChange w:id="749" w:author="Lane, Stefanie" w:date="2023-09-07T11:19:00Z">
                  <w:rPr>
                    <w:ins w:id="750" w:author="Lane, Stefanie" w:date="2023-09-07T11:19:00Z"/>
                  </w:rPr>
                </w:rPrChange>
              </w:rPr>
              <w:pPrChange w:id="751" w:author="Lane, Stefanie" w:date="2023-09-07T11:19:00Z">
                <w:pPr/>
              </w:pPrChange>
            </w:pPr>
          </w:p>
        </w:tc>
        <w:tc>
          <w:tcPr>
            <w:tcW w:w="2149" w:type="dxa"/>
            <w:tcBorders>
              <w:top w:val="nil"/>
              <w:left w:val="nil"/>
              <w:bottom w:val="nil"/>
              <w:right w:val="nil"/>
            </w:tcBorders>
            <w:shd w:val="clear" w:color="auto" w:fill="auto"/>
            <w:noWrap/>
            <w:vAlign w:val="bottom"/>
            <w:hideMark/>
          </w:tcPr>
          <w:p w14:paraId="559B1859" w14:textId="77777777" w:rsidR="00F15998" w:rsidRPr="00F15998" w:rsidRDefault="00F15998" w:rsidP="00F15998">
            <w:pPr>
              <w:spacing w:after="0" w:line="240" w:lineRule="auto"/>
              <w:rPr>
                <w:ins w:id="752" w:author="Lane, Stefanie" w:date="2023-09-07T11:19:00Z"/>
                <w:rFonts w:ascii="Calibri" w:eastAsia="Times New Roman" w:hAnsi="Calibri" w:cs="Calibri"/>
                <w:i/>
                <w:iCs/>
                <w:color w:val="000000"/>
                <w:sz w:val="20"/>
                <w:szCs w:val="20"/>
                <w:rPrChange w:id="753" w:author="Lane, Stefanie" w:date="2023-09-07T11:19:00Z">
                  <w:rPr>
                    <w:ins w:id="754" w:author="Lane, Stefanie" w:date="2023-09-07T11:19:00Z"/>
                  </w:rPr>
                </w:rPrChange>
              </w:rPr>
              <w:pPrChange w:id="755" w:author="Lane, Stefanie" w:date="2023-09-07T11:19:00Z">
                <w:pPr/>
              </w:pPrChange>
            </w:pPr>
            <w:ins w:id="756" w:author="Lane, Stefanie" w:date="2023-09-07T11:19:00Z">
              <w:r w:rsidRPr="00F15998">
                <w:rPr>
                  <w:rFonts w:ascii="Calibri" w:eastAsia="Times New Roman" w:hAnsi="Calibri" w:cs="Calibri"/>
                  <w:i/>
                  <w:iCs/>
                  <w:color w:val="000000"/>
                  <w:sz w:val="20"/>
                  <w:szCs w:val="20"/>
                  <w:rPrChange w:id="757" w:author="Lane, Stefanie" w:date="2023-09-07T11:19:00Z">
                    <w:rPr/>
                  </w:rPrChange>
                </w:rPr>
                <w:t>Equisetum palustre</w:t>
              </w:r>
            </w:ins>
          </w:p>
        </w:tc>
        <w:tc>
          <w:tcPr>
            <w:tcW w:w="810" w:type="dxa"/>
            <w:tcBorders>
              <w:top w:val="nil"/>
              <w:left w:val="nil"/>
              <w:bottom w:val="single" w:sz="4" w:space="0" w:color="auto"/>
              <w:right w:val="nil"/>
            </w:tcBorders>
            <w:shd w:val="clear" w:color="auto" w:fill="auto"/>
            <w:noWrap/>
            <w:vAlign w:val="bottom"/>
            <w:hideMark/>
          </w:tcPr>
          <w:p w14:paraId="3A01E3FA" w14:textId="77777777" w:rsidR="00F15998" w:rsidRPr="00F15998" w:rsidRDefault="00F15998" w:rsidP="00F15998">
            <w:pPr>
              <w:spacing w:after="0" w:line="240" w:lineRule="auto"/>
              <w:jc w:val="center"/>
              <w:rPr>
                <w:ins w:id="758" w:author="Lane, Stefanie" w:date="2023-09-07T11:19:00Z"/>
                <w:rFonts w:ascii="Calibri" w:eastAsia="Times New Roman" w:hAnsi="Calibri" w:cs="Calibri"/>
                <w:color w:val="000000"/>
                <w:sz w:val="20"/>
                <w:szCs w:val="20"/>
                <w:rPrChange w:id="759" w:author="Lane, Stefanie" w:date="2023-09-07T11:19:00Z">
                  <w:rPr>
                    <w:ins w:id="760" w:author="Lane, Stefanie" w:date="2023-09-07T11:19:00Z"/>
                  </w:rPr>
                </w:rPrChange>
              </w:rPr>
              <w:pPrChange w:id="761" w:author="Lane, Stefanie" w:date="2023-09-07T11:19:00Z">
                <w:pPr>
                  <w:jc w:val="center"/>
                </w:pPr>
              </w:pPrChange>
            </w:pPr>
            <w:ins w:id="762" w:author="Lane, Stefanie" w:date="2023-09-07T11:19:00Z">
              <w:r w:rsidRPr="00F15998">
                <w:rPr>
                  <w:rFonts w:ascii="Calibri" w:eastAsia="Times New Roman" w:hAnsi="Calibri" w:cs="Calibri"/>
                  <w:color w:val="000000"/>
                  <w:sz w:val="20"/>
                  <w:szCs w:val="20"/>
                  <w:rPrChange w:id="763"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7593B8E5" w14:textId="77777777" w:rsidR="00F15998" w:rsidRPr="00F15998" w:rsidRDefault="00F15998" w:rsidP="00F15998">
            <w:pPr>
              <w:spacing w:after="0" w:line="240" w:lineRule="auto"/>
              <w:jc w:val="center"/>
              <w:rPr>
                <w:ins w:id="764" w:author="Lane, Stefanie" w:date="2023-09-07T11:19:00Z"/>
                <w:rFonts w:ascii="Calibri" w:eastAsia="Times New Roman" w:hAnsi="Calibri" w:cs="Calibri"/>
                <w:color w:val="000000"/>
                <w:sz w:val="20"/>
                <w:szCs w:val="20"/>
                <w:rPrChange w:id="765" w:author="Lane, Stefanie" w:date="2023-09-07T11:19:00Z">
                  <w:rPr>
                    <w:ins w:id="766" w:author="Lane, Stefanie" w:date="2023-09-07T11:19:00Z"/>
                  </w:rPr>
                </w:rPrChange>
              </w:rPr>
              <w:pPrChange w:id="767"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3F29298B" w14:textId="77777777" w:rsidR="00F15998" w:rsidRPr="00F15998" w:rsidRDefault="00F15998" w:rsidP="00F15998">
            <w:pPr>
              <w:spacing w:after="0" w:line="240" w:lineRule="auto"/>
              <w:rPr>
                <w:ins w:id="768" w:author="Lane, Stefanie" w:date="2023-09-07T11:19:00Z"/>
                <w:rFonts w:ascii="Calibri" w:eastAsia="Times New Roman" w:hAnsi="Calibri" w:cs="Calibri"/>
                <w:i/>
                <w:iCs/>
                <w:color w:val="000000"/>
                <w:sz w:val="20"/>
                <w:szCs w:val="20"/>
                <w:rPrChange w:id="769" w:author="Lane, Stefanie" w:date="2023-09-07T11:19:00Z">
                  <w:rPr>
                    <w:ins w:id="770" w:author="Lane, Stefanie" w:date="2023-09-07T11:19:00Z"/>
                  </w:rPr>
                </w:rPrChange>
              </w:rPr>
              <w:pPrChange w:id="771" w:author="Lane, Stefanie" w:date="2023-09-07T11:19:00Z">
                <w:pPr/>
              </w:pPrChange>
            </w:pPr>
            <w:ins w:id="772" w:author="Lane, Stefanie" w:date="2023-09-07T11:19:00Z">
              <w:r w:rsidRPr="00F15998">
                <w:rPr>
                  <w:rFonts w:ascii="Calibri" w:eastAsia="Times New Roman" w:hAnsi="Calibri" w:cs="Calibri"/>
                  <w:i/>
                  <w:iCs/>
                  <w:color w:val="000000"/>
                  <w:sz w:val="20"/>
                  <w:szCs w:val="20"/>
                  <w:rPrChange w:id="773" w:author="Lane, Stefanie" w:date="2023-09-07T11:19:00Z">
                    <w:rPr/>
                  </w:rPrChange>
                </w:rPr>
                <w:t>Trifolium wormskjoldii</w:t>
              </w:r>
            </w:ins>
          </w:p>
        </w:tc>
        <w:tc>
          <w:tcPr>
            <w:tcW w:w="751" w:type="dxa"/>
            <w:tcBorders>
              <w:top w:val="nil"/>
              <w:left w:val="nil"/>
              <w:bottom w:val="single" w:sz="4" w:space="0" w:color="auto"/>
              <w:right w:val="nil"/>
            </w:tcBorders>
            <w:shd w:val="clear" w:color="auto" w:fill="auto"/>
            <w:noWrap/>
            <w:vAlign w:val="bottom"/>
            <w:hideMark/>
          </w:tcPr>
          <w:p w14:paraId="292B992E" w14:textId="77777777" w:rsidR="00F15998" w:rsidRPr="00F15998" w:rsidRDefault="00F15998" w:rsidP="00F15998">
            <w:pPr>
              <w:spacing w:after="0" w:line="240" w:lineRule="auto"/>
              <w:jc w:val="center"/>
              <w:rPr>
                <w:ins w:id="774" w:author="Lane, Stefanie" w:date="2023-09-07T11:19:00Z"/>
                <w:rFonts w:ascii="Calibri" w:eastAsia="Times New Roman" w:hAnsi="Calibri" w:cs="Calibri"/>
                <w:color w:val="000000"/>
                <w:sz w:val="20"/>
                <w:szCs w:val="20"/>
                <w:rPrChange w:id="775" w:author="Lane, Stefanie" w:date="2023-09-07T11:19:00Z">
                  <w:rPr>
                    <w:ins w:id="776" w:author="Lane, Stefanie" w:date="2023-09-07T11:19:00Z"/>
                  </w:rPr>
                </w:rPrChange>
              </w:rPr>
              <w:pPrChange w:id="777" w:author="Lane, Stefanie" w:date="2023-09-07T11:19:00Z">
                <w:pPr>
                  <w:jc w:val="center"/>
                </w:pPr>
              </w:pPrChange>
            </w:pPr>
            <w:ins w:id="778" w:author="Lane, Stefanie" w:date="2023-09-07T11:19:00Z">
              <w:r w:rsidRPr="00F15998">
                <w:rPr>
                  <w:rFonts w:ascii="Calibri" w:eastAsia="Times New Roman" w:hAnsi="Calibri" w:cs="Calibri"/>
                  <w:color w:val="000000"/>
                  <w:sz w:val="20"/>
                  <w:szCs w:val="20"/>
                  <w:rPrChange w:id="779"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08A051D5" w14:textId="77777777" w:rsidR="00F15998" w:rsidRPr="00F15998" w:rsidRDefault="00F15998" w:rsidP="00F15998">
            <w:pPr>
              <w:spacing w:after="0" w:line="240" w:lineRule="auto"/>
              <w:jc w:val="center"/>
              <w:rPr>
                <w:ins w:id="780" w:author="Lane, Stefanie" w:date="2023-09-07T11:19:00Z"/>
                <w:rFonts w:ascii="Calibri" w:eastAsia="Times New Roman" w:hAnsi="Calibri" w:cs="Calibri"/>
                <w:color w:val="000000"/>
                <w:sz w:val="20"/>
                <w:szCs w:val="20"/>
                <w:rPrChange w:id="781" w:author="Lane, Stefanie" w:date="2023-09-07T11:19:00Z">
                  <w:rPr>
                    <w:ins w:id="782" w:author="Lane, Stefanie" w:date="2023-09-07T11:19:00Z"/>
                  </w:rPr>
                </w:rPrChange>
              </w:rPr>
              <w:pPrChange w:id="783" w:author="Lane, Stefanie" w:date="2023-09-07T11:19: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096FFCDF" w14:textId="77777777" w:rsidR="00F15998" w:rsidRPr="00F15998" w:rsidRDefault="00F15998" w:rsidP="00F15998">
            <w:pPr>
              <w:spacing w:after="0" w:line="240" w:lineRule="auto"/>
              <w:rPr>
                <w:ins w:id="784" w:author="Lane, Stefanie" w:date="2023-09-07T11:19:00Z"/>
                <w:rFonts w:ascii="Calibri" w:eastAsia="Times New Roman" w:hAnsi="Calibri" w:cs="Calibri"/>
                <w:i/>
                <w:iCs/>
                <w:color w:val="000000"/>
                <w:sz w:val="20"/>
                <w:szCs w:val="20"/>
                <w:rPrChange w:id="785" w:author="Lane, Stefanie" w:date="2023-09-07T11:19:00Z">
                  <w:rPr>
                    <w:ins w:id="786" w:author="Lane, Stefanie" w:date="2023-09-07T11:19:00Z"/>
                  </w:rPr>
                </w:rPrChange>
              </w:rPr>
              <w:pPrChange w:id="787" w:author="Lane, Stefanie" w:date="2023-09-07T11:19:00Z">
                <w:pPr/>
              </w:pPrChange>
            </w:pPr>
            <w:ins w:id="788" w:author="Lane, Stefanie" w:date="2023-09-07T11:19:00Z">
              <w:r w:rsidRPr="00F15998">
                <w:rPr>
                  <w:rFonts w:ascii="Calibri" w:eastAsia="Times New Roman" w:hAnsi="Calibri" w:cs="Calibri"/>
                  <w:i/>
                  <w:iCs/>
                  <w:color w:val="000000"/>
                  <w:sz w:val="20"/>
                  <w:szCs w:val="20"/>
                  <w:rPrChange w:id="789" w:author="Lane, Stefanie" w:date="2023-09-07T11:19:00Z">
                    <w:rPr/>
                  </w:rPrChange>
                </w:rPr>
                <w:t>Equisetum fluviatile</w:t>
              </w:r>
            </w:ins>
          </w:p>
        </w:tc>
        <w:tc>
          <w:tcPr>
            <w:tcW w:w="881" w:type="dxa"/>
            <w:tcBorders>
              <w:top w:val="nil"/>
              <w:left w:val="nil"/>
              <w:bottom w:val="single" w:sz="4" w:space="0" w:color="auto"/>
              <w:right w:val="single" w:sz="8" w:space="0" w:color="auto"/>
            </w:tcBorders>
            <w:shd w:val="clear" w:color="auto" w:fill="auto"/>
            <w:noWrap/>
            <w:vAlign w:val="bottom"/>
            <w:hideMark/>
          </w:tcPr>
          <w:p w14:paraId="2844BC19" w14:textId="77777777" w:rsidR="00F15998" w:rsidRPr="00F15998" w:rsidRDefault="00F15998" w:rsidP="00F15998">
            <w:pPr>
              <w:spacing w:after="0" w:line="240" w:lineRule="auto"/>
              <w:jc w:val="center"/>
              <w:rPr>
                <w:ins w:id="790" w:author="Lane, Stefanie" w:date="2023-09-07T11:19:00Z"/>
                <w:rFonts w:ascii="Calibri" w:eastAsia="Times New Roman" w:hAnsi="Calibri" w:cs="Calibri"/>
                <w:color w:val="000000"/>
                <w:sz w:val="20"/>
                <w:szCs w:val="20"/>
                <w:rPrChange w:id="791" w:author="Lane, Stefanie" w:date="2023-09-07T11:19:00Z">
                  <w:rPr>
                    <w:ins w:id="792" w:author="Lane, Stefanie" w:date="2023-09-07T11:19:00Z"/>
                  </w:rPr>
                </w:rPrChange>
              </w:rPr>
              <w:pPrChange w:id="793" w:author="Lane, Stefanie" w:date="2023-09-07T11:19:00Z">
                <w:pPr>
                  <w:jc w:val="center"/>
                </w:pPr>
              </w:pPrChange>
            </w:pPr>
            <w:ins w:id="794" w:author="Lane, Stefanie" w:date="2023-09-07T11:19:00Z">
              <w:r w:rsidRPr="00F15998">
                <w:rPr>
                  <w:rFonts w:ascii="Calibri" w:eastAsia="Times New Roman" w:hAnsi="Calibri" w:cs="Calibri"/>
                  <w:color w:val="000000"/>
                  <w:sz w:val="20"/>
                  <w:szCs w:val="20"/>
                  <w:rPrChange w:id="795" w:author="Lane, Stefanie" w:date="2023-09-07T11:19:00Z">
                    <w:rPr/>
                  </w:rPrChange>
                </w:rPr>
                <w:t>0.01</w:t>
              </w:r>
            </w:ins>
          </w:p>
        </w:tc>
      </w:tr>
      <w:tr w:rsidR="00F15998" w:rsidRPr="00F15998" w14:paraId="34A67BFA" w14:textId="77777777" w:rsidTr="00F15998">
        <w:trPr>
          <w:divId w:val="2099981738"/>
          <w:trHeight w:val="260"/>
          <w:ins w:id="796"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0482E654" w14:textId="77777777" w:rsidR="00F15998" w:rsidRPr="00F15998" w:rsidRDefault="00F15998" w:rsidP="00F15998">
            <w:pPr>
              <w:spacing w:after="0" w:line="240" w:lineRule="auto"/>
              <w:rPr>
                <w:ins w:id="797" w:author="Lane, Stefanie" w:date="2023-09-07T11:19:00Z"/>
                <w:rFonts w:ascii="Calibri" w:eastAsia="Times New Roman" w:hAnsi="Calibri" w:cs="Calibri"/>
                <w:color w:val="000000"/>
                <w:sz w:val="20"/>
                <w:szCs w:val="20"/>
                <w:rPrChange w:id="798" w:author="Lane, Stefanie" w:date="2023-09-07T11:19:00Z">
                  <w:rPr>
                    <w:ins w:id="799" w:author="Lane, Stefanie" w:date="2023-09-07T11:19:00Z"/>
                  </w:rPr>
                </w:rPrChange>
              </w:rPr>
              <w:pPrChange w:id="800"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CCAD7B1" w14:textId="77777777" w:rsidR="00F15998" w:rsidRPr="00F15998" w:rsidRDefault="00F15998" w:rsidP="00F15998">
            <w:pPr>
              <w:spacing w:after="0" w:line="240" w:lineRule="auto"/>
              <w:rPr>
                <w:ins w:id="801" w:author="Lane, Stefanie" w:date="2023-09-07T11:19:00Z"/>
                <w:rFonts w:ascii="Calibri" w:eastAsia="Times New Roman" w:hAnsi="Calibri" w:cs="Calibri"/>
                <w:i/>
                <w:iCs/>
                <w:color w:val="000000"/>
                <w:sz w:val="20"/>
                <w:szCs w:val="20"/>
                <w:rPrChange w:id="802" w:author="Lane, Stefanie" w:date="2023-09-07T11:19:00Z">
                  <w:rPr>
                    <w:ins w:id="803" w:author="Lane, Stefanie" w:date="2023-09-07T11:19:00Z"/>
                  </w:rPr>
                </w:rPrChange>
              </w:rPr>
              <w:pPrChange w:id="804" w:author="Lane, Stefanie" w:date="2023-09-07T11:19:00Z">
                <w:pPr/>
              </w:pPrChange>
            </w:pPr>
            <w:ins w:id="805" w:author="Lane, Stefanie" w:date="2023-09-07T11:19:00Z">
              <w:r w:rsidRPr="00F15998">
                <w:rPr>
                  <w:rFonts w:ascii="Calibri" w:eastAsia="Times New Roman" w:hAnsi="Calibri" w:cs="Calibri"/>
                  <w:i/>
                  <w:iCs/>
                  <w:color w:val="000000"/>
                  <w:sz w:val="20"/>
                  <w:szCs w:val="20"/>
                  <w:rPrChange w:id="806" w:author="Lane, Stefanie" w:date="2023-09-07T11:19:00Z">
                    <w:rPr/>
                  </w:rPrChange>
                </w:rPr>
                <w:t>Lathyrus palustris</w:t>
              </w:r>
            </w:ins>
          </w:p>
        </w:tc>
        <w:tc>
          <w:tcPr>
            <w:tcW w:w="810" w:type="dxa"/>
            <w:tcBorders>
              <w:top w:val="nil"/>
              <w:left w:val="nil"/>
              <w:bottom w:val="single" w:sz="4" w:space="0" w:color="auto"/>
              <w:right w:val="nil"/>
            </w:tcBorders>
            <w:shd w:val="clear" w:color="auto" w:fill="auto"/>
            <w:noWrap/>
            <w:vAlign w:val="bottom"/>
            <w:hideMark/>
          </w:tcPr>
          <w:p w14:paraId="7CC17D76" w14:textId="77777777" w:rsidR="00F15998" w:rsidRPr="00F15998" w:rsidRDefault="00F15998" w:rsidP="00F15998">
            <w:pPr>
              <w:spacing w:after="0" w:line="240" w:lineRule="auto"/>
              <w:jc w:val="center"/>
              <w:rPr>
                <w:ins w:id="807" w:author="Lane, Stefanie" w:date="2023-09-07T11:19:00Z"/>
                <w:rFonts w:ascii="Calibri" w:eastAsia="Times New Roman" w:hAnsi="Calibri" w:cs="Calibri"/>
                <w:color w:val="000000"/>
                <w:sz w:val="20"/>
                <w:szCs w:val="20"/>
                <w:rPrChange w:id="808" w:author="Lane, Stefanie" w:date="2023-09-07T11:19:00Z">
                  <w:rPr>
                    <w:ins w:id="809" w:author="Lane, Stefanie" w:date="2023-09-07T11:19:00Z"/>
                  </w:rPr>
                </w:rPrChange>
              </w:rPr>
              <w:pPrChange w:id="810" w:author="Lane, Stefanie" w:date="2023-09-07T11:19:00Z">
                <w:pPr>
                  <w:jc w:val="center"/>
                </w:pPr>
              </w:pPrChange>
            </w:pPr>
            <w:ins w:id="811" w:author="Lane, Stefanie" w:date="2023-09-07T11:19:00Z">
              <w:r w:rsidRPr="00F15998">
                <w:rPr>
                  <w:rFonts w:ascii="Calibri" w:eastAsia="Times New Roman" w:hAnsi="Calibri" w:cs="Calibri"/>
                  <w:color w:val="000000"/>
                  <w:sz w:val="20"/>
                  <w:szCs w:val="20"/>
                  <w:rPrChange w:id="812"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25F701BE" w14:textId="77777777" w:rsidR="00F15998" w:rsidRPr="00F15998" w:rsidRDefault="00F15998" w:rsidP="00F15998">
            <w:pPr>
              <w:spacing w:after="0" w:line="240" w:lineRule="auto"/>
              <w:jc w:val="center"/>
              <w:rPr>
                <w:ins w:id="813" w:author="Lane, Stefanie" w:date="2023-09-07T11:19:00Z"/>
                <w:rFonts w:ascii="Calibri" w:eastAsia="Times New Roman" w:hAnsi="Calibri" w:cs="Calibri"/>
                <w:color w:val="000000"/>
                <w:sz w:val="20"/>
                <w:szCs w:val="20"/>
                <w:rPrChange w:id="814" w:author="Lane, Stefanie" w:date="2023-09-07T11:19:00Z">
                  <w:rPr>
                    <w:ins w:id="815" w:author="Lane, Stefanie" w:date="2023-09-07T11:19:00Z"/>
                  </w:rPr>
                </w:rPrChange>
              </w:rPr>
              <w:pPrChange w:id="816"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100AA2D4" w14:textId="77777777" w:rsidR="00F15998" w:rsidRPr="00F15998" w:rsidRDefault="00F15998" w:rsidP="00F15998">
            <w:pPr>
              <w:spacing w:after="0" w:line="240" w:lineRule="auto"/>
              <w:rPr>
                <w:ins w:id="817" w:author="Lane, Stefanie" w:date="2023-09-07T11:19:00Z"/>
                <w:rFonts w:ascii="Calibri" w:eastAsia="Times New Roman" w:hAnsi="Calibri" w:cs="Calibri"/>
                <w:i/>
                <w:iCs/>
                <w:color w:val="000000"/>
                <w:sz w:val="20"/>
                <w:szCs w:val="20"/>
                <w:rPrChange w:id="818" w:author="Lane, Stefanie" w:date="2023-09-07T11:19:00Z">
                  <w:rPr>
                    <w:ins w:id="819" w:author="Lane, Stefanie" w:date="2023-09-07T11:19:00Z"/>
                  </w:rPr>
                </w:rPrChange>
              </w:rPr>
              <w:pPrChange w:id="820" w:author="Lane, Stefanie" w:date="2023-09-07T11:19:00Z">
                <w:pPr/>
              </w:pPrChange>
            </w:pPr>
            <w:ins w:id="821" w:author="Lane, Stefanie" w:date="2023-09-07T11:19:00Z">
              <w:r w:rsidRPr="00F15998">
                <w:rPr>
                  <w:rFonts w:ascii="Calibri" w:eastAsia="Times New Roman" w:hAnsi="Calibri" w:cs="Calibri"/>
                  <w:i/>
                  <w:iCs/>
                  <w:color w:val="000000"/>
                  <w:sz w:val="20"/>
                  <w:szCs w:val="20"/>
                  <w:rPrChange w:id="822" w:author="Lane, Stefanie" w:date="2023-09-07T11:19:00Z">
                    <w:rPr/>
                  </w:rPrChange>
                </w:rPr>
                <w:t>Bidens cernua</w:t>
              </w:r>
            </w:ins>
          </w:p>
        </w:tc>
        <w:tc>
          <w:tcPr>
            <w:tcW w:w="751" w:type="dxa"/>
            <w:tcBorders>
              <w:top w:val="nil"/>
              <w:left w:val="nil"/>
              <w:bottom w:val="single" w:sz="4" w:space="0" w:color="auto"/>
              <w:right w:val="nil"/>
            </w:tcBorders>
            <w:shd w:val="clear" w:color="auto" w:fill="auto"/>
            <w:noWrap/>
            <w:vAlign w:val="bottom"/>
            <w:hideMark/>
          </w:tcPr>
          <w:p w14:paraId="03155977" w14:textId="77777777" w:rsidR="00F15998" w:rsidRPr="00F15998" w:rsidRDefault="00F15998" w:rsidP="00F15998">
            <w:pPr>
              <w:spacing w:after="0" w:line="240" w:lineRule="auto"/>
              <w:jc w:val="center"/>
              <w:rPr>
                <w:ins w:id="823" w:author="Lane, Stefanie" w:date="2023-09-07T11:19:00Z"/>
                <w:rFonts w:ascii="Calibri" w:eastAsia="Times New Roman" w:hAnsi="Calibri" w:cs="Calibri"/>
                <w:color w:val="000000"/>
                <w:sz w:val="20"/>
                <w:szCs w:val="20"/>
                <w:rPrChange w:id="824" w:author="Lane, Stefanie" w:date="2023-09-07T11:19:00Z">
                  <w:rPr>
                    <w:ins w:id="825" w:author="Lane, Stefanie" w:date="2023-09-07T11:19:00Z"/>
                  </w:rPr>
                </w:rPrChange>
              </w:rPr>
              <w:pPrChange w:id="826" w:author="Lane, Stefanie" w:date="2023-09-07T11:19:00Z">
                <w:pPr>
                  <w:jc w:val="center"/>
                </w:pPr>
              </w:pPrChange>
            </w:pPr>
            <w:ins w:id="827" w:author="Lane, Stefanie" w:date="2023-09-07T11:19:00Z">
              <w:r w:rsidRPr="00F15998">
                <w:rPr>
                  <w:rFonts w:ascii="Calibri" w:eastAsia="Times New Roman" w:hAnsi="Calibri" w:cs="Calibri"/>
                  <w:color w:val="000000"/>
                  <w:sz w:val="20"/>
                  <w:szCs w:val="20"/>
                  <w:rPrChange w:id="828"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6515D16B" w14:textId="77777777" w:rsidR="00F15998" w:rsidRPr="00F15998" w:rsidRDefault="00F15998" w:rsidP="00F15998">
            <w:pPr>
              <w:spacing w:after="0" w:line="240" w:lineRule="auto"/>
              <w:jc w:val="center"/>
              <w:rPr>
                <w:ins w:id="829" w:author="Lane, Stefanie" w:date="2023-09-07T11:19:00Z"/>
                <w:rFonts w:ascii="Calibri" w:eastAsia="Times New Roman" w:hAnsi="Calibri" w:cs="Calibri"/>
                <w:color w:val="000000"/>
                <w:sz w:val="20"/>
                <w:szCs w:val="20"/>
                <w:rPrChange w:id="830" w:author="Lane, Stefanie" w:date="2023-09-07T11:19:00Z">
                  <w:rPr>
                    <w:ins w:id="831" w:author="Lane, Stefanie" w:date="2023-09-07T11:19:00Z"/>
                  </w:rPr>
                </w:rPrChange>
              </w:rPr>
              <w:pPrChange w:id="832"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110FCFA4" w14:textId="77777777" w:rsidR="00F15998" w:rsidRPr="00F15998" w:rsidRDefault="00F15998" w:rsidP="00F15998">
            <w:pPr>
              <w:spacing w:after="0" w:line="240" w:lineRule="auto"/>
              <w:rPr>
                <w:ins w:id="833" w:author="Lane, Stefanie" w:date="2023-09-07T11:19:00Z"/>
                <w:rFonts w:ascii="Times New Roman" w:eastAsia="Times New Roman" w:hAnsi="Times New Roman" w:cs="Times New Roman"/>
                <w:sz w:val="20"/>
                <w:szCs w:val="20"/>
                <w:rPrChange w:id="834" w:author="Lane, Stefanie" w:date="2023-09-07T11:19:00Z">
                  <w:rPr>
                    <w:ins w:id="835" w:author="Lane, Stefanie" w:date="2023-09-07T11:19:00Z"/>
                  </w:rPr>
                </w:rPrChange>
              </w:rPr>
              <w:pPrChange w:id="836"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269D81EC" w14:textId="77777777" w:rsidR="00F15998" w:rsidRPr="00F15998" w:rsidRDefault="00F15998" w:rsidP="00F15998">
            <w:pPr>
              <w:spacing w:after="0" w:line="240" w:lineRule="auto"/>
              <w:jc w:val="center"/>
              <w:rPr>
                <w:ins w:id="837" w:author="Lane, Stefanie" w:date="2023-09-07T11:19:00Z"/>
                <w:rFonts w:ascii="Calibri" w:eastAsia="Times New Roman" w:hAnsi="Calibri" w:cs="Calibri"/>
                <w:color w:val="000000"/>
                <w:sz w:val="20"/>
                <w:szCs w:val="20"/>
                <w:rPrChange w:id="838" w:author="Lane, Stefanie" w:date="2023-09-07T11:19:00Z">
                  <w:rPr>
                    <w:ins w:id="839" w:author="Lane, Stefanie" w:date="2023-09-07T11:19:00Z"/>
                  </w:rPr>
                </w:rPrChange>
              </w:rPr>
              <w:pPrChange w:id="840" w:author="Lane, Stefanie" w:date="2023-09-07T11:19:00Z">
                <w:pPr>
                  <w:jc w:val="center"/>
                </w:pPr>
              </w:pPrChange>
            </w:pPr>
            <w:ins w:id="841" w:author="Lane, Stefanie" w:date="2023-09-07T11:19:00Z">
              <w:r w:rsidRPr="00F15998">
                <w:rPr>
                  <w:rFonts w:ascii="Calibri" w:eastAsia="Times New Roman" w:hAnsi="Calibri" w:cs="Calibri"/>
                  <w:color w:val="000000"/>
                  <w:sz w:val="20"/>
                  <w:szCs w:val="20"/>
                  <w:rPrChange w:id="842" w:author="Lane, Stefanie" w:date="2023-09-07T11:19:00Z">
                    <w:rPr/>
                  </w:rPrChange>
                </w:rPr>
                <w:t> </w:t>
              </w:r>
            </w:ins>
          </w:p>
        </w:tc>
      </w:tr>
      <w:tr w:rsidR="00F15998" w:rsidRPr="00F15998" w14:paraId="1F96D8A7" w14:textId="77777777" w:rsidTr="00F15998">
        <w:trPr>
          <w:divId w:val="2099981738"/>
          <w:trHeight w:val="260"/>
          <w:ins w:id="843"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7BE92662" w14:textId="77777777" w:rsidR="00F15998" w:rsidRPr="00F15998" w:rsidRDefault="00F15998" w:rsidP="00F15998">
            <w:pPr>
              <w:spacing w:after="0" w:line="240" w:lineRule="auto"/>
              <w:rPr>
                <w:ins w:id="844" w:author="Lane, Stefanie" w:date="2023-09-07T11:19:00Z"/>
                <w:rFonts w:ascii="Calibri" w:eastAsia="Times New Roman" w:hAnsi="Calibri" w:cs="Calibri"/>
                <w:color w:val="000000"/>
                <w:sz w:val="20"/>
                <w:szCs w:val="20"/>
                <w:rPrChange w:id="845" w:author="Lane, Stefanie" w:date="2023-09-07T11:19:00Z">
                  <w:rPr>
                    <w:ins w:id="846" w:author="Lane, Stefanie" w:date="2023-09-07T11:19:00Z"/>
                  </w:rPr>
                </w:rPrChange>
              </w:rPr>
              <w:pPrChange w:id="847" w:author="Lane, Stefanie" w:date="2023-09-07T11:19:00Z">
                <w:pPr/>
              </w:pPrChange>
            </w:pPr>
          </w:p>
        </w:tc>
        <w:tc>
          <w:tcPr>
            <w:tcW w:w="2149" w:type="dxa"/>
            <w:tcBorders>
              <w:top w:val="nil"/>
              <w:left w:val="nil"/>
              <w:bottom w:val="nil"/>
              <w:right w:val="nil"/>
            </w:tcBorders>
            <w:shd w:val="clear" w:color="auto" w:fill="auto"/>
            <w:noWrap/>
            <w:vAlign w:val="bottom"/>
            <w:hideMark/>
          </w:tcPr>
          <w:p w14:paraId="3A72732A" w14:textId="77777777" w:rsidR="00F15998" w:rsidRPr="00F15998" w:rsidRDefault="00F15998" w:rsidP="00F15998">
            <w:pPr>
              <w:spacing w:after="0" w:line="240" w:lineRule="auto"/>
              <w:rPr>
                <w:ins w:id="848" w:author="Lane, Stefanie" w:date="2023-09-07T11:19:00Z"/>
                <w:rFonts w:ascii="Calibri" w:eastAsia="Times New Roman" w:hAnsi="Calibri" w:cs="Calibri"/>
                <w:i/>
                <w:iCs/>
                <w:color w:val="000000"/>
                <w:sz w:val="20"/>
                <w:szCs w:val="20"/>
                <w:rPrChange w:id="849" w:author="Lane, Stefanie" w:date="2023-09-07T11:19:00Z">
                  <w:rPr>
                    <w:ins w:id="850" w:author="Lane, Stefanie" w:date="2023-09-07T11:19:00Z"/>
                  </w:rPr>
                </w:rPrChange>
              </w:rPr>
              <w:pPrChange w:id="851" w:author="Lane, Stefanie" w:date="2023-09-07T11:19:00Z">
                <w:pPr/>
              </w:pPrChange>
            </w:pPr>
            <w:ins w:id="852" w:author="Lane, Stefanie" w:date="2023-09-07T11:19:00Z">
              <w:r w:rsidRPr="00F15998">
                <w:rPr>
                  <w:rFonts w:ascii="Calibri" w:eastAsia="Times New Roman" w:hAnsi="Calibri" w:cs="Calibri"/>
                  <w:i/>
                  <w:iCs/>
                  <w:color w:val="000000"/>
                  <w:sz w:val="20"/>
                  <w:szCs w:val="20"/>
                  <w:rPrChange w:id="853" w:author="Lane, Stefanie" w:date="2023-09-07T11:19:00Z">
                    <w:rPr/>
                  </w:rPrChange>
                </w:rPr>
                <w:t>Sidalcea hendersonii</w:t>
              </w:r>
            </w:ins>
          </w:p>
        </w:tc>
        <w:tc>
          <w:tcPr>
            <w:tcW w:w="810" w:type="dxa"/>
            <w:tcBorders>
              <w:top w:val="nil"/>
              <w:left w:val="nil"/>
              <w:bottom w:val="nil"/>
              <w:right w:val="nil"/>
            </w:tcBorders>
            <w:shd w:val="clear" w:color="auto" w:fill="auto"/>
            <w:noWrap/>
            <w:vAlign w:val="bottom"/>
            <w:hideMark/>
          </w:tcPr>
          <w:p w14:paraId="53B8EBF2" w14:textId="77777777" w:rsidR="00F15998" w:rsidRPr="00F15998" w:rsidRDefault="00F15998" w:rsidP="00F15998">
            <w:pPr>
              <w:spacing w:after="0" w:line="240" w:lineRule="auto"/>
              <w:jc w:val="center"/>
              <w:rPr>
                <w:ins w:id="854" w:author="Lane, Stefanie" w:date="2023-09-07T11:19:00Z"/>
                <w:rFonts w:ascii="Calibri" w:eastAsia="Times New Roman" w:hAnsi="Calibri" w:cs="Calibri"/>
                <w:color w:val="000000"/>
                <w:sz w:val="20"/>
                <w:szCs w:val="20"/>
                <w:rPrChange w:id="855" w:author="Lane, Stefanie" w:date="2023-09-07T11:19:00Z">
                  <w:rPr>
                    <w:ins w:id="856" w:author="Lane, Stefanie" w:date="2023-09-07T11:19:00Z"/>
                  </w:rPr>
                </w:rPrChange>
              </w:rPr>
              <w:pPrChange w:id="857" w:author="Lane, Stefanie" w:date="2023-09-07T11:19:00Z">
                <w:pPr>
                  <w:jc w:val="center"/>
                </w:pPr>
              </w:pPrChange>
            </w:pPr>
            <w:ins w:id="858" w:author="Lane, Stefanie" w:date="2023-09-07T11:19:00Z">
              <w:r w:rsidRPr="00F15998">
                <w:rPr>
                  <w:rFonts w:ascii="Calibri" w:eastAsia="Times New Roman" w:hAnsi="Calibri" w:cs="Calibri"/>
                  <w:color w:val="000000"/>
                  <w:sz w:val="20"/>
                  <w:szCs w:val="20"/>
                  <w:rPrChange w:id="859" w:author="Lane, Stefanie" w:date="2023-09-07T11:19:00Z">
                    <w:rPr/>
                  </w:rPrChange>
                </w:rPr>
                <w:t>0.01</w:t>
              </w:r>
            </w:ins>
          </w:p>
        </w:tc>
        <w:tc>
          <w:tcPr>
            <w:tcW w:w="300" w:type="dxa"/>
            <w:tcBorders>
              <w:top w:val="nil"/>
              <w:left w:val="nil"/>
              <w:bottom w:val="nil"/>
              <w:right w:val="nil"/>
            </w:tcBorders>
            <w:shd w:val="clear" w:color="auto" w:fill="auto"/>
            <w:noWrap/>
            <w:vAlign w:val="bottom"/>
            <w:hideMark/>
          </w:tcPr>
          <w:p w14:paraId="78408D02" w14:textId="77777777" w:rsidR="00F15998" w:rsidRPr="00F15998" w:rsidRDefault="00F15998" w:rsidP="00F15998">
            <w:pPr>
              <w:spacing w:after="0" w:line="240" w:lineRule="auto"/>
              <w:jc w:val="center"/>
              <w:rPr>
                <w:ins w:id="860" w:author="Lane, Stefanie" w:date="2023-09-07T11:19:00Z"/>
                <w:rFonts w:ascii="Calibri" w:eastAsia="Times New Roman" w:hAnsi="Calibri" w:cs="Calibri"/>
                <w:color w:val="000000"/>
                <w:sz w:val="20"/>
                <w:szCs w:val="20"/>
                <w:rPrChange w:id="861" w:author="Lane, Stefanie" w:date="2023-09-07T11:19:00Z">
                  <w:rPr>
                    <w:ins w:id="862" w:author="Lane, Stefanie" w:date="2023-09-07T11:19:00Z"/>
                  </w:rPr>
                </w:rPrChange>
              </w:rPr>
              <w:pPrChange w:id="863"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5F6E8DB8" w14:textId="77777777" w:rsidR="00F15998" w:rsidRPr="00F15998" w:rsidRDefault="00F15998" w:rsidP="00F15998">
            <w:pPr>
              <w:spacing w:after="0" w:line="240" w:lineRule="auto"/>
              <w:rPr>
                <w:ins w:id="864" w:author="Lane, Stefanie" w:date="2023-09-07T11:19:00Z"/>
                <w:rFonts w:ascii="Times New Roman" w:eastAsia="Times New Roman" w:hAnsi="Times New Roman" w:cs="Times New Roman"/>
                <w:sz w:val="20"/>
                <w:szCs w:val="20"/>
                <w:rPrChange w:id="865" w:author="Lane, Stefanie" w:date="2023-09-07T11:19:00Z">
                  <w:rPr>
                    <w:ins w:id="866" w:author="Lane, Stefanie" w:date="2023-09-07T11:19:00Z"/>
                  </w:rPr>
                </w:rPrChange>
              </w:rPr>
              <w:pPrChange w:id="867" w:author="Lane, Stefanie" w:date="2023-09-07T11:19:00Z">
                <w:pPr/>
              </w:pPrChange>
            </w:pPr>
          </w:p>
        </w:tc>
        <w:tc>
          <w:tcPr>
            <w:tcW w:w="751" w:type="dxa"/>
            <w:tcBorders>
              <w:top w:val="nil"/>
              <w:left w:val="nil"/>
              <w:bottom w:val="nil"/>
              <w:right w:val="nil"/>
            </w:tcBorders>
            <w:shd w:val="clear" w:color="auto" w:fill="auto"/>
            <w:noWrap/>
            <w:vAlign w:val="bottom"/>
            <w:hideMark/>
          </w:tcPr>
          <w:p w14:paraId="2F3FBFC2" w14:textId="77777777" w:rsidR="00F15998" w:rsidRPr="00F15998" w:rsidRDefault="00F15998" w:rsidP="00F15998">
            <w:pPr>
              <w:spacing w:after="0" w:line="240" w:lineRule="auto"/>
              <w:rPr>
                <w:ins w:id="868" w:author="Lane, Stefanie" w:date="2023-09-07T11:19:00Z"/>
                <w:rFonts w:ascii="Times New Roman" w:eastAsia="Times New Roman" w:hAnsi="Times New Roman" w:cs="Times New Roman"/>
                <w:sz w:val="20"/>
                <w:szCs w:val="20"/>
                <w:rPrChange w:id="869" w:author="Lane, Stefanie" w:date="2023-09-07T11:19:00Z">
                  <w:rPr>
                    <w:ins w:id="870" w:author="Lane, Stefanie" w:date="2023-09-07T11:19:00Z"/>
                  </w:rPr>
                </w:rPrChange>
              </w:rPr>
              <w:pPrChange w:id="871" w:author="Lane, Stefanie" w:date="2023-09-07T11:19:00Z">
                <w:pPr/>
              </w:pPrChange>
            </w:pPr>
          </w:p>
        </w:tc>
        <w:tc>
          <w:tcPr>
            <w:tcW w:w="262" w:type="dxa"/>
            <w:tcBorders>
              <w:top w:val="nil"/>
              <w:left w:val="nil"/>
              <w:bottom w:val="nil"/>
              <w:right w:val="nil"/>
            </w:tcBorders>
            <w:shd w:val="clear" w:color="auto" w:fill="auto"/>
            <w:noWrap/>
            <w:vAlign w:val="bottom"/>
            <w:hideMark/>
          </w:tcPr>
          <w:p w14:paraId="3BAC4F3E" w14:textId="77777777" w:rsidR="00F15998" w:rsidRPr="00F15998" w:rsidRDefault="00F15998" w:rsidP="00F15998">
            <w:pPr>
              <w:spacing w:after="0" w:line="240" w:lineRule="auto"/>
              <w:jc w:val="center"/>
              <w:rPr>
                <w:ins w:id="872" w:author="Lane, Stefanie" w:date="2023-09-07T11:19:00Z"/>
                <w:rFonts w:ascii="Times New Roman" w:eastAsia="Times New Roman" w:hAnsi="Times New Roman" w:cs="Times New Roman"/>
                <w:sz w:val="20"/>
                <w:szCs w:val="20"/>
                <w:rPrChange w:id="873" w:author="Lane, Stefanie" w:date="2023-09-07T11:19:00Z">
                  <w:rPr>
                    <w:ins w:id="874" w:author="Lane, Stefanie" w:date="2023-09-07T11:19:00Z"/>
                  </w:rPr>
                </w:rPrChange>
              </w:rPr>
              <w:pPrChange w:id="875"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5C68C83A" w14:textId="77777777" w:rsidR="00F15998" w:rsidRPr="00F15998" w:rsidRDefault="00F15998" w:rsidP="00F15998">
            <w:pPr>
              <w:spacing w:after="0" w:line="240" w:lineRule="auto"/>
              <w:rPr>
                <w:ins w:id="876" w:author="Lane, Stefanie" w:date="2023-09-07T11:19:00Z"/>
                <w:rFonts w:ascii="Times New Roman" w:eastAsia="Times New Roman" w:hAnsi="Times New Roman" w:cs="Times New Roman"/>
                <w:sz w:val="20"/>
                <w:szCs w:val="20"/>
                <w:rPrChange w:id="877" w:author="Lane, Stefanie" w:date="2023-09-07T11:19:00Z">
                  <w:rPr>
                    <w:ins w:id="878" w:author="Lane, Stefanie" w:date="2023-09-07T11:19:00Z"/>
                  </w:rPr>
                </w:rPrChange>
              </w:rPr>
              <w:pPrChange w:id="879"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3AD63695" w14:textId="77777777" w:rsidR="00F15998" w:rsidRPr="00F15998" w:rsidRDefault="00F15998" w:rsidP="00F15998">
            <w:pPr>
              <w:spacing w:after="0" w:line="240" w:lineRule="auto"/>
              <w:jc w:val="center"/>
              <w:rPr>
                <w:ins w:id="880" w:author="Lane, Stefanie" w:date="2023-09-07T11:19:00Z"/>
                <w:rFonts w:ascii="Calibri" w:eastAsia="Times New Roman" w:hAnsi="Calibri" w:cs="Calibri"/>
                <w:color w:val="000000"/>
                <w:sz w:val="20"/>
                <w:szCs w:val="20"/>
                <w:rPrChange w:id="881" w:author="Lane, Stefanie" w:date="2023-09-07T11:19:00Z">
                  <w:rPr>
                    <w:ins w:id="882" w:author="Lane, Stefanie" w:date="2023-09-07T11:19:00Z"/>
                  </w:rPr>
                </w:rPrChange>
              </w:rPr>
              <w:pPrChange w:id="883" w:author="Lane, Stefanie" w:date="2023-09-07T11:19:00Z">
                <w:pPr>
                  <w:jc w:val="center"/>
                </w:pPr>
              </w:pPrChange>
            </w:pPr>
            <w:ins w:id="884" w:author="Lane, Stefanie" w:date="2023-09-07T11:19:00Z">
              <w:r w:rsidRPr="00F15998">
                <w:rPr>
                  <w:rFonts w:ascii="Calibri" w:eastAsia="Times New Roman" w:hAnsi="Calibri" w:cs="Calibri"/>
                  <w:color w:val="000000"/>
                  <w:sz w:val="20"/>
                  <w:szCs w:val="20"/>
                  <w:rPrChange w:id="885" w:author="Lane, Stefanie" w:date="2023-09-07T11:19:00Z">
                    <w:rPr/>
                  </w:rPrChange>
                </w:rPr>
                <w:t> </w:t>
              </w:r>
            </w:ins>
          </w:p>
        </w:tc>
      </w:tr>
      <w:tr w:rsidR="00F15998" w:rsidRPr="00F15998" w14:paraId="76F67001" w14:textId="77777777" w:rsidTr="00F15998">
        <w:trPr>
          <w:divId w:val="2099981738"/>
          <w:trHeight w:val="260"/>
          <w:ins w:id="886"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4FE9CF75" w14:textId="77777777" w:rsidR="00F15998" w:rsidRPr="00F15998" w:rsidRDefault="00F15998" w:rsidP="00F15998">
            <w:pPr>
              <w:spacing w:after="0" w:line="240" w:lineRule="auto"/>
              <w:rPr>
                <w:ins w:id="887" w:author="Lane, Stefanie" w:date="2023-09-07T11:19:00Z"/>
                <w:rFonts w:ascii="Calibri" w:eastAsia="Times New Roman" w:hAnsi="Calibri" w:cs="Calibri"/>
                <w:color w:val="000000"/>
                <w:sz w:val="20"/>
                <w:szCs w:val="20"/>
                <w:rPrChange w:id="888" w:author="Lane, Stefanie" w:date="2023-09-07T11:19:00Z">
                  <w:rPr>
                    <w:ins w:id="889" w:author="Lane, Stefanie" w:date="2023-09-07T11:19:00Z"/>
                  </w:rPr>
                </w:rPrChange>
              </w:rPr>
              <w:pPrChange w:id="890"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7C89C16" w14:textId="77777777" w:rsidR="00F15998" w:rsidRPr="00F15998" w:rsidRDefault="00F15998" w:rsidP="00F15998">
            <w:pPr>
              <w:spacing w:after="0" w:line="240" w:lineRule="auto"/>
              <w:rPr>
                <w:ins w:id="891" w:author="Lane, Stefanie" w:date="2023-09-07T11:19:00Z"/>
                <w:rFonts w:ascii="Calibri" w:eastAsia="Times New Roman" w:hAnsi="Calibri" w:cs="Calibri"/>
                <w:i/>
                <w:iCs/>
                <w:sz w:val="20"/>
                <w:szCs w:val="20"/>
                <w:rPrChange w:id="892" w:author="Lane, Stefanie" w:date="2023-09-07T11:19:00Z">
                  <w:rPr>
                    <w:ins w:id="893" w:author="Lane, Stefanie" w:date="2023-09-07T11:19:00Z"/>
                  </w:rPr>
                </w:rPrChange>
              </w:rPr>
              <w:pPrChange w:id="894" w:author="Lane, Stefanie" w:date="2023-09-07T11:19:00Z">
                <w:pPr/>
              </w:pPrChange>
            </w:pPr>
            <w:ins w:id="895" w:author="Lane, Stefanie" w:date="2023-09-07T11:19:00Z">
              <w:r w:rsidRPr="00F15998">
                <w:rPr>
                  <w:rFonts w:ascii="Calibri" w:eastAsia="Times New Roman" w:hAnsi="Calibri" w:cs="Calibri"/>
                  <w:i/>
                  <w:iCs/>
                  <w:sz w:val="20"/>
                  <w:szCs w:val="20"/>
                  <w:rPrChange w:id="896" w:author="Lane, Stefanie" w:date="2023-09-07T11:19:00Z">
                    <w:rPr/>
                  </w:rPrChange>
                </w:rPr>
                <w:t>Hordeum brachyantherum</w:t>
              </w:r>
            </w:ins>
          </w:p>
        </w:tc>
        <w:tc>
          <w:tcPr>
            <w:tcW w:w="810" w:type="dxa"/>
            <w:tcBorders>
              <w:top w:val="single" w:sz="4" w:space="0" w:color="auto"/>
              <w:left w:val="nil"/>
              <w:bottom w:val="single" w:sz="4" w:space="0" w:color="auto"/>
              <w:right w:val="nil"/>
            </w:tcBorders>
            <w:shd w:val="clear" w:color="auto" w:fill="auto"/>
            <w:noWrap/>
            <w:vAlign w:val="bottom"/>
            <w:hideMark/>
          </w:tcPr>
          <w:p w14:paraId="4618D700" w14:textId="77777777" w:rsidR="00F15998" w:rsidRPr="00F15998" w:rsidRDefault="00F15998" w:rsidP="00F15998">
            <w:pPr>
              <w:spacing w:after="0" w:line="240" w:lineRule="auto"/>
              <w:jc w:val="center"/>
              <w:rPr>
                <w:ins w:id="897" w:author="Lane, Stefanie" w:date="2023-09-07T11:19:00Z"/>
                <w:rFonts w:ascii="Calibri" w:eastAsia="Times New Roman" w:hAnsi="Calibri" w:cs="Calibri"/>
                <w:color w:val="000000"/>
                <w:sz w:val="20"/>
                <w:szCs w:val="20"/>
                <w:rPrChange w:id="898" w:author="Lane, Stefanie" w:date="2023-09-07T11:19:00Z">
                  <w:rPr>
                    <w:ins w:id="899" w:author="Lane, Stefanie" w:date="2023-09-07T11:19:00Z"/>
                  </w:rPr>
                </w:rPrChange>
              </w:rPr>
              <w:pPrChange w:id="900" w:author="Lane, Stefanie" w:date="2023-09-07T11:19:00Z">
                <w:pPr>
                  <w:jc w:val="center"/>
                </w:pPr>
              </w:pPrChange>
            </w:pPr>
            <w:ins w:id="901" w:author="Lane, Stefanie" w:date="2023-09-07T11:19:00Z">
              <w:r w:rsidRPr="00F15998">
                <w:rPr>
                  <w:rFonts w:ascii="Calibri" w:eastAsia="Times New Roman" w:hAnsi="Calibri" w:cs="Calibri"/>
                  <w:color w:val="000000"/>
                  <w:sz w:val="20"/>
                  <w:szCs w:val="20"/>
                  <w:rPrChange w:id="902" w:author="Lane, Stefanie" w:date="2023-09-07T11:19:00Z">
                    <w:rPr/>
                  </w:rPrChange>
                </w:rPr>
                <w:t>0.02</w:t>
              </w:r>
            </w:ins>
          </w:p>
        </w:tc>
        <w:tc>
          <w:tcPr>
            <w:tcW w:w="300" w:type="dxa"/>
            <w:tcBorders>
              <w:top w:val="nil"/>
              <w:left w:val="nil"/>
              <w:bottom w:val="nil"/>
              <w:right w:val="nil"/>
            </w:tcBorders>
            <w:shd w:val="clear" w:color="auto" w:fill="auto"/>
            <w:noWrap/>
            <w:vAlign w:val="bottom"/>
            <w:hideMark/>
          </w:tcPr>
          <w:p w14:paraId="41FD0121" w14:textId="77777777" w:rsidR="00F15998" w:rsidRPr="00F15998" w:rsidRDefault="00F15998" w:rsidP="00F15998">
            <w:pPr>
              <w:spacing w:after="0" w:line="240" w:lineRule="auto"/>
              <w:jc w:val="center"/>
              <w:rPr>
                <w:ins w:id="903" w:author="Lane, Stefanie" w:date="2023-09-07T11:19:00Z"/>
                <w:rFonts w:ascii="Calibri" w:eastAsia="Times New Roman" w:hAnsi="Calibri" w:cs="Calibri"/>
                <w:color w:val="000000"/>
                <w:sz w:val="20"/>
                <w:szCs w:val="20"/>
                <w:rPrChange w:id="904" w:author="Lane, Stefanie" w:date="2023-09-07T11:19:00Z">
                  <w:rPr>
                    <w:ins w:id="905" w:author="Lane, Stefanie" w:date="2023-09-07T11:19:00Z"/>
                  </w:rPr>
                </w:rPrChange>
              </w:rPr>
              <w:pPrChange w:id="906"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22211892" w14:textId="77777777" w:rsidR="00F15998" w:rsidRPr="00F15998" w:rsidRDefault="00F15998" w:rsidP="00F15998">
            <w:pPr>
              <w:spacing w:after="0" w:line="240" w:lineRule="auto"/>
              <w:rPr>
                <w:ins w:id="907" w:author="Lane, Stefanie" w:date="2023-09-07T11:19:00Z"/>
                <w:rFonts w:ascii="Times New Roman" w:eastAsia="Times New Roman" w:hAnsi="Times New Roman" w:cs="Times New Roman"/>
                <w:sz w:val="20"/>
                <w:szCs w:val="20"/>
                <w:rPrChange w:id="908" w:author="Lane, Stefanie" w:date="2023-09-07T11:19:00Z">
                  <w:rPr>
                    <w:ins w:id="909" w:author="Lane, Stefanie" w:date="2023-09-07T11:19:00Z"/>
                  </w:rPr>
                </w:rPrChange>
              </w:rPr>
              <w:pPrChange w:id="910" w:author="Lane, Stefanie" w:date="2023-09-07T11:19:00Z">
                <w:pPr/>
              </w:pPrChange>
            </w:pPr>
          </w:p>
        </w:tc>
        <w:tc>
          <w:tcPr>
            <w:tcW w:w="751" w:type="dxa"/>
            <w:tcBorders>
              <w:top w:val="nil"/>
              <w:left w:val="nil"/>
              <w:bottom w:val="nil"/>
              <w:right w:val="nil"/>
            </w:tcBorders>
            <w:shd w:val="clear" w:color="auto" w:fill="auto"/>
            <w:noWrap/>
            <w:vAlign w:val="bottom"/>
            <w:hideMark/>
          </w:tcPr>
          <w:p w14:paraId="6AB85AC0" w14:textId="77777777" w:rsidR="00F15998" w:rsidRPr="00F15998" w:rsidRDefault="00F15998" w:rsidP="00F15998">
            <w:pPr>
              <w:spacing w:after="0" w:line="240" w:lineRule="auto"/>
              <w:rPr>
                <w:ins w:id="911" w:author="Lane, Stefanie" w:date="2023-09-07T11:19:00Z"/>
                <w:rFonts w:ascii="Times New Roman" w:eastAsia="Times New Roman" w:hAnsi="Times New Roman" w:cs="Times New Roman"/>
                <w:sz w:val="20"/>
                <w:szCs w:val="20"/>
                <w:rPrChange w:id="912" w:author="Lane, Stefanie" w:date="2023-09-07T11:19:00Z">
                  <w:rPr>
                    <w:ins w:id="913" w:author="Lane, Stefanie" w:date="2023-09-07T11:19:00Z"/>
                  </w:rPr>
                </w:rPrChange>
              </w:rPr>
              <w:pPrChange w:id="914" w:author="Lane, Stefanie" w:date="2023-09-07T11:19:00Z">
                <w:pPr/>
              </w:pPrChange>
            </w:pPr>
          </w:p>
        </w:tc>
        <w:tc>
          <w:tcPr>
            <w:tcW w:w="262" w:type="dxa"/>
            <w:tcBorders>
              <w:top w:val="nil"/>
              <w:left w:val="nil"/>
              <w:bottom w:val="nil"/>
              <w:right w:val="nil"/>
            </w:tcBorders>
            <w:shd w:val="clear" w:color="auto" w:fill="auto"/>
            <w:noWrap/>
            <w:vAlign w:val="bottom"/>
            <w:hideMark/>
          </w:tcPr>
          <w:p w14:paraId="3D7E5D0E" w14:textId="77777777" w:rsidR="00F15998" w:rsidRPr="00F15998" w:rsidRDefault="00F15998" w:rsidP="00F15998">
            <w:pPr>
              <w:spacing w:after="0" w:line="240" w:lineRule="auto"/>
              <w:jc w:val="center"/>
              <w:rPr>
                <w:ins w:id="915" w:author="Lane, Stefanie" w:date="2023-09-07T11:19:00Z"/>
                <w:rFonts w:ascii="Times New Roman" w:eastAsia="Times New Roman" w:hAnsi="Times New Roman" w:cs="Times New Roman"/>
                <w:sz w:val="20"/>
                <w:szCs w:val="20"/>
                <w:rPrChange w:id="916" w:author="Lane, Stefanie" w:date="2023-09-07T11:19:00Z">
                  <w:rPr>
                    <w:ins w:id="917" w:author="Lane, Stefanie" w:date="2023-09-07T11:19:00Z"/>
                  </w:rPr>
                </w:rPrChange>
              </w:rPr>
              <w:pPrChange w:id="918"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33C4ABBE" w14:textId="77777777" w:rsidR="00F15998" w:rsidRPr="00F15998" w:rsidRDefault="00F15998" w:rsidP="00F15998">
            <w:pPr>
              <w:spacing w:after="0" w:line="240" w:lineRule="auto"/>
              <w:rPr>
                <w:ins w:id="919" w:author="Lane, Stefanie" w:date="2023-09-07T11:19:00Z"/>
                <w:rFonts w:ascii="Times New Roman" w:eastAsia="Times New Roman" w:hAnsi="Times New Roman" w:cs="Times New Roman"/>
                <w:sz w:val="20"/>
                <w:szCs w:val="20"/>
                <w:rPrChange w:id="920" w:author="Lane, Stefanie" w:date="2023-09-07T11:19:00Z">
                  <w:rPr>
                    <w:ins w:id="921" w:author="Lane, Stefanie" w:date="2023-09-07T11:19:00Z"/>
                  </w:rPr>
                </w:rPrChange>
              </w:rPr>
              <w:pPrChange w:id="922"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1AFD60B5" w14:textId="77777777" w:rsidR="00F15998" w:rsidRPr="00F15998" w:rsidRDefault="00F15998" w:rsidP="00F15998">
            <w:pPr>
              <w:spacing w:after="0" w:line="240" w:lineRule="auto"/>
              <w:jc w:val="center"/>
              <w:rPr>
                <w:ins w:id="923" w:author="Lane, Stefanie" w:date="2023-09-07T11:19:00Z"/>
                <w:rFonts w:ascii="Calibri" w:eastAsia="Times New Roman" w:hAnsi="Calibri" w:cs="Calibri"/>
                <w:color w:val="000000"/>
                <w:sz w:val="20"/>
                <w:szCs w:val="20"/>
                <w:rPrChange w:id="924" w:author="Lane, Stefanie" w:date="2023-09-07T11:19:00Z">
                  <w:rPr>
                    <w:ins w:id="925" w:author="Lane, Stefanie" w:date="2023-09-07T11:19:00Z"/>
                  </w:rPr>
                </w:rPrChange>
              </w:rPr>
              <w:pPrChange w:id="926" w:author="Lane, Stefanie" w:date="2023-09-07T11:19:00Z">
                <w:pPr>
                  <w:jc w:val="center"/>
                </w:pPr>
              </w:pPrChange>
            </w:pPr>
            <w:ins w:id="927" w:author="Lane, Stefanie" w:date="2023-09-07T11:19:00Z">
              <w:r w:rsidRPr="00F15998">
                <w:rPr>
                  <w:rFonts w:ascii="Calibri" w:eastAsia="Times New Roman" w:hAnsi="Calibri" w:cs="Calibri"/>
                  <w:color w:val="000000"/>
                  <w:sz w:val="20"/>
                  <w:szCs w:val="20"/>
                  <w:rPrChange w:id="928" w:author="Lane, Stefanie" w:date="2023-09-07T11:19:00Z">
                    <w:rPr/>
                  </w:rPrChange>
                </w:rPr>
                <w:t> </w:t>
              </w:r>
            </w:ins>
          </w:p>
        </w:tc>
      </w:tr>
      <w:tr w:rsidR="00F15998" w:rsidRPr="00F15998" w14:paraId="3A71C44F" w14:textId="77777777" w:rsidTr="00F15998">
        <w:trPr>
          <w:divId w:val="2099981738"/>
          <w:trHeight w:val="270"/>
          <w:ins w:id="929"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43C9636E" w14:textId="77777777" w:rsidR="00F15998" w:rsidRPr="00F15998" w:rsidRDefault="00F15998" w:rsidP="00F15998">
            <w:pPr>
              <w:spacing w:after="0" w:line="240" w:lineRule="auto"/>
              <w:rPr>
                <w:ins w:id="930" w:author="Lane, Stefanie" w:date="2023-09-07T11:19:00Z"/>
                <w:rFonts w:ascii="Calibri" w:eastAsia="Times New Roman" w:hAnsi="Calibri" w:cs="Calibri"/>
                <w:color w:val="000000"/>
                <w:sz w:val="20"/>
                <w:szCs w:val="20"/>
                <w:rPrChange w:id="931" w:author="Lane, Stefanie" w:date="2023-09-07T11:19:00Z">
                  <w:rPr>
                    <w:ins w:id="932" w:author="Lane, Stefanie" w:date="2023-09-07T11:19:00Z"/>
                  </w:rPr>
                </w:rPrChange>
              </w:rPr>
              <w:pPrChange w:id="933" w:author="Lane, Stefanie" w:date="2023-09-07T11:19:00Z">
                <w:pPr/>
              </w:pPrChange>
            </w:pPr>
          </w:p>
        </w:tc>
        <w:tc>
          <w:tcPr>
            <w:tcW w:w="2149" w:type="dxa"/>
            <w:tcBorders>
              <w:top w:val="nil"/>
              <w:left w:val="nil"/>
              <w:bottom w:val="single" w:sz="8" w:space="0" w:color="auto"/>
              <w:right w:val="nil"/>
            </w:tcBorders>
            <w:shd w:val="clear" w:color="auto" w:fill="auto"/>
            <w:noWrap/>
            <w:vAlign w:val="bottom"/>
            <w:hideMark/>
          </w:tcPr>
          <w:p w14:paraId="1FF85E7C" w14:textId="77777777" w:rsidR="00F15998" w:rsidRPr="00F15998" w:rsidRDefault="00F15998" w:rsidP="00F15998">
            <w:pPr>
              <w:spacing w:after="0" w:line="240" w:lineRule="auto"/>
              <w:rPr>
                <w:ins w:id="934" w:author="Lane, Stefanie" w:date="2023-09-07T11:19:00Z"/>
                <w:rFonts w:ascii="Calibri" w:eastAsia="Times New Roman" w:hAnsi="Calibri" w:cs="Calibri"/>
                <w:i/>
                <w:iCs/>
                <w:sz w:val="20"/>
                <w:szCs w:val="20"/>
                <w:rPrChange w:id="935" w:author="Lane, Stefanie" w:date="2023-09-07T11:19:00Z">
                  <w:rPr>
                    <w:ins w:id="936" w:author="Lane, Stefanie" w:date="2023-09-07T11:19:00Z"/>
                  </w:rPr>
                </w:rPrChange>
              </w:rPr>
              <w:pPrChange w:id="937" w:author="Lane, Stefanie" w:date="2023-09-07T11:19:00Z">
                <w:pPr/>
              </w:pPrChange>
            </w:pPr>
            <w:ins w:id="938" w:author="Lane, Stefanie" w:date="2023-09-07T11:19:00Z">
              <w:r w:rsidRPr="00F15998">
                <w:rPr>
                  <w:rFonts w:ascii="Calibri" w:eastAsia="Times New Roman" w:hAnsi="Calibri" w:cs="Calibri"/>
                  <w:i/>
                  <w:iCs/>
                  <w:sz w:val="20"/>
                  <w:szCs w:val="20"/>
                  <w:rPrChange w:id="939" w:author="Lane, Stefanie" w:date="2023-09-07T11:19:00Z">
                    <w:rPr/>
                  </w:rPrChange>
                </w:rPr>
                <w:t>Deschampsia caespitosa</w:t>
              </w:r>
            </w:ins>
          </w:p>
        </w:tc>
        <w:tc>
          <w:tcPr>
            <w:tcW w:w="810" w:type="dxa"/>
            <w:tcBorders>
              <w:top w:val="nil"/>
              <w:left w:val="nil"/>
              <w:bottom w:val="single" w:sz="8" w:space="0" w:color="auto"/>
              <w:right w:val="nil"/>
            </w:tcBorders>
            <w:shd w:val="clear" w:color="auto" w:fill="auto"/>
            <w:noWrap/>
            <w:vAlign w:val="bottom"/>
            <w:hideMark/>
          </w:tcPr>
          <w:p w14:paraId="164D87A0" w14:textId="77777777" w:rsidR="00F15998" w:rsidRPr="00F15998" w:rsidRDefault="00F15998" w:rsidP="00F15998">
            <w:pPr>
              <w:spacing w:after="0" w:line="240" w:lineRule="auto"/>
              <w:jc w:val="center"/>
              <w:rPr>
                <w:ins w:id="940" w:author="Lane, Stefanie" w:date="2023-09-07T11:19:00Z"/>
                <w:rFonts w:ascii="Calibri" w:eastAsia="Times New Roman" w:hAnsi="Calibri" w:cs="Calibri"/>
                <w:color w:val="000000"/>
                <w:sz w:val="20"/>
                <w:szCs w:val="20"/>
                <w:rPrChange w:id="941" w:author="Lane, Stefanie" w:date="2023-09-07T11:19:00Z">
                  <w:rPr>
                    <w:ins w:id="942" w:author="Lane, Stefanie" w:date="2023-09-07T11:19:00Z"/>
                  </w:rPr>
                </w:rPrChange>
              </w:rPr>
              <w:pPrChange w:id="943" w:author="Lane, Stefanie" w:date="2023-09-07T11:19:00Z">
                <w:pPr>
                  <w:jc w:val="center"/>
                </w:pPr>
              </w:pPrChange>
            </w:pPr>
            <w:ins w:id="944" w:author="Lane, Stefanie" w:date="2023-09-07T11:19:00Z">
              <w:r w:rsidRPr="00F15998">
                <w:rPr>
                  <w:rFonts w:ascii="Calibri" w:eastAsia="Times New Roman" w:hAnsi="Calibri" w:cs="Calibri"/>
                  <w:color w:val="000000"/>
                  <w:sz w:val="20"/>
                  <w:szCs w:val="20"/>
                  <w:rPrChange w:id="945" w:author="Lane, Stefanie" w:date="2023-09-07T11:19:00Z">
                    <w:rPr/>
                  </w:rPrChange>
                </w:rPr>
                <w:t>0.05</w:t>
              </w:r>
            </w:ins>
          </w:p>
        </w:tc>
        <w:tc>
          <w:tcPr>
            <w:tcW w:w="300" w:type="dxa"/>
            <w:tcBorders>
              <w:top w:val="nil"/>
              <w:left w:val="nil"/>
              <w:bottom w:val="single" w:sz="8" w:space="0" w:color="auto"/>
              <w:right w:val="nil"/>
            </w:tcBorders>
            <w:shd w:val="clear" w:color="auto" w:fill="auto"/>
            <w:noWrap/>
            <w:vAlign w:val="bottom"/>
            <w:hideMark/>
          </w:tcPr>
          <w:p w14:paraId="3758D107" w14:textId="77777777" w:rsidR="00F15998" w:rsidRPr="00F15998" w:rsidRDefault="00F15998" w:rsidP="00F15998">
            <w:pPr>
              <w:spacing w:after="0" w:line="240" w:lineRule="auto"/>
              <w:rPr>
                <w:ins w:id="946" w:author="Lane, Stefanie" w:date="2023-09-07T11:19:00Z"/>
                <w:rFonts w:ascii="Calibri" w:eastAsia="Times New Roman" w:hAnsi="Calibri" w:cs="Calibri"/>
                <w:color w:val="000000"/>
                <w:sz w:val="20"/>
                <w:szCs w:val="20"/>
                <w:rPrChange w:id="947" w:author="Lane, Stefanie" w:date="2023-09-07T11:19:00Z">
                  <w:rPr>
                    <w:ins w:id="948" w:author="Lane, Stefanie" w:date="2023-09-07T11:19:00Z"/>
                  </w:rPr>
                </w:rPrChange>
              </w:rPr>
              <w:pPrChange w:id="949" w:author="Lane, Stefanie" w:date="2023-09-07T11:19:00Z">
                <w:pPr/>
              </w:pPrChange>
            </w:pPr>
            <w:ins w:id="950" w:author="Lane, Stefanie" w:date="2023-09-07T11:19:00Z">
              <w:r w:rsidRPr="00F15998">
                <w:rPr>
                  <w:rFonts w:ascii="Calibri" w:eastAsia="Times New Roman" w:hAnsi="Calibri" w:cs="Calibri"/>
                  <w:color w:val="000000"/>
                  <w:sz w:val="20"/>
                  <w:szCs w:val="20"/>
                  <w:rPrChange w:id="951" w:author="Lane, Stefanie" w:date="2023-09-07T11:19:00Z">
                    <w:rPr/>
                  </w:rPrChange>
                </w:rPr>
                <w:t> </w:t>
              </w:r>
            </w:ins>
          </w:p>
        </w:tc>
        <w:tc>
          <w:tcPr>
            <w:tcW w:w="2189" w:type="dxa"/>
            <w:tcBorders>
              <w:top w:val="nil"/>
              <w:left w:val="nil"/>
              <w:bottom w:val="single" w:sz="8" w:space="0" w:color="auto"/>
              <w:right w:val="nil"/>
            </w:tcBorders>
            <w:shd w:val="clear" w:color="auto" w:fill="auto"/>
            <w:noWrap/>
            <w:vAlign w:val="bottom"/>
            <w:hideMark/>
          </w:tcPr>
          <w:p w14:paraId="6557D374" w14:textId="77777777" w:rsidR="00F15998" w:rsidRPr="00F15998" w:rsidRDefault="00F15998" w:rsidP="00F15998">
            <w:pPr>
              <w:spacing w:after="0" w:line="240" w:lineRule="auto"/>
              <w:rPr>
                <w:ins w:id="952" w:author="Lane, Stefanie" w:date="2023-09-07T11:19:00Z"/>
                <w:rFonts w:ascii="Calibri" w:eastAsia="Times New Roman" w:hAnsi="Calibri" w:cs="Calibri"/>
                <w:color w:val="000000"/>
                <w:sz w:val="20"/>
                <w:szCs w:val="20"/>
                <w:rPrChange w:id="953" w:author="Lane, Stefanie" w:date="2023-09-07T11:19:00Z">
                  <w:rPr>
                    <w:ins w:id="954" w:author="Lane, Stefanie" w:date="2023-09-07T11:19:00Z"/>
                  </w:rPr>
                </w:rPrChange>
              </w:rPr>
              <w:pPrChange w:id="955" w:author="Lane, Stefanie" w:date="2023-09-07T11:19:00Z">
                <w:pPr/>
              </w:pPrChange>
            </w:pPr>
            <w:ins w:id="956" w:author="Lane, Stefanie" w:date="2023-09-07T11:19:00Z">
              <w:r w:rsidRPr="00F15998">
                <w:rPr>
                  <w:rFonts w:ascii="Calibri" w:eastAsia="Times New Roman" w:hAnsi="Calibri" w:cs="Calibri"/>
                  <w:color w:val="000000"/>
                  <w:sz w:val="20"/>
                  <w:szCs w:val="20"/>
                  <w:rPrChange w:id="957" w:author="Lane, Stefanie" w:date="2023-09-07T11:19:00Z">
                    <w:rPr/>
                  </w:rPrChange>
                </w:rPr>
                <w:t> </w:t>
              </w:r>
            </w:ins>
          </w:p>
        </w:tc>
        <w:tc>
          <w:tcPr>
            <w:tcW w:w="751" w:type="dxa"/>
            <w:tcBorders>
              <w:top w:val="nil"/>
              <w:left w:val="nil"/>
              <w:bottom w:val="single" w:sz="8" w:space="0" w:color="auto"/>
              <w:right w:val="nil"/>
            </w:tcBorders>
            <w:shd w:val="clear" w:color="auto" w:fill="auto"/>
            <w:noWrap/>
            <w:vAlign w:val="bottom"/>
            <w:hideMark/>
          </w:tcPr>
          <w:p w14:paraId="75580824" w14:textId="77777777" w:rsidR="00F15998" w:rsidRPr="00F15998" w:rsidRDefault="00F15998" w:rsidP="00F15998">
            <w:pPr>
              <w:spacing w:after="0" w:line="240" w:lineRule="auto"/>
              <w:jc w:val="center"/>
              <w:rPr>
                <w:ins w:id="958" w:author="Lane, Stefanie" w:date="2023-09-07T11:19:00Z"/>
                <w:rFonts w:ascii="Calibri" w:eastAsia="Times New Roman" w:hAnsi="Calibri" w:cs="Calibri"/>
                <w:color w:val="000000"/>
                <w:sz w:val="20"/>
                <w:szCs w:val="20"/>
                <w:rPrChange w:id="959" w:author="Lane, Stefanie" w:date="2023-09-07T11:19:00Z">
                  <w:rPr>
                    <w:ins w:id="960" w:author="Lane, Stefanie" w:date="2023-09-07T11:19:00Z"/>
                  </w:rPr>
                </w:rPrChange>
              </w:rPr>
              <w:pPrChange w:id="961" w:author="Lane, Stefanie" w:date="2023-09-07T11:19:00Z">
                <w:pPr>
                  <w:jc w:val="center"/>
                </w:pPr>
              </w:pPrChange>
            </w:pPr>
            <w:ins w:id="962" w:author="Lane, Stefanie" w:date="2023-09-07T11:19:00Z">
              <w:r w:rsidRPr="00F15998">
                <w:rPr>
                  <w:rFonts w:ascii="Calibri" w:eastAsia="Times New Roman" w:hAnsi="Calibri" w:cs="Calibri"/>
                  <w:color w:val="000000"/>
                  <w:sz w:val="20"/>
                  <w:szCs w:val="20"/>
                  <w:rPrChange w:id="963" w:author="Lane, Stefanie" w:date="2023-09-07T11:19:00Z">
                    <w:rPr/>
                  </w:rPrChange>
                </w:rPr>
                <w:t> </w:t>
              </w:r>
            </w:ins>
          </w:p>
        </w:tc>
        <w:tc>
          <w:tcPr>
            <w:tcW w:w="262" w:type="dxa"/>
            <w:tcBorders>
              <w:top w:val="nil"/>
              <w:left w:val="nil"/>
              <w:bottom w:val="single" w:sz="8" w:space="0" w:color="auto"/>
              <w:right w:val="nil"/>
            </w:tcBorders>
            <w:shd w:val="clear" w:color="auto" w:fill="auto"/>
            <w:noWrap/>
            <w:vAlign w:val="bottom"/>
            <w:hideMark/>
          </w:tcPr>
          <w:p w14:paraId="4D3D48B6" w14:textId="77777777" w:rsidR="00F15998" w:rsidRPr="00F15998" w:rsidRDefault="00F15998" w:rsidP="00F15998">
            <w:pPr>
              <w:spacing w:after="0" w:line="240" w:lineRule="auto"/>
              <w:rPr>
                <w:ins w:id="964" w:author="Lane, Stefanie" w:date="2023-09-07T11:19:00Z"/>
                <w:rFonts w:ascii="Calibri" w:eastAsia="Times New Roman" w:hAnsi="Calibri" w:cs="Calibri"/>
                <w:color w:val="000000"/>
                <w:sz w:val="20"/>
                <w:szCs w:val="20"/>
                <w:rPrChange w:id="965" w:author="Lane, Stefanie" w:date="2023-09-07T11:19:00Z">
                  <w:rPr>
                    <w:ins w:id="966" w:author="Lane, Stefanie" w:date="2023-09-07T11:19:00Z"/>
                  </w:rPr>
                </w:rPrChange>
              </w:rPr>
              <w:pPrChange w:id="967" w:author="Lane, Stefanie" w:date="2023-09-07T11:19:00Z">
                <w:pPr/>
              </w:pPrChange>
            </w:pPr>
            <w:ins w:id="968" w:author="Lane, Stefanie" w:date="2023-09-07T11:19:00Z">
              <w:r w:rsidRPr="00F15998">
                <w:rPr>
                  <w:rFonts w:ascii="Calibri" w:eastAsia="Times New Roman" w:hAnsi="Calibri" w:cs="Calibri"/>
                  <w:color w:val="000000"/>
                  <w:sz w:val="20"/>
                  <w:szCs w:val="20"/>
                  <w:rPrChange w:id="969" w:author="Lane, Stefanie" w:date="2023-09-07T11:19:00Z">
                    <w:rPr/>
                  </w:rPrChange>
                </w:rPr>
                <w:t> </w:t>
              </w:r>
            </w:ins>
          </w:p>
        </w:tc>
        <w:tc>
          <w:tcPr>
            <w:tcW w:w="2007" w:type="dxa"/>
            <w:tcBorders>
              <w:top w:val="nil"/>
              <w:left w:val="nil"/>
              <w:bottom w:val="single" w:sz="8" w:space="0" w:color="auto"/>
              <w:right w:val="nil"/>
            </w:tcBorders>
            <w:shd w:val="clear" w:color="auto" w:fill="auto"/>
            <w:noWrap/>
            <w:vAlign w:val="bottom"/>
            <w:hideMark/>
          </w:tcPr>
          <w:p w14:paraId="431B3CDE" w14:textId="77777777" w:rsidR="00F15998" w:rsidRPr="00F15998" w:rsidRDefault="00F15998" w:rsidP="00F15998">
            <w:pPr>
              <w:spacing w:after="0" w:line="240" w:lineRule="auto"/>
              <w:rPr>
                <w:ins w:id="970" w:author="Lane, Stefanie" w:date="2023-09-07T11:19:00Z"/>
                <w:rFonts w:ascii="Calibri" w:eastAsia="Times New Roman" w:hAnsi="Calibri" w:cs="Calibri"/>
                <w:i/>
                <w:iCs/>
                <w:color w:val="000000"/>
                <w:sz w:val="20"/>
                <w:szCs w:val="20"/>
                <w:rPrChange w:id="971" w:author="Lane, Stefanie" w:date="2023-09-07T11:19:00Z">
                  <w:rPr>
                    <w:ins w:id="972" w:author="Lane, Stefanie" w:date="2023-09-07T11:19:00Z"/>
                  </w:rPr>
                </w:rPrChange>
              </w:rPr>
              <w:pPrChange w:id="973" w:author="Lane, Stefanie" w:date="2023-09-07T11:19:00Z">
                <w:pPr/>
              </w:pPrChange>
            </w:pPr>
            <w:ins w:id="974" w:author="Lane, Stefanie" w:date="2023-09-07T11:19:00Z">
              <w:r w:rsidRPr="00F15998">
                <w:rPr>
                  <w:rFonts w:ascii="Calibri" w:eastAsia="Times New Roman" w:hAnsi="Calibri" w:cs="Calibri"/>
                  <w:i/>
                  <w:iCs/>
                  <w:color w:val="000000"/>
                  <w:sz w:val="20"/>
                  <w:szCs w:val="20"/>
                  <w:rPrChange w:id="975" w:author="Lane, Stefanie" w:date="2023-09-07T11:19: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06FAE6D2" w14:textId="77777777" w:rsidR="00F15998" w:rsidRPr="00F15998" w:rsidRDefault="00F15998" w:rsidP="00F15998">
            <w:pPr>
              <w:spacing w:after="0" w:line="240" w:lineRule="auto"/>
              <w:jc w:val="center"/>
              <w:rPr>
                <w:ins w:id="976" w:author="Lane, Stefanie" w:date="2023-09-07T11:19:00Z"/>
                <w:rFonts w:ascii="Calibri" w:eastAsia="Times New Roman" w:hAnsi="Calibri" w:cs="Calibri"/>
                <w:color w:val="000000"/>
                <w:sz w:val="20"/>
                <w:szCs w:val="20"/>
                <w:rPrChange w:id="977" w:author="Lane, Stefanie" w:date="2023-09-07T11:19:00Z">
                  <w:rPr>
                    <w:ins w:id="978" w:author="Lane, Stefanie" w:date="2023-09-07T11:19:00Z"/>
                  </w:rPr>
                </w:rPrChange>
              </w:rPr>
              <w:pPrChange w:id="979" w:author="Lane, Stefanie" w:date="2023-09-07T11:19:00Z">
                <w:pPr>
                  <w:jc w:val="center"/>
                </w:pPr>
              </w:pPrChange>
            </w:pPr>
            <w:ins w:id="980" w:author="Lane, Stefanie" w:date="2023-09-07T11:19:00Z">
              <w:r w:rsidRPr="00F15998">
                <w:rPr>
                  <w:rFonts w:ascii="Calibri" w:eastAsia="Times New Roman" w:hAnsi="Calibri" w:cs="Calibri"/>
                  <w:color w:val="000000"/>
                  <w:sz w:val="20"/>
                  <w:szCs w:val="20"/>
                  <w:rPrChange w:id="981" w:author="Lane, Stefanie" w:date="2023-09-07T11:19:00Z">
                    <w:rPr/>
                  </w:rPrChange>
                </w:rPr>
                <w:t> </w:t>
              </w:r>
            </w:ins>
          </w:p>
        </w:tc>
      </w:tr>
      <w:tr w:rsidR="00F15998" w:rsidRPr="00F15998" w14:paraId="5BD175D4" w14:textId="77777777" w:rsidTr="00F15998">
        <w:trPr>
          <w:divId w:val="2099981738"/>
          <w:trHeight w:val="270"/>
          <w:ins w:id="982" w:author="Lane, Stefanie" w:date="2023-09-07T11:19:00Z"/>
        </w:trPr>
        <w:tc>
          <w:tcPr>
            <w:tcW w:w="1091" w:type="dxa"/>
            <w:tcBorders>
              <w:top w:val="nil"/>
              <w:left w:val="nil"/>
              <w:bottom w:val="nil"/>
              <w:right w:val="nil"/>
            </w:tcBorders>
            <w:shd w:val="clear" w:color="auto" w:fill="auto"/>
            <w:vAlign w:val="bottom"/>
            <w:hideMark/>
          </w:tcPr>
          <w:p w14:paraId="58BDAD60" w14:textId="77777777" w:rsidR="00F15998" w:rsidRPr="00F15998" w:rsidRDefault="00F15998" w:rsidP="00F15998">
            <w:pPr>
              <w:spacing w:after="0" w:line="240" w:lineRule="auto"/>
              <w:jc w:val="center"/>
              <w:rPr>
                <w:ins w:id="983" w:author="Lane, Stefanie" w:date="2023-09-07T11:19:00Z"/>
                <w:rFonts w:ascii="Calibri" w:eastAsia="Times New Roman" w:hAnsi="Calibri" w:cs="Calibri"/>
                <w:color w:val="000000"/>
                <w:sz w:val="20"/>
                <w:szCs w:val="20"/>
                <w:rPrChange w:id="984" w:author="Lane, Stefanie" w:date="2023-09-07T11:19:00Z">
                  <w:rPr>
                    <w:ins w:id="985" w:author="Lane, Stefanie" w:date="2023-09-07T11:19:00Z"/>
                  </w:rPr>
                </w:rPrChange>
              </w:rPr>
              <w:pPrChange w:id="986" w:author="Lane, Stefanie" w:date="2023-09-07T11:19:00Z">
                <w:pPr>
                  <w:jc w:val="center"/>
                </w:pPr>
              </w:pPrChange>
            </w:pPr>
          </w:p>
        </w:tc>
        <w:tc>
          <w:tcPr>
            <w:tcW w:w="2149" w:type="dxa"/>
            <w:tcBorders>
              <w:top w:val="nil"/>
              <w:left w:val="nil"/>
              <w:bottom w:val="nil"/>
              <w:right w:val="nil"/>
            </w:tcBorders>
            <w:shd w:val="clear" w:color="auto" w:fill="auto"/>
            <w:noWrap/>
            <w:vAlign w:val="bottom"/>
            <w:hideMark/>
          </w:tcPr>
          <w:p w14:paraId="7FB11E1A" w14:textId="77777777" w:rsidR="00F15998" w:rsidRPr="00F15998" w:rsidRDefault="00F15998" w:rsidP="00F15998">
            <w:pPr>
              <w:spacing w:after="0" w:line="240" w:lineRule="auto"/>
              <w:rPr>
                <w:ins w:id="987" w:author="Lane, Stefanie" w:date="2023-09-07T11:19:00Z"/>
                <w:rFonts w:ascii="Times New Roman" w:eastAsia="Times New Roman" w:hAnsi="Times New Roman" w:cs="Times New Roman"/>
                <w:sz w:val="20"/>
                <w:szCs w:val="20"/>
                <w:rPrChange w:id="988" w:author="Lane, Stefanie" w:date="2023-09-07T11:19:00Z">
                  <w:rPr>
                    <w:ins w:id="989" w:author="Lane, Stefanie" w:date="2023-09-07T11:19:00Z"/>
                  </w:rPr>
                </w:rPrChange>
              </w:rPr>
              <w:pPrChange w:id="990" w:author="Lane, Stefanie" w:date="2023-09-07T11:19:00Z">
                <w:pPr/>
              </w:pPrChange>
            </w:pPr>
          </w:p>
        </w:tc>
        <w:tc>
          <w:tcPr>
            <w:tcW w:w="810" w:type="dxa"/>
            <w:tcBorders>
              <w:top w:val="nil"/>
              <w:left w:val="nil"/>
              <w:bottom w:val="nil"/>
              <w:right w:val="nil"/>
            </w:tcBorders>
            <w:shd w:val="clear" w:color="auto" w:fill="auto"/>
            <w:noWrap/>
            <w:vAlign w:val="bottom"/>
            <w:hideMark/>
          </w:tcPr>
          <w:p w14:paraId="48DCD0AB" w14:textId="77777777" w:rsidR="00F15998" w:rsidRPr="00F15998" w:rsidRDefault="00F15998" w:rsidP="00F15998">
            <w:pPr>
              <w:spacing w:after="0" w:line="240" w:lineRule="auto"/>
              <w:rPr>
                <w:ins w:id="991" w:author="Lane, Stefanie" w:date="2023-09-07T11:19:00Z"/>
                <w:rFonts w:ascii="Times New Roman" w:eastAsia="Times New Roman" w:hAnsi="Times New Roman" w:cs="Times New Roman"/>
                <w:sz w:val="20"/>
                <w:szCs w:val="20"/>
                <w:rPrChange w:id="992" w:author="Lane, Stefanie" w:date="2023-09-07T11:19:00Z">
                  <w:rPr>
                    <w:ins w:id="993" w:author="Lane, Stefanie" w:date="2023-09-07T11:19:00Z"/>
                  </w:rPr>
                </w:rPrChange>
              </w:rPr>
              <w:pPrChange w:id="994" w:author="Lane, Stefanie" w:date="2023-09-07T11:19:00Z">
                <w:pPr/>
              </w:pPrChange>
            </w:pPr>
          </w:p>
        </w:tc>
        <w:tc>
          <w:tcPr>
            <w:tcW w:w="300" w:type="dxa"/>
            <w:tcBorders>
              <w:top w:val="nil"/>
              <w:left w:val="nil"/>
              <w:bottom w:val="nil"/>
              <w:right w:val="nil"/>
            </w:tcBorders>
            <w:shd w:val="clear" w:color="auto" w:fill="auto"/>
            <w:noWrap/>
            <w:vAlign w:val="bottom"/>
            <w:hideMark/>
          </w:tcPr>
          <w:p w14:paraId="5A3E0876" w14:textId="77777777" w:rsidR="00F15998" w:rsidRPr="00F15998" w:rsidRDefault="00F15998" w:rsidP="00F15998">
            <w:pPr>
              <w:spacing w:after="0" w:line="240" w:lineRule="auto"/>
              <w:jc w:val="center"/>
              <w:rPr>
                <w:ins w:id="995" w:author="Lane, Stefanie" w:date="2023-09-07T11:19:00Z"/>
                <w:rFonts w:ascii="Times New Roman" w:eastAsia="Times New Roman" w:hAnsi="Times New Roman" w:cs="Times New Roman"/>
                <w:sz w:val="20"/>
                <w:szCs w:val="20"/>
                <w:rPrChange w:id="996" w:author="Lane, Stefanie" w:date="2023-09-07T11:19:00Z">
                  <w:rPr>
                    <w:ins w:id="997" w:author="Lane, Stefanie" w:date="2023-09-07T11:19:00Z"/>
                  </w:rPr>
                </w:rPrChange>
              </w:rPr>
              <w:pPrChange w:id="998"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18D776A1" w14:textId="77777777" w:rsidR="00F15998" w:rsidRPr="00F15998" w:rsidRDefault="00F15998" w:rsidP="00F15998">
            <w:pPr>
              <w:spacing w:after="0" w:line="240" w:lineRule="auto"/>
              <w:rPr>
                <w:ins w:id="999" w:author="Lane, Stefanie" w:date="2023-09-07T11:19:00Z"/>
                <w:rFonts w:ascii="Times New Roman" w:eastAsia="Times New Roman" w:hAnsi="Times New Roman" w:cs="Times New Roman"/>
                <w:sz w:val="20"/>
                <w:szCs w:val="20"/>
                <w:rPrChange w:id="1000" w:author="Lane, Stefanie" w:date="2023-09-07T11:19:00Z">
                  <w:rPr>
                    <w:ins w:id="1001" w:author="Lane, Stefanie" w:date="2023-09-07T11:19:00Z"/>
                  </w:rPr>
                </w:rPrChange>
              </w:rPr>
              <w:pPrChange w:id="1002" w:author="Lane, Stefanie" w:date="2023-09-07T11:19:00Z">
                <w:pPr/>
              </w:pPrChange>
            </w:pPr>
          </w:p>
        </w:tc>
        <w:tc>
          <w:tcPr>
            <w:tcW w:w="751" w:type="dxa"/>
            <w:tcBorders>
              <w:top w:val="nil"/>
              <w:left w:val="nil"/>
              <w:bottom w:val="nil"/>
              <w:right w:val="nil"/>
            </w:tcBorders>
            <w:shd w:val="clear" w:color="auto" w:fill="auto"/>
            <w:noWrap/>
            <w:vAlign w:val="bottom"/>
            <w:hideMark/>
          </w:tcPr>
          <w:p w14:paraId="1CEEB736" w14:textId="77777777" w:rsidR="00F15998" w:rsidRPr="00F15998" w:rsidRDefault="00F15998" w:rsidP="00F15998">
            <w:pPr>
              <w:spacing w:after="0" w:line="240" w:lineRule="auto"/>
              <w:rPr>
                <w:ins w:id="1003" w:author="Lane, Stefanie" w:date="2023-09-07T11:19:00Z"/>
                <w:rFonts w:ascii="Times New Roman" w:eastAsia="Times New Roman" w:hAnsi="Times New Roman" w:cs="Times New Roman"/>
                <w:sz w:val="20"/>
                <w:szCs w:val="20"/>
                <w:rPrChange w:id="1004" w:author="Lane, Stefanie" w:date="2023-09-07T11:19:00Z">
                  <w:rPr>
                    <w:ins w:id="1005" w:author="Lane, Stefanie" w:date="2023-09-07T11:19:00Z"/>
                  </w:rPr>
                </w:rPrChange>
              </w:rPr>
              <w:pPrChange w:id="1006" w:author="Lane, Stefanie" w:date="2023-09-07T11:19:00Z">
                <w:pPr/>
              </w:pPrChange>
            </w:pPr>
          </w:p>
        </w:tc>
        <w:tc>
          <w:tcPr>
            <w:tcW w:w="262" w:type="dxa"/>
            <w:tcBorders>
              <w:top w:val="nil"/>
              <w:left w:val="nil"/>
              <w:bottom w:val="nil"/>
              <w:right w:val="nil"/>
            </w:tcBorders>
            <w:shd w:val="clear" w:color="auto" w:fill="auto"/>
            <w:noWrap/>
            <w:vAlign w:val="bottom"/>
            <w:hideMark/>
          </w:tcPr>
          <w:p w14:paraId="0CF7595A" w14:textId="77777777" w:rsidR="00F15998" w:rsidRPr="00F15998" w:rsidRDefault="00F15998" w:rsidP="00F15998">
            <w:pPr>
              <w:spacing w:after="0" w:line="240" w:lineRule="auto"/>
              <w:jc w:val="center"/>
              <w:rPr>
                <w:ins w:id="1007" w:author="Lane, Stefanie" w:date="2023-09-07T11:19:00Z"/>
                <w:rFonts w:ascii="Times New Roman" w:eastAsia="Times New Roman" w:hAnsi="Times New Roman" w:cs="Times New Roman"/>
                <w:sz w:val="20"/>
                <w:szCs w:val="20"/>
                <w:rPrChange w:id="1008" w:author="Lane, Stefanie" w:date="2023-09-07T11:19:00Z">
                  <w:rPr>
                    <w:ins w:id="1009" w:author="Lane, Stefanie" w:date="2023-09-07T11:19:00Z"/>
                  </w:rPr>
                </w:rPrChange>
              </w:rPr>
              <w:pPrChange w:id="1010"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082B9728" w14:textId="77777777" w:rsidR="00F15998" w:rsidRPr="00F15998" w:rsidRDefault="00F15998" w:rsidP="00F15998">
            <w:pPr>
              <w:spacing w:after="0" w:line="240" w:lineRule="auto"/>
              <w:rPr>
                <w:ins w:id="1011" w:author="Lane, Stefanie" w:date="2023-09-07T11:19:00Z"/>
                <w:rFonts w:ascii="Times New Roman" w:eastAsia="Times New Roman" w:hAnsi="Times New Roman" w:cs="Times New Roman"/>
                <w:sz w:val="20"/>
                <w:szCs w:val="20"/>
                <w:rPrChange w:id="1012" w:author="Lane, Stefanie" w:date="2023-09-07T11:19:00Z">
                  <w:rPr>
                    <w:ins w:id="1013" w:author="Lane, Stefanie" w:date="2023-09-07T11:19:00Z"/>
                  </w:rPr>
                </w:rPrChange>
              </w:rPr>
              <w:pPrChange w:id="1014" w:author="Lane, Stefanie" w:date="2023-09-07T11:19:00Z">
                <w:pPr/>
              </w:pPrChange>
            </w:pPr>
          </w:p>
        </w:tc>
        <w:tc>
          <w:tcPr>
            <w:tcW w:w="881" w:type="dxa"/>
            <w:tcBorders>
              <w:top w:val="nil"/>
              <w:left w:val="nil"/>
              <w:bottom w:val="nil"/>
              <w:right w:val="nil"/>
            </w:tcBorders>
            <w:shd w:val="clear" w:color="auto" w:fill="auto"/>
            <w:noWrap/>
            <w:vAlign w:val="bottom"/>
            <w:hideMark/>
          </w:tcPr>
          <w:p w14:paraId="0B529B9F" w14:textId="77777777" w:rsidR="00F15998" w:rsidRPr="00F15998" w:rsidRDefault="00F15998" w:rsidP="00F15998">
            <w:pPr>
              <w:spacing w:after="0" w:line="240" w:lineRule="auto"/>
              <w:rPr>
                <w:ins w:id="1015" w:author="Lane, Stefanie" w:date="2023-09-07T11:19:00Z"/>
                <w:rFonts w:ascii="Times New Roman" w:eastAsia="Times New Roman" w:hAnsi="Times New Roman" w:cs="Times New Roman"/>
                <w:sz w:val="20"/>
                <w:szCs w:val="20"/>
                <w:rPrChange w:id="1016" w:author="Lane, Stefanie" w:date="2023-09-07T11:19:00Z">
                  <w:rPr>
                    <w:ins w:id="1017" w:author="Lane, Stefanie" w:date="2023-09-07T11:19:00Z"/>
                  </w:rPr>
                </w:rPrChange>
              </w:rPr>
              <w:pPrChange w:id="1018" w:author="Lane, Stefanie" w:date="2023-09-07T11:19:00Z">
                <w:pPr/>
              </w:pPrChange>
            </w:pPr>
          </w:p>
        </w:tc>
      </w:tr>
      <w:tr w:rsidR="00F15998" w:rsidRPr="00F15998" w14:paraId="686E6319" w14:textId="77777777" w:rsidTr="00F15998">
        <w:trPr>
          <w:divId w:val="2099981738"/>
          <w:trHeight w:val="260"/>
          <w:ins w:id="1019" w:author="Lane, Stefanie" w:date="2023-09-07T11:19: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9E0661F" w14:textId="77777777" w:rsidR="00F15998" w:rsidRPr="00F15998" w:rsidRDefault="00F15998" w:rsidP="00F15998">
            <w:pPr>
              <w:spacing w:after="0" w:line="240" w:lineRule="auto"/>
              <w:jc w:val="center"/>
              <w:rPr>
                <w:ins w:id="1020" w:author="Lane, Stefanie" w:date="2023-09-07T11:19:00Z"/>
                <w:rFonts w:ascii="Calibri" w:eastAsia="Times New Roman" w:hAnsi="Calibri" w:cs="Calibri"/>
                <w:color w:val="000000"/>
                <w:sz w:val="20"/>
                <w:szCs w:val="20"/>
                <w:rPrChange w:id="1021" w:author="Lane, Stefanie" w:date="2023-09-07T11:19:00Z">
                  <w:rPr>
                    <w:ins w:id="1022" w:author="Lane, Stefanie" w:date="2023-09-07T11:19:00Z"/>
                  </w:rPr>
                </w:rPrChange>
              </w:rPr>
              <w:pPrChange w:id="1023" w:author="Lane, Stefanie" w:date="2023-09-07T11:19:00Z">
                <w:pPr>
                  <w:jc w:val="center"/>
                </w:pPr>
              </w:pPrChange>
            </w:pPr>
            <w:ins w:id="1024" w:author="Lane, Stefanie" w:date="2023-09-07T11:19:00Z">
              <w:r w:rsidRPr="00F15998">
                <w:rPr>
                  <w:rFonts w:ascii="Calibri" w:eastAsia="Times New Roman" w:hAnsi="Calibri" w:cs="Calibri"/>
                  <w:color w:val="000000"/>
                  <w:sz w:val="20"/>
                  <w:szCs w:val="20"/>
                  <w:rPrChange w:id="1025" w:author="Lane, Stefanie" w:date="2023-09-07T11:19:00Z">
                    <w:rPr/>
                  </w:rPrChange>
                </w:rPr>
                <w:t>"Bogbean"</w:t>
              </w:r>
            </w:ins>
          </w:p>
        </w:tc>
        <w:tc>
          <w:tcPr>
            <w:tcW w:w="2149" w:type="dxa"/>
            <w:tcBorders>
              <w:top w:val="single" w:sz="8" w:space="0" w:color="auto"/>
              <w:left w:val="nil"/>
              <w:bottom w:val="nil"/>
              <w:right w:val="nil"/>
            </w:tcBorders>
            <w:shd w:val="clear" w:color="auto" w:fill="auto"/>
            <w:noWrap/>
            <w:vAlign w:val="bottom"/>
            <w:hideMark/>
          </w:tcPr>
          <w:p w14:paraId="60BAA42D" w14:textId="77777777" w:rsidR="00F15998" w:rsidRPr="00F15998" w:rsidRDefault="00F15998" w:rsidP="00F15998">
            <w:pPr>
              <w:spacing w:after="0" w:line="240" w:lineRule="auto"/>
              <w:rPr>
                <w:ins w:id="1026" w:author="Lane, Stefanie" w:date="2023-09-07T11:19:00Z"/>
                <w:rFonts w:ascii="Calibri" w:eastAsia="Times New Roman" w:hAnsi="Calibri" w:cs="Calibri"/>
                <w:i/>
                <w:iCs/>
                <w:sz w:val="20"/>
                <w:szCs w:val="20"/>
                <w:rPrChange w:id="1027" w:author="Lane, Stefanie" w:date="2023-09-07T11:19:00Z">
                  <w:rPr>
                    <w:ins w:id="1028" w:author="Lane, Stefanie" w:date="2023-09-07T11:19:00Z"/>
                  </w:rPr>
                </w:rPrChange>
              </w:rPr>
              <w:pPrChange w:id="1029" w:author="Lane, Stefanie" w:date="2023-09-07T11:19:00Z">
                <w:pPr/>
              </w:pPrChange>
            </w:pPr>
            <w:ins w:id="1030" w:author="Lane, Stefanie" w:date="2023-09-07T11:19:00Z">
              <w:r w:rsidRPr="00F15998">
                <w:rPr>
                  <w:rFonts w:ascii="Calibri" w:eastAsia="Times New Roman" w:hAnsi="Calibri" w:cs="Calibri"/>
                  <w:i/>
                  <w:iCs/>
                  <w:sz w:val="20"/>
                  <w:szCs w:val="20"/>
                  <w:rPrChange w:id="1031" w:author="Lane, Stefanie" w:date="2023-09-07T11:19:00Z">
                    <w:rPr/>
                  </w:rPrChange>
                </w:rPr>
                <w:t>Menyanthes trifoliata</w:t>
              </w:r>
            </w:ins>
          </w:p>
        </w:tc>
        <w:tc>
          <w:tcPr>
            <w:tcW w:w="810" w:type="dxa"/>
            <w:tcBorders>
              <w:top w:val="single" w:sz="8" w:space="0" w:color="auto"/>
              <w:left w:val="nil"/>
              <w:bottom w:val="single" w:sz="4" w:space="0" w:color="auto"/>
              <w:right w:val="nil"/>
            </w:tcBorders>
            <w:shd w:val="clear" w:color="auto" w:fill="auto"/>
            <w:noWrap/>
            <w:vAlign w:val="bottom"/>
            <w:hideMark/>
          </w:tcPr>
          <w:p w14:paraId="73394848" w14:textId="77777777" w:rsidR="00F15998" w:rsidRPr="00F15998" w:rsidRDefault="00F15998" w:rsidP="00F15998">
            <w:pPr>
              <w:spacing w:after="0" w:line="240" w:lineRule="auto"/>
              <w:jc w:val="center"/>
              <w:rPr>
                <w:ins w:id="1032" w:author="Lane, Stefanie" w:date="2023-09-07T11:19:00Z"/>
                <w:rFonts w:ascii="Calibri" w:eastAsia="Times New Roman" w:hAnsi="Calibri" w:cs="Calibri"/>
                <w:color w:val="000000"/>
                <w:sz w:val="20"/>
                <w:szCs w:val="20"/>
                <w:rPrChange w:id="1033" w:author="Lane, Stefanie" w:date="2023-09-07T11:19:00Z">
                  <w:rPr>
                    <w:ins w:id="1034" w:author="Lane, Stefanie" w:date="2023-09-07T11:19:00Z"/>
                  </w:rPr>
                </w:rPrChange>
              </w:rPr>
              <w:pPrChange w:id="1035" w:author="Lane, Stefanie" w:date="2023-09-07T11:19:00Z">
                <w:pPr>
                  <w:jc w:val="center"/>
                </w:pPr>
              </w:pPrChange>
            </w:pPr>
            <w:ins w:id="1036" w:author="Lane, Stefanie" w:date="2023-09-07T11:19:00Z">
              <w:r w:rsidRPr="00F15998">
                <w:rPr>
                  <w:rFonts w:ascii="Calibri" w:eastAsia="Times New Roman" w:hAnsi="Calibri" w:cs="Calibri"/>
                  <w:color w:val="000000"/>
                  <w:sz w:val="20"/>
                  <w:szCs w:val="20"/>
                  <w:rPrChange w:id="1037" w:author="Lane, Stefanie" w:date="2023-09-07T11:19:00Z">
                    <w:rPr/>
                  </w:rPrChange>
                </w:rPr>
                <w:t>&lt; 0.01</w:t>
              </w:r>
            </w:ins>
          </w:p>
        </w:tc>
        <w:tc>
          <w:tcPr>
            <w:tcW w:w="300" w:type="dxa"/>
            <w:tcBorders>
              <w:top w:val="single" w:sz="8" w:space="0" w:color="auto"/>
              <w:left w:val="nil"/>
              <w:bottom w:val="nil"/>
              <w:right w:val="nil"/>
            </w:tcBorders>
            <w:shd w:val="clear" w:color="auto" w:fill="auto"/>
            <w:noWrap/>
            <w:vAlign w:val="bottom"/>
            <w:hideMark/>
          </w:tcPr>
          <w:p w14:paraId="7796EE9C" w14:textId="77777777" w:rsidR="00F15998" w:rsidRPr="00F15998" w:rsidRDefault="00F15998" w:rsidP="00F15998">
            <w:pPr>
              <w:spacing w:after="0" w:line="240" w:lineRule="auto"/>
              <w:rPr>
                <w:ins w:id="1038" w:author="Lane, Stefanie" w:date="2023-09-07T11:19:00Z"/>
                <w:rFonts w:ascii="Calibri" w:eastAsia="Times New Roman" w:hAnsi="Calibri" w:cs="Calibri"/>
                <w:color w:val="000000"/>
                <w:sz w:val="20"/>
                <w:szCs w:val="20"/>
                <w:rPrChange w:id="1039" w:author="Lane, Stefanie" w:date="2023-09-07T11:19:00Z">
                  <w:rPr>
                    <w:ins w:id="1040" w:author="Lane, Stefanie" w:date="2023-09-07T11:19:00Z"/>
                  </w:rPr>
                </w:rPrChange>
              </w:rPr>
              <w:pPrChange w:id="1041" w:author="Lane, Stefanie" w:date="2023-09-07T11:19:00Z">
                <w:pPr/>
              </w:pPrChange>
            </w:pPr>
            <w:ins w:id="1042" w:author="Lane, Stefanie" w:date="2023-09-07T11:19:00Z">
              <w:r w:rsidRPr="00F15998">
                <w:rPr>
                  <w:rFonts w:ascii="Calibri" w:eastAsia="Times New Roman" w:hAnsi="Calibri" w:cs="Calibri"/>
                  <w:color w:val="000000"/>
                  <w:sz w:val="20"/>
                  <w:szCs w:val="20"/>
                  <w:rPrChange w:id="1043" w:author="Lane, Stefanie" w:date="2023-09-07T11:19:00Z">
                    <w:rPr/>
                  </w:rPrChange>
                </w:rPr>
                <w:t> </w:t>
              </w:r>
            </w:ins>
          </w:p>
        </w:tc>
        <w:tc>
          <w:tcPr>
            <w:tcW w:w="2189" w:type="dxa"/>
            <w:tcBorders>
              <w:top w:val="single" w:sz="8" w:space="0" w:color="auto"/>
              <w:left w:val="nil"/>
              <w:bottom w:val="nil"/>
              <w:right w:val="nil"/>
            </w:tcBorders>
            <w:shd w:val="clear" w:color="auto" w:fill="auto"/>
            <w:noWrap/>
            <w:vAlign w:val="bottom"/>
            <w:hideMark/>
          </w:tcPr>
          <w:p w14:paraId="744CCBA2" w14:textId="77777777" w:rsidR="00F15998" w:rsidRPr="00F15998" w:rsidRDefault="00F15998" w:rsidP="00F15998">
            <w:pPr>
              <w:spacing w:after="0" w:line="240" w:lineRule="auto"/>
              <w:rPr>
                <w:ins w:id="1044" w:author="Lane, Stefanie" w:date="2023-09-07T11:19:00Z"/>
                <w:rFonts w:ascii="Calibri" w:eastAsia="Times New Roman" w:hAnsi="Calibri" w:cs="Calibri"/>
                <w:i/>
                <w:iCs/>
                <w:color w:val="000000"/>
                <w:sz w:val="20"/>
                <w:szCs w:val="20"/>
                <w:rPrChange w:id="1045" w:author="Lane, Stefanie" w:date="2023-09-07T11:19:00Z">
                  <w:rPr>
                    <w:ins w:id="1046" w:author="Lane, Stefanie" w:date="2023-09-07T11:19:00Z"/>
                  </w:rPr>
                </w:rPrChange>
              </w:rPr>
              <w:pPrChange w:id="1047" w:author="Lane, Stefanie" w:date="2023-09-07T11:19:00Z">
                <w:pPr/>
              </w:pPrChange>
            </w:pPr>
            <w:ins w:id="1048" w:author="Lane, Stefanie" w:date="2023-09-07T11:19:00Z">
              <w:r w:rsidRPr="00F15998">
                <w:rPr>
                  <w:rFonts w:ascii="Calibri" w:eastAsia="Times New Roman" w:hAnsi="Calibri" w:cs="Calibri"/>
                  <w:i/>
                  <w:iCs/>
                  <w:color w:val="000000"/>
                  <w:sz w:val="20"/>
                  <w:szCs w:val="20"/>
                  <w:rPrChange w:id="1049" w:author="Lane, Stefanie" w:date="2023-09-07T11:19:00Z">
                    <w:rPr/>
                  </w:rPrChange>
                </w:rPr>
                <w:t>Mentha aquatica</w:t>
              </w:r>
            </w:ins>
          </w:p>
        </w:tc>
        <w:tc>
          <w:tcPr>
            <w:tcW w:w="751" w:type="dxa"/>
            <w:tcBorders>
              <w:top w:val="single" w:sz="8" w:space="0" w:color="auto"/>
              <w:left w:val="nil"/>
              <w:bottom w:val="single" w:sz="4" w:space="0" w:color="auto"/>
              <w:right w:val="nil"/>
            </w:tcBorders>
            <w:shd w:val="clear" w:color="auto" w:fill="auto"/>
            <w:noWrap/>
            <w:vAlign w:val="bottom"/>
            <w:hideMark/>
          </w:tcPr>
          <w:p w14:paraId="412CF485" w14:textId="77777777" w:rsidR="00F15998" w:rsidRPr="00F15998" w:rsidRDefault="00F15998" w:rsidP="00F15998">
            <w:pPr>
              <w:spacing w:after="0" w:line="240" w:lineRule="auto"/>
              <w:jc w:val="center"/>
              <w:rPr>
                <w:ins w:id="1050" w:author="Lane, Stefanie" w:date="2023-09-07T11:19:00Z"/>
                <w:rFonts w:ascii="Calibri" w:eastAsia="Times New Roman" w:hAnsi="Calibri" w:cs="Calibri"/>
                <w:color w:val="000000"/>
                <w:sz w:val="20"/>
                <w:szCs w:val="20"/>
                <w:rPrChange w:id="1051" w:author="Lane, Stefanie" w:date="2023-09-07T11:19:00Z">
                  <w:rPr>
                    <w:ins w:id="1052" w:author="Lane, Stefanie" w:date="2023-09-07T11:19:00Z"/>
                  </w:rPr>
                </w:rPrChange>
              </w:rPr>
              <w:pPrChange w:id="1053" w:author="Lane, Stefanie" w:date="2023-09-07T11:19:00Z">
                <w:pPr>
                  <w:jc w:val="center"/>
                </w:pPr>
              </w:pPrChange>
            </w:pPr>
            <w:ins w:id="1054" w:author="Lane, Stefanie" w:date="2023-09-07T11:19:00Z">
              <w:r w:rsidRPr="00F15998">
                <w:rPr>
                  <w:rFonts w:ascii="Calibri" w:eastAsia="Times New Roman" w:hAnsi="Calibri" w:cs="Calibri"/>
                  <w:color w:val="000000"/>
                  <w:sz w:val="20"/>
                  <w:szCs w:val="20"/>
                  <w:rPrChange w:id="1055" w:author="Lane, Stefanie" w:date="2023-09-07T11:19:00Z">
                    <w:rPr/>
                  </w:rPrChange>
                </w:rPr>
                <w:t>&lt; 0.01</w:t>
              </w:r>
            </w:ins>
          </w:p>
        </w:tc>
        <w:tc>
          <w:tcPr>
            <w:tcW w:w="262" w:type="dxa"/>
            <w:tcBorders>
              <w:top w:val="single" w:sz="8" w:space="0" w:color="auto"/>
              <w:left w:val="nil"/>
              <w:bottom w:val="nil"/>
              <w:right w:val="nil"/>
            </w:tcBorders>
            <w:shd w:val="clear" w:color="auto" w:fill="auto"/>
            <w:noWrap/>
            <w:vAlign w:val="bottom"/>
            <w:hideMark/>
          </w:tcPr>
          <w:p w14:paraId="74AD7718" w14:textId="77777777" w:rsidR="00F15998" w:rsidRPr="00F15998" w:rsidRDefault="00F15998" w:rsidP="00F15998">
            <w:pPr>
              <w:spacing w:after="0" w:line="240" w:lineRule="auto"/>
              <w:rPr>
                <w:ins w:id="1056" w:author="Lane, Stefanie" w:date="2023-09-07T11:19:00Z"/>
                <w:rFonts w:ascii="Calibri" w:eastAsia="Times New Roman" w:hAnsi="Calibri" w:cs="Calibri"/>
                <w:color w:val="000000"/>
                <w:sz w:val="20"/>
                <w:szCs w:val="20"/>
                <w:rPrChange w:id="1057" w:author="Lane, Stefanie" w:date="2023-09-07T11:19:00Z">
                  <w:rPr>
                    <w:ins w:id="1058" w:author="Lane, Stefanie" w:date="2023-09-07T11:19:00Z"/>
                  </w:rPr>
                </w:rPrChange>
              </w:rPr>
              <w:pPrChange w:id="1059" w:author="Lane, Stefanie" w:date="2023-09-07T11:19:00Z">
                <w:pPr/>
              </w:pPrChange>
            </w:pPr>
            <w:ins w:id="1060" w:author="Lane, Stefanie" w:date="2023-09-07T11:19:00Z">
              <w:r w:rsidRPr="00F15998">
                <w:rPr>
                  <w:rFonts w:ascii="Calibri" w:eastAsia="Times New Roman" w:hAnsi="Calibri" w:cs="Calibri"/>
                  <w:color w:val="000000"/>
                  <w:sz w:val="20"/>
                  <w:szCs w:val="20"/>
                  <w:rPrChange w:id="1061" w:author="Lane, Stefanie" w:date="2023-09-07T11:19:00Z">
                    <w:rPr/>
                  </w:rPrChange>
                </w:rPr>
                <w:t> </w:t>
              </w:r>
            </w:ins>
          </w:p>
        </w:tc>
        <w:tc>
          <w:tcPr>
            <w:tcW w:w="2007" w:type="dxa"/>
            <w:tcBorders>
              <w:top w:val="single" w:sz="8" w:space="0" w:color="auto"/>
              <w:left w:val="nil"/>
              <w:bottom w:val="nil"/>
              <w:right w:val="nil"/>
            </w:tcBorders>
            <w:shd w:val="clear" w:color="auto" w:fill="auto"/>
            <w:noWrap/>
            <w:vAlign w:val="bottom"/>
            <w:hideMark/>
          </w:tcPr>
          <w:p w14:paraId="3DBEB952" w14:textId="77777777" w:rsidR="00F15998" w:rsidRPr="00F15998" w:rsidRDefault="00F15998" w:rsidP="00F15998">
            <w:pPr>
              <w:spacing w:after="0" w:line="240" w:lineRule="auto"/>
              <w:rPr>
                <w:ins w:id="1062" w:author="Lane, Stefanie" w:date="2023-09-07T11:19:00Z"/>
                <w:rFonts w:ascii="Calibri" w:eastAsia="Times New Roman" w:hAnsi="Calibri" w:cs="Calibri"/>
                <w:i/>
                <w:iCs/>
                <w:sz w:val="20"/>
                <w:szCs w:val="20"/>
                <w:rPrChange w:id="1063" w:author="Lane, Stefanie" w:date="2023-09-07T11:19:00Z">
                  <w:rPr>
                    <w:ins w:id="1064" w:author="Lane, Stefanie" w:date="2023-09-07T11:19:00Z"/>
                  </w:rPr>
                </w:rPrChange>
              </w:rPr>
              <w:pPrChange w:id="1065" w:author="Lane, Stefanie" w:date="2023-09-07T11:19:00Z">
                <w:pPr/>
              </w:pPrChange>
            </w:pPr>
            <w:ins w:id="1066" w:author="Lane, Stefanie" w:date="2023-09-07T11:19:00Z">
              <w:r w:rsidRPr="00F15998">
                <w:rPr>
                  <w:rFonts w:ascii="Calibri" w:eastAsia="Times New Roman" w:hAnsi="Calibri" w:cs="Calibri"/>
                  <w:i/>
                  <w:iCs/>
                  <w:sz w:val="20"/>
                  <w:szCs w:val="20"/>
                  <w:rPrChange w:id="1067" w:author="Lane, Stefanie" w:date="2023-09-07T11:19:00Z">
                    <w:rPr/>
                  </w:rPrChange>
                </w:rPr>
                <w:t>Menyanthes trifoliat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8D86451" w14:textId="77777777" w:rsidR="00F15998" w:rsidRPr="00F15998" w:rsidRDefault="00F15998" w:rsidP="00F15998">
            <w:pPr>
              <w:spacing w:after="0" w:line="240" w:lineRule="auto"/>
              <w:jc w:val="center"/>
              <w:rPr>
                <w:ins w:id="1068" w:author="Lane, Stefanie" w:date="2023-09-07T11:19:00Z"/>
                <w:rFonts w:ascii="Calibri" w:eastAsia="Times New Roman" w:hAnsi="Calibri" w:cs="Calibri"/>
                <w:color w:val="000000"/>
                <w:sz w:val="20"/>
                <w:szCs w:val="20"/>
                <w:rPrChange w:id="1069" w:author="Lane, Stefanie" w:date="2023-09-07T11:19:00Z">
                  <w:rPr>
                    <w:ins w:id="1070" w:author="Lane, Stefanie" w:date="2023-09-07T11:19:00Z"/>
                  </w:rPr>
                </w:rPrChange>
              </w:rPr>
              <w:pPrChange w:id="1071" w:author="Lane, Stefanie" w:date="2023-09-07T11:19:00Z">
                <w:pPr>
                  <w:jc w:val="center"/>
                </w:pPr>
              </w:pPrChange>
            </w:pPr>
            <w:ins w:id="1072" w:author="Lane, Stefanie" w:date="2023-09-07T11:19:00Z">
              <w:r w:rsidRPr="00F15998">
                <w:rPr>
                  <w:rFonts w:ascii="Calibri" w:eastAsia="Times New Roman" w:hAnsi="Calibri" w:cs="Calibri"/>
                  <w:color w:val="000000"/>
                  <w:sz w:val="20"/>
                  <w:szCs w:val="20"/>
                  <w:rPrChange w:id="1073" w:author="Lane, Stefanie" w:date="2023-09-07T11:19:00Z">
                    <w:rPr/>
                  </w:rPrChange>
                </w:rPr>
                <w:t>&lt; 0.01</w:t>
              </w:r>
            </w:ins>
          </w:p>
        </w:tc>
      </w:tr>
      <w:tr w:rsidR="00F15998" w:rsidRPr="00F15998" w14:paraId="27CED4E5" w14:textId="77777777" w:rsidTr="00F15998">
        <w:trPr>
          <w:divId w:val="2099981738"/>
          <w:trHeight w:val="260"/>
          <w:ins w:id="1074"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4928873A" w14:textId="77777777" w:rsidR="00F15998" w:rsidRPr="00F15998" w:rsidRDefault="00F15998" w:rsidP="00F15998">
            <w:pPr>
              <w:spacing w:after="0" w:line="240" w:lineRule="auto"/>
              <w:rPr>
                <w:ins w:id="1075" w:author="Lane, Stefanie" w:date="2023-09-07T11:19:00Z"/>
                <w:rFonts w:ascii="Calibri" w:eastAsia="Times New Roman" w:hAnsi="Calibri" w:cs="Calibri"/>
                <w:color w:val="000000"/>
                <w:sz w:val="20"/>
                <w:szCs w:val="20"/>
                <w:rPrChange w:id="1076" w:author="Lane, Stefanie" w:date="2023-09-07T11:19:00Z">
                  <w:rPr>
                    <w:ins w:id="1077" w:author="Lane, Stefanie" w:date="2023-09-07T11:19:00Z"/>
                  </w:rPr>
                </w:rPrChange>
              </w:rPr>
              <w:pPrChange w:id="1078"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32D89E61" w14:textId="77777777" w:rsidR="00F15998" w:rsidRPr="00F15998" w:rsidRDefault="00F15998" w:rsidP="00F15998">
            <w:pPr>
              <w:spacing w:after="0" w:line="240" w:lineRule="auto"/>
              <w:rPr>
                <w:ins w:id="1079" w:author="Lane, Stefanie" w:date="2023-09-07T11:19:00Z"/>
                <w:rFonts w:ascii="Calibri" w:eastAsia="Times New Roman" w:hAnsi="Calibri" w:cs="Calibri"/>
                <w:i/>
                <w:iCs/>
                <w:sz w:val="20"/>
                <w:szCs w:val="20"/>
                <w:rPrChange w:id="1080" w:author="Lane, Stefanie" w:date="2023-09-07T11:19:00Z">
                  <w:rPr>
                    <w:ins w:id="1081" w:author="Lane, Stefanie" w:date="2023-09-07T11:19:00Z"/>
                  </w:rPr>
                </w:rPrChange>
              </w:rPr>
              <w:pPrChange w:id="1082" w:author="Lane, Stefanie" w:date="2023-09-07T11:19:00Z">
                <w:pPr/>
              </w:pPrChange>
            </w:pPr>
            <w:ins w:id="1083" w:author="Lane, Stefanie" w:date="2023-09-07T11:19:00Z">
              <w:r w:rsidRPr="00F15998">
                <w:rPr>
                  <w:rFonts w:ascii="Calibri" w:eastAsia="Times New Roman" w:hAnsi="Calibri" w:cs="Calibri"/>
                  <w:i/>
                  <w:iCs/>
                  <w:sz w:val="20"/>
                  <w:szCs w:val="20"/>
                  <w:rPrChange w:id="1084" w:author="Lane, Stefanie" w:date="2023-09-07T11:19:00Z">
                    <w:rPr/>
                  </w:rPrChange>
                </w:rPr>
                <w:t>Myosotis scorpiodes</w:t>
              </w:r>
            </w:ins>
          </w:p>
        </w:tc>
        <w:tc>
          <w:tcPr>
            <w:tcW w:w="810" w:type="dxa"/>
            <w:tcBorders>
              <w:top w:val="nil"/>
              <w:left w:val="nil"/>
              <w:bottom w:val="single" w:sz="4" w:space="0" w:color="auto"/>
              <w:right w:val="nil"/>
            </w:tcBorders>
            <w:shd w:val="clear" w:color="auto" w:fill="auto"/>
            <w:noWrap/>
            <w:vAlign w:val="bottom"/>
            <w:hideMark/>
          </w:tcPr>
          <w:p w14:paraId="3B40BA2B" w14:textId="77777777" w:rsidR="00F15998" w:rsidRPr="00F15998" w:rsidRDefault="00F15998" w:rsidP="00F15998">
            <w:pPr>
              <w:spacing w:after="0" w:line="240" w:lineRule="auto"/>
              <w:jc w:val="center"/>
              <w:rPr>
                <w:ins w:id="1085" w:author="Lane, Stefanie" w:date="2023-09-07T11:19:00Z"/>
                <w:rFonts w:ascii="Calibri" w:eastAsia="Times New Roman" w:hAnsi="Calibri" w:cs="Calibri"/>
                <w:color w:val="000000"/>
                <w:sz w:val="20"/>
                <w:szCs w:val="20"/>
                <w:rPrChange w:id="1086" w:author="Lane, Stefanie" w:date="2023-09-07T11:19:00Z">
                  <w:rPr>
                    <w:ins w:id="1087" w:author="Lane, Stefanie" w:date="2023-09-07T11:19:00Z"/>
                  </w:rPr>
                </w:rPrChange>
              </w:rPr>
              <w:pPrChange w:id="1088" w:author="Lane, Stefanie" w:date="2023-09-07T11:19:00Z">
                <w:pPr>
                  <w:jc w:val="center"/>
                </w:pPr>
              </w:pPrChange>
            </w:pPr>
            <w:ins w:id="1089" w:author="Lane, Stefanie" w:date="2023-09-07T11:19:00Z">
              <w:r w:rsidRPr="00F15998">
                <w:rPr>
                  <w:rFonts w:ascii="Calibri" w:eastAsia="Times New Roman" w:hAnsi="Calibri" w:cs="Calibri"/>
                  <w:color w:val="000000"/>
                  <w:sz w:val="20"/>
                  <w:szCs w:val="20"/>
                  <w:rPrChange w:id="1090"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3D32CFAC" w14:textId="77777777" w:rsidR="00F15998" w:rsidRPr="00F15998" w:rsidRDefault="00F15998" w:rsidP="00F15998">
            <w:pPr>
              <w:spacing w:after="0" w:line="240" w:lineRule="auto"/>
              <w:jc w:val="center"/>
              <w:rPr>
                <w:ins w:id="1091" w:author="Lane, Stefanie" w:date="2023-09-07T11:19:00Z"/>
                <w:rFonts w:ascii="Calibri" w:eastAsia="Times New Roman" w:hAnsi="Calibri" w:cs="Calibri"/>
                <w:color w:val="000000"/>
                <w:sz w:val="20"/>
                <w:szCs w:val="20"/>
                <w:rPrChange w:id="1092" w:author="Lane, Stefanie" w:date="2023-09-07T11:19:00Z">
                  <w:rPr>
                    <w:ins w:id="1093" w:author="Lane, Stefanie" w:date="2023-09-07T11:19:00Z"/>
                  </w:rPr>
                </w:rPrChange>
              </w:rPr>
              <w:pPrChange w:id="1094"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155E155" w14:textId="77777777" w:rsidR="00F15998" w:rsidRPr="00F15998" w:rsidRDefault="00F15998" w:rsidP="00F15998">
            <w:pPr>
              <w:spacing w:after="0" w:line="240" w:lineRule="auto"/>
              <w:rPr>
                <w:ins w:id="1095" w:author="Lane, Stefanie" w:date="2023-09-07T11:19:00Z"/>
                <w:rFonts w:ascii="Calibri" w:eastAsia="Times New Roman" w:hAnsi="Calibri" w:cs="Calibri"/>
                <w:i/>
                <w:iCs/>
                <w:sz w:val="20"/>
                <w:szCs w:val="20"/>
                <w:rPrChange w:id="1096" w:author="Lane, Stefanie" w:date="2023-09-07T11:19:00Z">
                  <w:rPr>
                    <w:ins w:id="1097" w:author="Lane, Stefanie" w:date="2023-09-07T11:19:00Z"/>
                  </w:rPr>
                </w:rPrChange>
              </w:rPr>
              <w:pPrChange w:id="1098" w:author="Lane, Stefanie" w:date="2023-09-07T11:19:00Z">
                <w:pPr/>
              </w:pPrChange>
            </w:pPr>
            <w:ins w:id="1099" w:author="Lane, Stefanie" w:date="2023-09-07T11:19:00Z">
              <w:r w:rsidRPr="00F15998">
                <w:rPr>
                  <w:rFonts w:ascii="Calibri" w:eastAsia="Times New Roman" w:hAnsi="Calibri" w:cs="Calibri"/>
                  <w:i/>
                  <w:iCs/>
                  <w:sz w:val="20"/>
                  <w:szCs w:val="20"/>
                  <w:rPrChange w:id="1100" w:author="Lane, Stefanie" w:date="2023-09-07T11:19:00Z">
                    <w:rPr/>
                  </w:rPrChange>
                </w:rPr>
                <w:t>Menyanthes trifoliata</w:t>
              </w:r>
            </w:ins>
          </w:p>
        </w:tc>
        <w:tc>
          <w:tcPr>
            <w:tcW w:w="751" w:type="dxa"/>
            <w:tcBorders>
              <w:top w:val="nil"/>
              <w:left w:val="nil"/>
              <w:bottom w:val="single" w:sz="4" w:space="0" w:color="auto"/>
              <w:right w:val="nil"/>
            </w:tcBorders>
            <w:shd w:val="clear" w:color="auto" w:fill="auto"/>
            <w:noWrap/>
            <w:vAlign w:val="bottom"/>
            <w:hideMark/>
          </w:tcPr>
          <w:p w14:paraId="36B270A4" w14:textId="77777777" w:rsidR="00F15998" w:rsidRPr="00F15998" w:rsidRDefault="00F15998" w:rsidP="00F15998">
            <w:pPr>
              <w:spacing w:after="0" w:line="240" w:lineRule="auto"/>
              <w:jc w:val="center"/>
              <w:rPr>
                <w:ins w:id="1101" w:author="Lane, Stefanie" w:date="2023-09-07T11:19:00Z"/>
                <w:rFonts w:ascii="Calibri" w:eastAsia="Times New Roman" w:hAnsi="Calibri" w:cs="Calibri"/>
                <w:color w:val="000000"/>
                <w:sz w:val="20"/>
                <w:szCs w:val="20"/>
                <w:rPrChange w:id="1102" w:author="Lane, Stefanie" w:date="2023-09-07T11:19:00Z">
                  <w:rPr>
                    <w:ins w:id="1103" w:author="Lane, Stefanie" w:date="2023-09-07T11:19:00Z"/>
                  </w:rPr>
                </w:rPrChange>
              </w:rPr>
              <w:pPrChange w:id="1104" w:author="Lane, Stefanie" w:date="2023-09-07T11:19:00Z">
                <w:pPr>
                  <w:jc w:val="center"/>
                </w:pPr>
              </w:pPrChange>
            </w:pPr>
            <w:ins w:id="1105" w:author="Lane, Stefanie" w:date="2023-09-07T11:19:00Z">
              <w:r w:rsidRPr="00F15998">
                <w:rPr>
                  <w:rFonts w:ascii="Calibri" w:eastAsia="Times New Roman" w:hAnsi="Calibri" w:cs="Calibri"/>
                  <w:color w:val="000000"/>
                  <w:sz w:val="20"/>
                  <w:szCs w:val="20"/>
                  <w:rPrChange w:id="1106"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76981998" w14:textId="77777777" w:rsidR="00F15998" w:rsidRPr="00F15998" w:rsidRDefault="00F15998" w:rsidP="00F15998">
            <w:pPr>
              <w:spacing w:after="0" w:line="240" w:lineRule="auto"/>
              <w:jc w:val="center"/>
              <w:rPr>
                <w:ins w:id="1107" w:author="Lane, Stefanie" w:date="2023-09-07T11:19:00Z"/>
                <w:rFonts w:ascii="Calibri" w:eastAsia="Times New Roman" w:hAnsi="Calibri" w:cs="Calibri"/>
                <w:color w:val="000000"/>
                <w:sz w:val="20"/>
                <w:szCs w:val="20"/>
                <w:rPrChange w:id="1108" w:author="Lane, Stefanie" w:date="2023-09-07T11:19:00Z">
                  <w:rPr>
                    <w:ins w:id="1109" w:author="Lane, Stefanie" w:date="2023-09-07T11:19:00Z"/>
                  </w:rPr>
                </w:rPrChange>
              </w:rPr>
              <w:pPrChange w:id="1110" w:author="Lane, Stefanie" w:date="2023-09-07T11:19: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41ACA23" w14:textId="77777777" w:rsidR="00F15998" w:rsidRPr="00F15998" w:rsidRDefault="00F15998" w:rsidP="00F15998">
            <w:pPr>
              <w:spacing w:after="0" w:line="240" w:lineRule="auto"/>
              <w:rPr>
                <w:ins w:id="1111" w:author="Lane, Stefanie" w:date="2023-09-07T11:19:00Z"/>
                <w:rFonts w:ascii="Calibri" w:eastAsia="Times New Roman" w:hAnsi="Calibri" w:cs="Calibri"/>
                <w:i/>
                <w:iCs/>
                <w:color w:val="000000"/>
                <w:sz w:val="20"/>
                <w:szCs w:val="20"/>
                <w:rPrChange w:id="1112" w:author="Lane, Stefanie" w:date="2023-09-07T11:19:00Z">
                  <w:rPr>
                    <w:ins w:id="1113" w:author="Lane, Stefanie" w:date="2023-09-07T11:19:00Z"/>
                  </w:rPr>
                </w:rPrChange>
              </w:rPr>
              <w:pPrChange w:id="1114" w:author="Lane, Stefanie" w:date="2023-09-07T11:19:00Z">
                <w:pPr/>
              </w:pPrChange>
            </w:pPr>
            <w:ins w:id="1115" w:author="Lane, Stefanie" w:date="2023-09-07T11:19:00Z">
              <w:r w:rsidRPr="00F15998">
                <w:rPr>
                  <w:rFonts w:ascii="Calibri" w:eastAsia="Times New Roman" w:hAnsi="Calibri" w:cs="Calibri"/>
                  <w:i/>
                  <w:iCs/>
                  <w:color w:val="000000"/>
                  <w:sz w:val="20"/>
                  <w:szCs w:val="20"/>
                  <w:rPrChange w:id="1116" w:author="Lane, Stefanie" w:date="2023-09-07T11:19:00Z">
                    <w:rPr/>
                  </w:rPrChange>
                </w:rPr>
                <w:t>Mentha aquatica</w:t>
              </w:r>
            </w:ins>
          </w:p>
        </w:tc>
        <w:tc>
          <w:tcPr>
            <w:tcW w:w="881" w:type="dxa"/>
            <w:tcBorders>
              <w:top w:val="nil"/>
              <w:left w:val="nil"/>
              <w:bottom w:val="single" w:sz="4" w:space="0" w:color="auto"/>
              <w:right w:val="single" w:sz="8" w:space="0" w:color="auto"/>
            </w:tcBorders>
            <w:shd w:val="clear" w:color="auto" w:fill="auto"/>
            <w:noWrap/>
            <w:vAlign w:val="bottom"/>
            <w:hideMark/>
          </w:tcPr>
          <w:p w14:paraId="52C98C89" w14:textId="77777777" w:rsidR="00F15998" w:rsidRPr="00F15998" w:rsidRDefault="00F15998" w:rsidP="00F15998">
            <w:pPr>
              <w:spacing w:after="0" w:line="240" w:lineRule="auto"/>
              <w:jc w:val="center"/>
              <w:rPr>
                <w:ins w:id="1117" w:author="Lane, Stefanie" w:date="2023-09-07T11:19:00Z"/>
                <w:rFonts w:ascii="Calibri" w:eastAsia="Times New Roman" w:hAnsi="Calibri" w:cs="Calibri"/>
                <w:color w:val="000000"/>
                <w:sz w:val="20"/>
                <w:szCs w:val="20"/>
                <w:rPrChange w:id="1118" w:author="Lane, Stefanie" w:date="2023-09-07T11:19:00Z">
                  <w:rPr>
                    <w:ins w:id="1119" w:author="Lane, Stefanie" w:date="2023-09-07T11:19:00Z"/>
                  </w:rPr>
                </w:rPrChange>
              </w:rPr>
              <w:pPrChange w:id="1120" w:author="Lane, Stefanie" w:date="2023-09-07T11:19:00Z">
                <w:pPr>
                  <w:jc w:val="center"/>
                </w:pPr>
              </w:pPrChange>
            </w:pPr>
            <w:ins w:id="1121" w:author="Lane, Stefanie" w:date="2023-09-07T11:19:00Z">
              <w:r w:rsidRPr="00F15998">
                <w:rPr>
                  <w:rFonts w:ascii="Calibri" w:eastAsia="Times New Roman" w:hAnsi="Calibri" w:cs="Calibri"/>
                  <w:color w:val="000000"/>
                  <w:sz w:val="20"/>
                  <w:szCs w:val="20"/>
                  <w:rPrChange w:id="1122" w:author="Lane, Stefanie" w:date="2023-09-07T11:19:00Z">
                    <w:rPr/>
                  </w:rPrChange>
                </w:rPr>
                <w:t>&lt; 0.01</w:t>
              </w:r>
            </w:ins>
          </w:p>
        </w:tc>
      </w:tr>
      <w:tr w:rsidR="00F15998" w:rsidRPr="00F15998" w14:paraId="14F4F478" w14:textId="77777777" w:rsidTr="00F15998">
        <w:trPr>
          <w:divId w:val="2099981738"/>
          <w:trHeight w:val="260"/>
          <w:ins w:id="1123"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2D75E220" w14:textId="77777777" w:rsidR="00F15998" w:rsidRPr="00F15998" w:rsidRDefault="00F15998" w:rsidP="00F15998">
            <w:pPr>
              <w:spacing w:after="0" w:line="240" w:lineRule="auto"/>
              <w:rPr>
                <w:ins w:id="1124" w:author="Lane, Stefanie" w:date="2023-09-07T11:19:00Z"/>
                <w:rFonts w:ascii="Calibri" w:eastAsia="Times New Roman" w:hAnsi="Calibri" w:cs="Calibri"/>
                <w:color w:val="000000"/>
                <w:sz w:val="20"/>
                <w:szCs w:val="20"/>
                <w:rPrChange w:id="1125" w:author="Lane, Stefanie" w:date="2023-09-07T11:19:00Z">
                  <w:rPr>
                    <w:ins w:id="1126" w:author="Lane, Stefanie" w:date="2023-09-07T11:19:00Z"/>
                  </w:rPr>
                </w:rPrChange>
              </w:rPr>
              <w:pPrChange w:id="1127" w:author="Lane, Stefanie" w:date="2023-09-07T11:19:00Z">
                <w:pPr/>
              </w:pPrChange>
            </w:pPr>
          </w:p>
        </w:tc>
        <w:tc>
          <w:tcPr>
            <w:tcW w:w="2149" w:type="dxa"/>
            <w:tcBorders>
              <w:top w:val="nil"/>
              <w:left w:val="nil"/>
              <w:bottom w:val="nil"/>
              <w:right w:val="nil"/>
            </w:tcBorders>
            <w:shd w:val="clear" w:color="auto" w:fill="auto"/>
            <w:noWrap/>
            <w:vAlign w:val="bottom"/>
            <w:hideMark/>
          </w:tcPr>
          <w:p w14:paraId="1E70C10A" w14:textId="77777777" w:rsidR="00F15998" w:rsidRPr="00F15998" w:rsidRDefault="00F15998" w:rsidP="00F15998">
            <w:pPr>
              <w:spacing w:after="0" w:line="240" w:lineRule="auto"/>
              <w:rPr>
                <w:ins w:id="1128" w:author="Lane, Stefanie" w:date="2023-09-07T11:19:00Z"/>
                <w:rFonts w:ascii="Calibri" w:eastAsia="Times New Roman" w:hAnsi="Calibri" w:cs="Calibri"/>
                <w:i/>
                <w:iCs/>
                <w:color w:val="000000"/>
                <w:sz w:val="20"/>
                <w:szCs w:val="20"/>
                <w:rPrChange w:id="1129" w:author="Lane, Stefanie" w:date="2023-09-07T11:19:00Z">
                  <w:rPr>
                    <w:ins w:id="1130" w:author="Lane, Stefanie" w:date="2023-09-07T11:19:00Z"/>
                  </w:rPr>
                </w:rPrChange>
              </w:rPr>
              <w:pPrChange w:id="1131" w:author="Lane, Stefanie" w:date="2023-09-07T11:19:00Z">
                <w:pPr/>
              </w:pPrChange>
            </w:pPr>
            <w:ins w:id="1132" w:author="Lane, Stefanie" w:date="2023-09-07T11:19:00Z">
              <w:r w:rsidRPr="00F15998">
                <w:rPr>
                  <w:rFonts w:ascii="Calibri" w:eastAsia="Times New Roman" w:hAnsi="Calibri" w:cs="Calibri"/>
                  <w:i/>
                  <w:iCs/>
                  <w:color w:val="000000"/>
                  <w:sz w:val="20"/>
                  <w:szCs w:val="20"/>
                  <w:rPrChange w:id="1133" w:author="Lane, Stefanie" w:date="2023-09-07T11:19:00Z">
                    <w:rPr/>
                  </w:rPrChange>
                </w:rPr>
                <w:t>Bidens cernua</w:t>
              </w:r>
            </w:ins>
          </w:p>
        </w:tc>
        <w:tc>
          <w:tcPr>
            <w:tcW w:w="810" w:type="dxa"/>
            <w:tcBorders>
              <w:top w:val="nil"/>
              <w:left w:val="nil"/>
              <w:bottom w:val="single" w:sz="4" w:space="0" w:color="auto"/>
              <w:right w:val="nil"/>
            </w:tcBorders>
            <w:shd w:val="clear" w:color="auto" w:fill="auto"/>
            <w:noWrap/>
            <w:vAlign w:val="bottom"/>
            <w:hideMark/>
          </w:tcPr>
          <w:p w14:paraId="66AA672F" w14:textId="77777777" w:rsidR="00F15998" w:rsidRPr="00F15998" w:rsidRDefault="00F15998" w:rsidP="00F15998">
            <w:pPr>
              <w:spacing w:after="0" w:line="240" w:lineRule="auto"/>
              <w:jc w:val="center"/>
              <w:rPr>
                <w:ins w:id="1134" w:author="Lane, Stefanie" w:date="2023-09-07T11:19:00Z"/>
                <w:rFonts w:ascii="Calibri" w:eastAsia="Times New Roman" w:hAnsi="Calibri" w:cs="Calibri"/>
                <w:color w:val="000000"/>
                <w:sz w:val="20"/>
                <w:szCs w:val="20"/>
                <w:rPrChange w:id="1135" w:author="Lane, Stefanie" w:date="2023-09-07T11:19:00Z">
                  <w:rPr>
                    <w:ins w:id="1136" w:author="Lane, Stefanie" w:date="2023-09-07T11:19:00Z"/>
                  </w:rPr>
                </w:rPrChange>
              </w:rPr>
              <w:pPrChange w:id="1137" w:author="Lane, Stefanie" w:date="2023-09-07T11:19:00Z">
                <w:pPr>
                  <w:jc w:val="center"/>
                </w:pPr>
              </w:pPrChange>
            </w:pPr>
            <w:ins w:id="1138" w:author="Lane, Stefanie" w:date="2023-09-07T11:19:00Z">
              <w:r w:rsidRPr="00F15998">
                <w:rPr>
                  <w:rFonts w:ascii="Calibri" w:eastAsia="Times New Roman" w:hAnsi="Calibri" w:cs="Calibri"/>
                  <w:color w:val="000000"/>
                  <w:sz w:val="20"/>
                  <w:szCs w:val="20"/>
                  <w:rPrChange w:id="1139"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32456C03" w14:textId="77777777" w:rsidR="00F15998" w:rsidRPr="00F15998" w:rsidRDefault="00F15998" w:rsidP="00F15998">
            <w:pPr>
              <w:spacing w:after="0" w:line="240" w:lineRule="auto"/>
              <w:jc w:val="center"/>
              <w:rPr>
                <w:ins w:id="1140" w:author="Lane, Stefanie" w:date="2023-09-07T11:19:00Z"/>
                <w:rFonts w:ascii="Calibri" w:eastAsia="Times New Roman" w:hAnsi="Calibri" w:cs="Calibri"/>
                <w:color w:val="000000"/>
                <w:sz w:val="20"/>
                <w:szCs w:val="20"/>
                <w:rPrChange w:id="1141" w:author="Lane, Stefanie" w:date="2023-09-07T11:19:00Z">
                  <w:rPr>
                    <w:ins w:id="1142" w:author="Lane, Stefanie" w:date="2023-09-07T11:19:00Z"/>
                  </w:rPr>
                </w:rPrChange>
              </w:rPr>
              <w:pPrChange w:id="1143"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2C4D852F" w14:textId="77777777" w:rsidR="00F15998" w:rsidRPr="00F15998" w:rsidRDefault="00F15998" w:rsidP="00F15998">
            <w:pPr>
              <w:spacing w:after="0" w:line="240" w:lineRule="auto"/>
              <w:rPr>
                <w:ins w:id="1144" w:author="Lane, Stefanie" w:date="2023-09-07T11:19:00Z"/>
                <w:rFonts w:ascii="Calibri" w:eastAsia="Times New Roman" w:hAnsi="Calibri" w:cs="Calibri"/>
                <w:sz w:val="20"/>
                <w:szCs w:val="20"/>
                <w:rPrChange w:id="1145" w:author="Lane, Stefanie" w:date="2023-09-07T11:19:00Z">
                  <w:rPr>
                    <w:ins w:id="1146" w:author="Lane, Stefanie" w:date="2023-09-07T11:19:00Z"/>
                  </w:rPr>
                </w:rPrChange>
              </w:rPr>
              <w:pPrChange w:id="1147" w:author="Lane, Stefanie" w:date="2023-09-07T11:19:00Z">
                <w:pPr/>
              </w:pPrChange>
            </w:pPr>
            <w:ins w:id="1148" w:author="Lane, Stefanie" w:date="2023-09-07T11:19:00Z">
              <w:r w:rsidRPr="00F15998">
                <w:rPr>
                  <w:rFonts w:ascii="Calibri" w:eastAsia="Times New Roman" w:hAnsi="Calibri" w:cs="Calibri"/>
                  <w:sz w:val="20"/>
                  <w:szCs w:val="20"/>
                  <w:rPrChange w:id="1149" w:author="Lane, Stefanie" w:date="2023-09-07T11:19:00Z">
                    <w:rPr/>
                  </w:rPrChange>
                </w:rPr>
                <w:t>Grass (unidentified)</w:t>
              </w:r>
            </w:ins>
          </w:p>
        </w:tc>
        <w:tc>
          <w:tcPr>
            <w:tcW w:w="751" w:type="dxa"/>
            <w:tcBorders>
              <w:top w:val="nil"/>
              <w:left w:val="nil"/>
              <w:bottom w:val="single" w:sz="4" w:space="0" w:color="auto"/>
              <w:right w:val="nil"/>
            </w:tcBorders>
            <w:shd w:val="clear" w:color="auto" w:fill="auto"/>
            <w:noWrap/>
            <w:vAlign w:val="bottom"/>
            <w:hideMark/>
          </w:tcPr>
          <w:p w14:paraId="34FB2A9A" w14:textId="77777777" w:rsidR="00F15998" w:rsidRPr="00F15998" w:rsidRDefault="00F15998" w:rsidP="00F15998">
            <w:pPr>
              <w:spacing w:after="0" w:line="240" w:lineRule="auto"/>
              <w:jc w:val="center"/>
              <w:rPr>
                <w:ins w:id="1150" w:author="Lane, Stefanie" w:date="2023-09-07T11:19:00Z"/>
                <w:rFonts w:ascii="Calibri" w:eastAsia="Times New Roman" w:hAnsi="Calibri" w:cs="Calibri"/>
                <w:color w:val="000000"/>
                <w:sz w:val="20"/>
                <w:szCs w:val="20"/>
                <w:rPrChange w:id="1151" w:author="Lane, Stefanie" w:date="2023-09-07T11:19:00Z">
                  <w:rPr>
                    <w:ins w:id="1152" w:author="Lane, Stefanie" w:date="2023-09-07T11:19:00Z"/>
                  </w:rPr>
                </w:rPrChange>
              </w:rPr>
              <w:pPrChange w:id="1153" w:author="Lane, Stefanie" w:date="2023-09-07T11:19:00Z">
                <w:pPr>
                  <w:jc w:val="center"/>
                </w:pPr>
              </w:pPrChange>
            </w:pPr>
            <w:ins w:id="1154" w:author="Lane, Stefanie" w:date="2023-09-07T11:19:00Z">
              <w:r w:rsidRPr="00F15998">
                <w:rPr>
                  <w:rFonts w:ascii="Calibri" w:eastAsia="Times New Roman" w:hAnsi="Calibri" w:cs="Calibri"/>
                  <w:color w:val="000000"/>
                  <w:sz w:val="20"/>
                  <w:szCs w:val="20"/>
                  <w:rPrChange w:id="1155"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229E1736" w14:textId="77777777" w:rsidR="00F15998" w:rsidRPr="00F15998" w:rsidRDefault="00F15998" w:rsidP="00F15998">
            <w:pPr>
              <w:spacing w:after="0" w:line="240" w:lineRule="auto"/>
              <w:jc w:val="center"/>
              <w:rPr>
                <w:ins w:id="1156" w:author="Lane, Stefanie" w:date="2023-09-07T11:19:00Z"/>
                <w:rFonts w:ascii="Calibri" w:eastAsia="Times New Roman" w:hAnsi="Calibri" w:cs="Calibri"/>
                <w:color w:val="000000"/>
                <w:sz w:val="20"/>
                <w:szCs w:val="20"/>
                <w:rPrChange w:id="1157" w:author="Lane, Stefanie" w:date="2023-09-07T11:19:00Z">
                  <w:rPr>
                    <w:ins w:id="1158" w:author="Lane, Stefanie" w:date="2023-09-07T11:19:00Z"/>
                  </w:rPr>
                </w:rPrChange>
              </w:rPr>
              <w:pPrChange w:id="1159"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25ED2E1D" w14:textId="77777777" w:rsidR="00F15998" w:rsidRPr="00F15998" w:rsidRDefault="00F15998" w:rsidP="00F15998">
            <w:pPr>
              <w:spacing w:after="0" w:line="240" w:lineRule="auto"/>
              <w:rPr>
                <w:ins w:id="1160" w:author="Lane, Stefanie" w:date="2023-09-07T11:19:00Z"/>
                <w:rFonts w:ascii="Calibri" w:eastAsia="Times New Roman" w:hAnsi="Calibri" w:cs="Calibri"/>
                <w:i/>
                <w:iCs/>
                <w:color w:val="000000"/>
                <w:sz w:val="20"/>
                <w:szCs w:val="20"/>
                <w:rPrChange w:id="1161" w:author="Lane, Stefanie" w:date="2023-09-07T11:19:00Z">
                  <w:rPr>
                    <w:ins w:id="1162" w:author="Lane, Stefanie" w:date="2023-09-07T11:19:00Z"/>
                  </w:rPr>
                </w:rPrChange>
              </w:rPr>
              <w:pPrChange w:id="1163" w:author="Lane, Stefanie" w:date="2023-09-07T11:19:00Z">
                <w:pPr/>
              </w:pPrChange>
            </w:pPr>
            <w:ins w:id="1164" w:author="Lane, Stefanie" w:date="2023-09-07T11:19:00Z">
              <w:r w:rsidRPr="00F15998">
                <w:rPr>
                  <w:rFonts w:ascii="Calibri" w:eastAsia="Times New Roman" w:hAnsi="Calibri" w:cs="Calibri"/>
                  <w:i/>
                  <w:iCs/>
                  <w:color w:val="000000"/>
                  <w:sz w:val="20"/>
                  <w:szCs w:val="20"/>
                  <w:rPrChange w:id="1165" w:author="Lane, Stefanie" w:date="2023-09-07T11:19:00Z">
                    <w:rPr/>
                  </w:rPrChange>
                </w:rPr>
                <w:t>Lysimachia thyrsiflora</w:t>
              </w:r>
            </w:ins>
          </w:p>
        </w:tc>
        <w:tc>
          <w:tcPr>
            <w:tcW w:w="881" w:type="dxa"/>
            <w:tcBorders>
              <w:top w:val="nil"/>
              <w:left w:val="nil"/>
              <w:bottom w:val="single" w:sz="4" w:space="0" w:color="auto"/>
              <w:right w:val="single" w:sz="8" w:space="0" w:color="auto"/>
            </w:tcBorders>
            <w:shd w:val="clear" w:color="auto" w:fill="auto"/>
            <w:noWrap/>
            <w:vAlign w:val="bottom"/>
            <w:hideMark/>
          </w:tcPr>
          <w:p w14:paraId="170ECA8E" w14:textId="77777777" w:rsidR="00F15998" w:rsidRPr="00F15998" w:rsidRDefault="00F15998" w:rsidP="00F15998">
            <w:pPr>
              <w:spacing w:after="0" w:line="240" w:lineRule="auto"/>
              <w:jc w:val="center"/>
              <w:rPr>
                <w:ins w:id="1166" w:author="Lane, Stefanie" w:date="2023-09-07T11:19:00Z"/>
                <w:rFonts w:ascii="Calibri" w:eastAsia="Times New Roman" w:hAnsi="Calibri" w:cs="Calibri"/>
                <w:color w:val="000000"/>
                <w:sz w:val="20"/>
                <w:szCs w:val="20"/>
                <w:rPrChange w:id="1167" w:author="Lane, Stefanie" w:date="2023-09-07T11:19:00Z">
                  <w:rPr>
                    <w:ins w:id="1168" w:author="Lane, Stefanie" w:date="2023-09-07T11:19:00Z"/>
                  </w:rPr>
                </w:rPrChange>
              </w:rPr>
              <w:pPrChange w:id="1169" w:author="Lane, Stefanie" w:date="2023-09-07T11:19:00Z">
                <w:pPr>
                  <w:jc w:val="center"/>
                </w:pPr>
              </w:pPrChange>
            </w:pPr>
            <w:ins w:id="1170" w:author="Lane, Stefanie" w:date="2023-09-07T11:19:00Z">
              <w:r w:rsidRPr="00F15998">
                <w:rPr>
                  <w:rFonts w:ascii="Calibri" w:eastAsia="Times New Roman" w:hAnsi="Calibri" w:cs="Calibri"/>
                  <w:color w:val="000000"/>
                  <w:sz w:val="20"/>
                  <w:szCs w:val="20"/>
                  <w:rPrChange w:id="1171" w:author="Lane, Stefanie" w:date="2023-09-07T11:19:00Z">
                    <w:rPr/>
                  </w:rPrChange>
                </w:rPr>
                <w:t>&lt; 0.01</w:t>
              </w:r>
            </w:ins>
          </w:p>
        </w:tc>
      </w:tr>
      <w:tr w:rsidR="00F15998" w:rsidRPr="00F15998" w14:paraId="4CAC9D62" w14:textId="77777777" w:rsidTr="00F15998">
        <w:trPr>
          <w:divId w:val="2099981738"/>
          <w:trHeight w:val="260"/>
          <w:ins w:id="1172"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403F3FC4" w14:textId="77777777" w:rsidR="00F15998" w:rsidRPr="00F15998" w:rsidRDefault="00F15998" w:rsidP="00F15998">
            <w:pPr>
              <w:spacing w:after="0" w:line="240" w:lineRule="auto"/>
              <w:rPr>
                <w:ins w:id="1173" w:author="Lane, Stefanie" w:date="2023-09-07T11:19:00Z"/>
                <w:rFonts w:ascii="Calibri" w:eastAsia="Times New Roman" w:hAnsi="Calibri" w:cs="Calibri"/>
                <w:color w:val="000000"/>
                <w:sz w:val="20"/>
                <w:szCs w:val="20"/>
                <w:rPrChange w:id="1174" w:author="Lane, Stefanie" w:date="2023-09-07T11:19:00Z">
                  <w:rPr>
                    <w:ins w:id="1175" w:author="Lane, Stefanie" w:date="2023-09-07T11:19:00Z"/>
                  </w:rPr>
                </w:rPrChange>
              </w:rPr>
              <w:pPrChange w:id="1176"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57E14C6" w14:textId="77777777" w:rsidR="00F15998" w:rsidRPr="00F15998" w:rsidRDefault="00F15998" w:rsidP="00F15998">
            <w:pPr>
              <w:spacing w:after="0" w:line="240" w:lineRule="auto"/>
              <w:rPr>
                <w:ins w:id="1177" w:author="Lane, Stefanie" w:date="2023-09-07T11:19:00Z"/>
                <w:rFonts w:ascii="Calibri" w:eastAsia="Times New Roman" w:hAnsi="Calibri" w:cs="Calibri"/>
                <w:i/>
                <w:iCs/>
                <w:sz w:val="20"/>
                <w:szCs w:val="20"/>
                <w:rPrChange w:id="1178" w:author="Lane, Stefanie" w:date="2023-09-07T11:19:00Z">
                  <w:rPr>
                    <w:ins w:id="1179" w:author="Lane, Stefanie" w:date="2023-09-07T11:19:00Z"/>
                  </w:rPr>
                </w:rPrChange>
              </w:rPr>
              <w:pPrChange w:id="1180" w:author="Lane, Stefanie" w:date="2023-09-07T11:19:00Z">
                <w:pPr/>
              </w:pPrChange>
            </w:pPr>
            <w:ins w:id="1181" w:author="Lane, Stefanie" w:date="2023-09-07T11:19:00Z">
              <w:r w:rsidRPr="00F15998">
                <w:rPr>
                  <w:rFonts w:ascii="Calibri" w:eastAsia="Times New Roman" w:hAnsi="Calibri" w:cs="Calibri"/>
                  <w:i/>
                  <w:iCs/>
                  <w:sz w:val="20"/>
                  <w:szCs w:val="20"/>
                  <w:rPrChange w:id="1182" w:author="Lane, Stefanie" w:date="2023-09-07T11:19:00Z">
                    <w:rPr/>
                  </w:rPrChange>
                </w:rPr>
                <w:t>Lythrum salicaria</w:t>
              </w:r>
            </w:ins>
          </w:p>
        </w:tc>
        <w:tc>
          <w:tcPr>
            <w:tcW w:w="810" w:type="dxa"/>
            <w:tcBorders>
              <w:top w:val="nil"/>
              <w:left w:val="nil"/>
              <w:bottom w:val="single" w:sz="4" w:space="0" w:color="auto"/>
              <w:right w:val="nil"/>
            </w:tcBorders>
            <w:shd w:val="clear" w:color="auto" w:fill="auto"/>
            <w:noWrap/>
            <w:vAlign w:val="bottom"/>
            <w:hideMark/>
          </w:tcPr>
          <w:p w14:paraId="60EFD036" w14:textId="77777777" w:rsidR="00F15998" w:rsidRPr="00F15998" w:rsidRDefault="00F15998" w:rsidP="00F15998">
            <w:pPr>
              <w:spacing w:after="0" w:line="240" w:lineRule="auto"/>
              <w:jc w:val="center"/>
              <w:rPr>
                <w:ins w:id="1183" w:author="Lane, Stefanie" w:date="2023-09-07T11:19:00Z"/>
                <w:rFonts w:ascii="Calibri" w:eastAsia="Times New Roman" w:hAnsi="Calibri" w:cs="Calibri"/>
                <w:color w:val="000000"/>
                <w:sz w:val="20"/>
                <w:szCs w:val="20"/>
                <w:rPrChange w:id="1184" w:author="Lane, Stefanie" w:date="2023-09-07T11:19:00Z">
                  <w:rPr>
                    <w:ins w:id="1185" w:author="Lane, Stefanie" w:date="2023-09-07T11:19:00Z"/>
                  </w:rPr>
                </w:rPrChange>
              </w:rPr>
              <w:pPrChange w:id="1186" w:author="Lane, Stefanie" w:date="2023-09-07T11:19:00Z">
                <w:pPr>
                  <w:jc w:val="center"/>
                </w:pPr>
              </w:pPrChange>
            </w:pPr>
            <w:ins w:id="1187" w:author="Lane, Stefanie" w:date="2023-09-07T11:19:00Z">
              <w:r w:rsidRPr="00F15998">
                <w:rPr>
                  <w:rFonts w:ascii="Calibri" w:eastAsia="Times New Roman" w:hAnsi="Calibri" w:cs="Calibri"/>
                  <w:color w:val="000000"/>
                  <w:sz w:val="20"/>
                  <w:szCs w:val="20"/>
                  <w:rPrChange w:id="1188" w:author="Lane, Stefanie" w:date="2023-09-07T11:19:00Z">
                    <w:rPr/>
                  </w:rPrChange>
                </w:rPr>
                <w:t>&lt; 0.01</w:t>
              </w:r>
            </w:ins>
          </w:p>
        </w:tc>
        <w:tc>
          <w:tcPr>
            <w:tcW w:w="300" w:type="dxa"/>
            <w:tcBorders>
              <w:top w:val="nil"/>
              <w:left w:val="nil"/>
              <w:bottom w:val="nil"/>
              <w:right w:val="nil"/>
            </w:tcBorders>
            <w:shd w:val="clear" w:color="auto" w:fill="auto"/>
            <w:noWrap/>
            <w:vAlign w:val="bottom"/>
            <w:hideMark/>
          </w:tcPr>
          <w:p w14:paraId="6B13911D" w14:textId="77777777" w:rsidR="00F15998" w:rsidRPr="00F15998" w:rsidRDefault="00F15998" w:rsidP="00F15998">
            <w:pPr>
              <w:spacing w:after="0" w:line="240" w:lineRule="auto"/>
              <w:jc w:val="center"/>
              <w:rPr>
                <w:ins w:id="1189" w:author="Lane, Stefanie" w:date="2023-09-07T11:19:00Z"/>
                <w:rFonts w:ascii="Calibri" w:eastAsia="Times New Roman" w:hAnsi="Calibri" w:cs="Calibri"/>
                <w:color w:val="000000"/>
                <w:sz w:val="20"/>
                <w:szCs w:val="20"/>
                <w:rPrChange w:id="1190" w:author="Lane, Stefanie" w:date="2023-09-07T11:19:00Z">
                  <w:rPr>
                    <w:ins w:id="1191" w:author="Lane, Stefanie" w:date="2023-09-07T11:19:00Z"/>
                  </w:rPr>
                </w:rPrChange>
              </w:rPr>
              <w:pPrChange w:id="1192"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68B2FC25" w14:textId="77777777" w:rsidR="00F15998" w:rsidRPr="00F15998" w:rsidRDefault="00F15998" w:rsidP="00F15998">
            <w:pPr>
              <w:spacing w:after="0" w:line="240" w:lineRule="auto"/>
              <w:rPr>
                <w:ins w:id="1193" w:author="Lane, Stefanie" w:date="2023-09-07T11:19:00Z"/>
                <w:rFonts w:ascii="Calibri" w:eastAsia="Times New Roman" w:hAnsi="Calibri" w:cs="Calibri"/>
                <w:i/>
                <w:iCs/>
                <w:sz w:val="20"/>
                <w:szCs w:val="20"/>
                <w:rPrChange w:id="1194" w:author="Lane, Stefanie" w:date="2023-09-07T11:19:00Z">
                  <w:rPr>
                    <w:ins w:id="1195" w:author="Lane, Stefanie" w:date="2023-09-07T11:19:00Z"/>
                  </w:rPr>
                </w:rPrChange>
              </w:rPr>
              <w:pPrChange w:id="1196" w:author="Lane, Stefanie" w:date="2023-09-07T11:19:00Z">
                <w:pPr/>
              </w:pPrChange>
            </w:pPr>
            <w:ins w:id="1197" w:author="Lane, Stefanie" w:date="2023-09-07T11:19:00Z">
              <w:r w:rsidRPr="00F15998">
                <w:rPr>
                  <w:rFonts w:ascii="Calibri" w:eastAsia="Times New Roman" w:hAnsi="Calibri" w:cs="Calibri"/>
                  <w:i/>
                  <w:iCs/>
                  <w:sz w:val="20"/>
                  <w:szCs w:val="20"/>
                  <w:rPrChange w:id="1198" w:author="Lane, Stefanie" w:date="2023-09-07T11:19:00Z">
                    <w:rPr/>
                  </w:rPrChange>
                </w:rPr>
                <w:t>Lythrum salicaria</w:t>
              </w:r>
            </w:ins>
          </w:p>
        </w:tc>
        <w:tc>
          <w:tcPr>
            <w:tcW w:w="751" w:type="dxa"/>
            <w:tcBorders>
              <w:top w:val="nil"/>
              <w:left w:val="nil"/>
              <w:bottom w:val="single" w:sz="4" w:space="0" w:color="auto"/>
              <w:right w:val="nil"/>
            </w:tcBorders>
            <w:shd w:val="clear" w:color="auto" w:fill="auto"/>
            <w:noWrap/>
            <w:vAlign w:val="bottom"/>
            <w:hideMark/>
          </w:tcPr>
          <w:p w14:paraId="358005F6" w14:textId="77777777" w:rsidR="00F15998" w:rsidRPr="00F15998" w:rsidRDefault="00F15998" w:rsidP="00F15998">
            <w:pPr>
              <w:spacing w:after="0" w:line="240" w:lineRule="auto"/>
              <w:jc w:val="center"/>
              <w:rPr>
                <w:ins w:id="1199" w:author="Lane, Stefanie" w:date="2023-09-07T11:19:00Z"/>
                <w:rFonts w:ascii="Calibri" w:eastAsia="Times New Roman" w:hAnsi="Calibri" w:cs="Calibri"/>
                <w:color w:val="000000"/>
                <w:sz w:val="20"/>
                <w:szCs w:val="20"/>
                <w:rPrChange w:id="1200" w:author="Lane, Stefanie" w:date="2023-09-07T11:19:00Z">
                  <w:rPr>
                    <w:ins w:id="1201" w:author="Lane, Stefanie" w:date="2023-09-07T11:19:00Z"/>
                  </w:rPr>
                </w:rPrChange>
              </w:rPr>
              <w:pPrChange w:id="1202" w:author="Lane, Stefanie" w:date="2023-09-07T11:19:00Z">
                <w:pPr>
                  <w:jc w:val="center"/>
                </w:pPr>
              </w:pPrChange>
            </w:pPr>
            <w:ins w:id="1203" w:author="Lane, Stefanie" w:date="2023-09-07T11:19:00Z">
              <w:r w:rsidRPr="00F15998">
                <w:rPr>
                  <w:rFonts w:ascii="Calibri" w:eastAsia="Times New Roman" w:hAnsi="Calibri" w:cs="Calibri"/>
                  <w:color w:val="000000"/>
                  <w:sz w:val="20"/>
                  <w:szCs w:val="20"/>
                  <w:rPrChange w:id="1204"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0B718523" w14:textId="77777777" w:rsidR="00F15998" w:rsidRPr="00F15998" w:rsidRDefault="00F15998" w:rsidP="00F15998">
            <w:pPr>
              <w:spacing w:after="0" w:line="240" w:lineRule="auto"/>
              <w:jc w:val="center"/>
              <w:rPr>
                <w:ins w:id="1205" w:author="Lane, Stefanie" w:date="2023-09-07T11:19:00Z"/>
                <w:rFonts w:ascii="Calibri" w:eastAsia="Times New Roman" w:hAnsi="Calibri" w:cs="Calibri"/>
                <w:color w:val="000000"/>
                <w:sz w:val="20"/>
                <w:szCs w:val="20"/>
                <w:rPrChange w:id="1206" w:author="Lane, Stefanie" w:date="2023-09-07T11:19:00Z">
                  <w:rPr>
                    <w:ins w:id="1207" w:author="Lane, Stefanie" w:date="2023-09-07T11:19:00Z"/>
                  </w:rPr>
                </w:rPrChange>
              </w:rPr>
              <w:pPrChange w:id="1208" w:author="Lane, Stefanie" w:date="2023-09-07T11:19: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1D0D503B" w14:textId="77777777" w:rsidR="00F15998" w:rsidRPr="00F15998" w:rsidRDefault="00F15998" w:rsidP="00F15998">
            <w:pPr>
              <w:spacing w:after="0" w:line="240" w:lineRule="auto"/>
              <w:rPr>
                <w:ins w:id="1209" w:author="Lane, Stefanie" w:date="2023-09-07T11:19:00Z"/>
                <w:rFonts w:ascii="Calibri" w:eastAsia="Times New Roman" w:hAnsi="Calibri" w:cs="Calibri"/>
                <w:i/>
                <w:iCs/>
                <w:color w:val="000000"/>
                <w:sz w:val="20"/>
                <w:szCs w:val="20"/>
                <w:rPrChange w:id="1210" w:author="Lane, Stefanie" w:date="2023-09-07T11:19:00Z">
                  <w:rPr>
                    <w:ins w:id="1211" w:author="Lane, Stefanie" w:date="2023-09-07T11:19:00Z"/>
                  </w:rPr>
                </w:rPrChange>
              </w:rPr>
              <w:pPrChange w:id="1212" w:author="Lane, Stefanie" w:date="2023-09-07T11:19:00Z">
                <w:pPr/>
              </w:pPrChange>
            </w:pPr>
            <w:ins w:id="1213" w:author="Lane, Stefanie" w:date="2023-09-07T11:19:00Z">
              <w:r w:rsidRPr="00F15998">
                <w:rPr>
                  <w:rFonts w:ascii="Calibri" w:eastAsia="Times New Roman" w:hAnsi="Calibri" w:cs="Calibri"/>
                  <w:i/>
                  <w:iCs/>
                  <w:color w:val="000000"/>
                  <w:sz w:val="20"/>
                  <w:szCs w:val="20"/>
                  <w:rPrChange w:id="1214" w:author="Lane, Stefanie" w:date="2023-09-07T11:19:00Z">
                    <w:rPr/>
                  </w:rPrChange>
                </w:rPr>
                <w:t>Galium trifidum</w:t>
              </w:r>
            </w:ins>
          </w:p>
        </w:tc>
        <w:tc>
          <w:tcPr>
            <w:tcW w:w="881" w:type="dxa"/>
            <w:tcBorders>
              <w:top w:val="nil"/>
              <w:left w:val="nil"/>
              <w:bottom w:val="single" w:sz="4" w:space="0" w:color="auto"/>
              <w:right w:val="single" w:sz="8" w:space="0" w:color="auto"/>
            </w:tcBorders>
            <w:shd w:val="clear" w:color="auto" w:fill="auto"/>
            <w:noWrap/>
            <w:vAlign w:val="bottom"/>
            <w:hideMark/>
          </w:tcPr>
          <w:p w14:paraId="22CBA9F9" w14:textId="77777777" w:rsidR="00F15998" w:rsidRPr="00F15998" w:rsidRDefault="00F15998" w:rsidP="00F15998">
            <w:pPr>
              <w:spacing w:after="0" w:line="240" w:lineRule="auto"/>
              <w:jc w:val="center"/>
              <w:rPr>
                <w:ins w:id="1215" w:author="Lane, Stefanie" w:date="2023-09-07T11:19:00Z"/>
                <w:rFonts w:ascii="Calibri" w:eastAsia="Times New Roman" w:hAnsi="Calibri" w:cs="Calibri"/>
                <w:color w:val="000000"/>
                <w:sz w:val="20"/>
                <w:szCs w:val="20"/>
                <w:rPrChange w:id="1216" w:author="Lane, Stefanie" w:date="2023-09-07T11:19:00Z">
                  <w:rPr>
                    <w:ins w:id="1217" w:author="Lane, Stefanie" w:date="2023-09-07T11:19:00Z"/>
                  </w:rPr>
                </w:rPrChange>
              </w:rPr>
              <w:pPrChange w:id="1218" w:author="Lane, Stefanie" w:date="2023-09-07T11:19:00Z">
                <w:pPr>
                  <w:jc w:val="center"/>
                </w:pPr>
              </w:pPrChange>
            </w:pPr>
            <w:ins w:id="1219" w:author="Lane, Stefanie" w:date="2023-09-07T11:19:00Z">
              <w:r w:rsidRPr="00F15998">
                <w:rPr>
                  <w:rFonts w:ascii="Calibri" w:eastAsia="Times New Roman" w:hAnsi="Calibri" w:cs="Calibri"/>
                  <w:color w:val="000000"/>
                  <w:sz w:val="20"/>
                  <w:szCs w:val="20"/>
                  <w:rPrChange w:id="1220" w:author="Lane, Stefanie" w:date="2023-09-07T11:19:00Z">
                    <w:rPr/>
                  </w:rPrChange>
                </w:rPr>
                <w:t>&lt; 0.01</w:t>
              </w:r>
            </w:ins>
          </w:p>
        </w:tc>
      </w:tr>
      <w:tr w:rsidR="00F15998" w:rsidRPr="00F15998" w14:paraId="7882C5F7" w14:textId="77777777" w:rsidTr="00F15998">
        <w:trPr>
          <w:divId w:val="2099981738"/>
          <w:trHeight w:val="260"/>
          <w:ins w:id="1221"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2F2F56D7" w14:textId="77777777" w:rsidR="00F15998" w:rsidRPr="00F15998" w:rsidRDefault="00F15998" w:rsidP="00F15998">
            <w:pPr>
              <w:spacing w:after="0" w:line="240" w:lineRule="auto"/>
              <w:rPr>
                <w:ins w:id="1222" w:author="Lane, Stefanie" w:date="2023-09-07T11:19:00Z"/>
                <w:rFonts w:ascii="Calibri" w:eastAsia="Times New Roman" w:hAnsi="Calibri" w:cs="Calibri"/>
                <w:color w:val="000000"/>
                <w:sz w:val="20"/>
                <w:szCs w:val="20"/>
                <w:rPrChange w:id="1223" w:author="Lane, Stefanie" w:date="2023-09-07T11:19:00Z">
                  <w:rPr>
                    <w:ins w:id="1224" w:author="Lane, Stefanie" w:date="2023-09-07T11:19:00Z"/>
                  </w:rPr>
                </w:rPrChange>
              </w:rPr>
              <w:pPrChange w:id="1225" w:author="Lane, Stefanie" w:date="2023-09-07T11:19:00Z">
                <w:pPr/>
              </w:pPrChange>
            </w:pPr>
          </w:p>
        </w:tc>
        <w:tc>
          <w:tcPr>
            <w:tcW w:w="2149" w:type="dxa"/>
            <w:tcBorders>
              <w:top w:val="nil"/>
              <w:left w:val="nil"/>
              <w:bottom w:val="nil"/>
              <w:right w:val="nil"/>
            </w:tcBorders>
            <w:shd w:val="clear" w:color="auto" w:fill="auto"/>
            <w:noWrap/>
            <w:vAlign w:val="bottom"/>
            <w:hideMark/>
          </w:tcPr>
          <w:p w14:paraId="4623430F" w14:textId="77777777" w:rsidR="00F15998" w:rsidRPr="00F15998" w:rsidRDefault="00F15998" w:rsidP="00F15998">
            <w:pPr>
              <w:spacing w:after="0" w:line="240" w:lineRule="auto"/>
              <w:rPr>
                <w:ins w:id="1226" w:author="Lane, Stefanie" w:date="2023-09-07T11:19:00Z"/>
                <w:rFonts w:ascii="Calibri" w:eastAsia="Times New Roman" w:hAnsi="Calibri" w:cs="Calibri"/>
                <w:i/>
                <w:iCs/>
                <w:color w:val="000000"/>
                <w:sz w:val="20"/>
                <w:szCs w:val="20"/>
                <w:rPrChange w:id="1227" w:author="Lane, Stefanie" w:date="2023-09-07T11:19:00Z">
                  <w:rPr>
                    <w:ins w:id="1228" w:author="Lane, Stefanie" w:date="2023-09-07T11:19:00Z"/>
                  </w:rPr>
                </w:rPrChange>
              </w:rPr>
              <w:pPrChange w:id="1229" w:author="Lane, Stefanie" w:date="2023-09-07T11:19:00Z">
                <w:pPr/>
              </w:pPrChange>
            </w:pPr>
            <w:ins w:id="1230" w:author="Lane, Stefanie" w:date="2023-09-07T11:19:00Z">
              <w:r w:rsidRPr="00F15998">
                <w:rPr>
                  <w:rFonts w:ascii="Calibri" w:eastAsia="Times New Roman" w:hAnsi="Calibri" w:cs="Calibri"/>
                  <w:i/>
                  <w:iCs/>
                  <w:color w:val="000000"/>
                  <w:sz w:val="20"/>
                  <w:szCs w:val="20"/>
                  <w:rPrChange w:id="1231" w:author="Lane, Stefanie" w:date="2023-09-07T11:19:00Z">
                    <w:rPr/>
                  </w:rPrChange>
                </w:rPr>
                <w:t>Equisetum fluviatile</w:t>
              </w:r>
            </w:ins>
          </w:p>
        </w:tc>
        <w:tc>
          <w:tcPr>
            <w:tcW w:w="810" w:type="dxa"/>
            <w:tcBorders>
              <w:top w:val="nil"/>
              <w:left w:val="nil"/>
              <w:bottom w:val="nil"/>
              <w:right w:val="nil"/>
            </w:tcBorders>
            <w:shd w:val="clear" w:color="auto" w:fill="auto"/>
            <w:noWrap/>
            <w:vAlign w:val="bottom"/>
            <w:hideMark/>
          </w:tcPr>
          <w:p w14:paraId="51D05ED4" w14:textId="77777777" w:rsidR="00F15998" w:rsidRPr="00F15998" w:rsidRDefault="00F15998" w:rsidP="00F15998">
            <w:pPr>
              <w:spacing w:after="0" w:line="240" w:lineRule="auto"/>
              <w:jc w:val="center"/>
              <w:rPr>
                <w:ins w:id="1232" w:author="Lane, Stefanie" w:date="2023-09-07T11:19:00Z"/>
                <w:rFonts w:ascii="Calibri" w:eastAsia="Times New Roman" w:hAnsi="Calibri" w:cs="Calibri"/>
                <w:color w:val="000000"/>
                <w:sz w:val="20"/>
                <w:szCs w:val="20"/>
                <w:rPrChange w:id="1233" w:author="Lane, Stefanie" w:date="2023-09-07T11:19:00Z">
                  <w:rPr>
                    <w:ins w:id="1234" w:author="Lane, Stefanie" w:date="2023-09-07T11:19:00Z"/>
                  </w:rPr>
                </w:rPrChange>
              </w:rPr>
              <w:pPrChange w:id="1235" w:author="Lane, Stefanie" w:date="2023-09-07T11:19:00Z">
                <w:pPr>
                  <w:jc w:val="center"/>
                </w:pPr>
              </w:pPrChange>
            </w:pPr>
            <w:ins w:id="1236" w:author="Lane, Stefanie" w:date="2023-09-07T11:19:00Z">
              <w:r w:rsidRPr="00F15998">
                <w:rPr>
                  <w:rFonts w:ascii="Calibri" w:eastAsia="Times New Roman" w:hAnsi="Calibri" w:cs="Calibri"/>
                  <w:color w:val="000000"/>
                  <w:sz w:val="20"/>
                  <w:szCs w:val="20"/>
                  <w:rPrChange w:id="1237" w:author="Lane, Stefanie" w:date="2023-09-07T11:19:00Z">
                    <w:rPr/>
                  </w:rPrChange>
                </w:rPr>
                <w:t>0.01</w:t>
              </w:r>
            </w:ins>
          </w:p>
        </w:tc>
        <w:tc>
          <w:tcPr>
            <w:tcW w:w="300" w:type="dxa"/>
            <w:tcBorders>
              <w:top w:val="nil"/>
              <w:left w:val="nil"/>
              <w:bottom w:val="nil"/>
              <w:right w:val="nil"/>
            </w:tcBorders>
            <w:shd w:val="clear" w:color="auto" w:fill="auto"/>
            <w:noWrap/>
            <w:vAlign w:val="bottom"/>
            <w:hideMark/>
          </w:tcPr>
          <w:p w14:paraId="41D2D6B0" w14:textId="77777777" w:rsidR="00F15998" w:rsidRPr="00F15998" w:rsidRDefault="00F15998" w:rsidP="00F15998">
            <w:pPr>
              <w:spacing w:after="0" w:line="240" w:lineRule="auto"/>
              <w:jc w:val="center"/>
              <w:rPr>
                <w:ins w:id="1238" w:author="Lane, Stefanie" w:date="2023-09-07T11:19:00Z"/>
                <w:rFonts w:ascii="Calibri" w:eastAsia="Times New Roman" w:hAnsi="Calibri" w:cs="Calibri"/>
                <w:color w:val="000000"/>
                <w:sz w:val="20"/>
                <w:szCs w:val="20"/>
                <w:rPrChange w:id="1239" w:author="Lane, Stefanie" w:date="2023-09-07T11:19:00Z">
                  <w:rPr>
                    <w:ins w:id="1240" w:author="Lane, Stefanie" w:date="2023-09-07T11:19:00Z"/>
                  </w:rPr>
                </w:rPrChange>
              </w:rPr>
              <w:pPrChange w:id="1241"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5082F873" w14:textId="77777777" w:rsidR="00F15998" w:rsidRPr="00F15998" w:rsidRDefault="00F15998" w:rsidP="00F15998">
            <w:pPr>
              <w:spacing w:after="0" w:line="240" w:lineRule="auto"/>
              <w:rPr>
                <w:ins w:id="1242" w:author="Lane, Stefanie" w:date="2023-09-07T11:19:00Z"/>
                <w:rFonts w:ascii="Calibri" w:eastAsia="Times New Roman" w:hAnsi="Calibri" w:cs="Calibri"/>
                <w:i/>
                <w:iCs/>
                <w:color w:val="000000"/>
                <w:sz w:val="20"/>
                <w:szCs w:val="20"/>
                <w:rPrChange w:id="1243" w:author="Lane, Stefanie" w:date="2023-09-07T11:19:00Z">
                  <w:rPr>
                    <w:ins w:id="1244" w:author="Lane, Stefanie" w:date="2023-09-07T11:19:00Z"/>
                  </w:rPr>
                </w:rPrChange>
              </w:rPr>
              <w:pPrChange w:id="1245" w:author="Lane, Stefanie" w:date="2023-09-07T11:19:00Z">
                <w:pPr/>
              </w:pPrChange>
            </w:pPr>
            <w:ins w:id="1246" w:author="Lane, Stefanie" w:date="2023-09-07T11:19:00Z">
              <w:r w:rsidRPr="00F15998">
                <w:rPr>
                  <w:rFonts w:ascii="Calibri" w:eastAsia="Times New Roman" w:hAnsi="Calibri" w:cs="Calibri"/>
                  <w:i/>
                  <w:iCs/>
                  <w:color w:val="000000"/>
                  <w:sz w:val="20"/>
                  <w:szCs w:val="20"/>
                  <w:rPrChange w:id="1247" w:author="Lane, Stefanie" w:date="2023-09-07T11:19:00Z">
                    <w:rPr/>
                  </w:rPrChange>
                </w:rPr>
                <w:t>Juncus articulatus</w:t>
              </w:r>
            </w:ins>
          </w:p>
        </w:tc>
        <w:tc>
          <w:tcPr>
            <w:tcW w:w="751" w:type="dxa"/>
            <w:tcBorders>
              <w:top w:val="nil"/>
              <w:left w:val="nil"/>
              <w:bottom w:val="single" w:sz="4" w:space="0" w:color="auto"/>
              <w:right w:val="nil"/>
            </w:tcBorders>
            <w:shd w:val="clear" w:color="auto" w:fill="auto"/>
            <w:noWrap/>
            <w:vAlign w:val="bottom"/>
            <w:hideMark/>
          </w:tcPr>
          <w:p w14:paraId="4B823DCD" w14:textId="77777777" w:rsidR="00F15998" w:rsidRPr="00F15998" w:rsidRDefault="00F15998" w:rsidP="00F15998">
            <w:pPr>
              <w:spacing w:after="0" w:line="240" w:lineRule="auto"/>
              <w:jc w:val="center"/>
              <w:rPr>
                <w:ins w:id="1248" w:author="Lane, Stefanie" w:date="2023-09-07T11:19:00Z"/>
                <w:rFonts w:ascii="Calibri" w:eastAsia="Times New Roman" w:hAnsi="Calibri" w:cs="Calibri"/>
                <w:color w:val="000000"/>
                <w:sz w:val="20"/>
                <w:szCs w:val="20"/>
                <w:rPrChange w:id="1249" w:author="Lane, Stefanie" w:date="2023-09-07T11:19:00Z">
                  <w:rPr>
                    <w:ins w:id="1250" w:author="Lane, Stefanie" w:date="2023-09-07T11:19:00Z"/>
                  </w:rPr>
                </w:rPrChange>
              </w:rPr>
              <w:pPrChange w:id="1251" w:author="Lane, Stefanie" w:date="2023-09-07T11:19:00Z">
                <w:pPr>
                  <w:jc w:val="center"/>
                </w:pPr>
              </w:pPrChange>
            </w:pPr>
            <w:ins w:id="1252" w:author="Lane, Stefanie" w:date="2023-09-07T11:19:00Z">
              <w:r w:rsidRPr="00F15998">
                <w:rPr>
                  <w:rFonts w:ascii="Calibri" w:eastAsia="Times New Roman" w:hAnsi="Calibri" w:cs="Calibri"/>
                  <w:color w:val="000000"/>
                  <w:sz w:val="20"/>
                  <w:szCs w:val="20"/>
                  <w:rPrChange w:id="1253"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5E89BC22" w14:textId="77777777" w:rsidR="00F15998" w:rsidRPr="00F15998" w:rsidRDefault="00F15998" w:rsidP="00F15998">
            <w:pPr>
              <w:spacing w:after="0" w:line="240" w:lineRule="auto"/>
              <w:jc w:val="center"/>
              <w:rPr>
                <w:ins w:id="1254" w:author="Lane, Stefanie" w:date="2023-09-07T11:19:00Z"/>
                <w:rFonts w:ascii="Calibri" w:eastAsia="Times New Roman" w:hAnsi="Calibri" w:cs="Calibri"/>
                <w:color w:val="000000"/>
                <w:sz w:val="20"/>
                <w:szCs w:val="20"/>
                <w:rPrChange w:id="1255" w:author="Lane, Stefanie" w:date="2023-09-07T11:19:00Z">
                  <w:rPr>
                    <w:ins w:id="1256" w:author="Lane, Stefanie" w:date="2023-09-07T11:19:00Z"/>
                  </w:rPr>
                </w:rPrChange>
              </w:rPr>
              <w:pPrChange w:id="1257"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65035C4F" w14:textId="77777777" w:rsidR="00F15998" w:rsidRPr="00F15998" w:rsidRDefault="00F15998" w:rsidP="00F15998">
            <w:pPr>
              <w:spacing w:after="0" w:line="240" w:lineRule="auto"/>
              <w:rPr>
                <w:ins w:id="1258" w:author="Lane, Stefanie" w:date="2023-09-07T11:19:00Z"/>
                <w:rFonts w:ascii="Calibri" w:eastAsia="Times New Roman" w:hAnsi="Calibri" w:cs="Calibri"/>
                <w:i/>
                <w:iCs/>
                <w:color w:val="000000"/>
                <w:sz w:val="20"/>
                <w:szCs w:val="20"/>
                <w:rPrChange w:id="1259" w:author="Lane, Stefanie" w:date="2023-09-07T11:19:00Z">
                  <w:rPr>
                    <w:ins w:id="1260" w:author="Lane, Stefanie" w:date="2023-09-07T11:19:00Z"/>
                  </w:rPr>
                </w:rPrChange>
              </w:rPr>
              <w:pPrChange w:id="1261" w:author="Lane, Stefanie" w:date="2023-09-07T11:19:00Z">
                <w:pPr/>
              </w:pPrChange>
            </w:pPr>
            <w:ins w:id="1262" w:author="Lane, Stefanie" w:date="2023-09-07T11:19:00Z">
              <w:r w:rsidRPr="00F15998">
                <w:rPr>
                  <w:rFonts w:ascii="Calibri" w:eastAsia="Times New Roman" w:hAnsi="Calibri" w:cs="Calibri"/>
                  <w:i/>
                  <w:iCs/>
                  <w:color w:val="000000"/>
                  <w:sz w:val="20"/>
                  <w:szCs w:val="20"/>
                  <w:rPrChange w:id="1263" w:author="Lane, Stefanie" w:date="2023-09-07T11:19:00Z">
                    <w:rPr/>
                  </w:rPrChange>
                </w:rPr>
                <w:t>Myosotis scorpioides</w:t>
              </w:r>
            </w:ins>
          </w:p>
        </w:tc>
        <w:tc>
          <w:tcPr>
            <w:tcW w:w="881" w:type="dxa"/>
            <w:tcBorders>
              <w:top w:val="nil"/>
              <w:left w:val="nil"/>
              <w:bottom w:val="nil"/>
              <w:right w:val="single" w:sz="8" w:space="0" w:color="auto"/>
            </w:tcBorders>
            <w:shd w:val="clear" w:color="auto" w:fill="auto"/>
            <w:noWrap/>
            <w:vAlign w:val="bottom"/>
            <w:hideMark/>
          </w:tcPr>
          <w:p w14:paraId="4CF93B7C" w14:textId="77777777" w:rsidR="00F15998" w:rsidRPr="00F15998" w:rsidRDefault="00F15998" w:rsidP="00F15998">
            <w:pPr>
              <w:spacing w:after="0" w:line="240" w:lineRule="auto"/>
              <w:jc w:val="center"/>
              <w:rPr>
                <w:ins w:id="1264" w:author="Lane, Stefanie" w:date="2023-09-07T11:19:00Z"/>
                <w:rFonts w:ascii="Calibri" w:eastAsia="Times New Roman" w:hAnsi="Calibri" w:cs="Calibri"/>
                <w:color w:val="000000"/>
                <w:sz w:val="20"/>
                <w:szCs w:val="20"/>
                <w:rPrChange w:id="1265" w:author="Lane, Stefanie" w:date="2023-09-07T11:19:00Z">
                  <w:rPr>
                    <w:ins w:id="1266" w:author="Lane, Stefanie" w:date="2023-09-07T11:19:00Z"/>
                  </w:rPr>
                </w:rPrChange>
              </w:rPr>
              <w:pPrChange w:id="1267" w:author="Lane, Stefanie" w:date="2023-09-07T11:19:00Z">
                <w:pPr>
                  <w:jc w:val="center"/>
                </w:pPr>
              </w:pPrChange>
            </w:pPr>
            <w:ins w:id="1268" w:author="Lane, Stefanie" w:date="2023-09-07T11:19:00Z">
              <w:r w:rsidRPr="00F15998">
                <w:rPr>
                  <w:rFonts w:ascii="Calibri" w:eastAsia="Times New Roman" w:hAnsi="Calibri" w:cs="Calibri"/>
                  <w:color w:val="000000"/>
                  <w:sz w:val="20"/>
                  <w:szCs w:val="20"/>
                  <w:rPrChange w:id="1269" w:author="Lane, Stefanie" w:date="2023-09-07T11:19:00Z">
                    <w:rPr/>
                  </w:rPrChange>
                </w:rPr>
                <w:t>0.01</w:t>
              </w:r>
            </w:ins>
          </w:p>
        </w:tc>
      </w:tr>
      <w:tr w:rsidR="00F15998" w:rsidRPr="00F15998" w14:paraId="45BF6514" w14:textId="77777777" w:rsidTr="00F15998">
        <w:trPr>
          <w:divId w:val="2099981738"/>
          <w:trHeight w:val="260"/>
          <w:ins w:id="1270"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140CAC13" w14:textId="77777777" w:rsidR="00F15998" w:rsidRPr="00F15998" w:rsidRDefault="00F15998" w:rsidP="00F15998">
            <w:pPr>
              <w:spacing w:after="0" w:line="240" w:lineRule="auto"/>
              <w:rPr>
                <w:ins w:id="1271" w:author="Lane, Stefanie" w:date="2023-09-07T11:19:00Z"/>
                <w:rFonts w:ascii="Calibri" w:eastAsia="Times New Roman" w:hAnsi="Calibri" w:cs="Calibri"/>
                <w:color w:val="000000"/>
                <w:sz w:val="20"/>
                <w:szCs w:val="20"/>
                <w:rPrChange w:id="1272" w:author="Lane, Stefanie" w:date="2023-09-07T11:19:00Z">
                  <w:rPr>
                    <w:ins w:id="1273" w:author="Lane, Stefanie" w:date="2023-09-07T11:19:00Z"/>
                  </w:rPr>
                </w:rPrChange>
              </w:rPr>
              <w:pPrChange w:id="1274" w:author="Lane, Stefanie" w:date="2023-09-07T11:19: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531FE0A" w14:textId="77777777" w:rsidR="00F15998" w:rsidRPr="00F15998" w:rsidRDefault="00F15998" w:rsidP="00F15998">
            <w:pPr>
              <w:spacing w:after="0" w:line="240" w:lineRule="auto"/>
              <w:rPr>
                <w:ins w:id="1275" w:author="Lane, Stefanie" w:date="2023-09-07T11:19:00Z"/>
                <w:rFonts w:ascii="Calibri" w:eastAsia="Times New Roman" w:hAnsi="Calibri" w:cs="Calibri"/>
                <w:i/>
                <w:iCs/>
                <w:color w:val="000000"/>
                <w:sz w:val="20"/>
                <w:szCs w:val="20"/>
                <w:rPrChange w:id="1276" w:author="Lane, Stefanie" w:date="2023-09-07T11:19:00Z">
                  <w:rPr>
                    <w:ins w:id="1277" w:author="Lane, Stefanie" w:date="2023-09-07T11:19:00Z"/>
                  </w:rPr>
                </w:rPrChange>
              </w:rPr>
              <w:pPrChange w:id="1278" w:author="Lane, Stefanie" w:date="2023-09-07T11:19:00Z">
                <w:pPr/>
              </w:pPrChange>
            </w:pPr>
            <w:ins w:id="1279" w:author="Lane, Stefanie" w:date="2023-09-07T11:19:00Z">
              <w:r w:rsidRPr="00F15998">
                <w:rPr>
                  <w:rFonts w:ascii="Calibri" w:eastAsia="Times New Roman" w:hAnsi="Calibri" w:cs="Calibri"/>
                  <w:i/>
                  <w:iCs/>
                  <w:color w:val="000000"/>
                  <w:sz w:val="20"/>
                  <w:szCs w:val="20"/>
                  <w:rPrChange w:id="1280" w:author="Lane, Stefanie" w:date="2023-09-07T11:19:00Z">
                    <w:rPr/>
                  </w:rPrChange>
                </w:rPr>
                <w:t>Lysimachia thyrsiflora</w:t>
              </w:r>
            </w:ins>
          </w:p>
        </w:tc>
        <w:tc>
          <w:tcPr>
            <w:tcW w:w="810" w:type="dxa"/>
            <w:tcBorders>
              <w:top w:val="single" w:sz="4" w:space="0" w:color="auto"/>
              <w:left w:val="nil"/>
              <w:bottom w:val="single" w:sz="4" w:space="0" w:color="auto"/>
              <w:right w:val="nil"/>
            </w:tcBorders>
            <w:shd w:val="clear" w:color="auto" w:fill="auto"/>
            <w:noWrap/>
            <w:vAlign w:val="bottom"/>
            <w:hideMark/>
          </w:tcPr>
          <w:p w14:paraId="29EB94C2" w14:textId="77777777" w:rsidR="00F15998" w:rsidRPr="00F15998" w:rsidRDefault="00F15998" w:rsidP="00F15998">
            <w:pPr>
              <w:spacing w:after="0" w:line="240" w:lineRule="auto"/>
              <w:jc w:val="center"/>
              <w:rPr>
                <w:ins w:id="1281" w:author="Lane, Stefanie" w:date="2023-09-07T11:19:00Z"/>
                <w:rFonts w:ascii="Calibri" w:eastAsia="Times New Roman" w:hAnsi="Calibri" w:cs="Calibri"/>
                <w:color w:val="000000"/>
                <w:sz w:val="20"/>
                <w:szCs w:val="20"/>
                <w:rPrChange w:id="1282" w:author="Lane, Stefanie" w:date="2023-09-07T11:19:00Z">
                  <w:rPr>
                    <w:ins w:id="1283" w:author="Lane, Stefanie" w:date="2023-09-07T11:19:00Z"/>
                  </w:rPr>
                </w:rPrChange>
              </w:rPr>
              <w:pPrChange w:id="1284" w:author="Lane, Stefanie" w:date="2023-09-07T11:19:00Z">
                <w:pPr>
                  <w:jc w:val="center"/>
                </w:pPr>
              </w:pPrChange>
            </w:pPr>
            <w:ins w:id="1285" w:author="Lane, Stefanie" w:date="2023-09-07T11:19:00Z">
              <w:r w:rsidRPr="00F15998">
                <w:rPr>
                  <w:rFonts w:ascii="Calibri" w:eastAsia="Times New Roman" w:hAnsi="Calibri" w:cs="Calibri"/>
                  <w:color w:val="000000"/>
                  <w:sz w:val="20"/>
                  <w:szCs w:val="20"/>
                  <w:rPrChange w:id="1286" w:author="Lane, Stefanie" w:date="2023-09-07T11:19:00Z">
                    <w:rPr/>
                  </w:rPrChange>
                </w:rPr>
                <w:t>0.01</w:t>
              </w:r>
            </w:ins>
          </w:p>
        </w:tc>
        <w:tc>
          <w:tcPr>
            <w:tcW w:w="300" w:type="dxa"/>
            <w:tcBorders>
              <w:top w:val="nil"/>
              <w:left w:val="nil"/>
              <w:bottom w:val="nil"/>
              <w:right w:val="nil"/>
            </w:tcBorders>
            <w:shd w:val="clear" w:color="auto" w:fill="auto"/>
            <w:noWrap/>
            <w:vAlign w:val="bottom"/>
            <w:hideMark/>
          </w:tcPr>
          <w:p w14:paraId="4DB6A91F" w14:textId="77777777" w:rsidR="00F15998" w:rsidRPr="00F15998" w:rsidRDefault="00F15998" w:rsidP="00F15998">
            <w:pPr>
              <w:spacing w:after="0" w:line="240" w:lineRule="auto"/>
              <w:jc w:val="center"/>
              <w:rPr>
                <w:ins w:id="1287" w:author="Lane, Stefanie" w:date="2023-09-07T11:19:00Z"/>
                <w:rFonts w:ascii="Calibri" w:eastAsia="Times New Roman" w:hAnsi="Calibri" w:cs="Calibri"/>
                <w:color w:val="000000"/>
                <w:sz w:val="20"/>
                <w:szCs w:val="20"/>
                <w:rPrChange w:id="1288" w:author="Lane, Stefanie" w:date="2023-09-07T11:19:00Z">
                  <w:rPr>
                    <w:ins w:id="1289" w:author="Lane, Stefanie" w:date="2023-09-07T11:19:00Z"/>
                  </w:rPr>
                </w:rPrChange>
              </w:rPr>
              <w:pPrChange w:id="1290"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7382F183" w14:textId="77777777" w:rsidR="00F15998" w:rsidRPr="00F15998" w:rsidRDefault="00F15998" w:rsidP="00F15998">
            <w:pPr>
              <w:spacing w:after="0" w:line="240" w:lineRule="auto"/>
              <w:rPr>
                <w:ins w:id="1291" w:author="Lane, Stefanie" w:date="2023-09-07T11:19:00Z"/>
                <w:rFonts w:ascii="Calibri" w:eastAsia="Times New Roman" w:hAnsi="Calibri" w:cs="Calibri"/>
                <w:i/>
                <w:iCs/>
                <w:color w:val="000000"/>
                <w:sz w:val="20"/>
                <w:szCs w:val="20"/>
                <w:rPrChange w:id="1292" w:author="Lane, Stefanie" w:date="2023-09-07T11:19:00Z">
                  <w:rPr>
                    <w:ins w:id="1293" w:author="Lane, Stefanie" w:date="2023-09-07T11:19:00Z"/>
                  </w:rPr>
                </w:rPrChange>
              </w:rPr>
              <w:pPrChange w:id="1294" w:author="Lane, Stefanie" w:date="2023-09-07T11:19:00Z">
                <w:pPr/>
              </w:pPrChange>
            </w:pPr>
            <w:ins w:id="1295" w:author="Lane, Stefanie" w:date="2023-09-07T11:19:00Z">
              <w:r w:rsidRPr="00F15998">
                <w:rPr>
                  <w:rFonts w:ascii="Calibri" w:eastAsia="Times New Roman" w:hAnsi="Calibri" w:cs="Calibri"/>
                  <w:i/>
                  <w:iCs/>
                  <w:color w:val="000000"/>
                  <w:sz w:val="20"/>
                  <w:szCs w:val="20"/>
                  <w:rPrChange w:id="1296" w:author="Lane, Stefanie" w:date="2023-09-07T11:19:00Z">
                    <w:rPr/>
                  </w:rPrChange>
                </w:rPr>
                <w:t>Equisetum fluviatile</w:t>
              </w:r>
            </w:ins>
          </w:p>
        </w:tc>
        <w:tc>
          <w:tcPr>
            <w:tcW w:w="751" w:type="dxa"/>
            <w:tcBorders>
              <w:top w:val="nil"/>
              <w:left w:val="nil"/>
              <w:bottom w:val="single" w:sz="4" w:space="0" w:color="auto"/>
              <w:right w:val="nil"/>
            </w:tcBorders>
            <w:shd w:val="clear" w:color="auto" w:fill="auto"/>
            <w:noWrap/>
            <w:vAlign w:val="bottom"/>
            <w:hideMark/>
          </w:tcPr>
          <w:p w14:paraId="017813F9" w14:textId="77777777" w:rsidR="00F15998" w:rsidRPr="00F15998" w:rsidRDefault="00F15998" w:rsidP="00F15998">
            <w:pPr>
              <w:spacing w:after="0" w:line="240" w:lineRule="auto"/>
              <w:jc w:val="center"/>
              <w:rPr>
                <w:ins w:id="1297" w:author="Lane, Stefanie" w:date="2023-09-07T11:19:00Z"/>
                <w:rFonts w:ascii="Calibri" w:eastAsia="Times New Roman" w:hAnsi="Calibri" w:cs="Calibri"/>
                <w:color w:val="000000"/>
                <w:sz w:val="20"/>
                <w:szCs w:val="20"/>
                <w:rPrChange w:id="1298" w:author="Lane, Stefanie" w:date="2023-09-07T11:19:00Z">
                  <w:rPr>
                    <w:ins w:id="1299" w:author="Lane, Stefanie" w:date="2023-09-07T11:19:00Z"/>
                  </w:rPr>
                </w:rPrChange>
              </w:rPr>
              <w:pPrChange w:id="1300" w:author="Lane, Stefanie" w:date="2023-09-07T11:19:00Z">
                <w:pPr>
                  <w:jc w:val="center"/>
                </w:pPr>
              </w:pPrChange>
            </w:pPr>
            <w:ins w:id="1301" w:author="Lane, Stefanie" w:date="2023-09-07T11:19:00Z">
              <w:r w:rsidRPr="00F15998">
                <w:rPr>
                  <w:rFonts w:ascii="Calibri" w:eastAsia="Times New Roman" w:hAnsi="Calibri" w:cs="Calibri"/>
                  <w:color w:val="000000"/>
                  <w:sz w:val="20"/>
                  <w:szCs w:val="20"/>
                  <w:rPrChange w:id="1302"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76A2E1CA" w14:textId="77777777" w:rsidR="00F15998" w:rsidRPr="00F15998" w:rsidRDefault="00F15998" w:rsidP="00F15998">
            <w:pPr>
              <w:spacing w:after="0" w:line="240" w:lineRule="auto"/>
              <w:jc w:val="center"/>
              <w:rPr>
                <w:ins w:id="1303" w:author="Lane, Stefanie" w:date="2023-09-07T11:19:00Z"/>
                <w:rFonts w:ascii="Calibri" w:eastAsia="Times New Roman" w:hAnsi="Calibri" w:cs="Calibri"/>
                <w:color w:val="000000"/>
                <w:sz w:val="20"/>
                <w:szCs w:val="20"/>
                <w:rPrChange w:id="1304" w:author="Lane, Stefanie" w:date="2023-09-07T11:19:00Z">
                  <w:rPr>
                    <w:ins w:id="1305" w:author="Lane, Stefanie" w:date="2023-09-07T11:19:00Z"/>
                  </w:rPr>
                </w:rPrChange>
              </w:rPr>
              <w:pPrChange w:id="1306" w:author="Lane, Stefanie" w:date="2023-09-07T11:19: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61BCF446" w14:textId="77777777" w:rsidR="00F15998" w:rsidRPr="00F15998" w:rsidRDefault="00F15998" w:rsidP="00F15998">
            <w:pPr>
              <w:spacing w:after="0" w:line="240" w:lineRule="auto"/>
              <w:rPr>
                <w:ins w:id="1307" w:author="Lane, Stefanie" w:date="2023-09-07T11:19:00Z"/>
                <w:rFonts w:ascii="Calibri" w:eastAsia="Times New Roman" w:hAnsi="Calibri" w:cs="Calibri"/>
                <w:i/>
                <w:iCs/>
                <w:color w:val="000000"/>
                <w:sz w:val="20"/>
                <w:szCs w:val="20"/>
                <w:rPrChange w:id="1308" w:author="Lane, Stefanie" w:date="2023-09-07T11:19:00Z">
                  <w:rPr>
                    <w:ins w:id="1309" w:author="Lane, Stefanie" w:date="2023-09-07T11:19:00Z"/>
                  </w:rPr>
                </w:rPrChange>
              </w:rPr>
              <w:pPrChange w:id="1310" w:author="Lane, Stefanie" w:date="2023-09-07T11:19:00Z">
                <w:pPr/>
              </w:pPrChange>
            </w:pPr>
            <w:ins w:id="1311" w:author="Lane, Stefanie" w:date="2023-09-07T11:19:00Z">
              <w:r w:rsidRPr="00F15998">
                <w:rPr>
                  <w:rFonts w:ascii="Calibri" w:eastAsia="Times New Roman" w:hAnsi="Calibri" w:cs="Calibri"/>
                  <w:i/>
                  <w:iCs/>
                  <w:color w:val="000000"/>
                  <w:sz w:val="20"/>
                  <w:szCs w:val="20"/>
                  <w:rPrChange w:id="1312" w:author="Lane, Stefanie" w:date="2023-09-07T11:19:00Z">
                    <w:rPr/>
                  </w:rPrChange>
                </w:rPr>
                <w:t>Juncus articulatus</w:t>
              </w:r>
            </w:ins>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28F40A68" w14:textId="77777777" w:rsidR="00F15998" w:rsidRPr="00F15998" w:rsidRDefault="00F15998" w:rsidP="00F15998">
            <w:pPr>
              <w:spacing w:after="0" w:line="240" w:lineRule="auto"/>
              <w:jc w:val="center"/>
              <w:rPr>
                <w:ins w:id="1313" w:author="Lane, Stefanie" w:date="2023-09-07T11:19:00Z"/>
                <w:rFonts w:ascii="Calibri" w:eastAsia="Times New Roman" w:hAnsi="Calibri" w:cs="Calibri"/>
                <w:color w:val="000000"/>
                <w:sz w:val="20"/>
                <w:szCs w:val="20"/>
                <w:rPrChange w:id="1314" w:author="Lane, Stefanie" w:date="2023-09-07T11:19:00Z">
                  <w:rPr>
                    <w:ins w:id="1315" w:author="Lane, Stefanie" w:date="2023-09-07T11:19:00Z"/>
                  </w:rPr>
                </w:rPrChange>
              </w:rPr>
              <w:pPrChange w:id="1316" w:author="Lane, Stefanie" w:date="2023-09-07T11:19:00Z">
                <w:pPr>
                  <w:jc w:val="center"/>
                </w:pPr>
              </w:pPrChange>
            </w:pPr>
            <w:ins w:id="1317" w:author="Lane, Stefanie" w:date="2023-09-07T11:19:00Z">
              <w:r w:rsidRPr="00F15998">
                <w:rPr>
                  <w:rFonts w:ascii="Calibri" w:eastAsia="Times New Roman" w:hAnsi="Calibri" w:cs="Calibri"/>
                  <w:color w:val="000000"/>
                  <w:sz w:val="20"/>
                  <w:szCs w:val="20"/>
                  <w:rPrChange w:id="1318" w:author="Lane, Stefanie" w:date="2023-09-07T11:19:00Z">
                    <w:rPr/>
                  </w:rPrChange>
                </w:rPr>
                <w:t>0.02</w:t>
              </w:r>
            </w:ins>
          </w:p>
        </w:tc>
      </w:tr>
      <w:tr w:rsidR="00F15998" w:rsidRPr="00F15998" w14:paraId="52271D66" w14:textId="77777777" w:rsidTr="00F15998">
        <w:trPr>
          <w:divId w:val="2099981738"/>
          <w:trHeight w:val="260"/>
          <w:ins w:id="1319"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72F154F6" w14:textId="77777777" w:rsidR="00F15998" w:rsidRPr="00F15998" w:rsidRDefault="00F15998" w:rsidP="00F15998">
            <w:pPr>
              <w:spacing w:after="0" w:line="240" w:lineRule="auto"/>
              <w:rPr>
                <w:ins w:id="1320" w:author="Lane, Stefanie" w:date="2023-09-07T11:19:00Z"/>
                <w:rFonts w:ascii="Calibri" w:eastAsia="Times New Roman" w:hAnsi="Calibri" w:cs="Calibri"/>
                <w:color w:val="000000"/>
                <w:sz w:val="20"/>
                <w:szCs w:val="20"/>
                <w:rPrChange w:id="1321" w:author="Lane, Stefanie" w:date="2023-09-07T11:19:00Z">
                  <w:rPr>
                    <w:ins w:id="1322" w:author="Lane, Stefanie" w:date="2023-09-07T11:19:00Z"/>
                  </w:rPr>
                </w:rPrChange>
              </w:rPr>
              <w:pPrChange w:id="1323" w:author="Lane, Stefanie" w:date="2023-09-07T11:19:00Z">
                <w:pPr/>
              </w:pPrChange>
            </w:pPr>
          </w:p>
        </w:tc>
        <w:tc>
          <w:tcPr>
            <w:tcW w:w="2149" w:type="dxa"/>
            <w:tcBorders>
              <w:top w:val="nil"/>
              <w:left w:val="nil"/>
              <w:bottom w:val="nil"/>
              <w:right w:val="nil"/>
            </w:tcBorders>
            <w:shd w:val="clear" w:color="auto" w:fill="auto"/>
            <w:noWrap/>
            <w:vAlign w:val="bottom"/>
            <w:hideMark/>
          </w:tcPr>
          <w:p w14:paraId="2F5554E8" w14:textId="77777777" w:rsidR="00F15998" w:rsidRPr="00F15998" w:rsidRDefault="00F15998" w:rsidP="00F15998">
            <w:pPr>
              <w:spacing w:after="0" w:line="240" w:lineRule="auto"/>
              <w:jc w:val="center"/>
              <w:rPr>
                <w:ins w:id="1324" w:author="Lane, Stefanie" w:date="2023-09-07T11:19:00Z"/>
                <w:rFonts w:ascii="Calibri" w:eastAsia="Times New Roman" w:hAnsi="Calibri" w:cs="Calibri"/>
                <w:color w:val="000000"/>
                <w:sz w:val="20"/>
                <w:szCs w:val="20"/>
                <w:rPrChange w:id="1325" w:author="Lane, Stefanie" w:date="2023-09-07T11:19:00Z">
                  <w:rPr>
                    <w:ins w:id="1326" w:author="Lane, Stefanie" w:date="2023-09-07T11:19:00Z"/>
                  </w:rPr>
                </w:rPrChange>
              </w:rPr>
              <w:pPrChange w:id="1327" w:author="Lane, Stefanie" w:date="2023-09-07T11:19:00Z">
                <w:pPr>
                  <w:jc w:val="center"/>
                </w:pPr>
              </w:pPrChange>
            </w:pPr>
          </w:p>
        </w:tc>
        <w:tc>
          <w:tcPr>
            <w:tcW w:w="810" w:type="dxa"/>
            <w:tcBorders>
              <w:top w:val="nil"/>
              <w:left w:val="nil"/>
              <w:bottom w:val="nil"/>
              <w:right w:val="nil"/>
            </w:tcBorders>
            <w:shd w:val="clear" w:color="auto" w:fill="auto"/>
            <w:noWrap/>
            <w:vAlign w:val="bottom"/>
            <w:hideMark/>
          </w:tcPr>
          <w:p w14:paraId="77A725B7" w14:textId="77777777" w:rsidR="00F15998" w:rsidRPr="00F15998" w:rsidRDefault="00F15998" w:rsidP="00F15998">
            <w:pPr>
              <w:spacing w:after="0" w:line="240" w:lineRule="auto"/>
              <w:rPr>
                <w:ins w:id="1328" w:author="Lane, Stefanie" w:date="2023-09-07T11:19:00Z"/>
                <w:rFonts w:ascii="Times New Roman" w:eastAsia="Times New Roman" w:hAnsi="Times New Roman" w:cs="Times New Roman"/>
                <w:sz w:val="20"/>
                <w:szCs w:val="20"/>
                <w:rPrChange w:id="1329" w:author="Lane, Stefanie" w:date="2023-09-07T11:19:00Z">
                  <w:rPr>
                    <w:ins w:id="1330" w:author="Lane, Stefanie" w:date="2023-09-07T11:19:00Z"/>
                  </w:rPr>
                </w:rPrChange>
              </w:rPr>
              <w:pPrChange w:id="1331" w:author="Lane, Stefanie" w:date="2023-09-07T11:19:00Z">
                <w:pPr/>
              </w:pPrChange>
            </w:pPr>
          </w:p>
        </w:tc>
        <w:tc>
          <w:tcPr>
            <w:tcW w:w="300" w:type="dxa"/>
            <w:tcBorders>
              <w:top w:val="nil"/>
              <w:left w:val="nil"/>
              <w:bottom w:val="nil"/>
              <w:right w:val="nil"/>
            </w:tcBorders>
            <w:shd w:val="clear" w:color="auto" w:fill="auto"/>
            <w:noWrap/>
            <w:vAlign w:val="bottom"/>
            <w:hideMark/>
          </w:tcPr>
          <w:p w14:paraId="625ECAB9" w14:textId="77777777" w:rsidR="00F15998" w:rsidRPr="00F15998" w:rsidRDefault="00F15998" w:rsidP="00F15998">
            <w:pPr>
              <w:spacing w:after="0" w:line="240" w:lineRule="auto"/>
              <w:jc w:val="center"/>
              <w:rPr>
                <w:ins w:id="1332" w:author="Lane, Stefanie" w:date="2023-09-07T11:19:00Z"/>
                <w:rFonts w:ascii="Times New Roman" w:eastAsia="Times New Roman" w:hAnsi="Times New Roman" w:cs="Times New Roman"/>
                <w:sz w:val="20"/>
                <w:szCs w:val="20"/>
                <w:rPrChange w:id="1333" w:author="Lane, Stefanie" w:date="2023-09-07T11:19:00Z">
                  <w:rPr>
                    <w:ins w:id="1334" w:author="Lane, Stefanie" w:date="2023-09-07T11:19:00Z"/>
                  </w:rPr>
                </w:rPrChange>
              </w:rPr>
              <w:pPrChange w:id="1335" w:author="Lane, Stefanie" w:date="2023-09-07T11:19:00Z">
                <w:pPr>
                  <w:jc w:val="center"/>
                </w:pPr>
              </w:pPrChange>
            </w:pPr>
          </w:p>
        </w:tc>
        <w:tc>
          <w:tcPr>
            <w:tcW w:w="2189" w:type="dxa"/>
            <w:tcBorders>
              <w:top w:val="nil"/>
              <w:left w:val="nil"/>
              <w:bottom w:val="nil"/>
              <w:right w:val="nil"/>
            </w:tcBorders>
            <w:shd w:val="clear" w:color="auto" w:fill="auto"/>
            <w:noWrap/>
            <w:vAlign w:val="bottom"/>
            <w:hideMark/>
          </w:tcPr>
          <w:p w14:paraId="6994151D" w14:textId="77777777" w:rsidR="00F15998" w:rsidRPr="00F15998" w:rsidRDefault="00F15998" w:rsidP="00F15998">
            <w:pPr>
              <w:spacing w:after="0" w:line="240" w:lineRule="auto"/>
              <w:rPr>
                <w:ins w:id="1336" w:author="Lane, Stefanie" w:date="2023-09-07T11:19:00Z"/>
                <w:rFonts w:ascii="Calibri" w:eastAsia="Times New Roman" w:hAnsi="Calibri" w:cs="Calibri"/>
                <w:i/>
                <w:iCs/>
                <w:color w:val="000000"/>
                <w:sz w:val="20"/>
                <w:szCs w:val="20"/>
                <w:rPrChange w:id="1337" w:author="Lane, Stefanie" w:date="2023-09-07T11:19:00Z">
                  <w:rPr>
                    <w:ins w:id="1338" w:author="Lane, Stefanie" w:date="2023-09-07T11:19:00Z"/>
                  </w:rPr>
                </w:rPrChange>
              </w:rPr>
              <w:pPrChange w:id="1339" w:author="Lane, Stefanie" w:date="2023-09-07T11:19:00Z">
                <w:pPr/>
              </w:pPrChange>
            </w:pPr>
            <w:ins w:id="1340" w:author="Lane, Stefanie" w:date="2023-09-07T11:19:00Z">
              <w:r w:rsidRPr="00F15998">
                <w:rPr>
                  <w:rFonts w:ascii="Calibri" w:eastAsia="Times New Roman" w:hAnsi="Calibri" w:cs="Calibri"/>
                  <w:i/>
                  <w:iCs/>
                  <w:color w:val="000000"/>
                  <w:sz w:val="20"/>
                  <w:szCs w:val="20"/>
                  <w:rPrChange w:id="1341" w:author="Lane, Stefanie" w:date="2023-09-07T11:19:00Z">
                    <w:rPr/>
                  </w:rPrChange>
                </w:rPr>
                <w:t>Myosotis scorpioides</w:t>
              </w:r>
            </w:ins>
          </w:p>
        </w:tc>
        <w:tc>
          <w:tcPr>
            <w:tcW w:w="751" w:type="dxa"/>
            <w:tcBorders>
              <w:top w:val="nil"/>
              <w:left w:val="nil"/>
              <w:bottom w:val="single" w:sz="4" w:space="0" w:color="auto"/>
              <w:right w:val="nil"/>
            </w:tcBorders>
            <w:shd w:val="clear" w:color="auto" w:fill="auto"/>
            <w:noWrap/>
            <w:vAlign w:val="bottom"/>
            <w:hideMark/>
          </w:tcPr>
          <w:p w14:paraId="70FAE7AD" w14:textId="77777777" w:rsidR="00F15998" w:rsidRPr="00F15998" w:rsidRDefault="00F15998" w:rsidP="00F15998">
            <w:pPr>
              <w:spacing w:after="0" w:line="240" w:lineRule="auto"/>
              <w:jc w:val="center"/>
              <w:rPr>
                <w:ins w:id="1342" w:author="Lane, Stefanie" w:date="2023-09-07T11:19:00Z"/>
                <w:rFonts w:ascii="Calibri" w:eastAsia="Times New Roman" w:hAnsi="Calibri" w:cs="Calibri"/>
                <w:color w:val="000000"/>
                <w:sz w:val="20"/>
                <w:szCs w:val="20"/>
                <w:rPrChange w:id="1343" w:author="Lane, Stefanie" w:date="2023-09-07T11:19:00Z">
                  <w:rPr>
                    <w:ins w:id="1344" w:author="Lane, Stefanie" w:date="2023-09-07T11:19:00Z"/>
                  </w:rPr>
                </w:rPrChange>
              </w:rPr>
              <w:pPrChange w:id="1345" w:author="Lane, Stefanie" w:date="2023-09-07T11:19:00Z">
                <w:pPr>
                  <w:jc w:val="center"/>
                </w:pPr>
              </w:pPrChange>
            </w:pPr>
            <w:ins w:id="1346" w:author="Lane, Stefanie" w:date="2023-09-07T11:19:00Z">
              <w:r w:rsidRPr="00F15998">
                <w:rPr>
                  <w:rFonts w:ascii="Calibri" w:eastAsia="Times New Roman" w:hAnsi="Calibri" w:cs="Calibri"/>
                  <w:color w:val="000000"/>
                  <w:sz w:val="20"/>
                  <w:szCs w:val="20"/>
                  <w:rPrChange w:id="1347" w:author="Lane, Stefanie" w:date="2023-09-07T11:19:00Z">
                    <w:rPr/>
                  </w:rPrChange>
                </w:rPr>
                <w:t>&lt; 0.01</w:t>
              </w:r>
            </w:ins>
          </w:p>
        </w:tc>
        <w:tc>
          <w:tcPr>
            <w:tcW w:w="262" w:type="dxa"/>
            <w:tcBorders>
              <w:top w:val="nil"/>
              <w:left w:val="nil"/>
              <w:bottom w:val="nil"/>
              <w:right w:val="nil"/>
            </w:tcBorders>
            <w:shd w:val="clear" w:color="auto" w:fill="auto"/>
            <w:noWrap/>
            <w:vAlign w:val="bottom"/>
            <w:hideMark/>
          </w:tcPr>
          <w:p w14:paraId="6496D87F" w14:textId="77777777" w:rsidR="00F15998" w:rsidRPr="00F15998" w:rsidRDefault="00F15998" w:rsidP="00F15998">
            <w:pPr>
              <w:spacing w:after="0" w:line="240" w:lineRule="auto"/>
              <w:jc w:val="center"/>
              <w:rPr>
                <w:ins w:id="1348" w:author="Lane, Stefanie" w:date="2023-09-07T11:19:00Z"/>
                <w:rFonts w:ascii="Calibri" w:eastAsia="Times New Roman" w:hAnsi="Calibri" w:cs="Calibri"/>
                <w:color w:val="000000"/>
                <w:sz w:val="20"/>
                <w:szCs w:val="20"/>
                <w:rPrChange w:id="1349" w:author="Lane, Stefanie" w:date="2023-09-07T11:19:00Z">
                  <w:rPr>
                    <w:ins w:id="1350" w:author="Lane, Stefanie" w:date="2023-09-07T11:19:00Z"/>
                  </w:rPr>
                </w:rPrChange>
              </w:rPr>
              <w:pPrChange w:id="1351"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09FC7BB2" w14:textId="77777777" w:rsidR="00F15998" w:rsidRPr="00F15998" w:rsidRDefault="00F15998" w:rsidP="00F15998">
            <w:pPr>
              <w:spacing w:after="0" w:line="240" w:lineRule="auto"/>
              <w:rPr>
                <w:ins w:id="1352" w:author="Lane, Stefanie" w:date="2023-09-07T11:19:00Z"/>
                <w:rFonts w:ascii="Times New Roman" w:eastAsia="Times New Roman" w:hAnsi="Times New Roman" w:cs="Times New Roman"/>
                <w:sz w:val="20"/>
                <w:szCs w:val="20"/>
                <w:rPrChange w:id="1353" w:author="Lane, Stefanie" w:date="2023-09-07T11:19:00Z">
                  <w:rPr>
                    <w:ins w:id="1354" w:author="Lane, Stefanie" w:date="2023-09-07T11:19:00Z"/>
                  </w:rPr>
                </w:rPrChange>
              </w:rPr>
              <w:pPrChange w:id="1355"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3622234C" w14:textId="77777777" w:rsidR="00F15998" w:rsidRPr="00F15998" w:rsidRDefault="00F15998" w:rsidP="00F15998">
            <w:pPr>
              <w:spacing w:after="0" w:line="240" w:lineRule="auto"/>
              <w:jc w:val="center"/>
              <w:rPr>
                <w:ins w:id="1356" w:author="Lane, Stefanie" w:date="2023-09-07T11:19:00Z"/>
                <w:rFonts w:ascii="Calibri" w:eastAsia="Times New Roman" w:hAnsi="Calibri" w:cs="Calibri"/>
                <w:color w:val="000000"/>
                <w:sz w:val="20"/>
                <w:szCs w:val="20"/>
                <w:rPrChange w:id="1357" w:author="Lane, Stefanie" w:date="2023-09-07T11:19:00Z">
                  <w:rPr>
                    <w:ins w:id="1358" w:author="Lane, Stefanie" w:date="2023-09-07T11:19:00Z"/>
                  </w:rPr>
                </w:rPrChange>
              </w:rPr>
              <w:pPrChange w:id="1359" w:author="Lane, Stefanie" w:date="2023-09-07T11:19:00Z">
                <w:pPr>
                  <w:jc w:val="center"/>
                </w:pPr>
              </w:pPrChange>
            </w:pPr>
            <w:ins w:id="1360" w:author="Lane, Stefanie" w:date="2023-09-07T11:19:00Z">
              <w:r w:rsidRPr="00F15998">
                <w:rPr>
                  <w:rFonts w:ascii="Calibri" w:eastAsia="Times New Roman" w:hAnsi="Calibri" w:cs="Calibri"/>
                  <w:color w:val="000000"/>
                  <w:sz w:val="20"/>
                  <w:szCs w:val="20"/>
                  <w:rPrChange w:id="1361" w:author="Lane, Stefanie" w:date="2023-09-07T11:19:00Z">
                    <w:rPr/>
                  </w:rPrChange>
                </w:rPr>
                <w:t> </w:t>
              </w:r>
            </w:ins>
          </w:p>
        </w:tc>
      </w:tr>
      <w:tr w:rsidR="00F15998" w:rsidRPr="00F15998" w14:paraId="6C457CCD" w14:textId="77777777" w:rsidTr="00F15998">
        <w:trPr>
          <w:divId w:val="2099981738"/>
          <w:trHeight w:val="260"/>
          <w:ins w:id="1362"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5B9948BA" w14:textId="77777777" w:rsidR="00F15998" w:rsidRPr="00F15998" w:rsidRDefault="00F15998" w:rsidP="00F15998">
            <w:pPr>
              <w:spacing w:after="0" w:line="240" w:lineRule="auto"/>
              <w:rPr>
                <w:ins w:id="1363" w:author="Lane, Stefanie" w:date="2023-09-07T11:19:00Z"/>
                <w:rFonts w:ascii="Calibri" w:eastAsia="Times New Roman" w:hAnsi="Calibri" w:cs="Calibri"/>
                <w:color w:val="000000"/>
                <w:sz w:val="20"/>
                <w:szCs w:val="20"/>
                <w:rPrChange w:id="1364" w:author="Lane, Stefanie" w:date="2023-09-07T11:19:00Z">
                  <w:rPr>
                    <w:ins w:id="1365" w:author="Lane, Stefanie" w:date="2023-09-07T11:19:00Z"/>
                  </w:rPr>
                </w:rPrChange>
              </w:rPr>
              <w:pPrChange w:id="1366" w:author="Lane, Stefanie" w:date="2023-09-07T11:19:00Z">
                <w:pPr/>
              </w:pPrChange>
            </w:pPr>
          </w:p>
        </w:tc>
        <w:tc>
          <w:tcPr>
            <w:tcW w:w="2149" w:type="dxa"/>
            <w:tcBorders>
              <w:top w:val="nil"/>
              <w:left w:val="nil"/>
              <w:bottom w:val="nil"/>
              <w:right w:val="nil"/>
            </w:tcBorders>
            <w:shd w:val="clear" w:color="auto" w:fill="auto"/>
            <w:noWrap/>
            <w:vAlign w:val="bottom"/>
            <w:hideMark/>
          </w:tcPr>
          <w:p w14:paraId="2287EDD9" w14:textId="77777777" w:rsidR="00F15998" w:rsidRPr="00F15998" w:rsidRDefault="00F15998" w:rsidP="00F15998">
            <w:pPr>
              <w:spacing w:after="0" w:line="240" w:lineRule="auto"/>
              <w:jc w:val="center"/>
              <w:rPr>
                <w:ins w:id="1367" w:author="Lane, Stefanie" w:date="2023-09-07T11:19:00Z"/>
                <w:rFonts w:ascii="Calibri" w:eastAsia="Times New Roman" w:hAnsi="Calibri" w:cs="Calibri"/>
                <w:color w:val="000000"/>
                <w:sz w:val="20"/>
                <w:szCs w:val="20"/>
                <w:rPrChange w:id="1368" w:author="Lane, Stefanie" w:date="2023-09-07T11:19:00Z">
                  <w:rPr>
                    <w:ins w:id="1369" w:author="Lane, Stefanie" w:date="2023-09-07T11:19:00Z"/>
                  </w:rPr>
                </w:rPrChange>
              </w:rPr>
              <w:pPrChange w:id="1370" w:author="Lane, Stefanie" w:date="2023-09-07T11:19:00Z">
                <w:pPr>
                  <w:jc w:val="center"/>
                </w:pPr>
              </w:pPrChange>
            </w:pPr>
          </w:p>
        </w:tc>
        <w:tc>
          <w:tcPr>
            <w:tcW w:w="810" w:type="dxa"/>
            <w:tcBorders>
              <w:top w:val="nil"/>
              <w:left w:val="nil"/>
              <w:bottom w:val="nil"/>
              <w:right w:val="nil"/>
            </w:tcBorders>
            <w:shd w:val="clear" w:color="auto" w:fill="auto"/>
            <w:noWrap/>
            <w:vAlign w:val="bottom"/>
            <w:hideMark/>
          </w:tcPr>
          <w:p w14:paraId="53BC7559" w14:textId="77777777" w:rsidR="00F15998" w:rsidRPr="00F15998" w:rsidRDefault="00F15998" w:rsidP="00F15998">
            <w:pPr>
              <w:spacing w:after="0" w:line="240" w:lineRule="auto"/>
              <w:rPr>
                <w:ins w:id="1371" w:author="Lane, Stefanie" w:date="2023-09-07T11:19:00Z"/>
                <w:rFonts w:ascii="Times New Roman" w:eastAsia="Times New Roman" w:hAnsi="Times New Roman" w:cs="Times New Roman"/>
                <w:sz w:val="20"/>
                <w:szCs w:val="20"/>
                <w:rPrChange w:id="1372" w:author="Lane, Stefanie" w:date="2023-09-07T11:19:00Z">
                  <w:rPr>
                    <w:ins w:id="1373" w:author="Lane, Stefanie" w:date="2023-09-07T11:19:00Z"/>
                  </w:rPr>
                </w:rPrChange>
              </w:rPr>
              <w:pPrChange w:id="1374" w:author="Lane, Stefanie" w:date="2023-09-07T11:19:00Z">
                <w:pPr/>
              </w:pPrChange>
            </w:pPr>
          </w:p>
        </w:tc>
        <w:tc>
          <w:tcPr>
            <w:tcW w:w="300" w:type="dxa"/>
            <w:tcBorders>
              <w:top w:val="nil"/>
              <w:left w:val="nil"/>
              <w:bottom w:val="nil"/>
              <w:right w:val="nil"/>
            </w:tcBorders>
            <w:shd w:val="clear" w:color="auto" w:fill="auto"/>
            <w:noWrap/>
            <w:vAlign w:val="bottom"/>
            <w:hideMark/>
          </w:tcPr>
          <w:p w14:paraId="7FEEB729" w14:textId="77777777" w:rsidR="00F15998" w:rsidRPr="00F15998" w:rsidRDefault="00F15998" w:rsidP="00F15998">
            <w:pPr>
              <w:spacing w:after="0" w:line="240" w:lineRule="auto"/>
              <w:jc w:val="center"/>
              <w:rPr>
                <w:ins w:id="1375" w:author="Lane, Stefanie" w:date="2023-09-07T11:19:00Z"/>
                <w:rFonts w:ascii="Times New Roman" w:eastAsia="Times New Roman" w:hAnsi="Times New Roman" w:cs="Times New Roman"/>
                <w:sz w:val="20"/>
                <w:szCs w:val="20"/>
                <w:rPrChange w:id="1376" w:author="Lane, Stefanie" w:date="2023-09-07T11:19:00Z">
                  <w:rPr>
                    <w:ins w:id="1377" w:author="Lane, Stefanie" w:date="2023-09-07T11:19:00Z"/>
                  </w:rPr>
                </w:rPrChange>
              </w:rPr>
              <w:pPrChange w:id="1378" w:author="Lane, Stefanie" w:date="2023-09-07T11:19: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03F5AC50" w14:textId="77777777" w:rsidR="00F15998" w:rsidRPr="00F15998" w:rsidRDefault="00F15998" w:rsidP="00F15998">
            <w:pPr>
              <w:spacing w:after="0" w:line="240" w:lineRule="auto"/>
              <w:rPr>
                <w:ins w:id="1379" w:author="Lane, Stefanie" w:date="2023-09-07T11:19:00Z"/>
                <w:rFonts w:ascii="Calibri" w:eastAsia="Times New Roman" w:hAnsi="Calibri" w:cs="Calibri"/>
                <w:i/>
                <w:iCs/>
                <w:sz w:val="20"/>
                <w:szCs w:val="20"/>
                <w:rPrChange w:id="1380" w:author="Lane, Stefanie" w:date="2023-09-07T11:19:00Z">
                  <w:rPr>
                    <w:ins w:id="1381" w:author="Lane, Stefanie" w:date="2023-09-07T11:19:00Z"/>
                  </w:rPr>
                </w:rPrChange>
              </w:rPr>
              <w:pPrChange w:id="1382" w:author="Lane, Stefanie" w:date="2023-09-07T11:19:00Z">
                <w:pPr/>
              </w:pPrChange>
            </w:pPr>
            <w:ins w:id="1383" w:author="Lane, Stefanie" w:date="2023-09-07T11:19:00Z">
              <w:r w:rsidRPr="00F15998">
                <w:rPr>
                  <w:rFonts w:ascii="Calibri" w:eastAsia="Times New Roman" w:hAnsi="Calibri" w:cs="Calibri"/>
                  <w:i/>
                  <w:iCs/>
                  <w:sz w:val="20"/>
                  <w:szCs w:val="20"/>
                  <w:rPrChange w:id="1384" w:author="Lane, Stefanie" w:date="2023-09-07T11:19:00Z">
                    <w:rPr/>
                  </w:rPrChange>
                </w:rPr>
                <w:t>Eleocharis palustris</w:t>
              </w:r>
            </w:ins>
          </w:p>
        </w:tc>
        <w:tc>
          <w:tcPr>
            <w:tcW w:w="751" w:type="dxa"/>
            <w:tcBorders>
              <w:top w:val="nil"/>
              <w:left w:val="nil"/>
              <w:bottom w:val="single" w:sz="4" w:space="0" w:color="auto"/>
              <w:right w:val="nil"/>
            </w:tcBorders>
            <w:shd w:val="clear" w:color="auto" w:fill="auto"/>
            <w:noWrap/>
            <w:vAlign w:val="bottom"/>
            <w:hideMark/>
          </w:tcPr>
          <w:p w14:paraId="02E03BD4" w14:textId="77777777" w:rsidR="00F15998" w:rsidRPr="00F15998" w:rsidRDefault="00F15998" w:rsidP="00F15998">
            <w:pPr>
              <w:spacing w:after="0" w:line="240" w:lineRule="auto"/>
              <w:jc w:val="center"/>
              <w:rPr>
                <w:ins w:id="1385" w:author="Lane, Stefanie" w:date="2023-09-07T11:19:00Z"/>
                <w:rFonts w:ascii="Calibri" w:eastAsia="Times New Roman" w:hAnsi="Calibri" w:cs="Calibri"/>
                <w:color w:val="000000"/>
                <w:sz w:val="20"/>
                <w:szCs w:val="20"/>
                <w:rPrChange w:id="1386" w:author="Lane, Stefanie" w:date="2023-09-07T11:19:00Z">
                  <w:rPr>
                    <w:ins w:id="1387" w:author="Lane, Stefanie" w:date="2023-09-07T11:19:00Z"/>
                  </w:rPr>
                </w:rPrChange>
              </w:rPr>
              <w:pPrChange w:id="1388" w:author="Lane, Stefanie" w:date="2023-09-07T11:19:00Z">
                <w:pPr>
                  <w:jc w:val="center"/>
                </w:pPr>
              </w:pPrChange>
            </w:pPr>
            <w:ins w:id="1389" w:author="Lane, Stefanie" w:date="2023-09-07T11:19:00Z">
              <w:r w:rsidRPr="00F15998">
                <w:rPr>
                  <w:rFonts w:ascii="Calibri" w:eastAsia="Times New Roman" w:hAnsi="Calibri" w:cs="Calibri"/>
                  <w:color w:val="000000"/>
                  <w:sz w:val="20"/>
                  <w:szCs w:val="20"/>
                  <w:rPrChange w:id="1390" w:author="Lane, Stefanie" w:date="2023-09-07T11:19:00Z">
                    <w:rPr/>
                  </w:rPrChange>
                </w:rPr>
                <w:t>0.02</w:t>
              </w:r>
            </w:ins>
          </w:p>
        </w:tc>
        <w:tc>
          <w:tcPr>
            <w:tcW w:w="262" w:type="dxa"/>
            <w:tcBorders>
              <w:top w:val="nil"/>
              <w:left w:val="nil"/>
              <w:bottom w:val="nil"/>
              <w:right w:val="nil"/>
            </w:tcBorders>
            <w:shd w:val="clear" w:color="auto" w:fill="auto"/>
            <w:noWrap/>
            <w:vAlign w:val="bottom"/>
            <w:hideMark/>
          </w:tcPr>
          <w:p w14:paraId="6F63E16B" w14:textId="77777777" w:rsidR="00F15998" w:rsidRPr="00F15998" w:rsidRDefault="00F15998" w:rsidP="00F15998">
            <w:pPr>
              <w:spacing w:after="0" w:line="240" w:lineRule="auto"/>
              <w:jc w:val="center"/>
              <w:rPr>
                <w:ins w:id="1391" w:author="Lane, Stefanie" w:date="2023-09-07T11:19:00Z"/>
                <w:rFonts w:ascii="Calibri" w:eastAsia="Times New Roman" w:hAnsi="Calibri" w:cs="Calibri"/>
                <w:color w:val="000000"/>
                <w:sz w:val="20"/>
                <w:szCs w:val="20"/>
                <w:rPrChange w:id="1392" w:author="Lane, Stefanie" w:date="2023-09-07T11:19:00Z">
                  <w:rPr>
                    <w:ins w:id="1393" w:author="Lane, Stefanie" w:date="2023-09-07T11:19:00Z"/>
                  </w:rPr>
                </w:rPrChange>
              </w:rPr>
              <w:pPrChange w:id="1394"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65CBC8EC" w14:textId="77777777" w:rsidR="00F15998" w:rsidRPr="00F15998" w:rsidRDefault="00F15998" w:rsidP="00F15998">
            <w:pPr>
              <w:spacing w:after="0" w:line="240" w:lineRule="auto"/>
              <w:rPr>
                <w:ins w:id="1395" w:author="Lane, Stefanie" w:date="2023-09-07T11:19:00Z"/>
                <w:rFonts w:ascii="Times New Roman" w:eastAsia="Times New Roman" w:hAnsi="Times New Roman" w:cs="Times New Roman"/>
                <w:sz w:val="20"/>
                <w:szCs w:val="20"/>
                <w:rPrChange w:id="1396" w:author="Lane, Stefanie" w:date="2023-09-07T11:19:00Z">
                  <w:rPr>
                    <w:ins w:id="1397" w:author="Lane, Stefanie" w:date="2023-09-07T11:19:00Z"/>
                  </w:rPr>
                </w:rPrChange>
              </w:rPr>
              <w:pPrChange w:id="1398"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55E7EAA9" w14:textId="77777777" w:rsidR="00F15998" w:rsidRPr="00F15998" w:rsidRDefault="00F15998" w:rsidP="00F15998">
            <w:pPr>
              <w:spacing w:after="0" w:line="240" w:lineRule="auto"/>
              <w:jc w:val="center"/>
              <w:rPr>
                <w:ins w:id="1399" w:author="Lane, Stefanie" w:date="2023-09-07T11:19:00Z"/>
                <w:rFonts w:ascii="Calibri" w:eastAsia="Times New Roman" w:hAnsi="Calibri" w:cs="Calibri"/>
                <w:color w:val="000000"/>
                <w:sz w:val="20"/>
                <w:szCs w:val="20"/>
                <w:rPrChange w:id="1400" w:author="Lane, Stefanie" w:date="2023-09-07T11:19:00Z">
                  <w:rPr>
                    <w:ins w:id="1401" w:author="Lane, Stefanie" w:date="2023-09-07T11:19:00Z"/>
                  </w:rPr>
                </w:rPrChange>
              </w:rPr>
              <w:pPrChange w:id="1402" w:author="Lane, Stefanie" w:date="2023-09-07T11:19:00Z">
                <w:pPr>
                  <w:jc w:val="center"/>
                </w:pPr>
              </w:pPrChange>
            </w:pPr>
            <w:ins w:id="1403" w:author="Lane, Stefanie" w:date="2023-09-07T11:19:00Z">
              <w:r w:rsidRPr="00F15998">
                <w:rPr>
                  <w:rFonts w:ascii="Calibri" w:eastAsia="Times New Roman" w:hAnsi="Calibri" w:cs="Calibri"/>
                  <w:color w:val="000000"/>
                  <w:sz w:val="20"/>
                  <w:szCs w:val="20"/>
                  <w:rPrChange w:id="1404" w:author="Lane, Stefanie" w:date="2023-09-07T11:19:00Z">
                    <w:rPr/>
                  </w:rPrChange>
                </w:rPr>
                <w:t> </w:t>
              </w:r>
            </w:ins>
          </w:p>
        </w:tc>
      </w:tr>
      <w:tr w:rsidR="00F15998" w:rsidRPr="00F15998" w14:paraId="0B6C1EA8" w14:textId="77777777" w:rsidTr="00F15998">
        <w:trPr>
          <w:divId w:val="2099981738"/>
          <w:trHeight w:val="260"/>
          <w:ins w:id="1405"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6754D61C" w14:textId="77777777" w:rsidR="00F15998" w:rsidRPr="00F15998" w:rsidRDefault="00F15998" w:rsidP="00F15998">
            <w:pPr>
              <w:spacing w:after="0" w:line="240" w:lineRule="auto"/>
              <w:rPr>
                <w:ins w:id="1406" w:author="Lane, Stefanie" w:date="2023-09-07T11:19:00Z"/>
                <w:rFonts w:ascii="Calibri" w:eastAsia="Times New Roman" w:hAnsi="Calibri" w:cs="Calibri"/>
                <w:color w:val="000000"/>
                <w:sz w:val="20"/>
                <w:szCs w:val="20"/>
                <w:rPrChange w:id="1407" w:author="Lane, Stefanie" w:date="2023-09-07T11:19:00Z">
                  <w:rPr>
                    <w:ins w:id="1408" w:author="Lane, Stefanie" w:date="2023-09-07T11:19:00Z"/>
                  </w:rPr>
                </w:rPrChange>
              </w:rPr>
              <w:pPrChange w:id="1409" w:author="Lane, Stefanie" w:date="2023-09-07T11:19:00Z">
                <w:pPr/>
              </w:pPrChange>
            </w:pPr>
          </w:p>
        </w:tc>
        <w:tc>
          <w:tcPr>
            <w:tcW w:w="2149" w:type="dxa"/>
            <w:tcBorders>
              <w:top w:val="nil"/>
              <w:left w:val="nil"/>
              <w:bottom w:val="nil"/>
              <w:right w:val="nil"/>
            </w:tcBorders>
            <w:shd w:val="clear" w:color="auto" w:fill="auto"/>
            <w:noWrap/>
            <w:vAlign w:val="bottom"/>
            <w:hideMark/>
          </w:tcPr>
          <w:p w14:paraId="3CA6CF7B" w14:textId="77777777" w:rsidR="00F15998" w:rsidRPr="00F15998" w:rsidRDefault="00F15998" w:rsidP="00F15998">
            <w:pPr>
              <w:spacing w:after="0" w:line="240" w:lineRule="auto"/>
              <w:jc w:val="center"/>
              <w:rPr>
                <w:ins w:id="1410" w:author="Lane, Stefanie" w:date="2023-09-07T11:19:00Z"/>
                <w:rFonts w:ascii="Calibri" w:eastAsia="Times New Roman" w:hAnsi="Calibri" w:cs="Calibri"/>
                <w:color w:val="000000"/>
                <w:sz w:val="20"/>
                <w:szCs w:val="20"/>
                <w:rPrChange w:id="1411" w:author="Lane, Stefanie" w:date="2023-09-07T11:19:00Z">
                  <w:rPr>
                    <w:ins w:id="1412" w:author="Lane, Stefanie" w:date="2023-09-07T11:19:00Z"/>
                  </w:rPr>
                </w:rPrChange>
              </w:rPr>
              <w:pPrChange w:id="1413" w:author="Lane, Stefanie" w:date="2023-09-07T11:19:00Z">
                <w:pPr>
                  <w:jc w:val="center"/>
                </w:pPr>
              </w:pPrChange>
            </w:pPr>
          </w:p>
        </w:tc>
        <w:tc>
          <w:tcPr>
            <w:tcW w:w="810" w:type="dxa"/>
            <w:tcBorders>
              <w:top w:val="nil"/>
              <w:left w:val="nil"/>
              <w:bottom w:val="nil"/>
              <w:right w:val="nil"/>
            </w:tcBorders>
            <w:shd w:val="clear" w:color="auto" w:fill="auto"/>
            <w:noWrap/>
            <w:vAlign w:val="bottom"/>
            <w:hideMark/>
          </w:tcPr>
          <w:p w14:paraId="66727D52" w14:textId="77777777" w:rsidR="00F15998" w:rsidRPr="00F15998" w:rsidRDefault="00F15998" w:rsidP="00F15998">
            <w:pPr>
              <w:spacing w:after="0" w:line="240" w:lineRule="auto"/>
              <w:rPr>
                <w:ins w:id="1414" w:author="Lane, Stefanie" w:date="2023-09-07T11:19:00Z"/>
                <w:rFonts w:ascii="Times New Roman" w:eastAsia="Times New Roman" w:hAnsi="Times New Roman" w:cs="Times New Roman"/>
                <w:sz w:val="20"/>
                <w:szCs w:val="20"/>
                <w:rPrChange w:id="1415" w:author="Lane, Stefanie" w:date="2023-09-07T11:19:00Z">
                  <w:rPr>
                    <w:ins w:id="1416" w:author="Lane, Stefanie" w:date="2023-09-07T11:19:00Z"/>
                  </w:rPr>
                </w:rPrChange>
              </w:rPr>
              <w:pPrChange w:id="1417" w:author="Lane, Stefanie" w:date="2023-09-07T11:19:00Z">
                <w:pPr/>
              </w:pPrChange>
            </w:pPr>
          </w:p>
        </w:tc>
        <w:tc>
          <w:tcPr>
            <w:tcW w:w="300" w:type="dxa"/>
            <w:tcBorders>
              <w:top w:val="nil"/>
              <w:left w:val="nil"/>
              <w:bottom w:val="nil"/>
              <w:right w:val="nil"/>
            </w:tcBorders>
            <w:shd w:val="clear" w:color="auto" w:fill="auto"/>
            <w:noWrap/>
            <w:vAlign w:val="bottom"/>
            <w:hideMark/>
          </w:tcPr>
          <w:p w14:paraId="513E923F" w14:textId="77777777" w:rsidR="00F15998" w:rsidRPr="00F15998" w:rsidRDefault="00F15998" w:rsidP="00F15998">
            <w:pPr>
              <w:spacing w:after="0" w:line="240" w:lineRule="auto"/>
              <w:jc w:val="center"/>
              <w:rPr>
                <w:ins w:id="1418" w:author="Lane, Stefanie" w:date="2023-09-07T11:19:00Z"/>
                <w:rFonts w:ascii="Times New Roman" w:eastAsia="Times New Roman" w:hAnsi="Times New Roman" w:cs="Times New Roman"/>
                <w:sz w:val="20"/>
                <w:szCs w:val="20"/>
                <w:rPrChange w:id="1419" w:author="Lane, Stefanie" w:date="2023-09-07T11:19:00Z">
                  <w:rPr>
                    <w:ins w:id="1420" w:author="Lane, Stefanie" w:date="2023-09-07T11:19:00Z"/>
                  </w:rPr>
                </w:rPrChange>
              </w:rPr>
              <w:pPrChange w:id="1421" w:author="Lane, Stefanie" w:date="2023-09-07T11:19:00Z">
                <w:pPr>
                  <w:jc w:val="center"/>
                </w:pPr>
              </w:pPrChange>
            </w:pPr>
          </w:p>
        </w:tc>
        <w:tc>
          <w:tcPr>
            <w:tcW w:w="2189" w:type="dxa"/>
            <w:tcBorders>
              <w:top w:val="nil"/>
              <w:left w:val="nil"/>
              <w:bottom w:val="single" w:sz="4" w:space="0" w:color="auto"/>
              <w:right w:val="nil"/>
            </w:tcBorders>
            <w:shd w:val="clear" w:color="auto" w:fill="auto"/>
            <w:noWrap/>
            <w:vAlign w:val="bottom"/>
            <w:hideMark/>
          </w:tcPr>
          <w:p w14:paraId="687D6475" w14:textId="77777777" w:rsidR="00F15998" w:rsidRPr="00F15998" w:rsidRDefault="00F15998" w:rsidP="00F15998">
            <w:pPr>
              <w:spacing w:after="0" w:line="240" w:lineRule="auto"/>
              <w:rPr>
                <w:ins w:id="1422" w:author="Lane, Stefanie" w:date="2023-09-07T11:19:00Z"/>
                <w:rFonts w:ascii="Calibri" w:eastAsia="Times New Roman" w:hAnsi="Calibri" w:cs="Calibri"/>
                <w:i/>
                <w:iCs/>
                <w:sz w:val="20"/>
                <w:szCs w:val="20"/>
                <w:rPrChange w:id="1423" w:author="Lane, Stefanie" w:date="2023-09-07T11:19:00Z">
                  <w:rPr>
                    <w:ins w:id="1424" w:author="Lane, Stefanie" w:date="2023-09-07T11:19:00Z"/>
                  </w:rPr>
                </w:rPrChange>
              </w:rPr>
              <w:pPrChange w:id="1425" w:author="Lane, Stefanie" w:date="2023-09-07T11:19:00Z">
                <w:pPr/>
              </w:pPrChange>
            </w:pPr>
            <w:ins w:id="1426" w:author="Lane, Stefanie" w:date="2023-09-07T11:19:00Z">
              <w:r w:rsidRPr="00F15998">
                <w:rPr>
                  <w:rFonts w:ascii="Calibri" w:eastAsia="Times New Roman" w:hAnsi="Calibri" w:cs="Calibri"/>
                  <w:i/>
                  <w:iCs/>
                  <w:sz w:val="20"/>
                  <w:szCs w:val="20"/>
                  <w:rPrChange w:id="1427" w:author="Lane, Stefanie" w:date="2023-09-07T11:19:00Z">
                    <w:rPr/>
                  </w:rPrChange>
                </w:rPr>
                <w:t>Equisetum variegatum</w:t>
              </w:r>
            </w:ins>
          </w:p>
        </w:tc>
        <w:tc>
          <w:tcPr>
            <w:tcW w:w="751" w:type="dxa"/>
            <w:tcBorders>
              <w:top w:val="nil"/>
              <w:left w:val="nil"/>
              <w:bottom w:val="single" w:sz="4" w:space="0" w:color="auto"/>
              <w:right w:val="nil"/>
            </w:tcBorders>
            <w:shd w:val="clear" w:color="auto" w:fill="auto"/>
            <w:noWrap/>
            <w:vAlign w:val="bottom"/>
            <w:hideMark/>
          </w:tcPr>
          <w:p w14:paraId="2D83DA16" w14:textId="77777777" w:rsidR="00F15998" w:rsidRPr="00F15998" w:rsidRDefault="00F15998" w:rsidP="00F15998">
            <w:pPr>
              <w:spacing w:after="0" w:line="240" w:lineRule="auto"/>
              <w:jc w:val="center"/>
              <w:rPr>
                <w:ins w:id="1428" w:author="Lane, Stefanie" w:date="2023-09-07T11:19:00Z"/>
                <w:rFonts w:ascii="Calibri" w:eastAsia="Times New Roman" w:hAnsi="Calibri" w:cs="Calibri"/>
                <w:color w:val="000000"/>
                <w:sz w:val="20"/>
                <w:szCs w:val="20"/>
                <w:rPrChange w:id="1429" w:author="Lane, Stefanie" w:date="2023-09-07T11:19:00Z">
                  <w:rPr>
                    <w:ins w:id="1430" w:author="Lane, Stefanie" w:date="2023-09-07T11:19:00Z"/>
                  </w:rPr>
                </w:rPrChange>
              </w:rPr>
              <w:pPrChange w:id="1431" w:author="Lane, Stefanie" w:date="2023-09-07T11:19:00Z">
                <w:pPr>
                  <w:jc w:val="center"/>
                </w:pPr>
              </w:pPrChange>
            </w:pPr>
            <w:ins w:id="1432" w:author="Lane, Stefanie" w:date="2023-09-07T11:19:00Z">
              <w:r w:rsidRPr="00F15998">
                <w:rPr>
                  <w:rFonts w:ascii="Calibri" w:eastAsia="Times New Roman" w:hAnsi="Calibri" w:cs="Calibri"/>
                  <w:color w:val="000000"/>
                  <w:sz w:val="20"/>
                  <w:szCs w:val="20"/>
                  <w:rPrChange w:id="1433" w:author="Lane, Stefanie" w:date="2023-09-07T11:19:00Z">
                    <w:rPr/>
                  </w:rPrChange>
                </w:rPr>
                <w:t>0.04</w:t>
              </w:r>
            </w:ins>
          </w:p>
        </w:tc>
        <w:tc>
          <w:tcPr>
            <w:tcW w:w="262" w:type="dxa"/>
            <w:tcBorders>
              <w:top w:val="nil"/>
              <w:left w:val="nil"/>
              <w:bottom w:val="nil"/>
              <w:right w:val="nil"/>
            </w:tcBorders>
            <w:shd w:val="clear" w:color="auto" w:fill="auto"/>
            <w:noWrap/>
            <w:vAlign w:val="bottom"/>
            <w:hideMark/>
          </w:tcPr>
          <w:p w14:paraId="365241F4" w14:textId="77777777" w:rsidR="00F15998" w:rsidRPr="00F15998" w:rsidRDefault="00F15998" w:rsidP="00F15998">
            <w:pPr>
              <w:spacing w:after="0" w:line="240" w:lineRule="auto"/>
              <w:jc w:val="center"/>
              <w:rPr>
                <w:ins w:id="1434" w:author="Lane, Stefanie" w:date="2023-09-07T11:19:00Z"/>
                <w:rFonts w:ascii="Calibri" w:eastAsia="Times New Roman" w:hAnsi="Calibri" w:cs="Calibri"/>
                <w:color w:val="000000"/>
                <w:sz w:val="20"/>
                <w:szCs w:val="20"/>
                <w:rPrChange w:id="1435" w:author="Lane, Stefanie" w:date="2023-09-07T11:19:00Z">
                  <w:rPr>
                    <w:ins w:id="1436" w:author="Lane, Stefanie" w:date="2023-09-07T11:19:00Z"/>
                  </w:rPr>
                </w:rPrChange>
              </w:rPr>
              <w:pPrChange w:id="1437" w:author="Lane, Stefanie" w:date="2023-09-07T11:19:00Z">
                <w:pPr>
                  <w:jc w:val="center"/>
                </w:pPr>
              </w:pPrChange>
            </w:pPr>
          </w:p>
        </w:tc>
        <w:tc>
          <w:tcPr>
            <w:tcW w:w="2007" w:type="dxa"/>
            <w:tcBorders>
              <w:top w:val="nil"/>
              <w:left w:val="nil"/>
              <w:bottom w:val="nil"/>
              <w:right w:val="nil"/>
            </w:tcBorders>
            <w:shd w:val="clear" w:color="auto" w:fill="auto"/>
            <w:noWrap/>
            <w:vAlign w:val="bottom"/>
            <w:hideMark/>
          </w:tcPr>
          <w:p w14:paraId="0CB8FDD1" w14:textId="77777777" w:rsidR="00F15998" w:rsidRPr="00F15998" w:rsidRDefault="00F15998" w:rsidP="00F15998">
            <w:pPr>
              <w:spacing w:after="0" w:line="240" w:lineRule="auto"/>
              <w:rPr>
                <w:ins w:id="1438" w:author="Lane, Stefanie" w:date="2023-09-07T11:19:00Z"/>
                <w:rFonts w:ascii="Times New Roman" w:eastAsia="Times New Roman" w:hAnsi="Times New Roman" w:cs="Times New Roman"/>
                <w:sz w:val="20"/>
                <w:szCs w:val="20"/>
                <w:rPrChange w:id="1439" w:author="Lane, Stefanie" w:date="2023-09-07T11:19:00Z">
                  <w:rPr>
                    <w:ins w:id="1440" w:author="Lane, Stefanie" w:date="2023-09-07T11:19:00Z"/>
                  </w:rPr>
                </w:rPrChange>
              </w:rPr>
              <w:pPrChange w:id="1441" w:author="Lane, Stefanie" w:date="2023-09-07T11:19:00Z">
                <w:pPr/>
              </w:pPrChange>
            </w:pPr>
          </w:p>
        </w:tc>
        <w:tc>
          <w:tcPr>
            <w:tcW w:w="881" w:type="dxa"/>
            <w:tcBorders>
              <w:top w:val="nil"/>
              <w:left w:val="nil"/>
              <w:bottom w:val="nil"/>
              <w:right w:val="single" w:sz="8" w:space="0" w:color="auto"/>
            </w:tcBorders>
            <w:shd w:val="clear" w:color="auto" w:fill="auto"/>
            <w:noWrap/>
            <w:vAlign w:val="bottom"/>
            <w:hideMark/>
          </w:tcPr>
          <w:p w14:paraId="2FEDFC0A" w14:textId="77777777" w:rsidR="00F15998" w:rsidRPr="00F15998" w:rsidRDefault="00F15998" w:rsidP="00F15998">
            <w:pPr>
              <w:spacing w:after="0" w:line="240" w:lineRule="auto"/>
              <w:jc w:val="center"/>
              <w:rPr>
                <w:ins w:id="1442" w:author="Lane, Stefanie" w:date="2023-09-07T11:19:00Z"/>
                <w:rFonts w:ascii="Calibri" w:eastAsia="Times New Roman" w:hAnsi="Calibri" w:cs="Calibri"/>
                <w:color w:val="000000"/>
                <w:sz w:val="20"/>
                <w:szCs w:val="20"/>
                <w:rPrChange w:id="1443" w:author="Lane, Stefanie" w:date="2023-09-07T11:19:00Z">
                  <w:rPr>
                    <w:ins w:id="1444" w:author="Lane, Stefanie" w:date="2023-09-07T11:19:00Z"/>
                  </w:rPr>
                </w:rPrChange>
              </w:rPr>
              <w:pPrChange w:id="1445" w:author="Lane, Stefanie" w:date="2023-09-07T11:19:00Z">
                <w:pPr>
                  <w:jc w:val="center"/>
                </w:pPr>
              </w:pPrChange>
            </w:pPr>
            <w:ins w:id="1446" w:author="Lane, Stefanie" w:date="2023-09-07T11:19:00Z">
              <w:r w:rsidRPr="00F15998">
                <w:rPr>
                  <w:rFonts w:ascii="Calibri" w:eastAsia="Times New Roman" w:hAnsi="Calibri" w:cs="Calibri"/>
                  <w:color w:val="000000"/>
                  <w:sz w:val="20"/>
                  <w:szCs w:val="20"/>
                  <w:rPrChange w:id="1447" w:author="Lane, Stefanie" w:date="2023-09-07T11:19:00Z">
                    <w:rPr/>
                  </w:rPrChange>
                </w:rPr>
                <w:t> </w:t>
              </w:r>
            </w:ins>
          </w:p>
        </w:tc>
      </w:tr>
      <w:tr w:rsidR="00F15998" w:rsidRPr="00F15998" w14:paraId="1CDB4659" w14:textId="77777777" w:rsidTr="00F15998">
        <w:trPr>
          <w:divId w:val="2099981738"/>
          <w:trHeight w:val="270"/>
          <w:ins w:id="1448" w:author="Lane, Stefanie" w:date="2023-09-07T11:19:00Z"/>
        </w:trPr>
        <w:tc>
          <w:tcPr>
            <w:tcW w:w="1091" w:type="dxa"/>
            <w:vMerge/>
            <w:tcBorders>
              <w:top w:val="single" w:sz="8" w:space="0" w:color="auto"/>
              <w:left w:val="single" w:sz="8" w:space="0" w:color="auto"/>
              <w:bottom w:val="single" w:sz="8" w:space="0" w:color="000000"/>
              <w:right w:val="nil"/>
            </w:tcBorders>
            <w:vAlign w:val="center"/>
            <w:hideMark/>
          </w:tcPr>
          <w:p w14:paraId="688F0ED8" w14:textId="77777777" w:rsidR="00F15998" w:rsidRPr="00F15998" w:rsidRDefault="00F15998" w:rsidP="00F15998">
            <w:pPr>
              <w:spacing w:after="0" w:line="240" w:lineRule="auto"/>
              <w:rPr>
                <w:ins w:id="1449" w:author="Lane, Stefanie" w:date="2023-09-07T11:19:00Z"/>
                <w:rFonts w:ascii="Calibri" w:eastAsia="Times New Roman" w:hAnsi="Calibri" w:cs="Calibri"/>
                <w:color w:val="000000"/>
                <w:sz w:val="20"/>
                <w:szCs w:val="20"/>
                <w:rPrChange w:id="1450" w:author="Lane, Stefanie" w:date="2023-09-07T11:19:00Z">
                  <w:rPr>
                    <w:ins w:id="1451" w:author="Lane, Stefanie" w:date="2023-09-07T11:19:00Z"/>
                  </w:rPr>
                </w:rPrChange>
              </w:rPr>
              <w:pPrChange w:id="1452" w:author="Lane, Stefanie" w:date="2023-09-07T11:19:00Z">
                <w:pPr/>
              </w:pPrChange>
            </w:pPr>
          </w:p>
        </w:tc>
        <w:tc>
          <w:tcPr>
            <w:tcW w:w="2149" w:type="dxa"/>
            <w:tcBorders>
              <w:top w:val="nil"/>
              <w:left w:val="nil"/>
              <w:bottom w:val="single" w:sz="8" w:space="0" w:color="auto"/>
              <w:right w:val="nil"/>
            </w:tcBorders>
            <w:shd w:val="clear" w:color="auto" w:fill="auto"/>
            <w:noWrap/>
            <w:vAlign w:val="bottom"/>
            <w:hideMark/>
          </w:tcPr>
          <w:p w14:paraId="53396084" w14:textId="77777777" w:rsidR="00F15998" w:rsidRPr="00F15998" w:rsidRDefault="00F15998" w:rsidP="00F15998">
            <w:pPr>
              <w:spacing w:after="0" w:line="240" w:lineRule="auto"/>
              <w:rPr>
                <w:ins w:id="1453" w:author="Lane, Stefanie" w:date="2023-09-07T11:19:00Z"/>
                <w:rFonts w:ascii="Calibri" w:eastAsia="Times New Roman" w:hAnsi="Calibri" w:cs="Calibri"/>
                <w:color w:val="000000"/>
                <w:sz w:val="20"/>
                <w:szCs w:val="20"/>
                <w:rPrChange w:id="1454" w:author="Lane, Stefanie" w:date="2023-09-07T11:19:00Z">
                  <w:rPr>
                    <w:ins w:id="1455" w:author="Lane, Stefanie" w:date="2023-09-07T11:19:00Z"/>
                  </w:rPr>
                </w:rPrChange>
              </w:rPr>
              <w:pPrChange w:id="1456" w:author="Lane, Stefanie" w:date="2023-09-07T11:19:00Z">
                <w:pPr/>
              </w:pPrChange>
            </w:pPr>
            <w:ins w:id="1457" w:author="Lane, Stefanie" w:date="2023-09-07T11:19:00Z">
              <w:r w:rsidRPr="00F15998">
                <w:rPr>
                  <w:rFonts w:ascii="Calibri" w:eastAsia="Times New Roman" w:hAnsi="Calibri" w:cs="Calibri"/>
                  <w:color w:val="000000"/>
                  <w:sz w:val="20"/>
                  <w:szCs w:val="20"/>
                  <w:rPrChange w:id="1458" w:author="Lane, Stefanie" w:date="2023-09-07T11:19:00Z">
                    <w:rPr/>
                  </w:rPrChange>
                </w:rPr>
                <w:t> </w:t>
              </w:r>
            </w:ins>
          </w:p>
        </w:tc>
        <w:tc>
          <w:tcPr>
            <w:tcW w:w="810" w:type="dxa"/>
            <w:tcBorders>
              <w:top w:val="nil"/>
              <w:left w:val="nil"/>
              <w:bottom w:val="single" w:sz="8" w:space="0" w:color="auto"/>
              <w:right w:val="nil"/>
            </w:tcBorders>
            <w:shd w:val="clear" w:color="auto" w:fill="auto"/>
            <w:noWrap/>
            <w:vAlign w:val="bottom"/>
            <w:hideMark/>
          </w:tcPr>
          <w:p w14:paraId="5B387EF2" w14:textId="77777777" w:rsidR="00F15998" w:rsidRPr="00F15998" w:rsidRDefault="00F15998" w:rsidP="00F15998">
            <w:pPr>
              <w:spacing w:after="0" w:line="240" w:lineRule="auto"/>
              <w:jc w:val="center"/>
              <w:rPr>
                <w:ins w:id="1459" w:author="Lane, Stefanie" w:date="2023-09-07T11:19:00Z"/>
                <w:rFonts w:ascii="Calibri" w:eastAsia="Times New Roman" w:hAnsi="Calibri" w:cs="Calibri"/>
                <w:color w:val="000000"/>
                <w:sz w:val="20"/>
                <w:szCs w:val="20"/>
                <w:rPrChange w:id="1460" w:author="Lane, Stefanie" w:date="2023-09-07T11:19:00Z">
                  <w:rPr>
                    <w:ins w:id="1461" w:author="Lane, Stefanie" w:date="2023-09-07T11:19:00Z"/>
                  </w:rPr>
                </w:rPrChange>
              </w:rPr>
              <w:pPrChange w:id="1462" w:author="Lane, Stefanie" w:date="2023-09-07T11:19:00Z">
                <w:pPr>
                  <w:jc w:val="center"/>
                </w:pPr>
              </w:pPrChange>
            </w:pPr>
            <w:ins w:id="1463" w:author="Lane, Stefanie" w:date="2023-09-07T11:19:00Z">
              <w:r w:rsidRPr="00F15998">
                <w:rPr>
                  <w:rFonts w:ascii="Calibri" w:eastAsia="Times New Roman" w:hAnsi="Calibri" w:cs="Calibri"/>
                  <w:color w:val="000000"/>
                  <w:sz w:val="20"/>
                  <w:szCs w:val="20"/>
                  <w:rPrChange w:id="1464" w:author="Lane, Stefanie" w:date="2023-09-07T11:19:00Z">
                    <w:rPr/>
                  </w:rPrChange>
                </w:rPr>
                <w:t> </w:t>
              </w:r>
            </w:ins>
          </w:p>
        </w:tc>
        <w:tc>
          <w:tcPr>
            <w:tcW w:w="300" w:type="dxa"/>
            <w:tcBorders>
              <w:top w:val="nil"/>
              <w:left w:val="nil"/>
              <w:bottom w:val="single" w:sz="8" w:space="0" w:color="auto"/>
              <w:right w:val="nil"/>
            </w:tcBorders>
            <w:shd w:val="clear" w:color="auto" w:fill="auto"/>
            <w:noWrap/>
            <w:vAlign w:val="bottom"/>
            <w:hideMark/>
          </w:tcPr>
          <w:p w14:paraId="216ADF56" w14:textId="77777777" w:rsidR="00F15998" w:rsidRPr="00F15998" w:rsidRDefault="00F15998" w:rsidP="00F15998">
            <w:pPr>
              <w:spacing w:after="0" w:line="240" w:lineRule="auto"/>
              <w:rPr>
                <w:ins w:id="1465" w:author="Lane, Stefanie" w:date="2023-09-07T11:19:00Z"/>
                <w:rFonts w:ascii="Calibri" w:eastAsia="Times New Roman" w:hAnsi="Calibri" w:cs="Calibri"/>
                <w:color w:val="000000"/>
                <w:sz w:val="20"/>
                <w:szCs w:val="20"/>
                <w:rPrChange w:id="1466" w:author="Lane, Stefanie" w:date="2023-09-07T11:19:00Z">
                  <w:rPr>
                    <w:ins w:id="1467" w:author="Lane, Stefanie" w:date="2023-09-07T11:19:00Z"/>
                  </w:rPr>
                </w:rPrChange>
              </w:rPr>
              <w:pPrChange w:id="1468" w:author="Lane, Stefanie" w:date="2023-09-07T11:19:00Z">
                <w:pPr/>
              </w:pPrChange>
            </w:pPr>
            <w:ins w:id="1469" w:author="Lane, Stefanie" w:date="2023-09-07T11:19:00Z">
              <w:r w:rsidRPr="00F15998">
                <w:rPr>
                  <w:rFonts w:ascii="Calibri" w:eastAsia="Times New Roman" w:hAnsi="Calibri" w:cs="Calibri"/>
                  <w:color w:val="000000"/>
                  <w:sz w:val="20"/>
                  <w:szCs w:val="20"/>
                  <w:rPrChange w:id="1470" w:author="Lane, Stefanie" w:date="2023-09-07T11:19:00Z">
                    <w:rPr/>
                  </w:rPrChange>
                </w:rPr>
                <w:t> </w:t>
              </w:r>
            </w:ins>
          </w:p>
        </w:tc>
        <w:tc>
          <w:tcPr>
            <w:tcW w:w="2189" w:type="dxa"/>
            <w:tcBorders>
              <w:top w:val="nil"/>
              <w:left w:val="nil"/>
              <w:bottom w:val="single" w:sz="8" w:space="0" w:color="auto"/>
              <w:right w:val="nil"/>
            </w:tcBorders>
            <w:shd w:val="clear" w:color="auto" w:fill="auto"/>
            <w:noWrap/>
            <w:vAlign w:val="bottom"/>
            <w:hideMark/>
          </w:tcPr>
          <w:p w14:paraId="1C069C6B" w14:textId="77777777" w:rsidR="00F15998" w:rsidRPr="00F15998" w:rsidRDefault="00F15998" w:rsidP="00F15998">
            <w:pPr>
              <w:spacing w:after="0" w:line="240" w:lineRule="auto"/>
              <w:rPr>
                <w:ins w:id="1471" w:author="Lane, Stefanie" w:date="2023-09-07T11:19:00Z"/>
                <w:rFonts w:ascii="Calibri" w:eastAsia="Times New Roman" w:hAnsi="Calibri" w:cs="Calibri"/>
                <w:i/>
                <w:iCs/>
                <w:sz w:val="20"/>
                <w:szCs w:val="20"/>
                <w:rPrChange w:id="1472" w:author="Lane, Stefanie" w:date="2023-09-07T11:19:00Z">
                  <w:rPr>
                    <w:ins w:id="1473" w:author="Lane, Stefanie" w:date="2023-09-07T11:19:00Z"/>
                  </w:rPr>
                </w:rPrChange>
              </w:rPr>
              <w:pPrChange w:id="1474" w:author="Lane, Stefanie" w:date="2023-09-07T11:19:00Z">
                <w:pPr/>
              </w:pPrChange>
            </w:pPr>
            <w:ins w:id="1475" w:author="Lane, Stefanie" w:date="2023-09-07T11:19:00Z">
              <w:r w:rsidRPr="00F15998">
                <w:rPr>
                  <w:rFonts w:ascii="Calibri" w:eastAsia="Times New Roman" w:hAnsi="Calibri" w:cs="Calibri"/>
                  <w:i/>
                  <w:iCs/>
                  <w:sz w:val="20"/>
                  <w:szCs w:val="20"/>
                  <w:rPrChange w:id="1476" w:author="Lane, Stefanie" w:date="2023-09-07T11:19:00Z">
                    <w:rPr/>
                  </w:rPrChange>
                </w:rPr>
                <w:t>Deschampsia caespitosa</w:t>
              </w:r>
            </w:ins>
          </w:p>
        </w:tc>
        <w:tc>
          <w:tcPr>
            <w:tcW w:w="751" w:type="dxa"/>
            <w:tcBorders>
              <w:top w:val="nil"/>
              <w:left w:val="nil"/>
              <w:bottom w:val="single" w:sz="8" w:space="0" w:color="auto"/>
              <w:right w:val="nil"/>
            </w:tcBorders>
            <w:shd w:val="clear" w:color="auto" w:fill="auto"/>
            <w:noWrap/>
            <w:vAlign w:val="bottom"/>
            <w:hideMark/>
          </w:tcPr>
          <w:p w14:paraId="44AB74DC" w14:textId="77777777" w:rsidR="00F15998" w:rsidRPr="00F15998" w:rsidRDefault="00F15998" w:rsidP="00F15998">
            <w:pPr>
              <w:spacing w:after="0" w:line="240" w:lineRule="auto"/>
              <w:jc w:val="center"/>
              <w:rPr>
                <w:ins w:id="1477" w:author="Lane, Stefanie" w:date="2023-09-07T11:19:00Z"/>
                <w:rFonts w:ascii="Calibri" w:eastAsia="Times New Roman" w:hAnsi="Calibri" w:cs="Calibri"/>
                <w:color w:val="000000"/>
                <w:sz w:val="20"/>
                <w:szCs w:val="20"/>
                <w:rPrChange w:id="1478" w:author="Lane, Stefanie" w:date="2023-09-07T11:19:00Z">
                  <w:rPr>
                    <w:ins w:id="1479" w:author="Lane, Stefanie" w:date="2023-09-07T11:19:00Z"/>
                  </w:rPr>
                </w:rPrChange>
              </w:rPr>
              <w:pPrChange w:id="1480" w:author="Lane, Stefanie" w:date="2023-09-07T11:19:00Z">
                <w:pPr>
                  <w:jc w:val="center"/>
                </w:pPr>
              </w:pPrChange>
            </w:pPr>
            <w:ins w:id="1481" w:author="Lane, Stefanie" w:date="2023-09-07T11:19:00Z">
              <w:r w:rsidRPr="00F15998">
                <w:rPr>
                  <w:rFonts w:ascii="Calibri" w:eastAsia="Times New Roman" w:hAnsi="Calibri" w:cs="Calibri"/>
                  <w:color w:val="000000"/>
                  <w:sz w:val="20"/>
                  <w:szCs w:val="20"/>
                  <w:rPrChange w:id="1482" w:author="Lane, Stefanie" w:date="2023-09-07T11:19:00Z">
                    <w:rPr/>
                  </w:rPrChange>
                </w:rPr>
                <w:t>0.03</w:t>
              </w:r>
            </w:ins>
          </w:p>
        </w:tc>
        <w:tc>
          <w:tcPr>
            <w:tcW w:w="262" w:type="dxa"/>
            <w:tcBorders>
              <w:top w:val="nil"/>
              <w:left w:val="nil"/>
              <w:bottom w:val="single" w:sz="8" w:space="0" w:color="auto"/>
              <w:right w:val="nil"/>
            </w:tcBorders>
            <w:shd w:val="clear" w:color="auto" w:fill="auto"/>
            <w:noWrap/>
            <w:vAlign w:val="bottom"/>
            <w:hideMark/>
          </w:tcPr>
          <w:p w14:paraId="00AEFA69" w14:textId="77777777" w:rsidR="00F15998" w:rsidRPr="00F15998" w:rsidRDefault="00F15998" w:rsidP="00F15998">
            <w:pPr>
              <w:spacing w:after="0" w:line="240" w:lineRule="auto"/>
              <w:rPr>
                <w:ins w:id="1483" w:author="Lane, Stefanie" w:date="2023-09-07T11:19:00Z"/>
                <w:rFonts w:ascii="Calibri" w:eastAsia="Times New Roman" w:hAnsi="Calibri" w:cs="Calibri"/>
                <w:color w:val="000000"/>
                <w:sz w:val="20"/>
                <w:szCs w:val="20"/>
                <w:rPrChange w:id="1484" w:author="Lane, Stefanie" w:date="2023-09-07T11:19:00Z">
                  <w:rPr>
                    <w:ins w:id="1485" w:author="Lane, Stefanie" w:date="2023-09-07T11:19:00Z"/>
                  </w:rPr>
                </w:rPrChange>
              </w:rPr>
              <w:pPrChange w:id="1486" w:author="Lane, Stefanie" w:date="2023-09-07T11:19:00Z">
                <w:pPr/>
              </w:pPrChange>
            </w:pPr>
            <w:ins w:id="1487" w:author="Lane, Stefanie" w:date="2023-09-07T11:19:00Z">
              <w:r w:rsidRPr="00F15998">
                <w:rPr>
                  <w:rFonts w:ascii="Calibri" w:eastAsia="Times New Roman" w:hAnsi="Calibri" w:cs="Calibri"/>
                  <w:color w:val="000000"/>
                  <w:sz w:val="20"/>
                  <w:szCs w:val="20"/>
                  <w:rPrChange w:id="1488" w:author="Lane, Stefanie" w:date="2023-09-07T11:19:00Z">
                    <w:rPr/>
                  </w:rPrChange>
                </w:rPr>
                <w:t> </w:t>
              </w:r>
            </w:ins>
          </w:p>
        </w:tc>
        <w:tc>
          <w:tcPr>
            <w:tcW w:w="2007" w:type="dxa"/>
            <w:tcBorders>
              <w:top w:val="nil"/>
              <w:left w:val="nil"/>
              <w:bottom w:val="single" w:sz="8" w:space="0" w:color="auto"/>
              <w:right w:val="nil"/>
            </w:tcBorders>
            <w:shd w:val="clear" w:color="auto" w:fill="auto"/>
            <w:noWrap/>
            <w:vAlign w:val="bottom"/>
            <w:hideMark/>
          </w:tcPr>
          <w:p w14:paraId="53C9437E" w14:textId="77777777" w:rsidR="00F15998" w:rsidRPr="00F15998" w:rsidRDefault="00F15998" w:rsidP="00F15998">
            <w:pPr>
              <w:spacing w:after="0" w:line="240" w:lineRule="auto"/>
              <w:rPr>
                <w:ins w:id="1489" w:author="Lane, Stefanie" w:date="2023-09-07T11:19:00Z"/>
                <w:rFonts w:ascii="Calibri" w:eastAsia="Times New Roman" w:hAnsi="Calibri" w:cs="Calibri"/>
                <w:color w:val="000000"/>
                <w:sz w:val="20"/>
                <w:szCs w:val="20"/>
                <w:rPrChange w:id="1490" w:author="Lane, Stefanie" w:date="2023-09-07T11:19:00Z">
                  <w:rPr>
                    <w:ins w:id="1491" w:author="Lane, Stefanie" w:date="2023-09-07T11:19:00Z"/>
                  </w:rPr>
                </w:rPrChange>
              </w:rPr>
              <w:pPrChange w:id="1492" w:author="Lane, Stefanie" w:date="2023-09-07T11:19:00Z">
                <w:pPr/>
              </w:pPrChange>
            </w:pPr>
            <w:ins w:id="1493" w:author="Lane, Stefanie" w:date="2023-09-07T11:19:00Z">
              <w:r w:rsidRPr="00F15998">
                <w:rPr>
                  <w:rFonts w:ascii="Calibri" w:eastAsia="Times New Roman" w:hAnsi="Calibri" w:cs="Calibri"/>
                  <w:color w:val="000000"/>
                  <w:sz w:val="20"/>
                  <w:szCs w:val="20"/>
                  <w:rPrChange w:id="1494" w:author="Lane, Stefanie" w:date="2023-09-07T11:19: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6B2F1F33" w14:textId="77777777" w:rsidR="00F15998" w:rsidRPr="00F15998" w:rsidRDefault="00F15998" w:rsidP="00F15998">
            <w:pPr>
              <w:spacing w:after="0" w:line="240" w:lineRule="auto"/>
              <w:jc w:val="center"/>
              <w:rPr>
                <w:ins w:id="1495" w:author="Lane, Stefanie" w:date="2023-09-07T11:19:00Z"/>
                <w:rFonts w:ascii="Calibri" w:eastAsia="Times New Roman" w:hAnsi="Calibri" w:cs="Calibri"/>
                <w:color w:val="000000"/>
                <w:sz w:val="20"/>
                <w:szCs w:val="20"/>
                <w:rPrChange w:id="1496" w:author="Lane, Stefanie" w:date="2023-09-07T11:19:00Z">
                  <w:rPr>
                    <w:ins w:id="1497" w:author="Lane, Stefanie" w:date="2023-09-07T11:19:00Z"/>
                  </w:rPr>
                </w:rPrChange>
              </w:rPr>
              <w:pPrChange w:id="1498" w:author="Lane, Stefanie" w:date="2023-09-07T11:19:00Z">
                <w:pPr>
                  <w:jc w:val="center"/>
                </w:pPr>
              </w:pPrChange>
            </w:pPr>
            <w:ins w:id="1499" w:author="Lane, Stefanie" w:date="2023-09-07T11:19:00Z">
              <w:r w:rsidRPr="00F15998">
                <w:rPr>
                  <w:rFonts w:ascii="Calibri" w:eastAsia="Times New Roman" w:hAnsi="Calibri" w:cs="Calibri"/>
                  <w:color w:val="000000"/>
                  <w:sz w:val="20"/>
                  <w:szCs w:val="20"/>
                  <w:rPrChange w:id="1500" w:author="Lane, Stefanie" w:date="2023-09-07T11:19:00Z">
                    <w:rPr/>
                  </w:rPrChange>
                </w:rPr>
                <w:t> </w:t>
              </w:r>
            </w:ins>
          </w:p>
        </w:tc>
      </w:tr>
    </w:tbl>
    <w:p w14:paraId="7037543D" w14:textId="12985D11" w:rsidR="00475686" w:rsidDel="00F15998" w:rsidRDefault="00475686" w:rsidP="00F15998">
      <w:pPr>
        <w:rPr>
          <w:del w:id="1501" w:author="Lane, Stefanie" w:date="2023-09-07T11:19:00Z"/>
        </w:rPr>
        <w:pPrChange w:id="1502" w:author="Lane, Stefanie" w:date="2023-09-07T11:19:00Z">
          <w:pPr/>
        </w:pPrChange>
      </w:pPr>
    </w:p>
    <w:p w14:paraId="084B729C" w14:textId="76EFDA8F" w:rsidR="00BB5BE2" w:rsidDel="00475686" w:rsidRDefault="00BB5BE2">
      <w:pPr>
        <w:rPr>
          <w:del w:id="1503" w:author="Lane, Stefanie" w:date="2023-08-15T16:07:00Z"/>
        </w:rPr>
      </w:pPr>
    </w:p>
    <w:p w14:paraId="71DD4592" w14:textId="12F518DC" w:rsidR="003516CD" w:rsidDel="00BB5BE2" w:rsidRDefault="003516CD">
      <w:pPr>
        <w:rPr>
          <w:del w:id="1504" w:author="Lane, Stefanie" w:date="2023-08-10T16:47:00Z"/>
        </w:rPr>
      </w:pPr>
    </w:p>
    <w:p w14:paraId="06033172" w14:textId="43B304E4" w:rsidR="00C51C7D" w:rsidDel="003516CD" w:rsidRDefault="00C51C7D" w:rsidP="003516CD">
      <w:pPr>
        <w:rPr>
          <w:del w:id="1505" w:author="Lane, Stefanie" w:date="2023-08-02T17:30:00Z"/>
        </w:rPr>
      </w:pPr>
    </w:p>
    <w:p w14:paraId="36A7F6D2" w14:textId="0FA09611" w:rsidR="002605CE" w:rsidDel="00C51C7D" w:rsidRDefault="002605CE" w:rsidP="00C51C7D">
      <w:pPr>
        <w:rPr>
          <w:del w:id="1506" w:author="Lane, Stefanie" w:date="2023-07-26T11:06:00Z"/>
        </w:rPr>
      </w:pP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2605CE" w:rsidRPr="002605CE" w:rsidDel="00C51C7D" w14:paraId="77058E94" w14:textId="77777777" w:rsidTr="002605CE">
        <w:trPr>
          <w:divId w:val="39592375"/>
          <w:trHeight w:val="260"/>
          <w:del w:id="1507" w:author="Lane, Stefanie" w:date="2023-07-26T11:06:00Z"/>
        </w:trPr>
        <w:tc>
          <w:tcPr>
            <w:tcW w:w="1091" w:type="dxa"/>
            <w:tcBorders>
              <w:top w:val="nil"/>
              <w:left w:val="nil"/>
              <w:bottom w:val="single" w:sz="4" w:space="0" w:color="auto"/>
              <w:right w:val="nil"/>
            </w:tcBorders>
            <w:shd w:val="clear" w:color="auto" w:fill="auto"/>
            <w:noWrap/>
            <w:vAlign w:val="bottom"/>
            <w:hideMark/>
          </w:tcPr>
          <w:p w14:paraId="6E928656" w14:textId="4D9DB7FB" w:rsidR="002605CE" w:rsidRPr="002605CE" w:rsidDel="00C51C7D" w:rsidRDefault="002605CE" w:rsidP="002605CE">
            <w:pPr>
              <w:spacing w:after="0" w:line="240" w:lineRule="auto"/>
              <w:jc w:val="center"/>
              <w:rPr>
                <w:del w:id="1508" w:author="Lane, Stefanie" w:date="2023-07-26T11:06:00Z"/>
                <w:rFonts w:ascii="Calibri" w:eastAsia="Times New Roman" w:hAnsi="Calibri" w:cs="Calibri"/>
                <w:color w:val="000000"/>
                <w:sz w:val="20"/>
                <w:szCs w:val="20"/>
              </w:rPr>
            </w:pPr>
            <w:del w:id="1509" w:author="Lane, Stefanie" w:date="2023-07-26T11:06:00Z">
              <w:r w:rsidRPr="002605CE" w:rsidDel="00C51C7D">
                <w:rPr>
                  <w:rFonts w:ascii="Calibri" w:eastAsia="Times New Roman" w:hAnsi="Calibri" w:cs="Calibri"/>
                  <w:color w:val="000000"/>
                  <w:sz w:val="20"/>
                  <w:szCs w:val="20"/>
                </w:rPr>
                <w:delText> </w:delText>
              </w:r>
            </w:del>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063877BF" w14:textId="77777777" w:rsidR="002605CE" w:rsidRPr="002605CE" w:rsidDel="00C51C7D" w:rsidRDefault="002605CE" w:rsidP="002605CE">
            <w:pPr>
              <w:spacing w:after="0" w:line="240" w:lineRule="auto"/>
              <w:jc w:val="center"/>
              <w:rPr>
                <w:del w:id="1510" w:author="Lane, Stefanie" w:date="2023-07-26T11:06:00Z"/>
                <w:rFonts w:ascii="Calibri" w:eastAsia="Times New Roman" w:hAnsi="Calibri" w:cs="Calibri"/>
                <w:b/>
                <w:bCs/>
                <w:color w:val="000000"/>
                <w:sz w:val="20"/>
                <w:szCs w:val="20"/>
              </w:rPr>
            </w:pPr>
            <w:del w:id="1511" w:author="Lane, Stefanie" w:date="2023-07-26T11:06:00Z">
              <w:r w:rsidRPr="002605CE" w:rsidDel="00C51C7D">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3F56A072" w14:textId="77777777" w:rsidR="002605CE" w:rsidRPr="002605CE" w:rsidDel="00C51C7D" w:rsidRDefault="002605CE" w:rsidP="002605CE">
            <w:pPr>
              <w:spacing w:after="0" w:line="240" w:lineRule="auto"/>
              <w:jc w:val="center"/>
              <w:rPr>
                <w:del w:id="1512" w:author="Lane, Stefanie" w:date="2023-07-26T11:06:00Z"/>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795608E2" w14:textId="77777777" w:rsidR="002605CE" w:rsidRPr="002605CE" w:rsidDel="00C51C7D" w:rsidRDefault="002605CE" w:rsidP="002605CE">
            <w:pPr>
              <w:spacing w:after="0" w:line="240" w:lineRule="auto"/>
              <w:jc w:val="center"/>
              <w:rPr>
                <w:del w:id="1513" w:author="Lane, Stefanie" w:date="2023-07-26T11:06:00Z"/>
                <w:rFonts w:ascii="Calibri" w:eastAsia="Times New Roman" w:hAnsi="Calibri" w:cs="Calibri"/>
                <w:b/>
                <w:bCs/>
                <w:color w:val="000000"/>
                <w:sz w:val="20"/>
                <w:szCs w:val="20"/>
              </w:rPr>
            </w:pPr>
            <w:del w:id="1514" w:author="Lane, Stefanie" w:date="2023-07-26T11:06:00Z">
              <w:r w:rsidRPr="002605CE" w:rsidDel="00C51C7D">
                <w:rPr>
                  <w:rFonts w:ascii="Calibri" w:eastAsia="Times New Roman" w:hAnsi="Calibri" w:cs="Calibri"/>
                  <w:b/>
                  <w:bCs/>
                  <w:color w:val="000000"/>
                  <w:sz w:val="20"/>
                  <w:szCs w:val="20"/>
                </w:rPr>
                <w:delText>1999</w:delText>
              </w:r>
            </w:del>
          </w:p>
        </w:tc>
        <w:tc>
          <w:tcPr>
            <w:tcW w:w="262" w:type="dxa"/>
            <w:tcBorders>
              <w:top w:val="nil"/>
              <w:left w:val="nil"/>
              <w:bottom w:val="nil"/>
              <w:right w:val="nil"/>
            </w:tcBorders>
            <w:shd w:val="clear" w:color="auto" w:fill="auto"/>
            <w:noWrap/>
            <w:vAlign w:val="bottom"/>
            <w:hideMark/>
          </w:tcPr>
          <w:p w14:paraId="749FAD46" w14:textId="77777777" w:rsidR="002605CE" w:rsidRPr="002605CE" w:rsidDel="00C51C7D" w:rsidRDefault="002605CE" w:rsidP="002605CE">
            <w:pPr>
              <w:spacing w:after="0" w:line="240" w:lineRule="auto"/>
              <w:jc w:val="center"/>
              <w:rPr>
                <w:del w:id="1515" w:author="Lane, Stefanie" w:date="2023-07-26T11:06:00Z"/>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2CC75B47" w14:textId="77777777" w:rsidR="002605CE" w:rsidRPr="002605CE" w:rsidDel="00C51C7D" w:rsidRDefault="002605CE" w:rsidP="002605CE">
            <w:pPr>
              <w:spacing w:after="0" w:line="240" w:lineRule="auto"/>
              <w:jc w:val="center"/>
              <w:rPr>
                <w:del w:id="1516" w:author="Lane, Stefanie" w:date="2023-07-26T11:06:00Z"/>
                <w:rFonts w:ascii="Calibri" w:eastAsia="Times New Roman" w:hAnsi="Calibri" w:cs="Calibri"/>
                <w:b/>
                <w:bCs/>
                <w:color w:val="000000"/>
                <w:sz w:val="20"/>
                <w:szCs w:val="20"/>
              </w:rPr>
            </w:pPr>
            <w:del w:id="1517" w:author="Lane, Stefanie" w:date="2023-07-26T11:06:00Z">
              <w:r w:rsidRPr="002605CE" w:rsidDel="00C51C7D">
                <w:rPr>
                  <w:rFonts w:ascii="Calibri" w:eastAsia="Times New Roman" w:hAnsi="Calibri" w:cs="Calibri"/>
                  <w:b/>
                  <w:bCs/>
                  <w:color w:val="000000"/>
                  <w:sz w:val="20"/>
                  <w:szCs w:val="20"/>
                </w:rPr>
                <w:delText>2019</w:delText>
              </w:r>
            </w:del>
          </w:p>
        </w:tc>
      </w:tr>
      <w:tr w:rsidR="002605CE" w:rsidRPr="002605CE" w:rsidDel="00C51C7D" w14:paraId="185B9D60" w14:textId="77777777" w:rsidTr="002605CE">
        <w:trPr>
          <w:divId w:val="39592375"/>
          <w:trHeight w:val="780"/>
          <w:del w:id="1518" w:author="Lane, Stefanie" w:date="2023-07-26T11:06:00Z"/>
        </w:trPr>
        <w:tc>
          <w:tcPr>
            <w:tcW w:w="1091" w:type="dxa"/>
            <w:tcBorders>
              <w:top w:val="nil"/>
              <w:left w:val="nil"/>
              <w:bottom w:val="single" w:sz="4" w:space="0" w:color="auto"/>
              <w:right w:val="nil"/>
            </w:tcBorders>
            <w:shd w:val="clear" w:color="auto" w:fill="auto"/>
            <w:vAlign w:val="center"/>
            <w:hideMark/>
          </w:tcPr>
          <w:p w14:paraId="2B3BB12A" w14:textId="77777777" w:rsidR="002605CE" w:rsidRPr="002605CE" w:rsidDel="00C51C7D" w:rsidRDefault="002605CE" w:rsidP="002605CE">
            <w:pPr>
              <w:spacing w:after="0" w:line="240" w:lineRule="auto"/>
              <w:jc w:val="center"/>
              <w:rPr>
                <w:del w:id="1519" w:author="Lane, Stefanie" w:date="2023-07-26T11:06:00Z"/>
                <w:rFonts w:ascii="Calibri" w:eastAsia="Times New Roman" w:hAnsi="Calibri" w:cs="Calibri"/>
                <w:color w:val="000000"/>
                <w:sz w:val="20"/>
                <w:szCs w:val="20"/>
              </w:rPr>
            </w:pPr>
            <w:del w:id="1520" w:author="Lane, Stefanie" w:date="2023-07-26T11:06:00Z">
              <w:r w:rsidRPr="002605CE" w:rsidDel="00C51C7D">
                <w:rPr>
                  <w:rFonts w:ascii="Calibri" w:eastAsia="Times New Roman" w:hAnsi="Calibri" w:cs="Calibri"/>
                  <w:color w:val="000000"/>
                  <w:sz w:val="20"/>
                  <w:szCs w:val="20"/>
                </w:rPr>
                <w:delText>Cluster Group Name</w:delText>
              </w:r>
            </w:del>
          </w:p>
        </w:tc>
        <w:tc>
          <w:tcPr>
            <w:tcW w:w="2149" w:type="dxa"/>
            <w:tcBorders>
              <w:top w:val="nil"/>
              <w:left w:val="nil"/>
              <w:bottom w:val="single" w:sz="4" w:space="0" w:color="auto"/>
              <w:right w:val="nil"/>
            </w:tcBorders>
            <w:shd w:val="clear" w:color="auto" w:fill="auto"/>
            <w:noWrap/>
            <w:vAlign w:val="center"/>
            <w:hideMark/>
          </w:tcPr>
          <w:p w14:paraId="2C08533A" w14:textId="77777777" w:rsidR="002605CE" w:rsidRPr="002605CE" w:rsidDel="00C51C7D" w:rsidRDefault="002605CE" w:rsidP="002605CE">
            <w:pPr>
              <w:spacing w:after="0" w:line="240" w:lineRule="auto"/>
              <w:jc w:val="center"/>
              <w:rPr>
                <w:del w:id="1521" w:author="Lane, Stefanie" w:date="2023-07-26T11:06:00Z"/>
                <w:rFonts w:ascii="Calibri" w:eastAsia="Times New Roman" w:hAnsi="Calibri" w:cs="Calibri"/>
                <w:color w:val="000000"/>
                <w:sz w:val="20"/>
                <w:szCs w:val="20"/>
              </w:rPr>
            </w:pPr>
            <w:del w:id="1522" w:author="Lane, Stefanie" w:date="2023-07-26T11:06:00Z">
              <w:r w:rsidRPr="002605CE" w:rsidDel="00C51C7D">
                <w:rPr>
                  <w:rFonts w:ascii="Calibri" w:eastAsia="Times New Roman" w:hAnsi="Calibri" w:cs="Calibri"/>
                  <w:color w:val="000000"/>
                  <w:sz w:val="20"/>
                  <w:szCs w:val="20"/>
                </w:rPr>
                <w:delText>Species</w:delText>
              </w:r>
            </w:del>
          </w:p>
        </w:tc>
        <w:tc>
          <w:tcPr>
            <w:tcW w:w="810" w:type="dxa"/>
            <w:tcBorders>
              <w:top w:val="nil"/>
              <w:left w:val="nil"/>
              <w:bottom w:val="single" w:sz="4" w:space="0" w:color="auto"/>
              <w:right w:val="nil"/>
            </w:tcBorders>
            <w:shd w:val="clear" w:color="auto" w:fill="auto"/>
            <w:noWrap/>
            <w:vAlign w:val="center"/>
            <w:hideMark/>
          </w:tcPr>
          <w:p w14:paraId="566DB009" w14:textId="77777777" w:rsidR="002605CE" w:rsidRPr="002605CE" w:rsidDel="00C51C7D" w:rsidRDefault="002605CE" w:rsidP="002605CE">
            <w:pPr>
              <w:spacing w:after="0" w:line="240" w:lineRule="auto"/>
              <w:jc w:val="center"/>
              <w:rPr>
                <w:del w:id="1523" w:author="Lane, Stefanie" w:date="2023-07-26T11:06:00Z"/>
                <w:rFonts w:ascii="Calibri" w:eastAsia="Times New Roman" w:hAnsi="Calibri" w:cs="Calibri"/>
                <w:color w:val="000000"/>
                <w:sz w:val="20"/>
                <w:szCs w:val="20"/>
              </w:rPr>
            </w:pPr>
            <w:del w:id="1524" w:author="Lane, Stefanie" w:date="2023-07-26T11:06:00Z">
              <w:r w:rsidRPr="002605CE" w:rsidDel="00C51C7D">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9072C8D" w14:textId="77777777" w:rsidR="002605CE" w:rsidRPr="002605CE" w:rsidDel="00C51C7D" w:rsidRDefault="002605CE" w:rsidP="002605CE">
            <w:pPr>
              <w:spacing w:after="0" w:line="240" w:lineRule="auto"/>
              <w:jc w:val="center"/>
              <w:rPr>
                <w:del w:id="1525" w:author="Lane, Stefanie" w:date="2023-07-26T11:06: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3344EA8D" w14:textId="77777777" w:rsidR="002605CE" w:rsidRPr="002605CE" w:rsidDel="00C51C7D" w:rsidRDefault="002605CE" w:rsidP="002605CE">
            <w:pPr>
              <w:spacing w:after="0" w:line="240" w:lineRule="auto"/>
              <w:jc w:val="center"/>
              <w:rPr>
                <w:del w:id="1526" w:author="Lane, Stefanie" w:date="2023-07-26T11:06:00Z"/>
                <w:rFonts w:ascii="Calibri" w:eastAsia="Times New Roman" w:hAnsi="Calibri" w:cs="Calibri"/>
                <w:color w:val="000000"/>
                <w:sz w:val="20"/>
                <w:szCs w:val="20"/>
              </w:rPr>
            </w:pPr>
            <w:del w:id="1527" w:author="Lane, Stefanie" w:date="2023-07-26T11:06:00Z">
              <w:r w:rsidRPr="002605CE" w:rsidDel="00C51C7D">
                <w:rPr>
                  <w:rFonts w:ascii="Calibri" w:eastAsia="Times New Roman" w:hAnsi="Calibri" w:cs="Calibri"/>
                  <w:color w:val="000000"/>
                  <w:sz w:val="20"/>
                  <w:szCs w:val="20"/>
                </w:rPr>
                <w:delText>Species</w:delText>
              </w:r>
            </w:del>
          </w:p>
        </w:tc>
        <w:tc>
          <w:tcPr>
            <w:tcW w:w="751" w:type="dxa"/>
            <w:tcBorders>
              <w:top w:val="nil"/>
              <w:left w:val="nil"/>
              <w:bottom w:val="single" w:sz="4" w:space="0" w:color="auto"/>
              <w:right w:val="nil"/>
            </w:tcBorders>
            <w:shd w:val="clear" w:color="auto" w:fill="auto"/>
            <w:noWrap/>
            <w:vAlign w:val="center"/>
            <w:hideMark/>
          </w:tcPr>
          <w:p w14:paraId="75E6E814" w14:textId="77777777" w:rsidR="002605CE" w:rsidRPr="002605CE" w:rsidDel="00C51C7D" w:rsidRDefault="002605CE" w:rsidP="002605CE">
            <w:pPr>
              <w:spacing w:after="0" w:line="240" w:lineRule="auto"/>
              <w:jc w:val="center"/>
              <w:rPr>
                <w:del w:id="1528" w:author="Lane, Stefanie" w:date="2023-07-26T11:06:00Z"/>
                <w:rFonts w:ascii="Calibri" w:eastAsia="Times New Roman" w:hAnsi="Calibri" w:cs="Calibri"/>
                <w:color w:val="000000"/>
                <w:sz w:val="20"/>
                <w:szCs w:val="20"/>
              </w:rPr>
            </w:pPr>
            <w:del w:id="1529" w:author="Lane, Stefanie" w:date="2023-07-26T11:06:00Z">
              <w:r w:rsidRPr="002605CE" w:rsidDel="00C51C7D">
                <w:rPr>
                  <w:rFonts w:ascii="Calibri" w:eastAsia="Times New Roman" w:hAnsi="Calibri" w:cs="Calibri"/>
                  <w:color w:val="000000"/>
                  <w:sz w:val="20"/>
                  <w:szCs w:val="20"/>
                </w:rPr>
                <w:delText>p-value</w:delText>
              </w:r>
            </w:del>
          </w:p>
        </w:tc>
        <w:tc>
          <w:tcPr>
            <w:tcW w:w="262" w:type="dxa"/>
            <w:tcBorders>
              <w:top w:val="nil"/>
              <w:left w:val="nil"/>
              <w:bottom w:val="nil"/>
              <w:right w:val="nil"/>
            </w:tcBorders>
            <w:shd w:val="clear" w:color="auto" w:fill="auto"/>
            <w:noWrap/>
            <w:vAlign w:val="center"/>
            <w:hideMark/>
          </w:tcPr>
          <w:p w14:paraId="366244B2" w14:textId="77777777" w:rsidR="002605CE" w:rsidRPr="002605CE" w:rsidDel="00C51C7D" w:rsidRDefault="002605CE" w:rsidP="002605CE">
            <w:pPr>
              <w:spacing w:after="0" w:line="240" w:lineRule="auto"/>
              <w:jc w:val="center"/>
              <w:rPr>
                <w:del w:id="1530" w:author="Lane, Stefanie" w:date="2023-07-26T11:06: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72F23D33" w14:textId="77777777" w:rsidR="002605CE" w:rsidRPr="002605CE" w:rsidDel="00C51C7D" w:rsidRDefault="002605CE" w:rsidP="002605CE">
            <w:pPr>
              <w:spacing w:after="0" w:line="240" w:lineRule="auto"/>
              <w:jc w:val="center"/>
              <w:rPr>
                <w:del w:id="1531" w:author="Lane, Stefanie" w:date="2023-07-26T11:06:00Z"/>
                <w:rFonts w:ascii="Calibri" w:eastAsia="Times New Roman" w:hAnsi="Calibri" w:cs="Calibri"/>
                <w:color w:val="000000"/>
                <w:sz w:val="20"/>
                <w:szCs w:val="20"/>
              </w:rPr>
            </w:pPr>
            <w:del w:id="1532" w:author="Lane, Stefanie" w:date="2023-07-26T11:06:00Z">
              <w:r w:rsidRPr="002605CE" w:rsidDel="00C51C7D">
                <w:rPr>
                  <w:rFonts w:ascii="Calibri" w:eastAsia="Times New Roman" w:hAnsi="Calibri" w:cs="Calibri"/>
                  <w:color w:val="000000"/>
                  <w:sz w:val="20"/>
                  <w:szCs w:val="20"/>
                </w:rPr>
                <w:delText>Species</w:delText>
              </w:r>
            </w:del>
          </w:p>
        </w:tc>
        <w:tc>
          <w:tcPr>
            <w:tcW w:w="881" w:type="dxa"/>
            <w:tcBorders>
              <w:top w:val="nil"/>
              <w:left w:val="nil"/>
              <w:bottom w:val="single" w:sz="4" w:space="0" w:color="auto"/>
              <w:right w:val="nil"/>
            </w:tcBorders>
            <w:shd w:val="clear" w:color="auto" w:fill="auto"/>
            <w:noWrap/>
            <w:vAlign w:val="center"/>
            <w:hideMark/>
          </w:tcPr>
          <w:p w14:paraId="5222B3E1" w14:textId="77777777" w:rsidR="002605CE" w:rsidRPr="002605CE" w:rsidDel="00C51C7D" w:rsidRDefault="002605CE" w:rsidP="002605CE">
            <w:pPr>
              <w:spacing w:after="0" w:line="240" w:lineRule="auto"/>
              <w:jc w:val="center"/>
              <w:rPr>
                <w:del w:id="1533" w:author="Lane, Stefanie" w:date="2023-07-26T11:06:00Z"/>
                <w:rFonts w:ascii="Calibri" w:eastAsia="Times New Roman" w:hAnsi="Calibri" w:cs="Calibri"/>
                <w:color w:val="000000"/>
                <w:sz w:val="20"/>
                <w:szCs w:val="20"/>
              </w:rPr>
            </w:pPr>
            <w:del w:id="1534" w:author="Lane, Stefanie" w:date="2023-07-26T11:06:00Z">
              <w:r w:rsidRPr="002605CE" w:rsidDel="00C51C7D">
                <w:rPr>
                  <w:rFonts w:ascii="Calibri" w:eastAsia="Times New Roman" w:hAnsi="Calibri" w:cs="Calibri"/>
                  <w:color w:val="000000"/>
                  <w:sz w:val="20"/>
                  <w:szCs w:val="20"/>
                </w:rPr>
                <w:delText>p-value</w:delText>
              </w:r>
            </w:del>
          </w:p>
        </w:tc>
      </w:tr>
      <w:tr w:rsidR="002605CE" w:rsidRPr="002605CE" w:rsidDel="00C51C7D" w14:paraId="7CBF9BEE" w14:textId="77777777" w:rsidTr="002605CE">
        <w:trPr>
          <w:divId w:val="39592375"/>
          <w:trHeight w:val="270"/>
          <w:del w:id="1535" w:author="Lane, Stefanie" w:date="2023-07-26T11:06:00Z"/>
        </w:trPr>
        <w:tc>
          <w:tcPr>
            <w:tcW w:w="1091" w:type="dxa"/>
            <w:tcBorders>
              <w:top w:val="nil"/>
              <w:left w:val="nil"/>
              <w:bottom w:val="nil"/>
              <w:right w:val="nil"/>
            </w:tcBorders>
            <w:shd w:val="clear" w:color="auto" w:fill="auto"/>
            <w:vAlign w:val="bottom"/>
            <w:hideMark/>
          </w:tcPr>
          <w:p w14:paraId="0DB12F2A" w14:textId="77777777" w:rsidR="002605CE" w:rsidRPr="002605CE" w:rsidDel="00C51C7D" w:rsidRDefault="002605CE" w:rsidP="002605CE">
            <w:pPr>
              <w:spacing w:after="0" w:line="240" w:lineRule="auto"/>
              <w:jc w:val="center"/>
              <w:rPr>
                <w:del w:id="1536"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16B1614" w14:textId="77777777" w:rsidR="002605CE" w:rsidRPr="002605CE" w:rsidDel="00C51C7D" w:rsidRDefault="002605CE" w:rsidP="002605CE">
            <w:pPr>
              <w:spacing w:after="0" w:line="240" w:lineRule="auto"/>
              <w:rPr>
                <w:del w:id="1537"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643AE377" w14:textId="77777777" w:rsidR="002605CE" w:rsidRPr="002605CE" w:rsidDel="00C51C7D" w:rsidRDefault="002605CE" w:rsidP="002605CE">
            <w:pPr>
              <w:spacing w:after="0" w:line="240" w:lineRule="auto"/>
              <w:rPr>
                <w:del w:id="1538"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2354324" w14:textId="77777777" w:rsidR="002605CE" w:rsidRPr="002605CE" w:rsidDel="00C51C7D" w:rsidRDefault="002605CE" w:rsidP="002605CE">
            <w:pPr>
              <w:spacing w:after="0" w:line="240" w:lineRule="auto"/>
              <w:jc w:val="center"/>
              <w:rPr>
                <w:del w:id="1539"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05DA009" w14:textId="77777777" w:rsidR="002605CE" w:rsidRPr="002605CE" w:rsidDel="00C51C7D" w:rsidRDefault="002605CE" w:rsidP="002605CE">
            <w:pPr>
              <w:spacing w:after="0" w:line="240" w:lineRule="auto"/>
              <w:rPr>
                <w:del w:id="1540"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72D13895" w14:textId="77777777" w:rsidR="002605CE" w:rsidRPr="002605CE" w:rsidDel="00C51C7D" w:rsidRDefault="002605CE" w:rsidP="002605CE">
            <w:pPr>
              <w:spacing w:after="0" w:line="240" w:lineRule="auto"/>
              <w:rPr>
                <w:del w:id="1541"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F7498A0" w14:textId="77777777" w:rsidR="002605CE" w:rsidRPr="002605CE" w:rsidDel="00C51C7D" w:rsidRDefault="002605CE" w:rsidP="002605CE">
            <w:pPr>
              <w:spacing w:after="0" w:line="240" w:lineRule="auto"/>
              <w:jc w:val="center"/>
              <w:rPr>
                <w:del w:id="1542"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7100C91" w14:textId="77777777" w:rsidR="002605CE" w:rsidRPr="002605CE" w:rsidDel="00C51C7D" w:rsidRDefault="002605CE" w:rsidP="002605CE">
            <w:pPr>
              <w:spacing w:after="0" w:line="240" w:lineRule="auto"/>
              <w:rPr>
                <w:del w:id="1543"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DBED35E" w14:textId="77777777" w:rsidR="002605CE" w:rsidRPr="002605CE" w:rsidDel="00C51C7D" w:rsidRDefault="002605CE" w:rsidP="002605CE">
            <w:pPr>
              <w:spacing w:after="0" w:line="240" w:lineRule="auto"/>
              <w:rPr>
                <w:del w:id="1544" w:author="Lane, Stefanie" w:date="2023-07-26T11:06:00Z"/>
                <w:rFonts w:ascii="Times New Roman" w:eastAsia="Times New Roman" w:hAnsi="Times New Roman" w:cs="Times New Roman"/>
                <w:sz w:val="20"/>
                <w:szCs w:val="20"/>
              </w:rPr>
            </w:pPr>
          </w:p>
        </w:tc>
      </w:tr>
      <w:tr w:rsidR="002605CE" w:rsidRPr="002605CE" w:rsidDel="00C51C7D" w14:paraId="7FFF5202" w14:textId="77777777" w:rsidTr="002605CE">
        <w:trPr>
          <w:divId w:val="39592375"/>
          <w:trHeight w:val="260"/>
          <w:del w:id="1545"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DCDF10C" w14:textId="77777777" w:rsidR="002605CE" w:rsidRPr="002605CE" w:rsidDel="00C51C7D" w:rsidRDefault="002605CE" w:rsidP="002605CE">
            <w:pPr>
              <w:spacing w:after="0" w:line="240" w:lineRule="auto"/>
              <w:jc w:val="center"/>
              <w:rPr>
                <w:del w:id="1546" w:author="Lane, Stefanie" w:date="2023-07-26T11:06:00Z"/>
                <w:rFonts w:ascii="Calibri" w:eastAsia="Times New Roman" w:hAnsi="Calibri" w:cs="Calibri"/>
                <w:color w:val="000000"/>
                <w:sz w:val="20"/>
                <w:szCs w:val="20"/>
              </w:rPr>
            </w:pPr>
            <w:del w:id="1547" w:author="Lane, Stefanie" w:date="2023-07-26T11:06:00Z">
              <w:r w:rsidRPr="002605CE" w:rsidDel="00C51C7D">
                <w:rPr>
                  <w:rFonts w:ascii="Calibri" w:eastAsia="Times New Roman" w:hAnsi="Calibri" w:cs="Calibri"/>
                  <w:color w:val="000000"/>
                  <w:sz w:val="20"/>
                  <w:szCs w:val="20"/>
                </w:rPr>
                <w:delText>"Sedge"</w:delText>
              </w:r>
            </w:del>
          </w:p>
        </w:tc>
        <w:tc>
          <w:tcPr>
            <w:tcW w:w="2149" w:type="dxa"/>
            <w:tcBorders>
              <w:top w:val="single" w:sz="8" w:space="0" w:color="auto"/>
              <w:left w:val="nil"/>
              <w:bottom w:val="nil"/>
              <w:right w:val="nil"/>
            </w:tcBorders>
            <w:shd w:val="clear" w:color="auto" w:fill="auto"/>
            <w:noWrap/>
            <w:vAlign w:val="bottom"/>
            <w:hideMark/>
          </w:tcPr>
          <w:p w14:paraId="40A52F4D" w14:textId="77777777" w:rsidR="002605CE" w:rsidRPr="002605CE" w:rsidDel="00C51C7D" w:rsidRDefault="002605CE" w:rsidP="002605CE">
            <w:pPr>
              <w:spacing w:after="0" w:line="240" w:lineRule="auto"/>
              <w:rPr>
                <w:del w:id="1548" w:author="Lane, Stefanie" w:date="2023-07-26T11:06:00Z"/>
                <w:rFonts w:ascii="Calibri" w:eastAsia="Times New Roman" w:hAnsi="Calibri" w:cs="Calibri"/>
                <w:i/>
                <w:iCs/>
                <w:color w:val="000000"/>
                <w:sz w:val="20"/>
                <w:szCs w:val="20"/>
              </w:rPr>
            </w:pPr>
            <w:del w:id="1549" w:author="Lane, Stefanie" w:date="2023-07-26T11:06:00Z">
              <w:r w:rsidRPr="002605CE" w:rsidDel="00C51C7D">
                <w:rPr>
                  <w:rFonts w:ascii="Calibri" w:eastAsia="Times New Roman" w:hAnsi="Calibri" w:cs="Calibri"/>
                  <w:i/>
                  <w:iCs/>
                  <w:color w:val="000000"/>
                  <w:sz w:val="20"/>
                  <w:szCs w:val="20"/>
                </w:rPr>
                <w:delText>Carex lyngbyei</w:delText>
              </w:r>
            </w:del>
          </w:p>
        </w:tc>
        <w:tc>
          <w:tcPr>
            <w:tcW w:w="810" w:type="dxa"/>
            <w:tcBorders>
              <w:top w:val="single" w:sz="8" w:space="0" w:color="auto"/>
              <w:left w:val="nil"/>
              <w:bottom w:val="single" w:sz="4" w:space="0" w:color="auto"/>
              <w:right w:val="nil"/>
            </w:tcBorders>
            <w:shd w:val="clear" w:color="auto" w:fill="auto"/>
            <w:noWrap/>
            <w:vAlign w:val="bottom"/>
            <w:hideMark/>
          </w:tcPr>
          <w:p w14:paraId="1C1483ED" w14:textId="77777777" w:rsidR="002605CE" w:rsidRPr="002605CE" w:rsidDel="00C51C7D" w:rsidRDefault="002605CE" w:rsidP="002605CE">
            <w:pPr>
              <w:spacing w:after="0" w:line="240" w:lineRule="auto"/>
              <w:jc w:val="center"/>
              <w:rPr>
                <w:del w:id="1550" w:author="Lane, Stefanie" w:date="2023-07-26T11:06:00Z"/>
                <w:rFonts w:ascii="Calibri" w:eastAsia="Times New Roman" w:hAnsi="Calibri" w:cs="Calibri"/>
                <w:color w:val="000000"/>
                <w:sz w:val="20"/>
                <w:szCs w:val="20"/>
              </w:rPr>
            </w:pPr>
            <w:del w:id="155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5A15E49A" w14:textId="77777777" w:rsidR="002605CE" w:rsidRPr="002605CE" w:rsidDel="00C51C7D" w:rsidRDefault="002605CE" w:rsidP="002605CE">
            <w:pPr>
              <w:spacing w:after="0" w:line="240" w:lineRule="auto"/>
              <w:rPr>
                <w:del w:id="1552" w:author="Lane, Stefanie" w:date="2023-07-26T11:06:00Z"/>
                <w:rFonts w:ascii="Calibri" w:eastAsia="Times New Roman" w:hAnsi="Calibri" w:cs="Calibri"/>
                <w:color w:val="000000"/>
                <w:sz w:val="20"/>
                <w:szCs w:val="20"/>
              </w:rPr>
            </w:pPr>
            <w:del w:id="1553"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4EFC90E" w14:textId="77777777" w:rsidR="002605CE" w:rsidRPr="002605CE" w:rsidDel="00C51C7D" w:rsidRDefault="002605CE" w:rsidP="002605CE">
            <w:pPr>
              <w:spacing w:after="0" w:line="240" w:lineRule="auto"/>
              <w:rPr>
                <w:del w:id="1554" w:author="Lane, Stefanie" w:date="2023-07-26T11:06:00Z"/>
                <w:rFonts w:ascii="Calibri" w:eastAsia="Times New Roman" w:hAnsi="Calibri" w:cs="Calibri"/>
                <w:i/>
                <w:iCs/>
                <w:color w:val="000000"/>
                <w:sz w:val="20"/>
                <w:szCs w:val="20"/>
              </w:rPr>
            </w:pPr>
            <w:del w:id="1555" w:author="Lane, Stefanie" w:date="2023-07-26T11:06:00Z">
              <w:r w:rsidRPr="002605CE" w:rsidDel="00C51C7D">
                <w:rPr>
                  <w:rFonts w:ascii="Calibri" w:eastAsia="Times New Roman" w:hAnsi="Calibri" w:cs="Calibri"/>
                  <w:i/>
                  <w:iCs/>
                  <w:color w:val="000000"/>
                  <w:sz w:val="20"/>
                  <w:szCs w:val="20"/>
                </w:rPr>
                <w:delText>Carex lyngbyei</w:delText>
              </w:r>
            </w:del>
          </w:p>
        </w:tc>
        <w:tc>
          <w:tcPr>
            <w:tcW w:w="751" w:type="dxa"/>
            <w:tcBorders>
              <w:top w:val="single" w:sz="8" w:space="0" w:color="auto"/>
              <w:left w:val="nil"/>
              <w:bottom w:val="nil"/>
              <w:right w:val="nil"/>
            </w:tcBorders>
            <w:shd w:val="clear" w:color="auto" w:fill="auto"/>
            <w:noWrap/>
            <w:vAlign w:val="bottom"/>
            <w:hideMark/>
          </w:tcPr>
          <w:p w14:paraId="4E00E125" w14:textId="77777777" w:rsidR="002605CE" w:rsidRPr="002605CE" w:rsidDel="00C51C7D" w:rsidRDefault="002605CE" w:rsidP="002605CE">
            <w:pPr>
              <w:spacing w:after="0" w:line="240" w:lineRule="auto"/>
              <w:jc w:val="center"/>
              <w:rPr>
                <w:del w:id="1556" w:author="Lane, Stefanie" w:date="2023-07-26T11:06:00Z"/>
                <w:rFonts w:ascii="Calibri" w:eastAsia="Times New Roman" w:hAnsi="Calibri" w:cs="Calibri"/>
                <w:color w:val="000000"/>
                <w:sz w:val="20"/>
                <w:szCs w:val="20"/>
              </w:rPr>
            </w:pPr>
            <w:del w:id="1557"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12CA3816" w14:textId="77777777" w:rsidR="002605CE" w:rsidRPr="002605CE" w:rsidDel="00C51C7D" w:rsidRDefault="002605CE" w:rsidP="002605CE">
            <w:pPr>
              <w:spacing w:after="0" w:line="240" w:lineRule="auto"/>
              <w:rPr>
                <w:del w:id="1558" w:author="Lane, Stefanie" w:date="2023-07-26T11:06:00Z"/>
                <w:rFonts w:ascii="Calibri" w:eastAsia="Times New Roman" w:hAnsi="Calibri" w:cs="Calibri"/>
                <w:color w:val="000000"/>
                <w:sz w:val="20"/>
                <w:szCs w:val="20"/>
              </w:rPr>
            </w:pPr>
            <w:del w:id="1559"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72D67031" w14:textId="77777777" w:rsidR="002605CE" w:rsidRPr="002605CE" w:rsidDel="00C51C7D" w:rsidRDefault="002605CE" w:rsidP="002605CE">
            <w:pPr>
              <w:spacing w:after="0" w:line="240" w:lineRule="auto"/>
              <w:rPr>
                <w:del w:id="1560" w:author="Lane, Stefanie" w:date="2023-07-26T11:06:00Z"/>
                <w:rFonts w:ascii="Calibri" w:eastAsia="Times New Roman" w:hAnsi="Calibri" w:cs="Calibri"/>
                <w:i/>
                <w:iCs/>
                <w:color w:val="000000"/>
                <w:sz w:val="20"/>
                <w:szCs w:val="20"/>
              </w:rPr>
            </w:pPr>
            <w:del w:id="1561" w:author="Lane, Stefanie" w:date="2023-07-26T11:06:00Z">
              <w:r w:rsidRPr="002605CE" w:rsidDel="00C51C7D">
                <w:rPr>
                  <w:rFonts w:ascii="Calibri" w:eastAsia="Times New Roman" w:hAnsi="Calibri" w:cs="Calibri"/>
                  <w:i/>
                  <w:iCs/>
                  <w:color w:val="000000"/>
                  <w:sz w:val="20"/>
                  <w:szCs w:val="20"/>
                </w:rPr>
                <w:delText>Carex lyngbyei</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79AFD97" w14:textId="77777777" w:rsidR="002605CE" w:rsidRPr="002605CE" w:rsidDel="00C51C7D" w:rsidRDefault="002605CE" w:rsidP="002605CE">
            <w:pPr>
              <w:spacing w:after="0" w:line="240" w:lineRule="auto"/>
              <w:jc w:val="center"/>
              <w:rPr>
                <w:del w:id="1562" w:author="Lane, Stefanie" w:date="2023-07-26T11:06:00Z"/>
                <w:rFonts w:ascii="Calibri" w:eastAsia="Times New Roman" w:hAnsi="Calibri" w:cs="Calibri"/>
                <w:color w:val="000000"/>
                <w:sz w:val="20"/>
                <w:szCs w:val="20"/>
              </w:rPr>
            </w:pPr>
            <w:del w:id="156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63D3C27" w14:textId="77777777" w:rsidTr="002605CE">
        <w:trPr>
          <w:divId w:val="39592375"/>
          <w:trHeight w:val="260"/>
          <w:del w:id="156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0FA13DC" w14:textId="77777777" w:rsidR="002605CE" w:rsidRPr="002605CE" w:rsidDel="00C51C7D" w:rsidRDefault="002605CE" w:rsidP="002605CE">
            <w:pPr>
              <w:spacing w:after="0" w:line="240" w:lineRule="auto"/>
              <w:rPr>
                <w:del w:id="1565"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4D89F97" w14:textId="77777777" w:rsidR="002605CE" w:rsidRPr="002605CE" w:rsidDel="00C51C7D" w:rsidRDefault="002605CE" w:rsidP="002605CE">
            <w:pPr>
              <w:spacing w:after="0" w:line="240" w:lineRule="auto"/>
              <w:rPr>
                <w:del w:id="1566" w:author="Lane, Stefanie" w:date="2023-07-26T11:06:00Z"/>
                <w:rFonts w:ascii="Calibri" w:eastAsia="Times New Roman" w:hAnsi="Calibri" w:cs="Calibri"/>
                <w:i/>
                <w:iCs/>
                <w:color w:val="000000"/>
                <w:sz w:val="20"/>
                <w:szCs w:val="20"/>
              </w:rPr>
            </w:pPr>
            <w:del w:id="1567" w:author="Lane, Stefanie" w:date="2023-07-26T11:06:00Z">
              <w:r w:rsidRPr="002605CE" w:rsidDel="00C51C7D">
                <w:rPr>
                  <w:rFonts w:ascii="Calibri" w:eastAsia="Times New Roman" w:hAnsi="Calibri" w:cs="Calibri"/>
                  <w:i/>
                  <w:iCs/>
                  <w:color w:val="000000"/>
                  <w:sz w:val="20"/>
                  <w:szCs w:val="20"/>
                </w:rPr>
                <w:delText>Sagittaria latifolia</w:delText>
              </w:r>
            </w:del>
          </w:p>
        </w:tc>
        <w:tc>
          <w:tcPr>
            <w:tcW w:w="810" w:type="dxa"/>
            <w:tcBorders>
              <w:top w:val="nil"/>
              <w:left w:val="nil"/>
              <w:bottom w:val="single" w:sz="4" w:space="0" w:color="auto"/>
              <w:right w:val="nil"/>
            </w:tcBorders>
            <w:shd w:val="clear" w:color="auto" w:fill="auto"/>
            <w:noWrap/>
            <w:vAlign w:val="bottom"/>
            <w:hideMark/>
          </w:tcPr>
          <w:p w14:paraId="556F0DF7" w14:textId="77777777" w:rsidR="002605CE" w:rsidRPr="002605CE" w:rsidDel="00C51C7D" w:rsidRDefault="002605CE" w:rsidP="002605CE">
            <w:pPr>
              <w:spacing w:after="0" w:line="240" w:lineRule="auto"/>
              <w:jc w:val="center"/>
              <w:rPr>
                <w:del w:id="1568" w:author="Lane, Stefanie" w:date="2023-07-26T11:06:00Z"/>
                <w:rFonts w:ascii="Calibri" w:eastAsia="Times New Roman" w:hAnsi="Calibri" w:cs="Calibri"/>
                <w:color w:val="000000"/>
                <w:sz w:val="20"/>
                <w:szCs w:val="20"/>
              </w:rPr>
            </w:pPr>
            <w:del w:id="1569"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2077A538" w14:textId="77777777" w:rsidR="002605CE" w:rsidRPr="002605CE" w:rsidDel="00C51C7D" w:rsidRDefault="002605CE" w:rsidP="002605CE">
            <w:pPr>
              <w:spacing w:after="0" w:line="240" w:lineRule="auto"/>
              <w:jc w:val="center"/>
              <w:rPr>
                <w:del w:id="1570"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90A2778" w14:textId="77777777" w:rsidR="002605CE" w:rsidRPr="002605CE" w:rsidDel="00C51C7D" w:rsidRDefault="002605CE" w:rsidP="002605CE">
            <w:pPr>
              <w:spacing w:after="0" w:line="240" w:lineRule="auto"/>
              <w:rPr>
                <w:del w:id="1571" w:author="Lane, Stefanie" w:date="2023-07-26T11:06:00Z"/>
                <w:rFonts w:ascii="Calibri" w:eastAsia="Times New Roman" w:hAnsi="Calibri" w:cs="Calibri"/>
                <w:i/>
                <w:iCs/>
                <w:color w:val="000000"/>
                <w:sz w:val="20"/>
                <w:szCs w:val="20"/>
              </w:rPr>
            </w:pPr>
            <w:del w:id="1572" w:author="Lane, Stefanie" w:date="2023-07-26T11:06:00Z">
              <w:r w:rsidRPr="002605CE" w:rsidDel="00C51C7D">
                <w:rPr>
                  <w:rFonts w:ascii="Calibri" w:eastAsia="Times New Roman" w:hAnsi="Calibri" w:cs="Calibri"/>
                  <w:i/>
                  <w:iCs/>
                  <w:color w:val="000000"/>
                  <w:sz w:val="20"/>
                  <w:szCs w:val="20"/>
                </w:rPr>
                <w:delText>Impatiens capensis</w:delText>
              </w:r>
            </w:del>
          </w:p>
        </w:tc>
        <w:tc>
          <w:tcPr>
            <w:tcW w:w="751" w:type="dxa"/>
            <w:tcBorders>
              <w:top w:val="single" w:sz="4" w:space="0" w:color="auto"/>
              <w:left w:val="nil"/>
              <w:bottom w:val="single" w:sz="4" w:space="0" w:color="auto"/>
              <w:right w:val="nil"/>
            </w:tcBorders>
            <w:shd w:val="clear" w:color="auto" w:fill="auto"/>
            <w:noWrap/>
            <w:vAlign w:val="bottom"/>
            <w:hideMark/>
          </w:tcPr>
          <w:p w14:paraId="0598DD12" w14:textId="77777777" w:rsidR="002605CE" w:rsidRPr="002605CE" w:rsidDel="00C51C7D" w:rsidRDefault="002605CE" w:rsidP="002605CE">
            <w:pPr>
              <w:spacing w:after="0" w:line="240" w:lineRule="auto"/>
              <w:jc w:val="center"/>
              <w:rPr>
                <w:del w:id="1573" w:author="Lane, Stefanie" w:date="2023-07-26T11:06:00Z"/>
                <w:rFonts w:ascii="Calibri" w:eastAsia="Times New Roman" w:hAnsi="Calibri" w:cs="Calibri"/>
                <w:color w:val="000000"/>
                <w:sz w:val="20"/>
                <w:szCs w:val="20"/>
              </w:rPr>
            </w:pPr>
            <w:del w:id="1574" w:author="Lane, Stefanie" w:date="2023-07-26T11:06:00Z">
              <w:r w:rsidRPr="002605CE" w:rsidDel="00C51C7D">
                <w:rPr>
                  <w:rFonts w:ascii="Calibri" w:eastAsia="Times New Roman" w:hAnsi="Calibri" w:cs="Calibri"/>
                  <w:color w:val="000000"/>
                  <w:sz w:val="20"/>
                  <w:szCs w:val="20"/>
                </w:rPr>
                <w:delText>0.01</w:delText>
              </w:r>
            </w:del>
          </w:p>
        </w:tc>
        <w:tc>
          <w:tcPr>
            <w:tcW w:w="262" w:type="dxa"/>
            <w:tcBorders>
              <w:top w:val="nil"/>
              <w:left w:val="nil"/>
              <w:bottom w:val="nil"/>
              <w:right w:val="nil"/>
            </w:tcBorders>
            <w:shd w:val="clear" w:color="auto" w:fill="auto"/>
            <w:noWrap/>
            <w:vAlign w:val="bottom"/>
            <w:hideMark/>
          </w:tcPr>
          <w:p w14:paraId="5465B109" w14:textId="77777777" w:rsidR="002605CE" w:rsidRPr="002605CE" w:rsidDel="00C51C7D" w:rsidRDefault="002605CE" w:rsidP="002605CE">
            <w:pPr>
              <w:spacing w:after="0" w:line="240" w:lineRule="auto"/>
              <w:jc w:val="center"/>
              <w:rPr>
                <w:del w:id="1575"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C459AA2" w14:textId="77777777" w:rsidR="002605CE" w:rsidRPr="002605CE" w:rsidDel="00C51C7D" w:rsidRDefault="002605CE" w:rsidP="002605CE">
            <w:pPr>
              <w:spacing w:after="0" w:line="240" w:lineRule="auto"/>
              <w:rPr>
                <w:del w:id="1576"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54A160F" w14:textId="77777777" w:rsidR="002605CE" w:rsidRPr="002605CE" w:rsidDel="00C51C7D" w:rsidRDefault="002605CE" w:rsidP="002605CE">
            <w:pPr>
              <w:spacing w:after="0" w:line="240" w:lineRule="auto"/>
              <w:jc w:val="center"/>
              <w:rPr>
                <w:del w:id="1577" w:author="Lane, Stefanie" w:date="2023-07-26T11:06:00Z"/>
                <w:rFonts w:ascii="Calibri" w:eastAsia="Times New Roman" w:hAnsi="Calibri" w:cs="Calibri"/>
                <w:color w:val="000000"/>
                <w:sz w:val="20"/>
                <w:szCs w:val="20"/>
              </w:rPr>
            </w:pPr>
            <w:del w:id="1578"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4EFFBDE6" w14:textId="77777777" w:rsidTr="002605CE">
        <w:trPr>
          <w:divId w:val="39592375"/>
          <w:trHeight w:val="270"/>
          <w:del w:id="157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398400" w14:textId="77777777" w:rsidR="002605CE" w:rsidRPr="002605CE" w:rsidDel="00C51C7D" w:rsidRDefault="002605CE" w:rsidP="002605CE">
            <w:pPr>
              <w:spacing w:after="0" w:line="240" w:lineRule="auto"/>
              <w:rPr>
                <w:del w:id="1580"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4789DA0D" w14:textId="77777777" w:rsidR="002605CE" w:rsidRPr="002605CE" w:rsidDel="00C51C7D" w:rsidRDefault="002605CE" w:rsidP="002605CE">
            <w:pPr>
              <w:spacing w:after="0" w:line="240" w:lineRule="auto"/>
              <w:rPr>
                <w:del w:id="1581" w:author="Lane, Stefanie" w:date="2023-07-26T11:06:00Z"/>
                <w:rFonts w:ascii="Calibri" w:eastAsia="Times New Roman" w:hAnsi="Calibri" w:cs="Calibri"/>
                <w:i/>
                <w:iCs/>
                <w:color w:val="000000"/>
                <w:sz w:val="20"/>
                <w:szCs w:val="20"/>
              </w:rPr>
            </w:pPr>
            <w:del w:id="1582" w:author="Lane, Stefanie" w:date="2023-07-26T11:06:00Z">
              <w:r w:rsidRPr="002605CE" w:rsidDel="00C51C7D">
                <w:rPr>
                  <w:rFonts w:ascii="Calibri" w:eastAsia="Times New Roman" w:hAnsi="Calibri" w:cs="Calibri"/>
                  <w:i/>
                  <w:iCs/>
                  <w:color w:val="000000"/>
                  <w:sz w:val="20"/>
                  <w:szCs w:val="20"/>
                </w:rPr>
                <w:delText>Schoenoplectus tabernaemontani</w:delText>
              </w:r>
            </w:del>
          </w:p>
        </w:tc>
        <w:tc>
          <w:tcPr>
            <w:tcW w:w="810" w:type="dxa"/>
            <w:tcBorders>
              <w:top w:val="nil"/>
              <w:left w:val="nil"/>
              <w:bottom w:val="single" w:sz="8" w:space="0" w:color="auto"/>
              <w:right w:val="nil"/>
            </w:tcBorders>
            <w:shd w:val="clear" w:color="auto" w:fill="auto"/>
            <w:noWrap/>
            <w:vAlign w:val="bottom"/>
            <w:hideMark/>
          </w:tcPr>
          <w:p w14:paraId="0E7F0DB3" w14:textId="77777777" w:rsidR="002605CE" w:rsidRPr="002605CE" w:rsidDel="00C51C7D" w:rsidRDefault="002605CE" w:rsidP="002605CE">
            <w:pPr>
              <w:spacing w:after="0" w:line="240" w:lineRule="auto"/>
              <w:rPr>
                <w:del w:id="1583" w:author="Lane, Stefanie" w:date="2023-07-26T11:06:00Z"/>
                <w:rFonts w:ascii="Calibri" w:eastAsia="Times New Roman" w:hAnsi="Calibri" w:cs="Calibri"/>
                <w:color w:val="000000"/>
                <w:sz w:val="20"/>
                <w:szCs w:val="20"/>
              </w:rPr>
            </w:pPr>
            <w:del w:id="1584"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single" w:sz="8" w:space="0" w:color="auto"/>
              <w:right w:val="nil"/>
            </w:tcBorders>
            <w:shd w:val="clear" w:color="auto" w:fill="auto"/>
            <w:noWrap/>
            <w:vAlign w:val="bottom"/>
            <w:hideMark/>
          </w:tcPr>
          <w:p w14:paraId="3B3D51DC" w14:textId="77777777" w:rsidR="002605CE" w:rsidRPr="002605CE" w:rsidDel="00C51C7D" w:rsidRDefault="002605CE" w:rsidP="002605CE">
            <w:pPr>
              <w:spacing w:after="0" w:line="240" w:lineRule="auto"/>
              <w:rPr>
                <w:del w:id="1585" w:author="Lane, Stefanie" w:date="2023-07-26T11:06:00Z"/>
                <w:rFonts w:ascii="Calibri" w:eastAsia="Times New Roman" w:hAnsi="Calibri" w:cs="Calibri"/>
                <w:color w:val="000000"/>
                <w:sz w:val="20"/>
                <w:szCs w:val="20"/>
              </w:rPr>
            </w:pPr>
            <w:del w:id="158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A7A49DA" w14:textId="77777777" w:rsidR="002605CE" w:rsidRPr="002605CE" w:rsidDel="00C51C7D" w:rsidRDefault="002605CE" w:rsidP="002605CE">
            <w:pPr>
              <w:spacing w:after="0" w:line="240" w:lineRule="auto"/>
              <w:rPr>
                <w:del w:id="1587" w:author="Lane, Stefanie" w:date="2023-07-26T11:06:00Z"/>
                <w:rFonts w:ascii="Calibri" w:eastAsia="Times New Roman" w:hAnsi="Calibri" w:cs="Calibri"/>
                <w:i/>
                <w:iCs/>
                <w:color w:val="000000"/>
                <w:sz w:val="20"/>
                <w:szCs w:val="20"/>
              </w:rPr>
            </w:pPr>
            <w:del w:id="1588" w:author="Lane, Stefanie" w:date="2023-07-26T11:06:00Z">
              <w:r w:rsidRPr="002605CE" w:rsidDel="00C51C7D">
                <w:rPr>
                  <w:rFonts w:ascii="Calibri" w:eastAsia="Times New Roman" w:hAnsi="Calibri" w:cs="Calibri"/>
                  <w:i/>
                  <w:iCs/>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006FFD60" w14:textId="77777777" w:rsidR="002605CE" w:rsidRPr="002605CE" w:rsidDel="00C51C7D" w:rsidRDefault="002605CE" w:rsidP="002605CE">
            <w:pPr>
              <w:spacing w:after="0" w:line="240" w:lineRule="auto"/>
              <w:jc w:val="center"/>
              <w:rPr>
                <w:del w:id="1589" w:author="Lane, Stefanie" w:date="2023-07-26T11:06:00Z"/>
                <w:rFonts w:ascii="Calibri" w:eastAsia="Times New Roman" w:hAnsi="Calibri" w:cs="Calibri"/>
                <w:color w:val="000000"/>
                <w:sz w:val="20"/>
                <w:szCs w:val="20"/>
              </w:rPr>
            </w:pPr>
            <w:del w:id="1590"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635802CC" w14:textId="77777777" w:rsidR="002605CE" w:rsidRPr="002605CE" w:rsidDel="00C51C7D" w:rsidRDefault="002605CE" w:rsidP="002605CE">
            <w:pPr>
              <w:spacing w:after="0" w:line="240" w:lineRule="auto"/>
              <w:rPr>
                <w:del w:id="1591" w:author="Lane, Stefanie" w:date="2023-07-26T11:06:00Z"/>
                <w:rFonts w:ascii="Calibri" w:eastAsia="Times New Roman" w:hAnsi="Calibri" w:cs="Calibri"/>
                <w:color w:val="000000"/>
                <w:sz w:val="20"/>
                <w:szCs w:val="20"/>
              </w:rPr>
            </w:pPr>
            <w:del w:id="159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2702B6B" w14:textId="77777777" w:rsidR="002605CE" w:rsidRPr="002605CE" w:rsidDel="00C51C7D" w:rsidRDefault="002605CE" w:rsidP="002605CE">
            <w:pPr>
              <w:spacing w:after="0" w:line="240" w:lineRule="auto"/>
              <w:rPr>
                <w:del w:id="1593" w:author="Lane, Stefanie" w:date="2023-07-26T11:06:00Z"/>
                <w:rFonts w:ascii="Calibri" w:eastAsia="Times New Roman" w:hAnsi="Calibri" w:cs="Calibri"/>
                <w:i/>
                <w:iCs/>
                <w:color w:val="000000"/>
                <w:sz w:val="20"/>
                <w:szCs w:val="20"/>
              </w:rPr>
            </w:pPr>
            <w:del w:id="1594"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643E8EF8" w14:textId="77777777" w:rsidR="002605CE" w:rsidRPr="002605CE" w:rsidDel="00C51C7D" w:rsidRDefault="002605CE" w:rsidP="002605CE">
            <w:pPr>
              <w:spacing w:after="0" w:line="240" w:lineRule="auto"/>
              <w:jc w:val="center"/>
              <w:rPr>
                <w:del w:id="1595" w:author="Lane, Stefanie" w:date="2023-07-26T11:06:00Z"/>
                <w:rFonts w:ascii="Calibri" w:eastAsia="Times New Roman" w:hAnsi="Calibri" w:cs="Calibri"/>
                <w:color w:val="000000"/>
                <w:sz w:val="20"/>
                <w:szCs w:val="20"/>
              </w:rPr>
            </w:pPr>
            <w:del w:id="159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1A621CEA" w14:textId="77777777" w:rsidTr="002605CE">
        <w:trPr>
          <w:divId w:val="39592375"/>
          <w:trHeight w:val="270"/>
          <w:del w:id="1597" w:author="Lane, Stefanie" w:date="2023-07-26T11:06:00Z"/>
        </w:trPr>
        <w:tc>
          <w:tcPr>
            <w:tcW w:w="1091" w:type="dxa"/>
            <w:tcBorders>
              <w:top w:val="nil"/>
              <w:left w:val="nil"/>
              <w:bottom w:val="nil"/>
              <w:right w:val="nil"/>
            </w:tcBorders>
            <w:shd w:val="clear" w:color="auto" w:fill="auto"/>
            <w:vAlign w:val="bottom"/>
            <w:hideMark/>
          </w:tcPr>
          <w:p w14:paraId="4424F96B" w14:textId="77777777" w:rsidR="002605CE" w:rsidRPr="002605CE" w:rsidDel="00C51C7D" w:rsidRDefault="002605CE" w:rsidP="002605CE">
            <w:pPr>
              <w:spacing w:after="0" w:line="240" w:lineRule="auto"/>
              <w:jc w:val="center"/>
              <w:rPr>
                <w:del w:id="1598"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981680B" w14:textId="77777777" w:rsidR="002605CE" w:rsidRPr="002605CE" w:rsidDel="00C51C7D" w:rsidRDefault="002605CE" w:rsidP="002605CE">
            <w:pPr>
              <w:spacing w:after="0" w:line="240" w:lineRule="auto"/>
              <w:rPr>
                <w:del w:id="1599"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4815698" w14:textId="77777777" w:rsidR="002605CE" w:rsidRPr="002605CE" w:rsidDel="00C51C7D" w:rsidRDefault="002605CE" w:rsidP="002605CE">
            <w:pPr>
              <w:spacing w:after="0" w:line="240" w:lineRule="auto"/>
              <w:rPr>
                <w:del w:id="1600"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E3F4F1" w14:textId="77777777" w:rsidR="002605CE" w:rsidRPr="002605CE" w:rsidDel="00C51C7D" w:rsidRDefault="002605CE" w:rsidP="002605CE">
            <w:pPr>
              <w:spacing w:after="0" w:line="240" w:lineRule="auto"/>
              <w:jc w:val="center"/>
              <w:rPr>
                <w:del w:id="1601"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4386E5C" w14:textId="77777777" w:rsidR="002605CE" w:rsidRPr="002605CE" w:rsidDel="00C51C7D" w:rsidRDefault="002605CE" w:rsidP="002605CE">
            <w:pPr>
              <w:spacing w:after="0" w:line="240" w:lineRule="auto"/>
              <w:rPr>
                <w:del w:id="1602"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3EE8ABA" w14:textId="77777777" w:rsidR="002605CE" w:rsidRPr="002605CE" w:rsidDel="00C51C7D" w:rsidRDefault="002605CE" w:rsidP="002605CE">
            <w:pPr>
              <w:spacing w:after="0" w:line="240" w:lineRule="auto"/>
              <w:rPr>
                <w:del w:id="1603"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14CD591" w14:textId="77777777" w:rsidR="002605CE" w:rsidRPr="002605CE" w:rsidDel="00C51C7D" w:rsidRDefault="002605CE" w:rsidP="002605CE">
            <w:pPr>
              <w:spacing w:after="0" w:line="240" w:lineRule="auto"/>
              <w:jc w:val="center"/>
              <w:rPr>
                <w:del w:id="1604"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BA9E6E7" w14:textId="77777777" w:rsidR="002605CE" w:rsidRPr="002605CE" w:rsidDel="00C51C7D" w:rsidRDefault="002605CE" w:rsidP="002605CE">
            <w:pPr>
              <w:spacing w:after="0" w:line="240" w:lineRule="auto"/>
              <w:rPr>
                <w:del w:id="1605"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00C13D7" w14:textId="77777777" w:rsidR="002605CE" w:rsidRPr="002605CE" w:rsidDel="00C51C7D" w:rsidRDefault="002605CE" w:rsidP="002605CE">
            <w:pPr>
              <w:spacing w:after="0" w:line="240" w:lineRule="auto"/>
              <w:rPr>
                <w:del w:id="1606" w:author="Lane, Stefanie" w:date="2023-07-26T11:06:00Z"/>
                <w:rFonts w:ascii="Times New Roman" w:eastAsia="Times New Roman" w:hAnsi="Times New Roman" w:cs="Times New Roman"/>
                <w:sz w:val="20"/>
                <w:szCs w:val="20"/>
              </w:rPr>
            </w:pPr>
          </w:p>
        </w:tc>
      </w:tr>
      <w:tr w:rsidR="002605CE" w:rsidRPr="002605CE" w:rsidDel="00C51C7D" w14:paraId="1FF2CB86" w14:textId="77777777" w:rsidTr="002605CE">
        <w:trPr>
          <w:divId w:val="39592375"/>
          <w:trHeight w:val="260"/>
          <w:del w:id="1607"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0FBEF96" w14:textId="77777777" w:rsidR="002605CE" w:rsidRPr="002605CE" w:rsidDel="00C51C7D" w:rsidRDefault="002605CE" w:rsidP="002605CE">
            <w:pPr>
              <w:spacing w:after="0" w:line="240" w:lineRule="auto"/>
              <w:jc w:val="center"/>
              <w:rPr>
                <w:del w:id="1608" w:author="Lane, Stefanie" w:date="2023-07-26T11:06:00Z"/>
                <w:rFonts w:ascii="Calibri" w:eastAsia="Times New Roman" w:hAnsi="Calibri" w:cs="Calibri"/>
                <w:color w:val="000000"/>
                <w:sz w:val="20"/>
                <w:szCs w:val="20"/>
              </w:rPr>
            </w:pPr>
            <w:del w:id="1609" w:author="Lane, Stefanie" w:date="2023-07-26T11:06:00Z">
              <w:r w:rsidRPr="002605CE" w:rsidDel="00C51C7D">
                <w:rPr>
                  <w:rFonts w:ascii="Calibri" w:eastAsia="Times New Roman" w:hAnsi="Calibri" w:cs="Calibri"/>
                  <w:color w:val="000000"/>
                  <w:sz w:val="20"/>
                  <w:szCs w:val="20"/>
                </w:rPr>
                <w:delText>"Fescue"</w:delText>
              </w:r>
            </w:del>
          </w:p>
        </w:tc>
        <w:tc>
          <w:tcPr>
            <w:tcW w:w="2149" w:type="dxa"/>
            <w:tcBorders>
              <w:top w:val="single" w:sz="8" w:space="0" w:color="auto"/>
              <w:left w:val="nil"/>
              <w:bottom w:val="nil"/>
              <w:right w:val="nil"/>
            </w:tcBorders>
            <w:shd w:val="clear" w:color="auto" w:fill="auto"/>
            <w:noWrap/>
            <w:vAlign w:val="bottom"/>
            <w:hideMark/>
          </w:tcPr>
          <w:p w14:paraId="1C231846" w14:textId="77777777" w:rsidR="002605CE" w:rsidRPr="002605CE" w:rsidDel="00C51C7D" w:rsidRDefault="002605CE" w:rsidP="002605CE">
            <w:pPr>
              <w:spacing w:after="0" w:line="240" w:lineRule="auto"/>
              <w:rPr>
                <w:del w:id="1610" w:author="Lane, Stefanie" w:date="2023-07-26T11:06:00Z"/>
                <w:rFonts w:ascii="Calibri" w:eastAsia="Times New Roman" w:hAnsi="Calibri" w:cs="Calibri"/>
                <w:i/>
                <w:iCs/>
                <w:color w:val="000000"/>
                <w:sz w:val="20"/>
                <w:szCs w:val="20"/>
              </w:rPr>
            </w:pPr>
            <w:del w:id="1611"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10" w:type="dxa"/>
            <w:tcBorders>
              <w:top w:val="single" w:sz="8" w:space="0" w:color="auto"/>
              <w:left w:val="nil"/>
              <w:bottom w:val="single" w:sz="4" w:space="0" w:color="auto"/>
              <w:right w:val="nil"/>
            </w:tcBorders>
            <w:shd w:val="clear" w:color="auto" w:fill="auto"/>
            <w:noWrap/>
            <w:vAlign w:val="bottom"/>
            <w:hideMark/>
          </w:tcPr>
          <w:p w14:paraId="0966F38D" w14:textId="77777777" w:rsidR="002605CE" w:rsidRPr="002605CE" w:rsidDel="00C51C7D" w:rsidRDefault="002605CE" w:rsidP="002605CE">
            <w:pPr>
              <w:spacing w:after="0" w:line="240" w:lineRule="auto"/>
              <w:jc w:val="center"/>
              <w:rPr>
                <w:del w:id="1612" w:author="Lane, Stefanie" w:date="2023-07-26T11:06:00Z"/>
                <w:rFonts w:ascii="Calibri" w:eastAsia="Times New Roman" w:hAnsi="Calibri" w:cs="Calibri"/>
                <w:color w:val="000000"/>
                <w:sz w:val="20"/>
                <w:szCs w:val="20"/>
              </w:rPr>
            </w:pPr>
            <w:del w:id="161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4D9A0B97" w14:textId="77777777" w:rsidR="002605CE" w:rsidRPr="002605CE" w:rsidDel="00C51C7D" w:rsidRDefault="002605CE" w:rsidP="002605CE">
            <w:pPr>
              <w:spacing w:after="0" w:line="240" w:lineRule="auto"/>
              <w:rPr>
                <w:del w:id="1614" w:author="Lane, Stefanie" w:date="2023-07-26T11:06:00Z"/>
                <w:rFonts w:ascii="Calibri" w:eastAsia="Times New Roman" w:hAnsi="Calibri" w:cs="Calibri"/>
                <w:color w:val="000000"/>
                <w:sz w:val="20"/>
                <w:szCs w:val="20"/>
              </w:rPr>
            </w:pPr>
            <w:del w:id="161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29BB6F82" w14:textId="77777777" w:rsidR="002605CE" w:rsidRPr="002605CE" w:rsidDel="00C51C7D" w:rsidRDefault="002605CE" w:rsidP="002605CE">
            <w:pPr>
              <w:spacing w:after="0" w:line="240" w:lineRule="auto"/>
              <w:rPr>
                <w:del w:id="1616" w:author="Lane, Stefanie" w:date="2023-07-26T11:06:00Z"/>
                <w:rFonts w:ascii="Calibri" w:eastAsia="Times New Roman" w:hAnsi="Calibri" w:cs="Calibri"/>
                <w:i/>
                <w:iCs/>
                <w:color w:val="000000"/>
                <w:sz w:val="20"/>
                <w:szCs w:val="20"/>
              </w:rPr>
            </w:pPr>
            <w:del w:id="1617" w:author="Lane, Stefanie" w:date="2023-07-26T11:06:00Z">
              <w:r w:rsidRPr="002605CE" w:rsidDel="00C51C7D">
                <w:rPr>
                  <w:rFonts w:ascii="Calibri" w:eastAsia="Times New Roman" w:hAnsi="Calibri" w:cs="Calibri"/>
                  <w:i/>
                  <w:iCs/>
                  <w:color w:val="000000"/>
                  <w:sz w:val="20"/>
                  <w:szCs w:val="20"/>
                </w:rPr>
                <w:delText>Poa palustris</w:delText>
              </w:r>
            </w:del>
          </w:p>
        </w:tc>
        <w:tc>
          <w:tcPr>
            <w:tcW w:w="751" w:type="dxa"/>
            <w:tcBorders>
              <w:top w:val="single" w:sz="8" w:space="0" w:color="auto"/>
              <w:left w:val="nil"/>
              <w:bottom w:val="single" w:sz="4" w:space="0" w:color="auto"/>
              <w:right w:val="nil"/>
            </w:tcBorders>
            <w:shd w:val="clear" w:color="auto" w:fill="auto"/>
            <w:noWrap/>
            <w:vAlign w:val="bottom"/>
            <w:hideMark/>
          </w:tcPr>
          <w:p w14:paraId="16B184ED" w14:textId="77777777" w:rsidR="002605CE" w:rsidRPr="002605CE" w:rsidDel="00C51C7D" w:rsidRDefault="002605CE" w:rsidP="002605CE">
            <w:pPr>
              <w:spacing w:after="0" w:line="240" w:lineRule="auto"/>
              <w:jc w:val="center"/>
              <w:rPr>
                <w:del w:id="1618" w:author="Lane, Stefanie" w:date="2023-07-26T11:06:00Z"/>
                <w:rFonts w:ascii="Calibri" w:eastAsia="Times New Roman" w:hAnsi="Calibri" w:cs="Calibri"/>
                <w:color w:val="000000"/>
                <w:sz w:val="20"/>
                <w:szCs w:val="20"/>
              </w:rPr>
            </w:pPr>
            <w:del w:id="1619"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33454281" w14:textId="77777777" w:rsidR="002605CE" w:rsidRPr="002605CE" w:rsidDel="00C51C7D" w:rsidRDefault="002605CE" w:rsidP="002605CE">
            <w:pPr>
              <w:spacing w:after="0" w:line="240" w:lineRule="auto"/>
              <w:rPr>
                <w:del w:id="1620" w:author="Lane, Stefanie" w:date="2023-07-26T11:06:00Z"/>
                <w:rFonts w:ascii="Calibri" w:eastAsia="Times New Roman" w:hAnsi="Calibri" w:cs="Calibri"/>
                <w:color w:val="000000"/>
                <w:sz w:val="20"/>
                <w:szCs w:val="20"/>
              </w:rPr>
            </w:pPr>
            <w:del w:id="1621"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03151081" w14:textId="77777777" w:rsidR="002605CE" w:rsidRPr="002605CE" w:rsidDel="00C51C7D" w:rsidRDefault="002605CE" w:rsidP="002605CE">
            <w:pPr>
              <w:spacing w:after="0" w:line="240" w:lineRule="auto"/>
              <w:rPr>
                <w:del w:id="1622" w:author="Lane, Stefanie" w:date="2023-07-26T11:06:00Z"/>
                <w:rFonts w:ascii="Calibri" w:eastAsia="Times New Roman" w:hAnsi="Calibri" w:cs="Calibri"/>
                <w:i/>
                <w:iCs/>
                <w:color w:val="000000"/>
                <w:sz w:val="20"/>
                <w:szCs w:val="20"/>
              </w:rPr>
            </w:pPr>
            <w:del w:id="1623" w:author="Lane, Stefanie" w:date="2023-07-26T11:06:00Z">
              <w:r w:rsidRPr="002605CE" w:rsidDel="00C51C7D">
                <w:rPr>
                  <w:rFonts w:ascii="Calibri" w:eastAsia="Times New Roman" w:hAnsi="Calibri" w:cs="Calibri"/>
                  <w:i/>
                  <w:iCs/>
                  <w:color w:val="000000"/>
                  <w:sz w:val="20"/>
                  <w:szCs w:val="20"/>
                </w:rPr>
                <w:delText>Phalaris arundinaceae</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A26DCD5" w14:textId="77777777" w:rsidR="002605CE" w:rsidRPr="002605CE" w:rsidDel="00C51C7D" w:rsidRDefault="002605CE" w:rsidP="002605CE">
            <w:pPr>
              <w:spacing w:after="0" w:line="240" w:lineRule="auto"/>
              <w:jc w:val="center"/>
              <w:rPr>
                <w:del w:id="1624" w:author="Lane, Stefanie" w:date="2023-07-26T11:06:00Z"/>
                <w:rFonts w:ascii="Calibri" w:eastAsia="Times New Roman" w:hAnsi="Calibri" w:cs="Calibri"/>
                <w:color w:val="000000"/>
                <w:sz w:val="20"/>
                <w:szCs w:val="20"/>
              </w:rPr>
            </w:pPr>
            <w:del w:id="162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6A641C8" w14:textId="77777777" w:rsidTr="002605CE">
        <w:trPr>
          <w:divId w:val="39592375"/>
          <w:trHeight w:val="260"/>
          <w:del w:id="16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0768CA0" w14:textId="77777777" w:rsidR="002605CE" w:rsidRPr="002605CE" w:rsidDel="00C51C7D" w:rsidRDefault="002605CE" w:rsidP="002605CE">
            <w:pPr>
              <w:spacing w:after="0" w:line="240" w:lineRule="auto"/>
              <w:rPr>
                <w:del w:id="1627"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EFDB1C4" w14:textId="77777777" w:rsidR="002605CE" w:rsidRPr="002605CE" w:rsidDel="00C51C7D" w:rsidRDefault="002605CE" w:rsidP="002605CE">
            <w:pPr>
              <w:spacing w:after="0" w:line="240" w:lineRule="auto"/>
              <w:rPr>
                <w:del w:id="1628" w:author="Lane, Stefanie" w:date="2023-07-26T11:06:00Z"/>
                <w:rFonts w:ascii="Calibri" w:eastAsia="Times New Roman" w:hAnsi="Calibri" w:cs="Calibri"/>
                <w:i/>
                <w:iCs/>
                <w:color w:val="000000"/>
                <w:sz w:val="20"/>
                <w:szCs w:val="20"/>
              </w:rPr>
            </w:pPr>
            <w:del w:id="1629" w:author="Lane, Stefanie" w:date="2023-07-26T11:06:00Z">
              <w:r w:rsidRPr="002605CE" w:rsidDel="00C51C7D">
                <w:rPr>
                  <w:rFonts w:ascii="Calibri" w:eastAsia="Times New Roman" w:hAnsi="Calibri" w:cs="Calibri"/>
                  <w:i/>
                  <w:iCs/>
                  <w:color w:val="000000"/>
                  <w:sz w:val="20"/>
                  <w:szCs w:val="20"/>
                </w:rPr>
                <w:delText>Salix lasiandra</w:delText>
              </w:r>
            </w:del>
          </w:p>
        </w:tc>
        <w:tc>
          <w:tcPr>
            <w:tcW w:w="810" w:type="dxa"/>
            <w:tcBorders>
              <w:top w:val="nil"/>
              <w:left w:val="nil"/>
              <w:bottom w:val="single" w:sz="4" w:space="0" w:color="auto"/>
              <w:right w:val="nil"/>
            </w:tcBorders>
            <w:shd w:val="clear" w:color="auto" w:fill="auto"/>
            <w:noWrap/>
            <w:vAlign w:val="bottom"/>
            <w:hideMark/>
          </w:tcPr>
          <w:p w14:paraId="0599654D" w14:textId="77777777" w:rsidR="002605CE" w:rsidRPr="002605CE" w:rsidDel="00C51C7D" w:rsidRDefault="002605CE" w:rsidP="002605CE">
            <w:pPr>
              <w:spacing w:after="0" w:line="240" w:lineRule="auto"/>
              <w:jc w:val="center"/>
              <w:rPr>
                <w:del w:id="1630" w:author="Lane, Stefanie" w:date="2023-07-26T11:06:00Z"/>
                <w:rFonts w:ascii="Calibri" w:eastAsia="Times New Roman" w:hAnsi="Calibri" w:cs="Calibri"/>
                <w:color w:val="000000"/>
                <w:sz w:val="20"/>
                <w:szCs w:val="20"/>
              </w:rPr>
            </w:pPr>
            <w:del w:id="163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8CFFE2E" w14:textId="77777777" w:rsidR="002605CE" w:rsidRPr="002605CE" w:rsidDel="00C51C7D" w:rsidRDefault="002605CE" w:rsidP="002605CE">
            <w:pPr>
              <w:spacing w:after="0" w:line="240" w:lineRule="auto"/>
              <w:jc w:val="center"/>
              <w:rPr>
                <w:del w:id="1632"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E57284B" w14:textId="77777777" w:rsidR="002605CE" w:rsidRPr="002605CE" w:rsidDel="00C51C7D" w:rsidRDefault="002605CE" w:rsidP="002605CE">
            <w:pPr>
              <w:spacing w:after="0" w:line="240" w:lineRule="auto"/>
              <w:rPr>
                <w:del w:id="1633" w:author="Lane, Stefanie" w:date="2023-07-26T11:06:00Z"/>
                <w:rFonts w:ascii="Calibri" w:eastAsia="Times New Roman" w:hAnsi="Calibri" w:cs="Calibri"/>
                <w:i/>
                <w:iCs/>
                <w:color w:val="000000"/>
                <w:sz w:val="20"/>
                <w:szCs w:val="20"/>
              </w:rPr>
            </w:pPr>
            <w:del w:id="1634"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751" w:type="dxa"/>
            <w:tcBorders>
              <w:top w:val="nil"/>
              <w:left w:val="nil"/>
              <w:bottom w:val="single" w:sz="4" w:space="0" w:color="auto"/>
              <w:right w:val="nil"/>
            </w:tcBorders>
            <w:shd w:val="clear" w:color="auto" w:fill="auto"/>
            <w:noWrap/>
            <w:vAlign w:val="bottom"/>
            <w:hideMark/>
          </w:tcPr>
          <w:p w14:paraId="40B18935" w14:textId="77777777" w:rsidR="002605CE" w:rsidRPr="002605CE" w:rsidDel="00C51C7D" w:rsidRDefault="002605CE" w:rsidP="002605CE">
            <w:pPr>
              <w:spacing w:after="0" w:line="240" w:lineRule="auto"/>
              <w:jc w:val="center"/>
              <w:rPr>
                <w:del w:id="1635" w:author="Lane, Stefanie" w:date="2023-07-26T11:06:00Z"/>
                <w:rFonts w:ascii="Calibri" w:eastAsia="Times New Roman" w:hAnsi="Calibri" w:cs="Calibri"/>
                <w:color w:val="000000"/>
                <w:sz w:val="20"/>
                <w:szCs w:val="20"/>
              </w:rPr>
            </w:pPr>
            <w:del w:id="163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5E9866D" w14:textId="77777777" w:rsidR="002605CE" w:rsidRPr="002605CE" w:rsidDel="00C51C7D" w:rsidRDefault="002605CE" w:rsidP="002605CE">
            <w:pPr>
              <w:spacing w:after="0" w:line="240" w:lineRule="auto"/>
              <w:jc w:val="center"/>
              <w:rPr>
                <w:del w:id="1637"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1AD6EB14" w14:textId="77777777" w:rsidR="002605CE" w:rsidRPr="002605CE" w:rsidDel="00C51C7D" w:rsidRDefault="002605CE" w:rsidP="002605CE">
            <w:pPr>
              <w:spacing w:after="0" w:line="240" w:lineRule="auto"/>
              <w:rPr>
                <w:del w:id="1638" w:author="Lane, Stefanie" w:date="2023-07-26T11:06:00Z"/>
                <w:rFonts w:ascii="Calibri" w:eastAsia="Times New Roman" w:hAnsi="Calibri" w:cs="Calibri"/>
                <w:i/>
                <w:iCs/>
                <w:color w:val="000000"/>
                <w:sz w:val="20"/>
                <w:szCs w:val="20"/>
              </w:rPr>
            </w:pPr>
            <w:del w:id="1639" w:author="Lane, Stefanie" w:date="2023-07-26T11:06:00Z">
              <w:r w:rsidRPr="002605CE" w:rsidDel="00C51C7D">
                <w:rPr>
                  <w:rFonts w:ascii="Calibri" w:eastAsia="Times New Roman" w:hAnsi="Calibri" w:cs="Calibri"/>
                  <w:i/>
                  <w:iCs/>
                  <w:color w:val="000000"/>
                  <w:sz w:val="20"/>
                  <w:szCs w:val="20"/>
                </w:rPr>
                <w:delText>Festuca arundinacea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42050BE6" w14:textId="77777777" w:rsidR="002605CE" w:rsidRPr="002605CE" w:rsidDel="00C51C7D" w:rsidRDefault="002605CE" w:rsidP="002605CE">
            <w:pPr>
              <w:spacing w:after="0" w:line="240" w:lineRule="auto"/>
              <w:jc w:val="center"/>
              <w:rPr>
                <w:del w:id="1640" w:author="Lane, Stefanie" w:date="2023-07-26T11:06:00Z"/>
                <w:rFonts w:ascii="Calibri" w:eastAsia="Times New Roman" w:hAnsi="Calibri" w:cs="Calibri"/>
                <w:color w:val="000000"/>
                <w:sz w:val="20"/>
                <w:szCs w:val="20"/>
              </w:rPr>
            </w:pPr>
            <w:del w:id="164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5EA90E4E" w14:textId="77777777" w:rsidTr="002605CE">
        <w:trPr>
          <w:divId w:val="39592375"/>
          <w:trHeight w:val="260"/>
          <w:del w:id="164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367D95" w14:textId="77777777" w:rsidR="002605CE" w:rsidRPr="002605CE" w:rsidDel="00C51C7D" w:rsidRDefault="002605CE" w:rsidP="002605CE">
            <w:pPr>
              <w:spacing w:after="0" w:line="240" w:lineRule="auto"/>
              <w:rPr>
                <w:del w:id="1643"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C7C947F" w14:textId="77777777" w:rsidR="002605CE" w:rsidRPr="002605CE" w:rsidDel="00C51C7D" w:rsidRDefault="002605CE" w:rsidP="002605CE">
            <w:pPr>
              <w:spacing w:after="0" w:line="240" w:lineRule="auto"/>
              <w:rPr>
                <w:del w:id="1644" w:author="Lane, Stefanie" w:date="2023-07-26T11:06:00Z"/>
                <w:rFonts w:ascii="Calibri" w:eastAsia="Times New Roman" w:hAnsi="Calibri" w:cs="Calibri"/>
                <w:i/>
                <w:iCs/>
                <w:color w:val="000000"/>
                <w:sz w:val="20"/>
                <w:szCs w:val="20"/>
              </w:rPr>
            </w:pPr>
            <w:del w:id="1645" w:author="Lane, Stefanie" w:date="2023-07-26T11:06:00Z">
              <w:r w:rsidRPr="002605CE" w:rsidDel="00C51C7D">
                <w:rPr>
                  <w:rFonts w:ascii="Calibri" w:eastAsia="Times New Roman" w:hAnsi="Calibri" w:cs="Calibri"/>
                  <w:i/>
                  <w:iCs/>
                  <w:color w:val="000000"/>
                  <w:sz w:val="20"/>
                  <w:szCs w:val="20"/>
                </w:rPr>
                <w:delText>Equisetum palustre</w:delText>
              </w:r>
            </w:del>
          </w:p>
        </w:tc>
        <w:tc>
          <w:tcPr>
            <w:tcW w:w="810" w:type="dxa"/>
            <w:tcBorders>
              <w:top w:val="nil"/>
              <w:left w:val="nil"/>
              <w:bottom w:val="single" w:sz="4" w:space="0" w:color="auto"/>
              <w:right w:val="nil"/>
            </w:tcBorders>
            <w:shd w:val="clear" w:color="auto" w:fill="auto"/>
            <w:noWrap/>
            <w:vAlign w:val="bottom"/>
            <w:hideMark/>
          </w:tcPr>
          <w:p w14:paraId="72599E08" w14:textId="77777777" w:rsidR="002605CE" w:rsidRPr="002605CE" w:rsidDel="00C51C7D" w:rsidRDefault="002605CE" w:rsidP="002605CE">
            <w:pPr>
              <w:spacing w:after="0" w:line="240" w:lineRule="auto"/>
              <w:jc w:val="center"/>
              <w:rPr>
                <w:del w:id="1646" w:author="Lane, Stefanie" w:date="2023-07-26T11:06:00Z"/>
                <w:rFonts w:ascii="Calibri" w:eastAsia="Times New Roman" w:hAnsi="Calibri" w:cs="Calibri"/>
                <w:color w:val="000000"/>
                <w:sz w:val="20"/>
                <w:szCs w:val="20"/>
              </w:rPr>
            </w:pPr>
            <w:del w:id="164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108733" w14:textId="77777777" w:rsidR="002605CE" w:rsidRPr="002605CE" w:rsidDel="00C51C7D" w:rsidRDefault="002605CE" w:rsidP="002605CE">
            <w:pPr>
              <w:spacing w:after="0" w:line="240" w:lineRule="auto"/>
              <w:jc w:val="center"/>
              <w:rPr>
                <w:del w:id="1648"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C1F97C0" w14:textId="77777777" w:rsidR="002605CE" w:rsidRPr="002605CE" w:rsidDel="00C51C7D" w:rsidRDefault="002605CE" w:rsidP="002605CE">
            <w:pPr>
              <w:spacing w:after="0" w:line="240" w:lineRule="auto"/>
              <w:rPr>
                <w:del w:id="1649" w:author="Lane, Stefanie" w:date="2023-07-26T11:06:00Z"/>
                <w:rFonts w:ascii="Calibri" w:eastAsia="Times New Roman" w:hAnsi="Calibri" w:cs="Calibri"/>
                <w:i/>
                <w:iCs/>
                <w:color w:val="000000"/>
                <w:sz w:val="20"/>
                <w:szCs w:val="20"/>
              </w:rPr>
            </w:pPr>
            <w:del w:id="1650" w:author="Lane, Stefanie" w:date="2023-07-26T11:06:00Z">
              <w:r w:rsidRPr="002605CE" w:rsidDel="00C51C7D">
                <w:rPr>
                  <w:rFonts w:ascii="Calibri" w:eastAsia="Times New Roman" w:hAnsi="Calibri" w:cs="Calibri"/>
                  <w:i/>
                  <w:iCs/>
                  <w:color w:val="000000"/>
                  <w:sz w:val="20"/>
                  <w:szCs w:val="20"/>
                </w:rPr>
                <w:delText>Trifolium wormskjoldii</w:delText>
              </w:r>
            </w:del>
          </w:p>
        </w:tc>
        <w:tc>
          <w:tcPr>
            <w:tcW w:w="751" w:type="dxa"/>
            <w:tcBorders>
              <w:top w:val="nil"/>
              <w:left w:val="nil"/>
              <w:bottom w:val="single" w:sz="4" w:space="0" w:color="auto"/>
              <w:right w:val="nil"/>
            </w:tcBorders>
            <w:shd w:val="clear" w:color="auto" w:fill="auto"/>
            <w:noWrap/>
            <w:vAlign w:val="bottom"/>
            <w:hideMark/>
          </w:tcPr>
          <w:p w14:paraId="430D9411" w14:textId="77777777" w:rsidR="002605CE" w:rsidRPr="002605CE" w:rsidDel="00C51C7D" w:rsidRDefault="002605CE" w:rsidP="002605CE">
            <w:pPr>
              <w:spacing w:after="0" w:line="240" w:lineRule="auto"/>
              <w:jc w:val="center"/>
              <w:rPr>
                <w:del w:id="1651" w:author="Lane, Stefanie" w:date="2023-07-26T11:06:00Z"/>
                <w:rFonts w:ascii="Calibri" w:eastAsia="Times New Roman" w:hAnsi="Calibri" w:cs="Calibri"/>
                <w:color w:val="000000"/>
                <w:sz w:val="20"/>
                <w:szCs w:val="20"/>
              </w:rPr>
            </w:pPr>
            <w:del w:id="165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AF6188E" w14:textId="77777777" w:rsidR="002605CE" w:rsidRPr="002605CE" w:rsidDel="00C51C7D" w:rsidRDefault="002605CE" w:rsidP="002605CE">
            <w:pPr>
              <w:spacing w:after="0" w:line="240" w:lineRule="auto"/>
              <w:jc w:val="center"/>
              <w:rPr>
                <w:del w:id="1653"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18EB42" w14:textId="77777777" w:rsidR="002605CE" w:rsidRPr="002605CE" w:rsidDel="00C51C7D" w:rsidRDefault="002605CE" w:rsidP="002605CE">
            <w:pPr>
              <w:spacing w:after="0" w:line="240" w:lineRule="auto"/>
              <w:rPr>
                <w:del w:id="1654" w:author="Lane, Stefanie" w:date="2023-07-26T11:06:00Z"/>
                <w:rFonts w:ascii="Calibri" w:eastAsia="Times New Roman" w:hAnsi="Calibri" w:cs="Calibri"/>
                <w:i/>
                <w:iCs/>
                <w:color w:val="000000"/>
                <w:sz w:val="20"/>
                <w:szCs w:val="20"/>
              </w:rPr>
            </w:pPr>
            <w:del w:id="1655"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D061D91" w14:textId="77777777" w:rsidR="002605CE" w:rsidRPr="002605CE" w:rsidDel="00C51C7D" w:rsidRDefault="002605CE" w:rsidP="002605CE">
            <w:pPr>
              <w:spacing w:after="0" w:line="240" w:lineRule="auto"/>
              <w:jc w:val="center"/>
              <w:rPr>
                <w:del w:id="1656" w:author="Lane, Stefanie" w:date="2023-07-26T11:06:00Z"/>
                <w:rFonts w:ascii="Calibri" w:eastAsia="Times New Roman" w:hAnsi="Calibri" w:cs="Calibri"/>
                <w:color w:val="000000"/>
                <w:sz w:val="20"/>
                <w:szCs w:val="20"/>
              </w:rPr>
            </w:pPr>
            <w:del w:id="1657"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03AD1DBC" w14:textId="77777777" w:rsidTr="002605CE">
        <w:trPr>
          <w:divId w:val="39592375"/>
          <w:trHeight w:val="260"/>
          <w:del w:id="165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6969CE2" w14:textId="77777777" w:rsidR="002605CE" w:rsidRPr="002605CE" w:rsidDel="00C51C7D" w:rsidRDefault="002605CE" w:rsidP="002605CE">
            <w:pPr>
              <w:spacing w:after="0" w:line="240" w:lineRule="auto"/>
              <w:rPr>
                <w:del w:id="1659"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2B0D35B6" w14:textId="77777777" w:rsidR="002605CE" w:rsidRPr="002605CE" w:rsidDel="00C51C7D" w:rsidRDefault="002605CE" w:rsidP="002605CE">
            <w:pPr>
              <w:spacing w:after="0" w:line="240" w:lineRule="auto"/>
              <w:rPr>
                <w:del w:id="1660" w:author="Lane, Stefanie" w:date="2023-07-26T11:06:00Z"/>
                <w:rFonts w:ascii="Calibri" w:eastAsia="Times New Roman" w:hAnsi="Calibri" w:cs="Calibri"/>
                <w:i/>
                <w:iCs/>
                <w:color w:val="000000"/>
                <w:sz w:val="20"/>
                <w:szCs w:val="20"/>
              </w:rPr>
            </w:pPr>
            <w:del w:id="1661" w:author="Lane, Stefanie" w:date="2023-07-26T11:06:00Z">
              <w:r w:rsidRPr="002605CE" w:rsidDel="00C51C7D">
                <w:rPr>
                  <w:rFonts w:ascii="Calibri" w:eastAsia="Times New Roman" w:hAnsi="Calibri" w:cs="Calibri"/>
                  <w:i/>
                  <w:iCs/>
                  <w:color w:val="000000"/>
                  <w:sz w:val="20"/>
                  <w:szCs w:val="20"/>
                </w:rPr>
                <w:delText>Lathyrus palustris</w:delText>
              </w:r>
            </w:del>
          </w:p>
        </w:tc>
        <w:tc>
          <w:tcPr>
            <w:tcW w:w="810" w:type="dxa"/>
            <w:tcBorders>
              <w:top w:val="nil"/>
              <w:left w:val="nil"/>
              <w:bottom w:val="single" w:sz="4" w:space="0" w:color="auto"/>
              <w:right w:val="nil"/>
            </w:tcBorders>
            <w:shd w:val="clear" w:color="auto" w:fill="auto"/>
            <w:noWrap/>
            <w:vAlign w:val="bottom"/>
            <w:hideMark/>
          </w:tcPr>
          <w:p w14:paraId="34D25605" w14:textId="77777777" w:rsidR="002605CE" w:rsidRPr="002605CE" w:rsidDel="00C51C7D" w:rsidRDefault="002605CE" w:rsidP="002605CE">
            <w:pPr>
              <w:spacing w:after="0" w:line="240" w:lineRule="auto"/>
              <w:jc w:val="center"/>
              <w:rPr>
                <w:del w:id="1662" w:author="Lane, Stefanie" w:date="2023-07-26T11:06:00Z"/>
                <w:rFonts w:ascii="Calibri" w:eastAsia="Times New Roman" w:hAnsi="Calibri" w:cs="Calibri"/>
                <w:color w:val="000000"/>
                <w:sz w:val="20"/>
                <w:szCs w:val="20"/>
              </w:rPr>
            </w:pPr>
            <w:del w:id="166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043ABB90" w14:textId="77777777" w:rsidR="002605CE" w:rsidRPr="002605CE" w:rsidDel="00C51C7D" w:rsidRDefault="002605CE" w:rsidP="002605CE">
            <w:pPr>
              <w:spacing w:after="0" w:line="240" w:lineRule="auto"/>
              <w:jc w:val="center"/>
              <w:rPr>
                <w:del w:id="1664"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5C3A2A33" w14:textId="77777777" w:rsidR="002605CE" w:rsidRPr="002605CE" w:rsidDel="00C51C7D" w:rsidRDefault="002605CE" w:rsidP="002605CE">
            <w:pPr>
              <w:spacing w:after="0" w:line="240" w:lineRule="auto"/>
              <w:rPr>
                <w:del w:id="1665" w:author="Lane, Stefanie" w:date="2023-07-26T11:06:00Z"/>
                <w:rFonts w:ascii="Calibri" w:eastAsia="Times New Roman" w:hAnsi="Calibri" w:cs="Calibri"/>
                <w:i/>
                <w:iCs/>
                <w:color w:val="000000"/>
                <w:sz w:val="20"/>
                <w:szCs w:val="20"/>
              </w:rPr>
            </w:pPr>
            <w:del w:id="1666" w:author="Lane, Stefanie" w:date="2023-07-26T11:06:00Z">
              <w:r w:rsidRPr="002605CE" w:rsidDel="00C51C7D">
                <w:rPr>
                  <w:rFonts w:ascii="Calibri" w:eastAsia="Times New Roman" w:hAnsi="Calibri" w:cs="Calibri"/>
                  <w:i/>
                  <w:iCs/>
                  <w:color w:val="000000"/>
                  <w:sz w:val="20"/>
                  <w:szCs w:val="20"/>
                </w:rPr>
                <w:delText>Bidens cernua</w:delText>
              </w:r>
            </w:del>
          </w:p>
        </w:tc>
        <w:tc>
          <w:tcPr>
            <w:tcW w:w="751" w:type="dxa"/>
            <w:tcBorders>
              <w:top w:val="nil"/>
              <w:left w:val="nil"/>
              <w:bottom w:val="single" w:sz="4" w:space="0" w:color="auto"/>
              <w:right w:val="nil"/>
            </w:tcBorders>
            <w:shd w:val="clear" w:color="auto" w:fill="auto"/>
            <w:noWrap/>
            <w:vAlign w:val="bottom"/>
            <w:hideMark/>
          </w:tcPr>
          <w:p w14:paraId="3E71CAC8" w14:textId="77777777" w:rsidR="002605CE" w:rsidRPr="002605CE" w:rsidDel="00C51C7D" w:rsidRDefault="002605CE" w:rsidP="002605CE">
            <w:pPr>
              <w:spacing w:after="0" w:line="240" w:lineRule="auto"/>
              <w:jc w:val="center"/>
              <w:rPr>
                <w:del w:id="1667" w:author="Lane, Stefanie" w:date="2023-07-26T11:06:00Z"/>
                <w:rFonts w:ascii="Calibri" w:eastAsia="Times New Roman" w:hAnsi="Calibri" w:cs="Calibri"/>
                <w:color w:val="000000"/>
                <w:sz w:val="20"/>
                <w:szCs w:val="20"/>
              </w:rPr>
            </w:pPr>
            <w:del w:id="166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2E7D35D8" w14:textId="77777777" w:rsidR="002605CE" w:rsidRPr="002605CE" w:rsidDel="00C51C7D" w:rsidRDefault="002605CE" w:rsidP="002605CE">
            <w:pPr>
              <w:spacing w:after="0" w:line="240" w:lineRule="auto"/>
              <w:jc w:val="center"/>
              <w:rPr>
                <w:del w:id="1669"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4877B7C" w14:textId="77777777" w:rsidR="002605CE" w:rsidRPr="002605CE" w:rsidDel="00C51C7D" w:rsidRDefault="002605CE" w:rsidP="002605CE">
            <w:pPr>
              <w:spacing w:after="0" w:line="240" w:lineRule="auto"/>
              <w:rPr>
                <w:del w:id="1670"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C98F99F" w14:textId="77777777" w:rsidR="002605CE" w:rsidRPr="002605CE" w:rsidDel="00C51C7D" w:rsidRDefault="002605CE" w:rsidP="002605CE">
            <w:pPr>
              <w:spacing w:after="0" w:line="240" w:lineRule="auto"/>
              <w:jc w:val="center"/>
              <w:rPr>
                <w:del w:id="1671" w:author="Lane, Stefanie" w:date="2023-07-26T11:06:00Z"/>
                <w:rFonts w:ascii="Calibri" w:eastAsia="Times New Roman" w:hAnsi="Calibri" w:cs="Calibri"/>
                <w:color w:val="000000"/>
                <w:sz w:val="20"/>
                <w:szCs w:val="20"/>
              </w:rPr>
            </w:pPr>
            <w:del w:id="1672"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63EAD057" w14:textId="77777777" w:rsidTr="002605CE">
        <w:trPr>
          <w:divId w:val="39592375"/>
          <w:trHeight w:val="260"/>
          <w:del w:id="1673"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235A6807" w14:textId="77777777" w:rsidR="002605CE" w:rsidRPr="002605CE" w:rsidDel="00C51C7D" w:rsidRDefault="002605CE" w:rsidP="002605CE">
            <w:pPr>
              <w:spacing w:after="0" w:line="240" w:lineRule="auto"/>
              <w:rPr>
                <w:del w:id="1674"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E5586E5" w14:textId="77777777" w:rsidR="002605CE" w:rsidRPr="002605CE" w:rsidDel="00C51C7D" w:rsidRDefault="002605CE" w:rsidP="002605CE">
            <w:pPr>
              <w:spacing w:after="0" w:line="240" w:lineRule="auto"/>
              <w:rPr>
                <w:del w:id="1675" w:author="Lane, Stefanie" w:date="2023-07-26T11:06:00Z"/>
                <w:rFonts w:ascii="Calibri" w:eastAsia="Times New Roman" w:hAnsi="Calibri" w:cs="Calibri"/>
                <w:i/>
                <w:iCs/>
                <w:color w:val="000000"/>
                <w:sz w:val="20"/>
                <w:szCs w:val="20"/>
              </w:rPr>
            </w:pPr>
            <w:del w:id="1676" w:author="Lane, Stefanie" w:date="2023-07-26T11:06:00Z">
              <w:r w:rsidRPr="002605CE" w:rsidDel="00C51C7D">
                <w:rPr>
                  <w:rFonts w:ascii="Calibri" w:eastAsia="Times New Roman" w:hAnsi="Calibri" w:cs="Calibri"/>
                  <w:i/>
                  <w:iCs/>
                  <w:color w:val="000000"/>
                  <w:sz w:val="20"/>
                  <w:szCs w:val="20"/>
                </w:rPr>
                <w:delText>Sidalcea hendersonii</w:delText>
              </w:r>
            </w:del>
          </w:p>
        </w:tc>
        <w:tc>
          <w:tcPr>
            <w:tcW w:w="810" w:type="dxa"/>
            <w:tcBorders>
              <w:top w:val="nil"/>
              <w:left w:val="nil"/>
              <w:bottom w:val="nil"/>
              <w:right w:val="nil"/>
            </w:tcBorders>
            <w:shd w:val="clear" w:color="auto" w:fill="auto"/>
            <w:noWrap/>
            <w:vAlign w:val="bottom"/>
            <w:hideMark/>
          </w:tcPr>
          <w:p w14:paraId="1224DB6E" w14:textId="77777777" w:rsidR="002605CE" w:rsidRPr="002605CE" w:rsidDel="00C51C7D" w:rsidRDefault="002605CE" w:rsidP="002605CE">
            <w:pPr>
              <w:spacing w:after="0" w:line="240" w:lineRule="auto"/>
              <w:jc w:val="center"/>
              <w:rPr>
                <w:del w:id="1677" w:author="Lane, Stefanie" w:date="2023-07-26T11:06:00Z"/>
                <w:rFonts w:ascii="Calibri" w:eastAsia="Times New Roman" w:hAnsi="Calibri" w:cs="Calibri"/>
                <w:color w:val="000000"/>
                <w:sz w:val="20"/>
                <w:szCs w:val="20"/>
              </w:rPr>
            </w:pPr>
            <w:del w:id="1678"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2B02D571" w14:textId="77777777" w:rsidR="002605CE" w:rsidRPr="002605CE" w:rsidDel="00C51C7D" w:rsidRDefault="002605CE" w:rsidP="002605CE">
            <w:pPr>
              <w:spacing w:after="0" w:line="240" w:lineRule="auto"/>
              <w:jc w:val="center"/>
              <w:rPr>
                <w:del w:id="1679"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6C318A8" w14:textId="77777777" w:rsidR="002605CE" w:rsidRPr="002605CE" w:rsidDel="00C51C7D" w:rsidRDefault="002605CE" w:rsidP="002605CE">
            <w:pPr>
              <w:spacing w:after="0" w:line="240" w:lineRule="auto"/>
              <w:rPr>
                <w:del w:id="1680"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2595BF3F" w14:textId="77777777" w:rsidR="002605CE" w:rsidRPr="002605CE" w:rsidDel="00C51C7D" w:rsidRDefault="002605CE" w:rsidP="002605CE">
            <w:pPr>
              <w:spacing w:after="0" w:line="240" w:lineRule="auto"/>
              <w:rPr>
                <w:del w:id="1681"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CD6A209" w14:textId="77777777" w:rsidR="002605CE" w:rsidRPr="002605CE" w:rsidDel="00C51C7D" w:rsidRDefault="002605CE" w:rsidP="002605CE">
            <w:pPr>
              <w:spacing w:after="0" w:line="240" w:lineRule="auto"/>
              <w:jc w:val="center"/>
              <w:rPr>
                <w:del w:id="1682"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1131E6B" w14:textId="77777777" w:rsidR="002605CE" w:rsidRPr="002605CE" w:rsidDel="00C51C7D" w:rsidRDefault="002605CE" w:rsidP="002605CE">
            <w:pPr>
              <w:spacing w:after="0" w:line="240" w:lineRule="auto"/>
              <w:rPr>
                <w:del w:id="1683"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582BF1E" w14:textId="77777777" w:rsidR="002605CE" w:rsidRPr="002605CE" w:rsidDel="00C51C7D" w:rsidRDefault="002605CE" w:rsidP="002605CE">
            <w:pPr>
              <w:spacing w:after="0" w:line="240" w:lineRule="auto"/>
              <w:jc w:val="center"/>
              <w:rPr>
                <w:del w:id="1684" w:author="Lane, Stefanie" w:date="2023-07-26T11:06:00Z"/>
                <w:rFonts w:ascii="Calibri" w:eastAsia="Times New Roman" w:hAnsi="Calibri" w:cs="Calibri"/>
                <w:color w:val="000000"/>
                <w:sz w:val="20"/>
                <w:szCs w:val="20"/>
              </w:rPr>
            </w:pPr>
            <w:del w:id="1685"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AF1C757" w14:textId="77777777" w:rsidTr="002605CE">
        <w:trPr>
          <w:divId w:val="39592375"/>
          <w:trHeight w:val="260"/>
          <w:del w:id="168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2478FC4" w14:textId="77777777" w:rsidR="002605CE" w:rsidRPr="002605CE" w:rsidDel="00C51C7D" w:rsidRDefault="002605CE" w:rsidP="002605CE">
            <w:pPr>
              <w:spacing w:after="0" w:line="240" w:lineRule="auto"/>
              <w:rPr>
                <w:del w:id="1687"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E633D33" w14:textId="77777777" w:rsidR="002605CE" w:rsidRPr="002605CE" w:rsidDel="00C51C7D" w:rsidRDefault="002605CE" w:rsidP="002605CE">
            <w:pPr>
              <w:spacing w:after="0" w:line="240" w:lineRule="auto"/>
              <w:rPr>
                <w:del w:id="1688" w:author="Lane, Stefanie" w:date="2023-07-26T11:06:00Z"/>
                <w:rFonts w:ascii="Calibri" w:eastAsia="Times New Roman" w:hAnsi="Calibri" w:cs="Calibri"/>
                <w:i/>
                <w:iCs/>
                <w:sz w:val="20"/>
                <w:szCs w:val="20"/>
              </w:rPr>
            </w:pPr>
            <w:del w:id="1689" w:author="Lane, Stefanie" w:date="2023-07-26T11:06:00Z">
              <w:r w:rsidRPr="002605CE" w:rsidDel="00C51C7D">
                <w:rPr>
                  <w:rFonts w:ascii="Calibri" w:eastAsia="Times New Roman" w:hAnsi="Calibri" w:cs="Calibri"/>
                  <w:i/>
                  <w:iCs/>
                  <w:sz w:val="20"/>
                  <w:szCs w:val="20"/>
                </w:rPr>
                <w:delText>Hordeum brachyantherum</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2FB60D" w14:textId="77777777" w:rsidR="002605CE" w:rsidRPr="002605CE" w:rsidDel="00C51C7D" w:rsidRDefault="002605CE" w:rsidP="002605CE">
            <w:pPr>
              <w:spacing w:after="0" w:line="240" w:lineRule="auto"/>
              <w:jc w:val="center"/>
              <w:rPr>
                <w:del w:id="1690" w:author="Lane, Stefanie" w:date="2023-07-26T11:06:00Z"/>
                <w:rFonts w:ascii="Calibri" w:eastAsia="Times New Roman" w:hAnsi="Calibri" w:cs="Calibri"/>
                <w:color w:val="000000"/>
                <w:sz w:val="20"/>
                <w:szCs w:val="20"/>
              </w:rPr>
            </w:pPr>
            <w:del w:id="1691" w:author="Lane, Stefanie" w:date="2023-07-26T11:06:00Z">
              <w:r w:rsidRPr="002605CE" w:rsidDel="00C51C7D">
                <w:rPr>
                  <w:rFonts w:ascii="Calibri" w:eastAsia="Times New Roman" w:hAnsi="Calibri" w:cs="Calibri"/>
                  <w:color w:val="000000"/>
                  <w:sz w:val="20"/>
                  <w:szCs w:val="20"/>
                </w:rPr>
                <w:delText>0.02</w:delText>
              </w:r>
            </w:del>
          </w:p>
        </w:tc>
        <w:tc>
          <w:tcPr>
            <w:tcW w:w="300" w:type="dxa"/>
            <w:tcBorders>
              <w:top w:val="nil"/>
              <w:left w:val="nil"/>
              <w:bottom w:val="nil"/>
              <w:right w:val="nil"/>
            </w:tcBorders>
            <w:shd w:val="clear" w:color="auto" w:fill="auto"/>
            <w:noWrap/>
            <w:vAlign w:val="bottom"/>
            <w:hideMark/>
          </w:tcPr>
          <w:p w14:paraId="5167F979" w14:textId="77777777" w:rsidR="002605CE" w:rsidRPr="002605CE" w:rsidDel="00C51C7D" w:rsidRDefault="002605CE" w:rsidP="002605CE">
            <w:pPr>
              <w:spacing w:after="0" w:line="240" w:lineRule="auto"/>
              <w:jc w:val="center"/>
              <w:rPr>
                <w:del w:id="1692"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DA6E40" w14:textId="77777777" w:rsidR="002605CE" w:rsidRPr="002605CE" w:rsidDel="00C51C7D" w:rsidRDefault="002605CE" w:rsidP="002605CE">
            <w:pPr>
              <w:spacing w:after="0" w:line="240" w:lineRule="auto"/>
              <w:rPr>
                <w:del w:id="1693"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2C4582F" w14:textId="77777777" w:rsidR="002605CE" w:rsidRPr="002605CE" w:rsidDel="00C51C7D" w:rsidRDefault="002605CE" w:rsidP="002605CE">
            <w:pPr>
              <w:spacing w:after="0" w:line="240" w:lineRule="auto"/>
              <w:rPr>
                <w:del w:id="1694"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4177A8C3" w14:textId="77777777" w:rsidR="002605CE" w:rsidRPr="002605CE" w:rsidDel="00C51C7D" w:rsidRDefault="002605CE" w:rsidP="002605CE">
            <w:pPr>
              <w:spacing w:after="0" w:line="240" w:lineRule="auto"/>
              <w:jc w:val="center"/>
              <w:rPr>
                <w:del w:id="1695"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69228B2" w14:textId="77777777" w:rsidR="002605CE" w:rsidRPr="002605CE" w:rsidDel="00C51C7D" w:rsidRDefault="002605CE" w:rsidP="002605CE">
            <w:pPr>
              <w:spacing w:after="0" w:line="240" w:lineRule="auto"/>
              <w:rPr>
                <w:del w:id="1696"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02FF5B3" w14:textId="77777777" w:rsidR="002605CE" w:rsidRPr="002605CE" w:rsidDel="00C51C7D" w:rsidRDefault="002605CE" w:rsidP="002605CE">
            <w:pPr>
              <w:spacing w:after="0" w:line="240" w:lineRule="auto"/>
              <w:jc w:val="center"/>
              <w:rPr>
                <w:del w:id="1697" w:author="Lane, Stefanie" w:date="2023-07-26T11:06:00Z"/>
                <w:rFonts w:ascii="Calibri" w:eastAsia="Times New Roman" w:hAnsi="Calibri" w:cs="Calibri"/>
                <w:color w:val="000000"/>
                <w:sz w:val="20"/>
                <w:szCs w:val="20"/>
              </w:rPr>
            </w:pPr>
            <w:del w:id="1698"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0FCF8AFC" w14:textId="77777777" w:rsidTr="002605CE">
        <w:trPr>
          <w:divId w:val="39592375"/>
          <w:trHeight w:val="270"/>
          <w:del w:id="169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0879435A" w14:textId="77777777" w:rsidR="002605CE" w:rsidRPr="002605CE" w:rsidDel="00C51C7D" w:rsidRDefault="002605CE" w:rsidP="002605CE">
            <w:pPr>
              <w:spacing w:after="0" w:line="240" w:lineRule="auto"/>
              <w:rPr>
                <w:del w:id="1700"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F199901" w14:textId="77777777" w:rsidR="002605CE" w:rsidRPr="002605CE" w:rsidDel="00C51C7D" w:rsidRDefault="002605CE" w:rsidP="002605CE">
            <w:pPr>
              <w:spacing w:after="0" w:line="240" w:lineRule="auto"/>
              <w:rPr>
                <w:del w:id="1701" w:author="Lane, Stefanie" w:date="2023-07-26T11:06:00Z"/>
                <w:rFonts w:ascii="Calibri" w:eastAsia="Times New Roman" w:hAnsi="Calibri" w:cs="Calibri"/>
                <w:i/>
                <w:iCs/>
                <w:sz w:val="20"/>
                <w:szCs w:val="20"/>
              </w:rPr>
            </w:pPr>
            <w:del w:id="1702" w:author="Lane, Stefanie" w:date="2023-07-26T11:06:00Z">
              <w:r w:rsidRPr="002605CE" w:rsidDel="00C51C7D">
                <w:rPr>
                  <w:rFonts w:ascii="Calibri" w:eastAsia="Times New Roman" w:hAnsi="Calibri" w:cs="Calibri"/>
                  <w:i/>
                  <w:iCs/>
                  <w:sz w:val="20"/>
                  <w:szCs w:val="20"/>
                </w:rPr>
                <w:delText>Deschampsia caespitosa</w:delText>
              </w:r>
            </w:del>
          </w:p>
        </w:tc>
        <w:tc>
          <w:tcPr>
            <w:tcW w:w="810" w:type="dxa"/>
            <w:tcBorders>
              <w:top w:val="nil"/>
              <w:left w:val="nil"/>
              <w:bottom w:val="single" w:sz="8" w:space="0" w:color="auto"/>
              <w:right w:val="nil"/>
            </w:tcBorders>
            <w:shd w:val="clear" w:color="auto" w:fill="auto"/>
            <w:noWrap/>
            <w:vAlign w:val="bottom"/>
            <w:hideMark/>
          </w:tcPr>
          <w:p w14:paraId="040F95E1" w14:textId="77777777" w:rsidR="002605CE" w:rsidRPr="002605CE" w:rsidDel="00C51C7D" w:rsidRDefault="002605CE" w:rsidP="002605CE">
            <w:pPr>
              <w:spacing w:after="0" w:line="240" w:lineRule="auto"/>
              <w:jc w:val="center"/>
              <w:rPr>
                <w:del w:id="1703" w:author="Lane, Stefanie" w:date="2023-07-26T11:06:00Z"/>
                <w:rFonts w:ascii="Calibri" w:eastAsia="Times New Roman" w:hAnsi="Calibri" w:cs="Calibri"/>
                <w:color w:val="000000"/>
                <w:sz w:val="20"/>
                <w:szCs w:val="20"/>
              </w:rPr>
            </w:pPr>
            <w:del w:id="1704" w:author="Lane, Stefanie" w:date="2023-07-26T11:06:00Z">
              <w:r w:rsidRPr="002605CE" w:rsidDel="00C51C7D">
                <w:rPr>
                  <w:rFonts w:ascii="Calibri" w:eastAsia="Times New Roman" w:hAnsi="Calibri" w:cs="Calibri"/>
                  <w:color w:val="000000"/>
                  <w:sz w:val="20"/>
                  <w:szCs w:val="20"/>
                </w:rPr>
                <w:delText>0.05</w:delText>
              </w:r>
            </w:del>
          </w:p>
        </w:tc>
        <w:tc>
          <w:tcPr>
            <w:tcW w:w="300" w:type="dxa"/>
            <w:tcBorders>
              <w:top w:val="nil"/>
              <w:left w:val="nil"/>
              <w:bottom w:val="single" w:sz="8" w:space="0" w:color="auto"/>
              <w:right w:val="nil"/>
            </w:tcBorders>
            <w:shd w:val="clear" w:color="auto" w:fill="auto"/>
            <w:noWrap/>
            <w:vAlign w:val="bottom"/>
            <w:hideMark/>
          </w:tcPr>
          <w:p w14:paraId="64F59C66" w14:textId="77777777" w:rsidR="002605CE" w:rsidRPr="002605CE" w:rsidDel="00C51C7D" w:rsidRDefault="002605CE" w:rsidP="002605CE">
            <w:pPr>
              <w:spacing w:after="0" w:line="240" w:lineRule="auto"/>
              <w:rPr>
                <w:del w:id="1705" w:author="Lane, Stefanie" w:date="2023-07-26T11:06:00Z"/>
                <w:rFonts w:ascii="Calibri" w:eastAsia="Times New Roman" w:hAnsi="Calibri" w:cs="Calibri"/>
                <w:color w:val="000000"/>
                <w:sz w:val="20"/>
                <w:szCs w:val="20"/>
              </w:rPr>
            </w:pPr>
            <w:del w:id="1706"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3D7DCFB8" w14:textId="77777777" w:rsidR="002605CE" w:rsidRPr="002605CE" w:rsidDel="00C51C7D" w:rsidRDefault="002605CE" w:rsidP="002605CE">
            <w:pPr>
              <w:spacing w:after="0" w:line="240" w:lineRule="auto"/>
              <w:rPr>
                <w:del w:id="1707" w:author="Lane, Stefanie" w:date="2023-07-26T11:06:00Z"/>
                <w:rFonts w:ascii="Calibri" w:eastAsia="Times New Roman" w:hAnsi="Calibri" w:cs="Calibri"/>
                <w:color w:val="000000"/>
                <w:sz w:val="20"/>
                <w:szCs w:val="20"/>
              </w:rPr>
            </w:pPr>
            <w:del w:id="1708" w:author="Lane, Stefanie" w:date="2023-07-26T11:06:00Z">
              <w:r w:rsidRPr="002605CE" w:rsidDel="00C51C7D">
                <w:rPr>
                  <w:rFonts w:ascii="Calibri" w:eastAsia="Times New Roman" w:hAnsi="Calibri" w:cs="Calibri"/>
                  <w:color w:val="000000"/>
                  <w:sz w:val="20"/>
                  <w:szCs w:val="20"/>
                </w:rPr>
                <w:delText> </w:delText>
              </w:r>
            </w:del>
          </w:p>
        </w:tc>
        <w:tc>
          <w:tcPr>
            <w:tcW w:w="751" w:type="dxa"/>
            <w:tcBorders>
              <w:top w:val="nil"/>
              <w:left w:val="nil"/>
              <w:bottom w:val="single" w:sz="8" w:space="0" w:color="auto"/>
              <w:right w:val="nil"/>
            </w:tcBorders>
            <w:shd w:val="clear" w:color="auto" w:fill="auto"/>
            <w:noWrap/>
            <w:vAlign w:val="bottom"/>
            <w:hideMark/>
          </w:tcPr>
          <w:p w14:paraId="1E969771" w14:textId="77777777" w:rsidR="002605CE" w:rsidRPr="002605CE" w:rsidDel="00C51C7D" w:rsidRDefault="002605CE" w:rsidP="002605CE">
            <w:pPr>
              <w:spacing w:after="0" w:line="240" w:lineRule="auto"/>
              <w:jc w:val="center"/>
              <w:rPr>
                <w:del w:id="1709" w:author="Lane, Stefanie" w:date="2023-07-26T11:06:00Z"/>
                <w:rFonts w:ascii="Calibri" w:eastAsia="Times New Roman" w:hAnsi="Calibri" w:cs="Calibri"/>
                <w:color w:val="000000"/>
                <w:sz w:val="20"/>
                <w:szCs w:val="20"/>
              </w:rPr>
            </w:pPr>
            <w:del w:id="1710" w:author="Lane, Stefanie" w:date="2023-07-26T11:06:00Z">
              <w:r w:rsidRPr="002605CE" w:rsidDel="00C51C7D">
                <w:rPr>
                  <w:rFonts w:ascii="Calibri" w:eastAsia="Times New Roman" w:hAnsi="Calibri" w:cs="Calibri"/>
                  <w:color w:val="000000"/>
                  <w:sz w:val="20"/>
                  <w:szCs w:val="20"/>
                </w:rPr>
                <w:delText> </w:delText>
              </w:r>
            </w:del>
          </w:p>
        </w:tc>
        <w:tc>
          <w:tcPr>
            <w:tcW w:w="262" w:type="dxa"/>
            <w:tcBorders>
              <w:top w:val="nil"/>
              <w:left w:val="nil"/>
              <w:bottom w:val="single" w:sz="8" w:space="0" w:color="auto"/>
              <w:right w:val="nil"/>
            </w:tcBorders>
            <w:shd w:val="clear" w:color="auto" w:fill="auto"/>
            <w:noWrap/>
            <w:vAlign w:val="bottom"/>
            <w:hideMark/>
          </w:tcPr>
          <w:p w14:paraId="123C9C7A" w14:textId="77777777" w:rsidR="002605CE" w:rsidRPr="002605CE" w:rsidDel="00C51C7D" w:rsidRDefault="002605CE" w:rsidP="002605CE">
            <w:pPr>
              <w:spacing w:after="0" w:line="240" w:lineRule="auto"/>
              <w:rPr>
                <w:del w:id="1711" w:author="Lane, Stefanie" w:date="2023-07-26T11:06:00Z"/>
                <w:rFonts w:ascii="Calibri" w:eastAsia="Times New Roman" w:hAnsi="Calibri" w:cs="Calibri"/>
                <w:color w:val="000000"/>
                <w:sz w:val="20"/>
                <w:szCs w:val="20"/>
              </w:rPr>
            </w:pPr>
            <w:del w:id="1712"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3A4BA04E" w14:textId="77777777" w:rsidR="002605CE" w:rsidRPr="002605CE" w:rsidDel="00C51C7D" w:rsidRDefault="002605CE" w:rsidP="002605CE">
            <w:pPr>
              <w:spacing w:after="0" w:line="240" w:lineRule="auto"/>
              <w:rPr>
                <w:del w:id="1713" w:author="Lane, Stefanie" w:date="2023-07-26T11:06:00Z"/>
                <w:rFonts w:ascii="Calibri" w:eastAsia="Times New Roman" w:hAnsi="Calibri" w:cs="Calibri"/>
                <w:i/>
                <w:iCs/>
                <w:color w:val="000000"/>
                <w:sz w:val="20"/>
                <w:szCs w:val="20"/>
              </w:rPr>
            </w:pPr>
            <w:del w:id="1714" w:author="Lane, Stefanie" w:date="2023-07-26T11:06:00Z">
              <w:r w:rsidRPr="002605CE" w:rsidDel="00C51C7D">
                <w:rPr>
                  <w:rFonts w:ascii="Calibri" w:eastAsia="Times New Roman" w:hAnsi="Calibri" w:cs="Calibri"/>
                  <w:i/>
                  <w:iCs/>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2519BB8" w14:textId="77777777" w:rsidR="002605CE" w:rsidRPr="002605CE" w:rsidDel="00C51C7D" w:rsidRDefault="002605CE" w:rsidP="002605CE">
            <w:pPr>
              <w:spacing w:after="0" w:line="240" w:lineRule="auto"/>
              <w:jc w:val="center"/>
              <w:rPr>
                <w:del w:id="1715" w:author="Lane, Stefanie" w:date="2023-07-26T11:06:00Z"/>
                <w:rFonts w:ascii="Calibri" w:eastAsia="Times New Roman" w:hAnsi="Calibri" w:cs="Calibri"/>
                <w:color w:val="000000"/>
                <w:sz w:val="20"/>
                <w:szCs w:val="20"/>
              </w:rPr>
            </w:pPr>
            <w:del w:id="1716"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3FEDF88E" w14:textId="77777777" w:rsidTr="002605CE">
        <w:trPr>
          <w:divId w:val="39592375"/>
          <w:trHeight w:val="270"/>
          <w:del w:id="1717" w:author="Lane, Stefanie" w:date="2023-07-26T11:06:00Z"/>
        </w:trPr>
        <w:tc>
          <w:tcPr>
            <w:tcW w:w="1091" w:type="dxa"/>
            <w:tcBorders>
              <w:top w:val="nil"/>
              <w:left w:val="nil"/>
              <w:bottom w:val="nil"/>
              <w:right w:val="nil"/>
            </w:tcBorders>
            <w:shd w:val="clear" w:color="auto" w:fill="auto"/>
            <w:vAlign w:val="bottom"/>
            <w:hideMark/>
          </w:tcPr>
          <w:p w14:paraId="28138E50" w14:textId="77777777" w:rsidR="002605CE" w:rsidRPr="002605CE" w:rsidDel="00C51C7D" w:rsidRDefault="002605CE" w:rsidP="002605CE">
            <w:pPr>
              <w:spacing w:after="0" w:line="240" w:lineRule="auto"/>
              <w:jc w:val="center"/>
              <w:rPr>
                <w:del w:id="1718"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147565A" w14:textId="77777777" w:rsidR="002605CE" w:rsidRPr="002605CE" w:rsidDel="00C51C7D" w:rsidRDefault="002605CE" w:rsidP="002605CE">
            <w:pPr>
              <w:spacing w:after="0" w:line="240" w:lineRule="auto"/>
              <w:rPr>
                <w:del w:id="1719" w:author="Lane, Stefanie" w:date="2023-07-26T11:06:00Z"/>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78C87284" w14:textId="77777777" w:rsidR="002605CE" w:rsidRPr="002605CE" w:rsidDel="00C51C7D" w:rsidRDefault="002605CE" w:rsidP="002605CE">
            <w:pPr>
              <w:spacing w:after="0" w:line="240" w:lineRule="auto"/>
              <w:rPr>
                <w:del w:id="1720"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CDE1828" w14:textId="77777777" w:rsidR="002605CE" w:rsidRPr="002605CE" w:rsidDel="00C51C7D" w:rsidRDefault="002605CE" w:rsidP="002605CE">
            <w:pPr>
              <w:spacing w:after="0" w:line="240" w:lineRule="auto"/>
              <w:jc w:val="center"/>
              <w:rPr>
                <w:del w:id="1721"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18715" w14:textId="77777777" w:rsidR="002605CE" w:rsidRPr="002605CE" w:rsidDel="00C51C7D" w:rsidRDefault="002605CE" w:rsidP="002605CE">
            <w:pPr>
              <w:spacing w:after="0" w:line="240" w:lineRule="auto"/>
              <w:rPr>
                <w:del w:id="1722" w:author="Lane, Stefanie" w:date="2023-07-26T11:06:00Z"/>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5B7EE38" w14:textId="77777777" w:rsidR="002605CE" w:rsidRPr="002605CE" w:rsidDel="00C51C7D" w:rsidRDefault="002605CE" w:rsidP="002605CE">
            <w:pPr>
              <w:spacing w:after="0" w:line="240" w:lineRule="auto"/>
              <w:rPr>
                <w:del w:id="1723" w:author="Lane, Stefanie" w:date="2023-07-26T11:06:00Z"/>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C3AC005" w14:textId="77777777" w:rsidR="002605CE" w:rsidRPr="002605CE" w:rsidDel="00C51C7D" w:rsidRDefault="002605CE" w:rsidP="002605CE">
            <w:pPr>
              <w:spacing w:after="0" w:line="240" w:lineRule="auto"/>
              <w:jc w:val="center"/>
              <w:rPr>
                <w:del w:id="1724" w:author="Lane, Stefanie" w:date="2023-07-26T11:0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4E56C50" w14:textId="77777777" w:rsidR="002605CE" w:rsidRPr="002605CE" w:rsidDel="00C51C7D" w:rsidRDefault="002605CE" w:rsidP="002605CE">
            <w:pPr>
              <w:spacing w:after="0" w:line="240" w:lineRule="auto"/>
              <w:rPr>
                <w:del w:id="1725" w:author="Lane, Stefanie" w:date="2023-07-26T11:06:00Z"/>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0791381" w14:textId="77777777" w:rsidR="002605CE" w:rsidRPr="002605CE" w:rsidDel="00C51C7D" w:rsidRDefault="002605CE" w:rsidP="002605CE">
            <w:pPr>
              <w:spacing w:after="0" w:line="240" w:lineRule="auto"/>
              <w:rPr>
                <w:del w:id="1726" w:author="Lane, Stefanie" w:date="2023-07-26T11:06:00Z"/>
                <w:rFonts w:ascii="Times New Roman" w:eastAsia="Times New Roman" w:hAnsi="Times New Roman" w:cs="Times New Roman"/>
                <w:sz w:val="20"/>
                <w:szCs w:val="20"/>
              </w:rPr>
            </w:pPr>
          </w:p>
        </w:tc>
      </w:tr>
      <w:tr w:rsidR="002605CE" w:rsidRPr="002605CE" w:rsidDel="00C51C7D" w14:paraId="24B59DA4" w14:textId="77777777" w:rsidTr="002605CE">
        <w:trPr>
          <w:divId w:val="39592375"/>
          <w:trHeight w:val="260"/>
          <w:del w:id="1727" w:author="Lane, Stefanie" w:date="2023-07-26T11:06: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7653E60" w14:textId="77777777" w:rsidR="002605CE" w:rsidRPr="002605CE" w:rsidDel="00C51C7D" w:rsidRDefault="002605CE" w:rsidP="002605CE">
            <w:pPr>
              <w:spacing w:after="0" w:line="240" w:lineRule="auto"/>
              <w:jc w:val="center"/>
              <w:rPr>
                <w:del w:id="1728" w:author="Lane, Stefanie" w:date="2023-07-26T11:06:00Z"/>
                <w:rFonts w:ascii="Calibri" w:eastAsia="Times New Roman" w:hAnsi="Calibri" w:cs="Calibri"/>
                <w:color w:val="000000"/>
                <w:sz w:val="20"/>
                <w:szCs w:val="20"/>
              </w:rPr>
            </w:pPr>
            <w:del w:id="1729" w:author="Lane, Stefanie" w:date="2023-07-26T11:06:00Z">
              <w:r w:rsidRPr="002605CE" w:rsidDel="00C51C7D">
                <w:rPr>
                  <w:rFonts w:ascii="Calibri" w:eastAsia="Times New Roman" w:hAnsi="Calibri" w:cs="Calibri"/>
                  <w:color w:val="000000"/>
                  <w:sz w:val="20"/>
                  <w:szCs w:val="20"/>
                </w:rPr>
                <w:delText>"Bogbean"</w:delText>
              </w:r>
            </w:del>
          </w:p>
        </w:tc>
        <w:tc>
          <w:tcPr>
            <w:tcW w:w="2149" w:type="dxa"/>
            <w:tcBorders>
              <w:top w:val="single" w:sz="8" w:space="0" w:color="auto"/>
              <w:left w:val="nil"/>
              <w:bottom w:val="nil"/>
              <w:right w:val="nil"/>
            </w:tcBorders>
            <w:shd w:val="clear" w:color="auto" w:fill="auto"/>
            <w:noWrap/>
            <w:vAlign w:val="bottom"/>
            <w:hideMark/>
          </w:tcPr>
          <w:p w14:paraId="72169F32" w14:textId="77777777" w:rsidR="002605CE" w:rsidRPr="002605CE" w:rsidDel="00C51C7D" w:rsidRDefault="002605CE" w:rsidP="002605CE">
            <w:pPr>
              <w:spacing w:after="0" w:line="240" w:lineRule="auto"/>
              <w:rPr>
                <w:del w:id="1730" w:author="Lane, Stefanie" w:date="2023-07-26T11:06:00Z"/>
                <w:rFonts w:ascii="Calibri" w:eastAsia="Times New Roman" w:hAnsi="Calibri" w:cs="Calibri"/>
                <w:i/>
                <w:iCs/>
                <w:sz w:val="20"/>
                <w:szCs w:val="20"/>
              </w:rPr>
            </w:pPr>
            <w:del w:id="1731" w:author="Lane, Stefanie" w:date="2023-07-26T11:06:00Z">
              <w:r w:rsidRPr="002605CE" w:rsidDel="00C51C7D">
                <w:rPr>
                  <w:rFonts w:ascii="Calibri" w:eastAsia="Times New Roman" w:hAnsi="Calibri" w:cs="Calibri"/>
                  <w:i/>
                  <w:iCs/>
                  <w:sz w:val="20"/>
                  <w:szCs w:val="20"/>
                </w:rPr>
                <w:delText>Menyanthes trifoliata</w:delText>
              </w:r>
            </w:del>
          </w:p>
        </w:tc>
        <w:tc>
          <w:tcPr>
            <w:tcW w:w="810" w:type="dxa"/>
            <w:tcBorders>
              <w:top w:val="single" w:sz="8" w:space="0" w:color="auto"/>
              <w:left w:val="nil"/>
              <w:bottom w:val="single" w:sz="4" w:space="0" w:color="auto"/>
              <w:right w:val="nil"/>
            </w:tcBorders>
            <w:shd w:val="clear" w:color="auto" w:fill="auto"/>
            <w:noWrap/>
            <w:vAlign w:val="bottom"/>
            <w:hideMark/>
          </w:tcPr>
          <w:p w14:paraId="68E63573" w14:textId="77777777" w:rsidR="002605CE" w:rsidRPr="002605CE" w:rsidDel="00C51C7D" w:rsidRDefault="002605CE" w:rsidP="002605CE">
            <w:pPr>
              <w:spacing w:after="0" w:line="240" w:lineRule="auto"/>
              <w:jc w:val="center"/>
              <w:rPr>
                <w:del w:id="1732" w:author="Lane, Stefanie" w:date="2023-07-26T11:06:00Z"/>
                <w:rFonts w:ascii="Calibri" w:eastAsia="Times New Roman" w:hAnsi="Calibri" w:cs="Calibri"/>
                <w:color w:val="000000"/>
                <w:sz w:val="20"/>
                <w:szCs w:val="20"/>
              </w:rPr>
            </w:pPr>
            <w:del w:id="173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single" w:sz="8" w:space="0" w:color="auto"/>
              <w:left w:val="nil"/>
              <w:bottom w:val="nil"/>
              <w:right w:val="nil"/>
            </w:tcBorders>
            <w:shd w:val="clear" w:color="auto" w:fill="auto"/>
            <w:noWrap/>
            <w:vAlign w:val="bottom"/>
            <w:hideMark/>
          </w:tcPr>
          <w:p w14:paraId="629D7962" w14:textId="77777777" w:rsidR="002605CE" w:rsidRPr="002605CE" w:rsidDel="00C51C7D" w:rsidRDefault="002605CE" w:rsidP="002605CE">
            <w:pPr>
              <w:spacing w:after="0" w:line="240" w:lineRule="auto"/>
              <w:rPr>
                <w:del w:id="1734" w:author="Lane, Stefanie" w:date="2023-07-26T11:06:00Z"/>
                <w:rFonts w:ascii="Calibri" w:eastAsia="Times New Roman" w:hAnsi="Calibri" w:cs="Calibri"/>
                <w:color w:val="000000"/>
                <w:sz w:val="20"/>
                <w:szCs w:val="20"/>
              </w:rPr>
            </w:pPr>
            <w:del w:id="1735"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E468110" w14:textId="77777777" w:rsidR="002605CE" w:rsidRPr="002605CE" w:rsidDel="00C51C7D" w:rsidRDefault="002605CE" w:rsidP="002605CE">
            <w:pPr>
              <w:spacing w:after="0" w:line="240" w:lineRule="auto"/>
              <w:rPr>
                <w:del w:id="1736" w:author="Lane, Stefanie" w:date="2023-07-26T11:06:00Z"/>
                <w:rFonts w:ascii="Calibri" w:eastAsia="Times New Roman" w:hAnsi="Calibri" w:cs="Calibri"/>
                <w:i/>
                <w:iCs/>
                <w:color w:val="000000"/>
                <w:sz w:val="20"/>
                <w:szCs w:val="20"/>
              </w:rPr>
            </w:pPr>
            <w:del w:id="1737" w:author="Lane, Stefanie" w:date="2023-07-26T11:06:00Z">
              <w:r w:rsidRPr="002605CE" w:rsidDel="00C51C7D">
                <w:rPr>
                  <w:rFonts w:ascii="Calibri" w:eastAsia="Times New Roman" w:hAnsi="Calibri" w:cs="Calibri"/>
                  <w:i/>
                  <w:iCs/>
                  <w:color w:val="000000"/>
                  <w:sz w:val="20"/>
                  <w:szCs w:val="20"/>
                </w:rPr>
                <w:delText>Mentha aquatica</w:delText>
              </w:r>
            </w:del>
          </w:p>
        </w:tc>
        <w:tc>
          <w:tcPr>
            <w:tcW w:w="751" w:type="dxa"/>
            <w:tcBorders>
              <w:top w:val="single" w:sz="8" w:space="0" w:color="auto"/>
              <w:left w:val="nil"/>
              <w:bottom w:val="single" w:sz="4" w:space="0" w:color="auto"/>
              <w:right w:val="nil"/>
            </w:tcBorders>
            <w:shd w:val="clear" w:color="auto" w:fill="auto"/>
            <w:noWrap/>
            <w:vAlign w:val="bottom"/>
            <w:hideMark/>
          </w:tcPr>
          <w:p w14:paraId="01D22233" w14:textId="77777777" w:rsidR="002605CE" w:rsidRPr="002605CE" w:rsidDel="00C51C7D" w:rsidRDefault="002605CE" w:rsidP="002605CE">
            <w:pPr>
              <w:spacing w:after="0" w:line="240" w:lineRule="auto"/>
              <w:jc w:val="center"/>
              <w:rPr>
                <w:del w:id="1738" w:author="Lane, Stefanie" w:date="2023-07-26T11:06:00Z"/>
                <w:rFonts w:ascii="Calibri" w:eastAsia="Times New Roman" w:hAnsi="Calibri" w:cs="Calibri"/>
                <w:color w:val="000000"/>
                <w:sz w:val="20"/>
                <w:szCs w:val="20"/>
              </w:rPr>
            </w:pPr>
            <w:del w:id="1739"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single" w:sz="8" w:space="0" w:color="auto"/>
              <w:left w:val="nil"/>
              <w:bottom w:val="nil"/>
              <w:right w:val="nil"/>
            </w:tcBorders>
            <w:shd w:val="clear" w:color="auto" w:fill="auto"/>
            <w:noWrap/>
            <w:vAlign w:val="bottom"/>
            <w:hideMark/>
          </w:tcPr>
          <w:p w14:paraId="7576BAC4" w14:textId="77777777" w:rsidR="002605CE" w:rsidRPr="002605CE" w:rsidDel="00C51C7D" w:rsidRDefault="002605CE" w:rsidP="002605CE">
            <w:pPr>
              <w:spacing w:after="0" w:line="240" w:lineRule="auto"/>
              <w:rPr>
                <w:del w:id="1740" w:author="Lane, Stefanie" w:date="2023-07-26T11:06:00Z"/>
                <w:rFonts w:ascii="Calibri" w:eastAsia="Times New Roman" w:hAnsi="Calibri" w:cs="Calibri"/>
                <w:color w:val="000000"/>
                <w:sz w:val="20"/>
                <w:szCs w:val="20"/>
              </w:rPr>
            </w:pPr>
            <w:del w:id="1741"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66E7F2E7" w14:textId="77777777" w:rsidR="002605CE" w:rsidRPr="002605CE" w:rsidDel="00C51C7D" w:rsidRDefault="002605CE" w:rsidP="002605CE">
            <w:pPr>
              <w:spacing w:after="0" w:line="240" w:lineRule="auto"/>
              <w:rPr>
                <w:del w:id="1742" w:author="Lane, Stefanie" w:date="2023-07-26T11:06:00Z"/>
                <w:rFonts w:ascii="Calibri" w:eastAsia="Times New Roman" w:hAnsi="Calibri" w:cs="Calibri"/>
                <w:i/>
                <w:iCs/>
                <w:sz w:val="20"/>
                <w:szCs w:val="20"/>
              </w:rPr>
            </w:pPr>
            <w:del w:id="1743" w:author="Lane, Stefanie" w:date="2023-07-26T11:06:00Z">
              <w:r w:rsidRPr="002605CE" w:rsidDel="00C51C7D">
                <w:rPr>
                  <w:rFonts w:ascii="Calibri" w:eastAsia="Times New Roman" w:hAnsi="Calibri" w:cs="Calibri"/>
                  <w:i/>
                  <w:iCs/>
                  <w:sz w:val="20"/>
                  <w:szCs w:val="20"/>
                </w:rPr>
                <w:delText>Menyanthes trifoliata</w:delText>
              </w:r>
            </w:del>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B5E88DE" w14:textId="77777777" w:rsidR="002605CE" w:rsidRPr="002605CE" w:rsidDel="00C51C7D" w:rsidRDefault="002605CE" w:rsidP="002605CE">
            <w:pPr>
              <w:spacing w:after="0" w:line="240" w:lineRule="auto"/>
              <w:jc w:val="center"/>
              <w:rPr>
                <w:del w:id="1744" w:author="Lane, Stefanie" w:date="2023-07-26T11:06:00Z"/>
                <w:rFonts w:ascii="Calibri" w:eastAsia="Times New Roman" w:hAnsi="Calibri" w:cs="Calibri"/>
                <w:color w:val="000000"/>
                <w:sz w:val="20"/>
                <w:szCs w:val="20"/>
              </w:rPr>
            </w:pPr>
            <w:del w:id="1745"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3FF28A14" w14:textId="77777777" w:rsidTr="002605CE">
        <w:trPr>
          <w:divId w:val="39592375"/>
          <w:trHeight w:val="260"/>
          <w:del w:id="174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66D731E" w14:textId="77777777" w:rsidR="002605CE" w:rsidRPr="002605CE" w:rsidDel="00C51C7D" w:rsidRDefault="002605CE" w:rsidP="002605CE">
            <w:pPr>
              <w:spacing w:after="0" w:line="240" w:lineRule="auto"/>
              <w:rPr>
                <w:del w:id="1747"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FE63E3D" w14:textId="77777777" w:rsidR="002605CE" w:rsidRPr="002605CE" w:rsidDel="00C51C7D" w:rsidRDefault="002605CE" w:rsidP="002605CE">
            <w:pPr>
              <w:spacing w:after="0" w:line="240" w:lineRule="auto"/>
              <w:rPr>
                <w:del w:id="1748" w:author="Lane, Stefanie" w:date="2023-07-26T11:06:00Z"/>
                <w:rFonts w:ascii="Calibri" w:eastAsia="Times New Roman" w:hAnsi="Calibri" w:cs="Calibri"/>
                <w:i/>
                <w:iCs/>
                <w:sz w:val="20"/>
                <w:szCs w:val="20"/>
              </w:rPr>
            </w:pPr>
            <w:del w:id="1749" w:author="Lane, Stefanie" w:date="2023-07-26T11:06:00Z">
              <w:r w:rsidRPr="002605CE" w:rsidDel="00C51C7D">
                <w:rPr>
                  <w:rFonts w:ascii="Calibri" w:eastAsia="Times New Roman" w:hAnsi="Calibri" w:cs="Calibri"/>
                  <w:i/>
                  <w:iCs/>
                  <w:sz w:val="20"/>
                  <w:szCs w:val="20"/>
                </w:rPr>
                <w:delText>Myosotis scorpiodes</w:delText>
              </w:r>
            </w:del>
          </w:p>
        </w:tc>
        <w:tc>
          <w:tcPr>
            <w:tcW w:w="810" w:type="dxa"/>
            <w:tcBorders>
              <w:top w:val="nil"/>
              <w:left w:val="nil"/>
              <w:bottom w:val="single" w:sz="4" w:space="0" w:color="auto"/>
              <w:right w:val="nil"/>
            </w:tcBorders>
            <w:shd w:val="clear" w:color="auto" w:fill="auto"/>
            <w:noWrap/>
            <w:vAlign w:val="bottom"/>
            <w:hideMark/>
          </w:tcPr>
          <w:p w14:paraId="0EEE52B3" w14:textId="77777777" w:rsidR="002605CE" w:rsidRPr="002605CE" w:rsidDel="00C51C7D" w:rsidRDefault="002605CE" w:rsidP="002605CE">
            <w:pPr>
              <w:spacing w:after="0" w:line="240" w:lineRule="auto"/>
              <w:jc w:val="center"/>
              <w:rPr>
                <w:del w:id="1750" w:author="Lane, Stefanie" w:date="2023-07-26T11:06:00Z"/>
                <w:rFonts w:ascii="Calibri" w:eastAsia="Times New Roman" w:hAnsi="Calibri" w:cs="Calibri"/>
                <w:color w:val="000000"/>
                <w:sz w:val="20"/>
                <w:szCs w:val="20"/>
              </w:rPr>
            </w:pPr>
            <w:del w:id="1751"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67E75AC4" w14:textId="77777777" w:rsidR="002605CE" w:rsidRPr="002605CE" w:rsidDel="00C51C7D" w:rsidRDefault="002605CE" w:rsidP="002605CE">
            <w:pPr>
              <w:spacing w:after="0" w:line="240" w:lineRule="auto"/>
              <w:jc w:val="center"/>
              <w:rPr>
                <w:del w:id="1752"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19204D2" w14:textId="77777777" w:rsidR="002605CE" w:rsidRPr="002605CE" w:rsidDel="00C51C7D" w:rsidRDefault="002605CE" w:rsidP="002605CE">
            <w:pPr>
              <w:spacing w:after="0" w:line="240" w:lineRule="auto"/>
              <w:rPr>
                <w:del w:id="1753" w:author="Lane, Stefanie" w:date="2023-07-26T11:06:00Z"/>
                <w:rFonts w:ascii="Calibri" w:eastAsia="Times New Roman" w:hAnsi="Calibri" w:cs="Calibri"/>
                <w:i/>
                <w:iCs/>
                <w:sz w:val="20"/>
                <w:szCs w:val="20"/>
              </w:rPr>
            </w:pPr>
            <w:del w:id="1754" w:author="Lane, Stefanie" w:date="2023-07-26T11:06:00Z">
              <w:r w:rsidRPr="002605CE" w:rsidDel="00C51C7D">
                <w:rPr>
                  <w:rFonts w:ascii="Calibri" w:eastAsia="Times New Roman" w:hAnsi="Calibri" w:cs="Calibri"/>
                  <w:i/>
                  <w:iCs/>
                  <w:sz w:val="20"/>
                  <w:szCs w:val="20"/>
                </w:rPr>
                <w:delText>Menyanthes trifoliata</w:delText>
              </w:r>
            </w:del>
          </w:p>
        </w:tc>
        <w:tc>
          <w:tcPr>
            <w:tcW w:w="751" w:type="dxa"/>
            <w:tcBorders>
              <w:top w:val="nil"/>
              <w:left w:val="nil"/>
              <w:bottom w:val="single" w:sz="4" w:space="0" w:color="auto"/>
              <w:right w:val="nil"/>
            </w:tcBorders>
            <w:shd w:val="clear" w:color="auto" w:fill="auto"/>
            <w:noWrap/>
            <w:vAlign w:val="bottom"/>
            <w:hideMark/>
          </w:tcPr>
          <w:p w14:paraId="49CFAA2E" w14:textId="77777777" w:rsidR="002605CE" w:rsidRPr="002605CE" w:rsidDel="00C51C7D" w:rsidRDefault="002605CE" w:rsidP="002605CE">
            <w:pPr>
              <w:spacing w:after="0" w:line="240" w:lineRule="auto"/>
              <w:jc w:val="center"/>
              <w:rPr>
                <w:del w:id="1755" w:author="Lane, Stefanie" w:date="2023-07-26T11:06:00Z"/>
                <w:rFonts w:ascii="Calibri" w:eastAsia="Times New Roman" w:hAnsi="Calibri" w:cs="Calibri"/>
                <w:color w:val="000000"/>
                <w:sz w:val="20"/>
                <w:szCs w:val="20"/>
              </w:rPr>
            </w:pPr>
            <w:del w:id="1756"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EC081E6" w14:textId="77777777" w:rsidR="002605CE" w:rsidRPr="002605CE" w:rsidDel="00C51C7D" w:rsidRDefault="002605CE" w:rsidP="002605CE">
            <w:pPr>
              <w:spacing w:after="0" w:line="240" w:lineRule="auto"/>
              <w:jc w:val="center"/>
              <w:rPr>
                <w:del w:id="1757"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A443090" w14:textId="77777777" w:rsidR="002605CE" w:rsidRPr="002605CE" w:rsidDel="00C51C7D" w:rsidRDefault="002605CE" w:rsidP="002605CE">
            <w:pPr>
              <w:spacing w:after="0" w:line="240" w:lineRule="auto"/>
              <w:rPr>
                <w:del w:id="1758" w:author="Lane, Stefanie" w:date="2023-07-26T11:06:00Z"/>
                <w:rFonts w:ascii="Calibri" w:eastAsia="Times New Roman" w:hAnsi="Calibri" w:cs="Calibri"/>
                <w:i/>
                <w:iCs/>
                <w:color w:val="000000"/>
                <w:sz w:val="20"/>
                <w:szCs w:val="20"/>
              </w:rPr>
            </w:pPr>
            <w:del w:id="1759" w:author="Lane, Stefanie" w:date="2023-07-26T11:06:00Z">
              <w:r w:rsidRPr="002605CE" w:rsidDel="00C51C7D">
                <w:rPr>
                  <w:rFonts w:ascii="Calibri" w:eastAsia="Times New Roman" w:hAnsi="Calibri" w:cs="Calibri"/>
                  <w:i/>
                  <w:iCs/>
                  <w:color w:val="000000"/>
                  <w:sz w:val="20"/>
                  <w:szCs w:val="20"/>
                </w:rPr>
                <w:delText>Mentha aquatic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508069D" w14:textId="77777777" w:rsidR="002605CE" w:rsidRPr="002605CE" w:rsidDel="00C51C7D" w:rsidRDefault="002605CE" w:rsidP="002605CE">
            <w:pPr>
              <w:spacing w:after="0" w:line="240" w:lineRule="auto"/>
              <w:jc w:val="center"/>
              <w:rPr>
                <w:del w:id="1760" w:author="Lane, Stefanie" w:date="2023-07-26T11:06:00Z"/>
                <w:rFonts w:ascii="Calibri" w:eastAsia="Times New Roman" w:hAnsi="Calibri" w:cs="Calibri"/>
                <w:color w:val="000000"/>
                <w:sz w:val="20"/>
                <w:szCs w:val="20"/>
              </w:rPr>
            </w:pPr>
            <w:del w:id="1761"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7CEB2430" w14:textId="77777777" w:rsidTr="002605CE">
        <w:trPr>
          <w:divId w:val="39592375"/>
          <w:trHeight w:val="260"/>
          <w:del w:id="176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6A80153" w14:textId="77777777" w:rsidR="002605CE" w:rsidRPr="002605CE" w:rsidDel="00C51C7D" w:rsidRDefault="002605CE" w:rsidP="002605CE">
            <w:pPr>
              <w:spacing w:after="0" w:line="240" w:lineRule="auto"/>
              <w:rPr>
                <w:del w:id="1763"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647A1C0" w14:textId="77777777" w:rsidR="002605CE" w:rsidRPr="002605CE" w:rsidDel="00C51C7D" w:rsidRDefault="002605CE" w:rsidP="002605CE">
            <w:pPr>
              <w:spacing w:after="0" w:line="240" w:lineRule="auto"/>
              <w:rPr>
                <w:del w:id="1764" w:author="Lane, Stefanie" w:date="2023-07-26T11:06:00Z"/>
                <w:rFonts w:ascii="Calibri" w:eastAsia="Times New Roman" w:hAnsi="Calibri" w:cs="Calibri"/>
                <w:i/>
                <w:iCs/>
                <w:color w:val="000000"/>
                <w:sz w:val="20"/>
                <w:szCs w:val="20"/>
              </w:rPr>
            </w:pPr>
            <w:del w:id="1765" w:author="Lane, Stefanie" w:date="2023-07-26T11:06:00Z">
              <w:r w:rsidRPr="002605CE" w:rsidDel="00C51C7D">
                <w:rPr>
                  <w:rFonts w:ascii="Calibri" w:eastAsia="Times New Roman" w:hAnsi="Calibri" w:cs="Calibri"/>
                  <w:i/>
                  <w:iCs/>
                  <w:color w:val="000000"/>
                  <w:sz w:val="20"/>
                  <w:szCs w:val="20"/>
                </w:rPr>
                <w:delText>Bidens cernua</w:delText>
              </w:r>
            </w:del>
          </w:p>
        </w:tc>
        <w:tc>
          <w:tcPr>
            <w:tcW w:w="810" w:type="dxa"/>
            <w:tcBorders>
              <w:top w:val="nil"/>
              <w:left w:val="nil"/>
              <w:bottom w:val="single" w:sz="4" w:space="0" w:color="auto"/>
              <w:right w:val="nil"/>
            </w:tcBorders>
            <w:shd w:val="clear" w:color="auto" w:fill="auto"/>
            <w:noWrap/>
            <w:vAlign w:val="bottom"/>
            <w:hideMark/>
          </w:tcPr>
          <w:p w14:paraId="0514F901" w14:textId="77777777" w:rsidR="002605CE" w:rsidRPr="002605CE" w:rsidDel="00C51C7D" w:rsidRDefault="002605CE" w:rsidP="002605CE">
            <w:pPr>
              <w:spacing w:after="0" w:line="240" w:lineRule="auto"/>
              <w:jc w:val="center"/>
              <w:rPr>
                <w:del w:id="1766" w:author="Lane, Stefanie" w:date="2023-07-26T11:06:00Z"/>
                <w:rFonts w:ascii="Calibri" w:eastAsia="Times New Roman" w:hAnsi="Calibri" w:cs="Calibri"/>
                <w:color w:val="000000"/>
                <w:sz w:val="20"/>
                <w:szCs w:val="20"/>
              </w:rPr>
            </w:pPr>
            <w:del w:id="1767"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10A13BF6" w14:textId="77777777" w:rsidR="002605CE" w:rsidRPr="002605CE" w:rsidDel="00C51C7D" w:rsidRDefault="002605CE" w:rsidP="002605CE">
            <w:pPr>
              <w:spacing w:after="0" w:line="240" w:lineRule="auto"/>
              <w:jc w:val="center"/>
              <w:rPr>
                <w:del w:id="1768"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486005F" w14:textId="77777777" w:rsidR="002605CE" w:rsidRPr="002605CE" w:rsidDel="00C51C7D" w:rsidRDefault="002605CE" w:rsidP="002605CE">
            <w:pPr>
              <w:spacing w:after="0" w:line="240" w:lineRule="auto"/>
              <w:rPr>
                <w:del w:id="1769" w:author="Lane, Stefanie" w:date="2023-07-26T11:06:00Z"/>
                <w:rFonts w:ascii="Calibri" w:eastAsia="Times New Roman" w:hAnsi="Calibri" w:cs="Calibri"/>
                <w:sz w:val="20"/>
                <w:szCs w:val="20"/>
              </w:rPr>
            </w:pPr>
            <w:del w:id="1770" w:author="Lane, Stefanie" w:date="2023-07-26T11:06:00Z">
              <w:r w:rsidRPr="002605CE" w:rsidDel="00C51C7D">
                <w:rPr>
                  <w:rFonts w:ascii="Calibri" w:eastAsia="Times New Roman" w:hAnsi="Calibri" w:cs="Calibri"/>
                  <w:sz w:val="20"/>
                  <w:szCs w:val="20"/>
                </w:rPr>
                <w:delText>Grass (unidentified)</w:delText>
              </w:r>
            </w:del>
          </w:p>
        </w:tc>
        <w:tc>
          <w:tcPr>
            <w:tcW w:w="751" w:type="dxa"/>
            <w:tcBorders>
              <w:top w:val="nil"/>
              <w:left w:val="nil"/>
              <w:bottom w:val="single" w:sz="4" w:space="0" w:color="auto"/>
              <w:right w:val="nil"/>
            </w:tcBorders>
            <w:shd w:val="clear" w:color="auto" w:fill="auto"/>
            <w:noWrap/>
            <w:vAlign w:val="bottom"/>
            <w:hideMark/>
          </w:tcPr>
          <w:p w14:paraId="73C8F23C" w14:textId="77777777" w:rsidR="002605CE" w:rsidRPr="002605CE" w:rsidDel="00C51C7D" w:rsidRDefault="002605CE" w:rsidP="002605CE">
            <w:pPr>
              <w:spacing w:after="0" w:line="240" w:lineRule="auto"/>
              <w:jc w:val="center"/>
              <w:rPr>
                <w:del w:id="1771" w:author="Lane, Stefanie" w:date="2023-07-26T11:06:00Z"/>
                <w:rFonts w:ascii="Calibri" w:eastAsia="Times New Roman" w:hAnsi="Calibri" w:cs="Calibri"/>
                <w:color w:val="000000"/>
                <w:sz w:val="20"/>
                <w:szCs w:val="20"/>
              </w:rPr>
            </w:pPr>
            <w:del w:id="1772"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7F01CAB3" w14:textId="77777777" w:rsidR="002605CE" w:rsidRPr="002605CE" w:rsidDel="00C51C7D" w:rsidRDefault="002605CE" w:rsidP="002605CE">
            <w:pPr>
              <w:spacing w:after="0" w:line="240" w:lineRule="auto"/>
              <w:jc w:val="center"/>
              <w:rPr>
                <w:del w:id="1773"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CA2C3E" w14:textId="77777777" w:rsidR="002605CE" w:rsidRPr="002605CE" w:rsidDel="00C51C7D" w:rsidRDefault="002605CE" w:rsidP="002605CE">
            <w:pPr>
              <w:spacing w:after="0" w:line="240" w:lineRule="auto"/>
              <w:rPr>
                <w:del w:id="1774" w:author="Lane, Stefanie" w:date="2023-07-26T11:06:00Z"/>
                <w:rFonts w:ascii="Calibri" w:eastAsia="Times New Roman" w:hAnsi="Calibri" w:cs="Calibri"/>
                <w:i/>
                <w:iCs/>
                <w:color w:val="000000"/>
                <w:sz w:val="20"/>
                <w:szCs w:val="20"/>
              </w:rPr>
            </w:pPr>
            <w:del w:id="1775"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81" w:type="dxa"/>
            <w:tcBorders>
              <w:top w:val="nil"/>
              <w:left w:val="nil"/>
              <w:bottom w:val="single" w:sz="4" w:space="0" w:color="auto"/>
              <w:right w:val="single" w:sz="8" w:space="0" w:color="auto"/>
            </w:tcBorders>
            <w:shd w:val="clear" w:color="auto" w:fill="auto"/>
            <w:noWrap/>
            <w:vAlign w:val="bottom"/>
            <w:hideMark/>
          </w:tcPr>
          <w:p w14:paraId="210FF9B4" w14:textId="77777777" w:rsidR="002605CE" w:rsidRPr="002605CE" w:rsidDel="00C51C7D" w:rsidRDefault="002605CE" w:rsidP="002605CE">
            <w:pPr>
              <w:spacing w:after="0" w:line="240" w:lineRule="auto"/>
              <w:jc w:val="center"/>
              <w:rPr>
                <w:del w:id="1776" w:author="Lane, Stefanie" w:date="2023-07-26T11:06:00Z"/>
                <w:rFonts w:ascii="Calibri" w:eastAsia="Times New Roman" w:hAnsi="Calibri" w:cs="Calibri"/>
                <w:color w:val="000000"/>
                <w:sz w:val="20"/>
                <w:szCs w:val="20"/>
              </w:rPr>
            </w:pPr>
            <w:del w:id="1777"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1EC04CD5" w14:textId="77777777" w:rsidTr="002605CE">
        <w:trPr>
          <w:divId w:val="39592375"/>
          <w:trHeight w:val="260"/>
          <w:del w:id="1778"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63D84650" w14:textId="77777777" w:rsidR="002605CE" w:rsidRPr="002605CE" w:rsidDel="00C51C7D" w:rsidRDefault="002605CE" w:rsidP="002605CE">
            <w:pPr>
              <w:spacing w:after="0" w:line="240" w:lineRule="auto"/>
              <w:rPr>
                <w:del w:id="1779"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7B0E5515" w14:textId="77777777" w:rsidR="002605CE" w:rsidRPr="002605CE" w:rsidDel="00C51C7D" w:rsidRDefault="002605CE" w:rsidP="002605CE">
            <w:pPr>
              <w:spacing w:after="0" w:line="240" w:lineRule="auto"/>
              <w:rPr>
                <w:del w:id="1780" w:author="Lane, Stefanie" w:date="2023-07-26T11:06:00Z"/>
                <w:rFonts w:ascii="Calibri" w:eastAsia="Times New Roman" w:hAnsi="Calibri" w:cs="Calibri"/>
                <w:i/>
                <w:iCs/>
                <w:sz w:val="20"/>
                <w:szCs w:val="20"/>
              </w:rPr>
            </w:pPr>
            <w:del w:id="1781" w:author="Lane, Stefanie" w:date="2023-07-26T11:06:00Z">
              <w:r w:rsidRPr="002605CE" w:rsidDel="00C51C7D">
                <w:rPr>
                  <w:rFonts w:ascii="Calibri" w:eastAsia="Times New Roman" w:hAnsi="Calibri" w:cs="Calibri"/>
                  <w:i/>
                  <w:iCs/>
                  <w:sz w:val="20"/>
                  <w:szCs w:val="20"/>
                </w:rPr>
                <w:delText>Lythrum salicaria</w:delText>
              </w:r>
            </w:del>
          </w:p>
        </w:tc>
        <w:tc>
          <w:tcPr>
            <w:tcW w:w="810" w:type="dxa"/>
            <w:tcBorders>
              <w:top w:val="nil"/>
              <w:left w:val="nil"/>
              <w:bottom w:val="single" w:sz="4" w:space="0" w:color="auto"/>
              <w:right w:val="nil"/>
            </w:tcBorders>
            <w:shd w:val="clear" w:color="auto" w:fill="auto"/>
            <w:noWrap/>
            <w:vAlign w:val="bottom"/>
            <w:hideMark/>
          </w:tcPr>
          <w:p w14:paraId="6FE307A7" w14:textId="77777777" w:rsidR="002605CE" w:rsidRPr="002605CE" w:rsidDel="00C51C7D" w:rsidRDefault="002605CE" w:rsidP="002605CE">
            <w:pPr>
              <w:spacing w:after="0" w:line="240" w:lineRule="auto"/>
              <w:jc w:val="center"/>
              <w:rPr>
                <w:del w:id="1782" w:author="Lane, Stefanie" w:date="2023-07-26T11:06:00Z"/>
                <w:rFonts w:ascii="Calibri" w:eastAsia="Times New Roman" w:hAnsi="Calibri" w:cs="Calibri"/>
                <w:color w:val="000000"/>
                <w:sz w:val="20"/>
                <w:szCs w:val="20"/>
              </w:rPr>
            </w:pPr>
            <w:del w:id="1783" w:author="Lane, Stefanie" w:date="2023-07-26T11:06:00Z">
              <w:r w:rsidRPr="002605CE" w:rsidDel="00C51C7D">
                <w:rPr>
                  <w:rFonts w:ascii="Calibri" w:eastAsia="Times New Roman" w:hAnsi="Calibri" w:cs="Calibri"/>
                  <w:color w:val="000000"/>
                  <w:sz w:val="20"/>
                  <w:szCs w:val="20"/>
                </w:rPr>
                <w:delText>&lt; 0.01</w:delText>
              </w:r>
            </w:del>
          </w:p>
        </w:tc>
        <w:tc>
          <w:tcPr>
            <w:tcW w:w="300" w:type="dxa"/>
            <w:tcBorders>
              <w:top w:val="nil"/>
              <w:left w:val="nil"/>
              <w:bottom w:val="nil"/>
              <w:right w:val="nil"/>
            </w:tcBorders>
            <w:shd w:val="clear" w:color="auto" w:fill="auto"/>
            <w:noWrap/>
            <w:vAlign w:val="bottom"/>
            <w:hideMark/>
          </w:tcPr>
          <w:p w14:paraId="73A989C6" w14:textId="77777777" w:rsidR="002605CE" w:rsidRPr="002605CE" w:rsidDel="00C51C7D" w:rsidRDefault="002605CE" w:rsidP="002605CE">
            <w:pPr>
              <w:spacing w:after="0" w:line="240" w:lineRule="auto"/>
              <w:jc w:val="center"/>
              <w:rPr>
                <w:del w:id="1784"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A1777BA" w14:textId="77777777" w:rsidR="002605CE" w:rsidRPr="002605CE" w:rsidDel="00C51C7D" w:rsidRDefault="002605CE" w:rsidP="002605CE">
            <w:pPr>
              <w:spacing w:after="0" w:line="240" w:lineRule="auto"/>
              <w:rPr>
                <w:del w:id="1785" w:author="Lane, Stefanie" w:date="2023-07-26T11:06:00Z"/>
                <w:rFonts w:ascii="Calibri" w:eastAsia="Times New Roman" w:hAnsi="Calibri" w:cs="Calibri"/>
                <w:i/>
                <w:iCs/>
                <w:sz w:val="20"/>
                <w:szCs w:val="20"/>
              </w:rPr>
            </w:pPr>
            <w:del w:id="1786" w:author="Lane, Stefanie" w:date="2023-07-26T11:06:00Z">
              <w:r w:rsidRPr="002605CE" w:rsidDel="00C51C7D">
                <w:rPr>
                  <w:rFonts w:ascii="Calibri" w:eastAsia="Times New Roman" w:hAnsi="Calibri" w:cs="Calibri"/>
                  <w:i/>
                  <w:iCs/>
                  <w:sz w:val="20"/>
                  <w:szCs w:val="20"/>
                </w:rPr>
                <w:delText>Lythrum salicaria</w:delText>
              </w:r>
            </w:del>
          </w:p>
        </w:tc>
        <w:tc>
          <w:tcPr>
            <w:tcW w:w="751" w:type="dxa"/>
            <w:tcBorders>
              <w:top w:val="nil"/>
              <w:left w:val="nil"/>
              <w:bottom w:val="single" w:sz="4" w:space="0" w:color="auto"/>
              <w:right w:val="nil"/>
            </w:tcBorders>
            <w:shd w:val="clear" w:color="auto" w:fill="auto"/>
            <w:noWrap/>
            <w:vAlign w:val="bottom"/>
            <w:hideMark/>
          </w:tcPr>
          <w:p w14:paraId="0158EBB9" w14:textId="77777777" w:rsidR="002605CE" w:rsidRPr="002605CE" w:rsidDel="00C51C7D" w:rsidRDefault="002605CE" w:rsidP="002605CE">
            <w:pPr>
              <w:spacing w:after="0" w:line="240" w:lineRule="auto"/>
              <w:jc w:val="center"/>
              <w:rPr>
                <w:del w:id="1787" w:author="Lane, Stefanie" w:date="2023-07-26T11:06:00Z"/>
                <w:rFonts w:ascii="Calibri" w:eastAsia="Times New Roman" w:hAnsi="Calibri" w:cs="Calibri"/>
                <w:color w:val="000000"/>
                <w:sz w:val="20"/>
                <w:szCs w:val="20"/>
              </w:rPr>
            </w:pPr>
            <w:del w:id="1788"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4B57C0D1" w14:textId="77777777" w:rsidR="002605CE" w:rsidRPr="002605CE" w:rsidDel="00C51C7D" w:rsidRDefault="002605CE" w:rsidP="002605CE">
            <w:pPr>
              <w:spacing w:after="0" w:line="240" w:lineRule="auto"/>
              <w:jc w:val="center"/>
              <w:rPr>
                <w:del w:id="1789"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08CFD01" w14:textId="77777777" w:rsidR="002605CE" w:rsidRPr="002605CE" w:rsidDel="00C51C7D" w:rsidRDefault="002605CE" w:rsidP="002605CE">
            <w:pPr>
              <w:spacing w:after="0" w:line="240" w:lineRule="auto"/>
              <w:rPr>
                <w:del w:id="1790" w:author="Lane, Stefanie" w:date="2023-07-26T11:06:00Z"/>
                <w:rFonts w:ascii="Calibri" w:eastAsia="Times New Roman" w:hAnsi="Calibri" w:cs="Calibri"/>
                <w:i/>
                <w:iCs/>
                <w:color w:val="000000"/>
                <w:sz w:val="20"/>
                <w:szCs w:val="20"/>
              </w:rPr>
            </w:pPr>
            <w:del w:id="1791" w:author="Lane, Stefanie" w:date="2023-07-26T11:06:00Z">
              <w:r w:rsidRPr="002605CE" w:rsidDel="00C51C7D">
                <w:rPr>
                  <w:rFonts w:ascii="Calibri" w:eastAsia="Times New Roman" w:hAnsi="Calibri" w:cs="Calibri"/>
                  <w:i/>
                  <w:iCs/>
                  <w:color w:val="000000"/>
                  <w:sz w:val="20"/>
                  <w:szCs w:val="20"/>
                </w:rPr>
                <w:delText>Galium trifidum</w:delText>
              </w:r>
            </w:del>
          </w:p>
        </w:tc>
        <w:tc>
          <w:tcPr>
            <w:tcW w:w="881" w:type="dxa"/>
            <w:tcBorders>
              <w:top w:val="nil"/>
              <w:left w:val="nil"/>
              <w:bottom w:val="single" w:sz="4" w:space="0" w:color="auto"/>
              <w:right w:val="single" w:sz="8" w:space="0" w:color="auto"/>
            </w:tcBorders>
            <w:shd w:val="clear" w:color="auto" w:fill="auto"/>
            <w:noWrap/>
            <w:vAlign w:val="bottom"/>
            <w:hideMark/>
          </w:tcPr>
          <w:p w14:paraId="3BD2BD98" w14:textId="77777777" w:rsidR="002605CE" w:rsidRPr="002605CE" w:rsidDel="00C51C7D" w:rsidRDefault="002605CE" w:rsidP="002605CE">
            <w:pPr>
              <w:spacing w:after="0" w:line="240" w:lineRule="auto"/>
              <w:jc w:val="center"/>
              <w:rPr>
                <w:del w:id="1792" w:author="Lane, Stefanie" w:date="2023-07-26T11:06:00Z"/>
                <w:rFonts w:ascii="Calibri" w:eastAsia="Times New Roman" w:hAnsi="Calibri" w:cs="Calibri"/>
                <w:color w:val="000000"/>
                <w:sz w:val="20"/>
                <w:szCs w:val="20"/>
              </w:rPr>
            </w:pPr>
            <w:del w:id="1793" w:author="Lane, Stefanie" w:date="2023-07-26T11:06:00Z">
              <w:r w:rsidRPr="002605CE" w:rsidDel="00C51C7D">
                <w:rPr>
                  <w:rFonts w:ascii="Calibri" w:eastAsia="Times New Roman" w:hAnsi="Calibri" w:cs="Calibri"/>
                  <w:color w:val="000000"/>
                  <w:sz w:val="20"/>
                  <w:szCs w:val="20"/>
                </w:rPr>
                <w:delText>&lt; 0.01</w:delText>
              </w:r>
            </w:del>
          </w:p>
        </w:tc>
      </w:tr>
      <w:tr w:rsidR="002605CE" w:rsidRPr="002605CE" w:rsidDel="00C51C7D" w14:paraId="40A87A44" w14:textId="77777777" w:rsidTr="002605CE">
        <w:trPr>
          <w:divId w:val="39592375"/>
          <w:trHeight w:val="260"/>
          <w:del w:id="1794"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525059CD" w14:textId="77777777" w:rsidR="002605CE" w:rsidRPr="002605CE" w:rsidDel="00C51C7D" w:rsidRDefault="002605CE" w:rsidP="002605CE">
            <w:pPr>
              <w:spacing w:after="0" w:line="240" w:lineRule="auto"/>
              <w:rPr>
                <w:del w:id="1795"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F91DFD1" w14:textId="77777777" w:rsidR="002605CE" w:rsidRPr="002605CE" w:rsidDel="00C51C7D" w:rsidRDefault="002605CE" w:rsidP="002605CE">
            <w:pPr>
              <w:spacing w:after="0" w:line="240" w:lineRule="auto"/>
              <w:rPr>
                <w:del w:id="1796" w:author="Lane, Stefanie" w:date="2023-07-26T11:06:00Z"/>
                <w:rFonts w:ascii="Calibri" w:eastAsia="Times New Roman" w:hAnsi="Calibri" w:cs="Calibri"/>
                <w:i/>
                <w:iCs/>
                <w:color w:val="000000"/>
                <w:sz w:val="20"/>
                <w:szCs w:val="20"/>
              </w:rPr>
            </w:pPr>
            <w:del w:id="1797"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810" w:type="dxa"/>
            <w:tcBorders>
              <w:top w:val="nil"/>
              <w:left w:val="nil"/>
              <w:bottom w:val="nil"/>
              <w:right w:val="nil"/>
            </w:tcBorders>
            <w:shd w:val="clear" w:color="auto" w:fill="auto"/>
            <w:noWrap/>
            <w:vAlign w:val="bottom"/>
            <w:hideMark/>
          </w:tcPr>
          <w:p w14:paraId="4A4446AB" w14:textId="77777777" w:rsidR="002605CE" w:rsidRPr="002605CE" w:rsidDel="00C51C7D" w:rsidRDefault="002605CE" w:rsidP="002605CE">
            <w:pPr>
              <w:spacing w:after="0" w:line="240" w:lineRule="auto"/>
              <w:jc w:val="center"/>
              <w:rPr>
                <w:del w:id="1798" w:author="Lane, Stefanie" w:date="2023-07-26T11:06:00Z"/>
                <w:rFonts w:ascii="Calibri" w:eastAsia="Times New Roman" w:hAnsi="Calibri" w:cs="Calibri"/>
                <w:color w:val="000000"/>
                <w:sz w:val="20"/>
                <w:szCs w:val="20"/>
              </w:rPr>
            </w:pPr>
            <w:del w:id="1799"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3857DDC5" w14:textId="77777777" w:rsidR="002605CE" w:rsidRPr="002605CE" w:rsidDel="00C51C7D" w:rsidRDefault="002605CE" w:rsidP="002605CE">
            <w:pPr>
              <w:spacing w:after="0" w:line="240" w:lineRule="auto"/>
              <w:jc w:val="center"/>
              <w:rPr>
                <w:del w:id="1800" w:author="Lane, Stefanie" w:date="2023-07-26T11:0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DE3ABA1" w14:textId="77777777" w:rsidR="002605CE" w:rsidRPr="002605CE" w:rsidDel="00C51C7D" w:rsidRDefault="002605CE" w:rsidP="002605CE">
            <w:pPr>
              <w:spacing w:after="0" w:line="240" w:lineRule="auto"/>
              <w:rPr>
                <w:del w:id="1801" w:author="Lane, Stefanie" w:date="2023-07-26T11:06:00Z"/>
                <w:rFonts w:ascii="Calibri" w:eastAsia="Times New Roman" w:hAnsi="Calibri" w:cs="Calibri"/>
                <w:i/>
                <w:iCs/>
                <w:color w:val="000000"/>
                <w:sz w:val="20"/>
                <w:szCs w:val="20"/>
              </w:rPr>
            </w:pPr>
            <w:del w:id="1802"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751" w:type="dxa"/>
            <w:tcBorders>
              <w:top w:val="nil"/>
              <w:left w:val="nil"/>
              <w:bottom w:val="single" w:sz="4" w:space="0" w:color="auto"/>
              <w:right w:val="nil"/>
            </w:tcBorders>
            <w:shd w:val="clear" w:color="auto" w:fill="auto"/>
            <w:noWrap/>
            <w:vAlign w:val="bottom"/>
            <w:hideMark/>
          </w:tcPr>
          <w:p w14:paraId="423C09E4" w14:textId="77777777" w:rsidR="002605CE" w:rsidRPr="002605CE" w:rsidDel="00C51C7D" w:rsidRDefault="002605CE" w:rsidP="002605CE">
            <w:pPr>
              <w:spacing w:after="0" w:line="240" w:lineRule="auto"/>
              <w:jc w:val="center"/>
              <w:rPr>
                <w:del w:id="1803" w:author="Lane, Stefanie" w:date="2023-07-26T11:06:00Z"/>
                <w:rFonts w:ascii="Calibri" w:eastAsia="Times New Roman" w:hAnsi="Calibri" w:cs="Calibri"/>
                <w:color w:val="000000"/>
                <w:sz w:val="20"/>
                <w:szCs w:val="20"/>
              </w:rPr>
            </w:pPr>
            <w:del w:id="180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145457D5" w14:textId="77777777" w:rsidR="002605CE" w:rsidRPr="002605CE" w:rsidDel="00C51C7D" w:rsidRDefault="002605CE" w:rsidP="002605CE">
            <w:pPr>
              <w:spacing w:after="0" w:line="240" w:lineRule="auto"/>
              <w:jc w:val="center"/>
              <w:rPr>
                <w:del w:id="1805"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2BA3E5B" w14:textId="77777777" w:rsidR="002605CE" w:rsidRPr="002605CE" w:rsidDel="00C51C7D" w:rsidRDefault="002605CE" w:rsidP="002605CE">
            <w:pPr>
              <w:spacing w:after="0" w:line="240" w:lineRule="auto"/>
              <w:rPr>
                <w:del w:id="1806" w:author="Lane, Stefanie" w:date="2023-07-26T11:06:00Z"/>
                <w:rFonts w:ascii="Calibri" w:eastAsia="Times New Roman" w:hAnsi="Calibri" w:cs="Calibri"/>
                <w:i/>
                <w:iCs/>
                <w:color w:val="000000"/>
                <w:sz w:val="20"/>
                <w:szCs w:val="20"/>
              </w:rPr>
            </w:pPr>
            <w:del w:id="1807"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881" w:type="dxa"/>
            <w:tcBorders>
              <w:top w:val="nil"/>
              <w:left w:val="nil"/>
              <w:bottom w:val="nil"/>
              <w:right w:val="single" w:sz="8" w:space="0" w:color="auto"/>
            </w:tcBorders>
            <w:shd w:val="clear" w:color="auto" w:fill="auto"/>
            <w:noWrap/>
            <w:vAlign w:val="bottom"/>
            <w:hideMark/>
          </w:tcPr>
          <w:p w14:paraId="3DF6D079" w14:textId="77777777" w:rsidR="002605CE" w:rsidRPr="002605CE" w:rsidDel="00C51C7D" w:rsidRDefault="002605CE" w:rsidP="002605CE">
            <w:pPr>
              <w:spacing w:after="0" w:line="240" w:lineRule="auto"/>
              <w:jc w:val="center"/>
              <w:rPr>
                <w:del w:id="1808" w:author="Lane, Stefanie" w:date="2023-07-26T11:06:00Z"/>
                <w:rFonts w:ascii="Calibri" w:eastAsia="Times New Roman" w:hAnsi="Calibri" w:cs="Calibri"/>
                <w:color w:val="000000"/>
                <w:sz w:val="20"/>
                <w:szCs w:val="20"/>
              </w:rPr>
            </w:pPr>
            <w:del w:id="1809" w:author="Lane, Stefanie" w:date="2023-07-26T11:06:00Z">
              <w:r w:rsidRPr="002605CE" w:rsidDel="00C51C7D">
                <w:rPr>
                  <w:rFonts w:ascii="Calibri" w:eastAsia="Times New Roman" w:hAnsi="Calibri" w:cs="Calibri"/>
                  <w:color w:val="000000"/>
                  <w:sz w:val="20"/>
                  <w:szCs w:val="20"/>
                </w:rPr>
                <w:delText>0.01</w:delText>
              </w:r>
            </w:del>
          </w:p>
        </w:tc>
      </w:tr>
      <w:tr w:rsidR="002605CE" w:rsidRPr="002605CE" w:rsidDel="00C51C7D" w14:paraId="4D8489EA" w14:textId="77777777" w:rsidTr="002605CE">
        <w:trPr>
          <w:divId w:val="39592375"/>
          <w:trHeight w:val="260"/>
          <w:del w:id="1810"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1A67580D" w14:textId="77777777" w:rsidR="002605CE" w:rsidRPr="002605CE" w:rsidDel="00C51C7D" w:rsidRDefault="002605CE" w:rsidP="002605CE">
            <w:pPr>
              <w:spacing w:after="0" w:line="240" w:lineRule="auto"/>
              <w:rPr>
                <w:del w:id="1811" w:author="Lane, Stefanie" w:date="2023-07-26T11:06:00Z"/>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A999EE" w14:textId="77777777" w:rsidR="002605CE" w:rsidRPr="002605CE" w:rsidDel="00C51C7D" w:rsidRDefault="002605CE" w:rsidP="002605CE">
            <w:pPr>
              <w:spacing w:after="0" w:line="240" w:lineRule="auto"/>
              <w:rPr>
                <w:del w:id="1812" w:author="Lane, Stefanie" w:date="2023-07-26T11:06:00Z"/>
                <w:rFonts w:ascii="Calibri" w:eastAsia="Times New Roman" w:hAnsi="Calibri" w:cs="Calibri"/>
                <w:i/>
                <w:iCs/>
                <w:color w:val="000000"/>
                <w:sz w:val="20"/>
                <w:szCs w:val="20"/>
              </w:rPr>
            </w:pPr>
            <w:del w:id="1813" w:author="Lane, Stefanie" w:date="2023-07-26T11:06:00Z">
              <w:r w:rsidRPr="002605CE" w:rsidDel="00C51C7D">
                <w:rPr>
                  <w:rFonts w:ascii="Calibri" w:eastAsia="Times New Roman" w:hAnsi="Calibri" w:cs="Calibri"/>
                  <w:i/>
                  <w:iCs/>
                  <w:color w:val="000000"/>
                  <w:sz w:val="20"/>
                  <w:szCs w:val="20"/>
                </w:rPr>
                <w:delText>Lysimachia thyrsiflora</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A830392" w14:textId="77777777" w:rsidR="002605CE" w:rsidRPr="002605CE" w:rsidDel="00C51C7D" w:rsidRDefault="002605CE" w:rsidP="002605CE">
            <w:pPr>
              <w:spacing w:after="0" w:line="240" w:lineRule="auto"/>
              <w:jc w:val="center"/>
              <w:rPr>
                <w:del w:id="1814" w:author="Lane, Stefanie" w:date="2023-07-26T11:06:00Z"/>
                <w:rFonts w:ascii="Calibri" w:eastAsia="Times New Roman" w:hAnsi="Calibri" w:cs="Calibri"/>
                <w:color w:val="000000"/>
                <w:sz w:val="20"/>
                <w:szCs w:val="20"/>
              </w:rPr>
            </w:pPr>
            <w:del w:id="1815" w:author="Lane, Stefanie" w:date="2023-07-26T11:06:00Z">
              <w:r w:rsidRPr="002605CE" w:rsidDel="00C51C7D">
                <w:rPr>
                  <w:rFonts w:ascii="Calibri" w:eastAsia="Times New Roman" w:hAnsi="Calibri" w:cs="Calibri"/>
                  <w:color w:val="000000"/>
                  <w:sz w:val="20"/>
                  <w:szCs w:val="20"/>
                </w:rPr>
                <w:delText>0.01</w:delText>
              </w:r>
            </w:del>
          </w:p>
        </w:tc>
        <w:tc>
          <w:tcPr>
            <w:tcW w:w="300" w:type="dxa"/>
            <w:tcBorders>
              <w:top w:val="nil"/>
              <w:left w:val="nil"/>
              <w:bottom w:val="nil"/>
              <w:right w:val="nil"/>
            </w:tcBorders>
            <w:shd w:val="clear" w:color="auto" w:fill="auto"/>
            <w:noWrap/>
            <w:vAlign w:val="bottom"/>
            <w:hideMark/>
          </w:tcPr>
          <w:p w14:paraId="1F2CD627" w14:textId="77777777" w:rsidR="002605CE" w:rsidRPr="002605CE" w:rsidDel="00C51C7D" w:rsidRDefault="002605CE" w:rsidP="002605CE">
            <w:pPr>
              <w:spacing w:after="0" w:line="240" w:lineRule="auto"/>
              <w:jc w:val="center"/>
              <w:rPr>
                <w:del w:id="1816" w:author="Lane, Stefanie" w:date="2023-07-26T11:0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6204F0B" w14:textId="77777777" w:rsidR="002605CE" w:rsidRPr="002605CE" w:rsidDel="00C51C7D" w:rsidRDefault="002605CE" w:rsidP="002605CE">
            <w:pPr>
              <w:spacing w:after="0" w:line="240" w:lineRule="auto"/>
              <w:rPr>
                <w:del w:id="1817" w:author="Lane, Stefanie" w:date="2023-07-26T11:06:00Z"/>
                <w:rFonts w:ascii="Calibri" w:eastAsia="Times New Roman" w:hAnsi="Calibri" w:cs="Calibri"/>
                <w:i/>
                <w:iCs/>
                <w:color w:val="000000"/>
                <w:sz w:val="20"/>
                <w:szCs w:val="20"/>
              </w:rPr>
            </w:pPr>
            <w:del w:id="1818" w:author="Lane, Stefanie" w:date="2023-07-26T11:06:00Z">
              <w:r w:rsidRPr="002605CE" w:rsidDel="00C51C7D">
                <w:rPr>
                  <w:rFonts w:ascii="Calibri" w:eastAsia="Times New Roman" w:hAnsi="Calibri" w:cs="Calibri"/>
                  <w:i/>
                  <w:iCs/>
                  <w:color w:val="000000"/>
                  <w:sz w:val="20"/>
                  <w:szCs w:val="20"/>
                </w:rPr>
                <w:delText>Equisetum fluviatile</w:delText>
              </w:r>
            </w:del>
          </w:p>
        </w:tc>
        <w:tc>
          <w:tcPr>
            <w:tcW w:w="751" w:type="dxa"/>
            <w:tcBorders>
              <w:top w:val="nil"/>
              <w:left w:val="nil"/>
              <w:bottom w:val="single" w:sz="4" w:space="0" w:color="auto"/>
              <w:right w:val="nil"/>
            </w:tcBorders>
            <w:shd w:val="clear" w:color="auto" w:fill="auto"/>
            <w:noWrap/>
            <w:vAlign w:val="bottom"/>
            <w:hideMark/>
          </w:tcPr>
          <w:p w14:paraId="7085074D" w14:textId="77777777" w:rsidR="002605CE" w:rsidRPr="002605CE" w:rsidDel="00C51C7D" w:rsidRDefault="002605CE" w:rsidP="002605CE">
            <w:pPr>
              <w:spacing w:after="0" w:line="240" w:lineRule="auto"/>
              <w:jc w:val="center"/>
              <w:rPr>
                <w:del w:id="1819" w:author="Lane, Stefanie" w:date="2023-07-26T11:06:00Z"/>
                <w:rFonts w:ascii="Calibri" w:eastAsia="Times New Roman" w:hAnsi="Calibri" w:cs="Calibri"/>
                <w:color w:val="000000"/>
                <w:sz w:val="20"/>
                <w:szCs w:val="20"/>
              </w:rPr>
            </w:pPr>
            <w:del w:id="1820"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3A75F88E" w14:textId="77777777" w:rsidR="002605CE" w:rsidRPr="002605CE" w:rsidDel="00C51C7D" w:rsidRDefault="002605CE" w:rsidP="002605CE">
            <w:pPr>
              <w:spacing w:after="0" w:line="240" w:lineRule="auto"/>
              <w:jc w:val="center"/>
              <w:rPr>
                <w:del w:id="1821" w:author="Lane, Stefanie" w:date="2023-07-26T11:0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ACD227F" w14:textId="77777777" w:rsidR="002605CE" w:rsidRPr="002605CE" w:rsidDel="00C51C7D" w:rsidRDefault="002605CE" w:rsidP="002605CE">
            <w:pPr>
              <w:spacing w:after="0" w:line="240" w:lineRule="auto"/>
              <w:rPr>
                <w:del w:id="1822" w:author="Lane, Stefanie" w:date="2023-07-26T11:06:00Z"/>
                <w:rFonts w:ascii="Calibri" w:eastAsia="Times New Roman" w:hAnsi="Calibri" w:cs="Calibri"/>
                <w:i/>
                <w:iCs/>
                <w:color w:val="000000"/>
                <w:sz w:val="20"/>
                <w:szCs w:val="20"/>
              </w:rPr>
            </w:pPr>
            <w:del w:id="1823" w:author="Lane, Stefanie" w:date="2023-07-26T11:06:00Z">
              <w:r w:rsidRPr="002605CE" w:rsidDel="00C51C7D">
                <w:rPr>
                  <w:rFonts w:ascii="Calibri" w:eastAsia="Times New Roman" w:hAnsi="Calibri" w:cs="Calibri"/>
                  <w:i/>
                  <w:iCs/>
                  <w:color w:val="000000"/>
                  <w:sz w:val="20"/>
                  <w:szCs w:val="20"/>
                </w:rPr>
                <w:delText>Juncus articulatus</w:delText>
              </w:r>
            </w:del>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AB143D9" w14:textId="77777777" w:rsidR="002605CE" w:rsidRPr="002605CE" w:rsidDel="00C51C7D" w:rsidRDefault="002605CE" w:rsidP="002605CE">
            <w:pPr>
              <w:spacing w:after="0" w:line="240" w:lineRule="auto"/>
              <w:jc w:val="center"/>
              <w:rPr>
                <w:del w:id="1824" w:author="Lane, Stefanie" w:date="2023-07-26T11:06:00Z"/>
                <w:rFonts w:ascii="Calibri" w:eastAsia="Times New Roman" w:hAnsi="Calibri" w:cs="Calibri"/>
                <w:color w:val="000000"/>
                <w:sz w:val="20"/>
                <w:szCs w:val="20"/>
              </w:rPr>
            </w:pPr>
            <w:del w:id="1825" w:author="Lane, Stefanie" w:date="2023-07-26T11:06:00Z">
              <w:r w:rsidRPr="002605CE" w:rsidDel="00C51C7D">
                <w:rPr>
                  <w:rFonts w:ascii="Calibri" w:eastAsia="Times New Roman" w:hAnsi="Calibri" w:cs="Calibri"/>
                  <w:color w:val="000000"/>
                  <w:sz w:val="20"/>
                  <w:szCs w:val="20"/>
                </w:rPr>
                <w:delText>0.02</w:delText>
              </w:r>
            </w:del>
          </w:p>
        </w:tc>
      </w:tr>
      <w:tr w:rsidR="002605CE" w:rsidRPr="002605CE" w:rsidDel="00C51C7D" w14:paraId="0F01B028" w14:textId="77777777" w:rsidTr="002605CE">
        <w:trPr>
          <w:divId w:val="39592375"/>
          <w:trHeight w:val="260"/>
          <w:del w:id="1826"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0ABA4AE" w14:textId="77777777" w:rsidR="002605CE" w:rsidRPr="002605CE" w:rsidDel="00C51C7D" w:rsidRDefault="002605CE" w:rsidP="002605CE">
            <w:pPr>
              <w:spacing w:after="0" w:line="240" w:lineRule="auto"/>
              <w:rPr>
                <w:del w:id="1827"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3D99CC7" w14:textId="77777777" w:rsidR="002605CE" w:rsidRPr="002605CE" w:rsidDel="00C51C7D" w:rsidRDefault="002605CE" w:rsidP="002605CE">
            <w:pPr>
              <w:spacing w:after="0" w:line="240" w:lineRule="auto"/>
              <w:jc w:val="center"/>
              <w:rPr>
                <w:del w:id="1828"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4E60319E" w14:textId="77777777" w:rsidR="002605CE" w:rsidRPr="002605CE" w:rsidDel="00C51C7D" w:rsidRDefault="002605CE" w:rsidP="002605CE">
            <w:pPr>
              <w:spacing w:after="0" w:line="240" w:lineRule="auto"/>
              <w:rPr>
                <w:del w:id="1829"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B5C647F" w14:textId="77777777" w:rsidR="002605CE" w:rsidRPr="002605CE" w:rsidDel="00C51C7D" w:rsidRDefault="002605CE" w:rsidP="002605CE">
            <w:pPr>
              <w:spacing w:after="0" w:line="240" w:lineRule="auto"/>
              <w:jc w:val="center"/>
              <w:rPr>
                <w:del w:id="1830" w:author="Lane, Stefanie" w:date="2023-07-26T11:0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02883DC6" w14:textId="77777777" w:rsidR="002605CE" w:rsidRPr="002605CE" w:rsidDel="00C51C7D" w:rsidRDefault="002605CE" w:rsidP="002605CE">
            <w:pPr>
              <w:spacing w:after="0" w:line="240" w:lineRule="auto"/>
              <w:rPr>
                <w:del w:id="1831" w:author="Lane, Stefanie" w:date="2023-07-26T11:06:00Z"/>
                <w:rFonts w:ascii="Calibri" w:eastAsia="Times New Roman" w:hAnsi="Calibri" w:cs="Calibri"/>
                <w:i/>
                <w:iCs/>
                <w:color w:val="000000"/>
                <w:sz w:val="20"/>
                <w:szCs w:val="20"/>
              </w:rPr>
            </w:pPr>
            <w:del w:id="1832" w:author="Lane, Stefanie" w:date="2023-07-26T11:06:00Z">
              <w:r w:rsidRPr="002605CE" w:rsidDel="00C51C7D">
                <w:rPr>
                  <w:rFonts w:ascii="Calibri" w:eastAsia="Times New Roman" w:hAnsi="Calibri" w:cs="Calibri"/>
                  <w:i/>
                  <w:iCs/>
                  <w:color w:val="000000"/>
                  <w:sz w:val="20"/>
                  <w:szCs w:val="20"/>
                </w:rPr>
                <w:delText>Myosotis scorpioides</w:delText>
              </w:r>
            </w:del>
          </w:p>
        </w:tc>
        <w:tc>
          <w:tcPr>
            <w:tcW w:w="751" w:type="dxa"/>
            <w:tcBorders>
              <w:top w:val="nil"/>
              <w:left w:val="nil"/>
              <w:bottom w:val="single" w:sz="4" w:space="0" w:color="auto"/>
              <w:right w:val="nil"/>
            </w:tcBorders>
            <w:shd w:val="clear" w:color="auto" w:fill="auto"/>
            <w:noWrap/>
            <w:vAlign w:val="bottom"/>
            <w:hideMark/>
          </w:tcPr>
          <w:p w14:paraId="3FB67C0B" w14:textId="77777777" w:rsidR="002605CE" w:rsidRPr="002605CE" w:rsidDel="00C51C7D" w:rsidRDefault="002605CE" w:rsidP="002605CE">
            <w:pPr>
              <w:spacing w:after="0" w:line="240" w:lineRule="auto"/>
              <w:jc w:val="center"/>
              <w:rPr>
                <w:del w:id="1833" w:author="Lane, Stefanie" w:date="2023-07-26T11:06:00Z"/>
                <w:rFonts w:ascii="Calibri" w:eastAsia="Times New Roman" w:hAnsi="Calibri" w:cs="Calibri"/>
                <w:color w:val="000000"/>
                <w:sz w:val="20"/>
                <w:szCs w:val="20"/>
              </w:rPr>
            </w:pPr>
            <w:del w:id="1834" w:author="Lane, Stefanie" w:date="2023-07-26T11:06:00Z">
              <w:r w:rsidRPr="002605CE" w:rsidDel="00C51C7D">
                <w:rPr>
                  <w:rFonts w:ascii="Calibri" w:eastAsia="Times New Roman" w:hAnsi="Calibri" w:cs="Calibri"/>
                  <w:color w:val="000000"/>
                  <w:sz w:val="20"/>
                  <w:szCs w:val="20"/>
                </w:rPr>
                <w:delText>&lt; 0.01</w:delText>
              </w:r>
            </w:del>
          </w:p>
        </w:tc>
        <w:tc>
          <w:tcPr>
            <w:tcW w:w="262" w:type="dxa"/>
            <w:tcBorders>
              <w:top w:val="nil"/>
              <w:left w:val="nil"/>
              <w:bottom w:val="nil"/>
              <w:right w:val="nil"/>
            </w:tcBorders>
            <w:shd w:val="clear" w:color="auto" w:fill="auto"/>
            <w:noWrap/>
            <w:vAlign w:val="bottom"/>
            <w:hideMark/>
          </w:tcPr>
          <w:p w14:paraId="56C184CB" w14:textId="77777777" w:rsidR="002605CE" w:rsidRPr="002605CE" w:rsidDel="00C51C7D" w:rsidRDefault="002605CE" w:rsidP="002605CE">
            <w:pPr>
              <w:spacing w:after="0" w:line="240" w:lineRule="auto"/>
              <w:jc w:val="center"/>
              <w:rPr>
                <w:del w:id="1835"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9104593" w14:textId="77777777" w:rsidR="002605CE" w:rsidRPr="002605CE" w:rsidDel="00C51C7D" w:rsidRDefault="002605CE" w:rsidP="002605CE">
            <w:pPr>
              <w:spacing w:after="0" w:line="240" w:lineRule="auto"/>
              <w:rPr>
                <w:del w:id="1836"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049EC78" w14:textId="77777777" w:rsidR="002605CE" w:rsidRPr="002605CE" w:rsidDel="00C51C7D" w:rsidRDefault="002605CE" w:rsidP="002605CE">
            <w:pPr>
              <w:spacing w:after="0" w:line="240" w:lineRule="auto"/>
              <w:jc w:val="center"/>
              <w:rPr>
                <w:del w:id="1837" w:author="Lane, Stefanie" w:date="2023-07-26T11:06:00Z"/>
                <w:rFonts w:ascii="Calibri" w:eastAsia="Times New Roman" w:hAnsi="Calibri" w:cs="Calibri"/>
                <w:color w:val="000000"/>
                <w:sz w:val="20"/>
                <w:szCs w:val="20"/>
              </w:rPr>
            </w:pPr>
            <w:del w:id="1838"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7C78DAE1" w14:textId="77777777" w:rsidTr="002605CE">
        <w:trPr>
          <w:divId w:val="39592375"/>
          <w:trHeight w:val="260"/>
          <w:del w:id="1839"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ECFABF9" w14:textId="77777777" w:rsidR="002605CE" w:rsidRPr="002605CE" w:rsidDel="00C51C7D" w:rsidRDefault="002605CE" w:rsidP="002605CE">
            <w:pPr>
              <w:spacing w:after="0" w:line="240" w:lineRule="auto"/>
              <w:rPr>
                <w:del w:id="1840"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10054734" w14:textId="77777777" w:rsidR="002605CE" w:rsidRPr="002605CE" w:rsidDel="00C51C7D" w:rsidRDefault="002605CE" w:rsidP="002605CE">
            <w:pPr>
              <w:spacing w:after="0" w:line="240" w:lineRule="auto"/>
              <w:jc w:val="center"/>
              <w:rPr>
                <w:del w:id="1841"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35893DE7" w14:textId="77777777" w:rsidR="002605CE" w:rsidRPr="002605CE" w:rsidDel="00C51C7D" w:rsidRDefault="002605CE" w:rsidP="002605CE">
            <w:pPr>
              <w:spacing w:after="0" w:line="240" w:lineRule="auto"/>
              <w:rPr>
                <w:del w:id="1842"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D18A09B" w14:textId="77777777" w:rsidR="002605CE" w:rsidRPr="002605CE" w:rsidDel="00C51C7D" w:rsidRDefault="002605CE" w:rsidP="002605CE">
            <w:pPr>
              <w:spacing w:after="0" w:line="240" w:lineRule="auto"/>
              <w:jc w:val="center"/>
              <w:rPr>
                <w:del w:id="1843" w:author="Lane, Stefanie" w:date="2023-07-26T11:06: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4D64468" w14:textId="77777777" w:rsidR="002605CE" w:rsidRPr="002605CE" w:rsidDel="00C51C7D" w:rsidRDefault="002605CE" w:rsidP="002605CE">
            <w:pPr>
              <w:spacing w:after="0" w:line="240" w:lineRule="auto"/>
              <w:rPr>
                <w:del w:id="1844" w:author="Lane, Stefanie" w:date="2023-07-26T11:06:00Z"/>
                <w:rFonts w:ascii="Calibri" w:eastAsia="Times New Roman" w:hAnsi="Calibri" w:cs="Calibri"/>
                <w:i/>
                <w:iCs/>
                <w:sz w:val="20"/>
                <w:szCs w:val="20"/>
              </w:rPr>
            </w:pPr>
            <w:del w:id="1845" w:author="Lane, Stefanie" w:date="2023-07-26T11:06:00Z">
              <w:r w:rsidRPr="002605CE" w:rsidDel="00C51C7D">
                <w:rPr>
                  <w:rFonts w:ascii="Calibri" w:eastAsia="Times New Roman" w:hAnsi="Calibri" w:cs="Calibri"/>
                  <w:i/>
                  <w:iCs/>
                  <w:sz w:val="20"/>
                  <w:szCs w:val="20"/>
                </w:rPr>
                <w:delText>Eleocharis palustris</w:delText>
              </w:r>
            </w:del>
          </w:p>
        </w:tc>
        <w:tc>
          <w:tcPr>
            <w:tcW w:w="751" w:type="dxa"/>
            <w:tcBorders>
              <w:top w:val="nil"/>
              <w:left w:val="nil"/>
              <w:bottom w:val="single" w:sz="4" w:space="0" w:color="auto"/>
              <w:right w:val="nil"/>
            </w:tcBorders>
            <w:shd w:val="clear" w:color="auto" w:fill="auto"/>
            <w:noWrap/>
            <w:vAlign w:val="bottom"/>
            <w:hideMark/>
          </w:tcPr>
          <w:p w14:paraId="0B0B2B6B" w14:textId="77777777" w:rsidR="002605CE" w:rsidRPr="002605CE" w:rsidDel="00C51C7D" w:rsidRDefault="002605CE" w:rsidP="002605CE">
            <w:pPr>
              <w:spacing w:after="0" w:line="240" w:lineRule="auto"/>
              <w:jc w:val="center"/>
              <w:rPr>
                <w:del w:id="1846" w:author="Lane, Stefanie" w:date="2023-07-26T11:06:00Z"/>
                <w:rFonts w:ascii="Calibri" w:eastAsia="Times New Roman" w:hAnsi="Calibri" w:cs="Calibri"/>
                <w:color w:val="000000"/>
                <w:sz w:val="20"/>
                <w:szCs w:val="20"/>
              </w:rPr>
            </w:pPr>
            <w:del w:id="1847" w:author="Lane, Stefanie" w:date="2023-07-26T11:06:00Z">
              <w:r w:rsidRPr="002605CE" w:rsidDel="00C51C7D">
                <w:rPr>
                  <w:rFonts w:ascii="Calibri" w:eastAsia="Times New Roman" w:hAnsi="Calibri" w:cs="Calibri"/>
                  <w:color w:val="000000"/>
                  <w:sz w:val="20"/>
                  <w:szCs w:val="20"/>
                </w:rPr>
                <w:delText>0.02</w:delText>
              </w:r>
            </w:del>
          </w:p>
        </w:tc>
        <w:tc>
          <w:tcPr>
            <w:tcW w:w="262" w:type="dxa"/>
            <w:tcBorders>
              <w:top w:val="nil"/>
              <w:left w:val="nil"/>
              <w:bottom w:val="nil"/>
              <w:right w:val="nil"/>
            </w:tcBorders>
            <w:shd w:val="clear" w:color="auto" w:fill="auto"/>
            <w:noWrap/>
            <w:vAlign w:val="bottom"/>
            <w:hideMark/>
          </w:tcPr>
          <w:p w14:paraId="468D4EFC" w14:textId="77777777" w:rsidR="002605CE" w:rsidRPr="002605CE" w:rsidDel="00C51C7D" w:rsidRDefault="002605CE" w:rsidP="002605CE">
            <w:pPr>
              <w:spacing w:after="0" w:line="240" w:lineRule="auto"/>
              <w:jc w:val="center"/>
              <w:rPr>
                <w:del w:id="1848"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1BEC58" w14:textId="77777777" w:rsidR="002605CE" w:rsidRPr="002605CE" w:rsidDel="00C51C7D" w:rsidRDefault="002605CE" w:rsidP="002605CE">
            <w:pPr>
              <w:spacing w:after="0" w:line="240" w:lineRule="auto"/>
              <w:rPr>
                <w:del w:id="1849"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6846BACB" w14:textId="77777777" w:rsidR="002605CE" w:rsidRPr="002605CE" w:rsidDel="00C51C7D" w:rsidRDefault="002605CE" w:rsidP="002605CE">
            <w:pPr>
              <w:spacing w:after="0" w:line="240" w:lineRule="auto"/>
              <w:jc w:val="center"/>
              <w:rPr>
                <w:del w:id="1850" w:author="Lane, Stefanie" w:date="2023-07-26T11:06:00Z"/>
                <w:rFonts w:ascii="Calibri" w:eastAsia="Times New Roman" w:hAnsi="Calibri" w:cs="Calibri"/>
                <w:color w:val="000000"/>
                <w:sz w:val="20"/>
                <w:szCs w:val="20"/>
              </w:rPr>
            </w:pPr>
            <w:del w:id="1851"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20AF0DE9" w14:textId="77777777" w:rsidTr="002605CE">
        <w:trPr>
          <w:divId w:val="39592375"/>
          <w:trHeight w:val="260"/>
          <w:del w:id="1852"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4371E179" w14:textId="77777777" w:rsidR="002605CE" w:rsidRPr="002605CE" w:rsidDel="00C51C7D" w:rsidRDefault="002605CE" w:rsidP="002605CE">
            <w:pPr>
              <w:spacing w:after="0" w:line="240" w:lineRule="auto"/>
              <w:rPr>
                <w:del w:id="1853" w:author="Lane, Stefanie" w:date="2023-07-26T11:06:00Z"/>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2E3C2FE" w14:textId="77777777" w:rsidR="002605CE" w:rsidRPr="002605CE" w:rsidDel="00C51C7D" w:rsidRDefault="002605CE" w:rsidP="002605CE">
            <w:pPr>
              <w:spacing w:after="0" w:line="240" w:lineRule="auto"/>
              <w:jc w:val="center"/>
              <w:rPr>
                <w:del w:id="1854" w:author="Lane, Stefanie" w:date="2023-07-26T11:06:00Z"/>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6BC2A31" w14:textId="77777777" w:rsidR="002605CE" w:rsidRPr="002605CE" w:rsidDel="00C51C7D" w:rsidRDefault="002605CE" w:rsidP="002605CE">
            <w:pPr>
              <w:spacing w:after="0" w:line="240" w:lineRule="auto"/>
              <w:rPr>
                <w:del w:id="1855" w:author="Lane, Stefanie" w:date="2023-07-26T11:0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BAB822E" w14:textId="77777777" w:rsidR="002605CE" w:rsidRPr="002605CE" w:rsidDel="00C51C7D" w:rsidRDefault="002605CE" w:rsidP="002605CE">
            <w:pPr>
              <w:spacing w:after="0" w:line="240" w:lineRule="auto"/>
              <w:jc w:val="center"/>
              <w:rPr>
                <w:del w:id="1856" w:author="Lane, Stefanie" w:date="2023-07-26T11:06: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ADEA29" w14:textId="77777777" w:rsidR="002605CE" w:rsidRPr="002605CE" w:rsidDel="00C51C7D" w:rsidRDefault="002605CE" w:rsidP="002605CE">
            <w:pPr>
              <w:spacing w:after="0" w:line="240" w:lineRule="auto"/>
              <w:rPr>
                <w:del w:id="1857" w:author="Lane, Stefanie" w:date="2023-07-26T11:06:00Z"/>
                <w:rFonts w:ascii="Calibri" w:eastAsia="Times New Roman" w:hAnsi="Calibri" w:cs="Calibri"/>
                <w:i/>
                <w:iCs/>
                <w:sz w:val="20"/>
                <w:szCs w:val="20"/>
              </w:rPr>
            </w:pPr>
            <w:del w:id="1858" w:author="Lane, Stefanie" w:date="2023-07-26T11:06:00Z">
              <w:r w:rsidRPr="002605CE" w:rsidDel="00C51C7D">
                <w:rPr>
                  <w:rFonts w:ascii="Calibri" w:eastAsia="Times New Roman" w:hAnsi="Calibri" w:cs="Calibri"/>
                  <w:i/>
                  <w:iCs/>
                  <w:sz w:val="20"/>
                  <w:szCs w:val="20"/>
                </w:rPr>
                <w:delText>Equisetum variegatum</w:delText>
              </w:r>
            </w:del>
          </w:p>
        </w:tc>
        <w:tc>
          <w:tcPr>
            <w:tcW w:w="751" w:type="dxa"/>
            <w:tcBorders>
              <w:top w:val="nil"/>
              <w:left w:val="nil"/>
              <w:bottom w:val="single" w:sz="4" w:space="0" w:color="auto"/>
              <w:right w:val="nil"/>
            </w:tcBorders>
            <w:shd w:val="clear" w:color="auto" w:fill="auto"/>
            <w:noWrap/>
            <w:vAlign w:val="bottom"/>
            <w:hideMark/>
          </w:tcPr>
          <w:p w14:paraId="43FD23BA" w14:textId="77777777" w:rsidR="002605CE" w:rsidRPr="002605CE" w:rsidDel="00C51C7D" w:rsidRDefault="002605CE" w:rsidP="002605CE">
            <w:pPr>
              <w:spacing w:after="0" w:line="240" w:lineRule="auto"/>
              <w:jc w:val="center"/>
              <w:rPr>
                <w:del w:id="1859" w:author="Lane, Stefanie" w:date="2023-07-26T11:06:00Z"/>
                <w:rFonts w:ascii="Calibri" w:eastAsia="Times New Roman" w:hAnsi="Calibri" w:cs="Calibri"/>
                <w:color w:val="000000"/>
                <w:sz w:val="20"/>
                <w:szCs w:val="20"/>
              </w:rPr>
            </w:pPr>
            <w:del w:id="1860" w:author="Lane, Stefanie" w:date="2023-07-26T11:06:00Z">
              <w:r w:rsidRPr="002605CE" w:rsidDel="00C51C7D">
                <w:rPr>
                  <w:rFonts w:ascii="Calibri" w:eastAsia="Times New Roman" w:hAnsi="Calibri" w:cs="Calibri"/>
                  <w:color w:val="000000"/>
                  <w:sz w:val="20"/>
                  <w:szCs w:val="20"/>
                </w:rPr>
                <w:delText>0.04</w:delText>
              </w:r>
            </w:del>
          </w:p>
        </w:tc>
        <w:tc>
          <w:tcPr>
            <w:tcW w:w="262" w:type="dxa"/>
            <w:tcBorders>
              <w:top w:val="nil"/>
              <w:left w:val="nil"/>
              <w:bottom w:val="nil"/>
              <w:right w:val="nil"/>
            </w:tcBorders>
            <w:shd w:val="clear" w:color="auto" w:fill="auto"/>
            <w:noWrap/>
            <w:vAlign w:val="bottom"/>
            <w:hideMark/>
          </w:tcPr>
          <w:p w14:paraId="615061B9" w14:textId="77777777" w:rsidR="002605CE" w:rsidRPr="002605CE" w:rsidDel="00C51C7D" w:rsidRDefault="002605CE" w:rsidP="002605CE">
            <w:pPr>
              <w:spacing w:after="0" w:line="240" w:lineRule="auto"/>
              <w:jc w:val="center"/>
              <w:rPr>
                <w:del w:id="1861" w:author="Lane, Stefanie" w:date="2023-07-26T11:0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C1D72A" w14:textId="77777777" w:rsidR="002605CE" w:rsidRPr="002605CE" w:rsidDel="00C51C7D" w:rsidRDefault="002605CE" w:rsidP="002605CE">
            <w:pPr>
              <w:spacing w:after="0" w:line="240" w:lineRule="auto"/>
              <w:rPr>
                <w:del w:id="1862" w:author="Lane, Stefanie" w:date="2023-07-26T11:06:00Z"/>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E6841BF" w14:textId="77777777" w:rsidR="002605CE" w:rsidRPr="002605CE" w:rsidDel="00C51C7D" w:rsidRDefault="002605CE" w:rsidP="002605CE">
            <w:pPr>
              <w:spacing w:after="0" w:line="240" w:lineRule="auto"/>
              <w:jc w:val="center"/>
              <w:rPr>
                <w:del w:id="1863" w:author="Lane, Stefanie" w:date="2023-07-26T11:06:00Z"/>
                <w:rFonts w:ascii="Calibri" w:eastAsia="Times New Roman" w:hAnsi="Calibri" w:cs="Calibri"/>
                <w:color w:val="000000"/>
                <w:sz w:val="20"/>
                <w:szCs w:val="20"/>
              </w:rPr>
            </w:pPr>
            <w:del w:id="1864" w:author="Lane, Stefanie" w:date="2023-07-26T11:06:00Z">
              <w:r w:rsidRPr="002605CE" w:rsidDel="00C51C7D">
                <w:rPr>
                  <w:rFonts w:ascii="Calibri" w:eastAsia="Times New Roman" w:hAnsi="Calibri" w:cs="Calibri"/>
                  <w:color w:val="000000"/>
                  <w:sz w:val="20"/>
                  <w:szCs w:val="20"/>
                </w:rPr>
                <w:delText> </w:delText>
              </w:r>
            </w:del>
          </w:p>
        </w:tc>
      </w:tr>
      <w:tr w:rsidR="002605CE" w:rsidRPr="002605CE" w:rsidDel="00C51C7D" w14:paraId="55122704" w14:textId="77777777" w:rsidTr="002605CE">
        <w:trPr>
          <w:divId w:val="39592375"/>
          <w:trHeight w:val="270"/>
          <w:del w:id="1865" w:author="Lane, Stefanie" w:date="2023-07-26T11:06:00Z"/>
        </w:trPr>
        <w:tc>
          <w:tcPr>
            <w:tcW w:w="1091" w:type="dxa"/>
            <w:vMerge/>
            <w:tcBorders>
              <w:top w:val="single" w:sz="8" w:space="0" w:color="auto"/>
              <w:left w:val="single" w:sz="8" w:space="0" w:color="auto"/>
              <w:bottom w:val="single" w:sz="8" w:space="0" w:color="000000"/>
              <w:right w:val="nil"/>
            </w:tcBorders>
            <w:vAlign w:val="center"/>
            <w:hideMark/>
          </w:tcPr>
          <w:p w14:paraId="76B56F18" w14:textId="77777777" w:rsidR="002605CE" w:rsidRPr="002605CE" w:rsidDel="00C51C7D" w:rsidRDefault="002605CE" w:rsidP="002605CE">
            <w:pPr>
              <w:spacing w:after="0" w:line="240" w:lineRule="auto"/>
              <w:rPr>
                <w:del w:id="1866" w:author="Lane, Stefanie" w:date="2023-07-26T11:06:00Z"/>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2973E88D" w14:textId="77777777" w:rsidR="002605CE" w:rsidRPr="002605CE" w:rsidDel="00C51C7D" w:rsidRDefault="002605CE" w:rsidP="002605CE">
            <w:pPr>
              <w:spacing w:after="0" w:line="240" w:lineRule="auto"/>
              <w:rPr>
                <w:del w:id="1867" w:author="Lane, Stefanie" w:date="2023-07-26T11:06:00Z"/>
                <w:rFonts w:ascii="Calibri" w:eastAsia="Times New Roman" w:hAnsi="Calibri" w:cs="Calibri"/>
                <w:color w:val="000000"/>
                <w:sz w:val="20"/>
                <w:szCs w:val="20"/>
              </w:rPr>
            </w:pPr>
            <w:del w:id="1868" w:author="Lane, Stefanie" w:date="2023-07-26T11:06:00Z">
              <w:r w:rsidRPr="002605CE" w:rsidDel="00C51C7D">
                <w:rPr>
                  <w:rFonts w:ascii="Calibri" w:eastAsia="Times New Roman" w:hAnsi="Calibri" w:cs="Calibri"/>
                  <w:color w:val="000000"/>
                  <w:sz w:val="20"/>
                  <w:szCs w:val="20"/>
                </w:rPr>
                <w:delText> </w:delText>
              </w:r>
            </w:del>
          </w:p>
        </w:tc>
        <w:tc>
          <w:tcPr>
            <w:tcW w:w="810" w:type="dxa"/>
            <w:tcBorders>
              <w:top w:val="nil"/>
              <w:left w:val="nil"/>
              <w:bottom w:val="single" w:sz="8" w:space="0" w:color="auto"/>
              <w:right w:val="nil"/>
            </w:tcBorders>
            <w:shd w:val="clear" w:color="auto" w:fill="auto"/>
            <w:noWrap/>
            <w:vAlign w:val="bottom"/>
            <w:hideMark/>
          </w:tcPr>
          <w:p w14:paraId="5EAD3460" w14:textId="77777777" w:rsidR="002605CE" w:rsidRPr="002605CE" w:rsidDel="00C51C7D" w:rsidRDefault="002605CE" w:rsidP="002605CE">
            <w:pPr>
              <w:spacing w:after="0" w:line="240" w:lineRule="auto"/>
              <w:jc w:val="center"/>
              <w:rPr>
                <w:del w:id="1869" w:author="Lane, Stefanie" w:date="2023-07-26T11:06:00Z"/>
                <w:rFonts w:ascii="Calibri" w:eastAsia="Times New Roman" w:hAnsi="Calibri" w:cs="Calibri"/>
                <w:color w:val="000000"/>
                <w:sz w:val="20"/>
                <w:szCs w:val="20"/>
              </w:rPr>
            </w:pPr>
            <w:del w:id="1870" w:author="Lane, Stefanie" w:date="2023-07-26T11:06:00Z">
              <w:r w:rsidRPr="002605CE" w:rsidDel="00C51C7D">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35BF27D5" w14:textId="77777777" w:rsidR="002605CE" w:rsidRPr="002605CE" w:rsidDel="00C51C7D" w:rsidRDefault="002605CE" w:rsidP="002605CE">
            <w:pPr>
              <w:spacing w:after="0" w:line="240" w:lineRule="auto"/>
              <w:rPr>
                <w:del w:id="1871" w:author="Lane, Stefanie" w:date="2023-07-26T11:06:00Z"/>
                <w:rFonts w:ascii="Calibri" w:eastAsia="Times New Roman" w:hAnsi="Calibri" w:cs="Calibri"/>
                <w:color w:val="000000"/>
                <w:sz w:val="20"/>
                <w:szCs w:val="20"/>
              </w:rPr>
            </w:pPr>
            <w:del w:id="1872" w:author="Lane, Stefanie" w:date="2023-07-26T11:06:00Z">
              <w:r w:rsidRPr="002605CE" w:rsidDel="00C51C7D">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0167F1DF" w14:textId="77777777" w:rsidR="002605CE" w:rsidRPr="002605CE" w:rsidDel="00C51C7D" w:rsidRDefault="002605CE" w:rsidP="002605CE">
            <w:pPr>
              <w:spacing w:after="0" w:line="240" w:lineRule="auto"/>
              <w:rPr>
                <w:del w:id="1873" w:author="Lane, Stefanie" w:date="2023-07-26T11:06:00Z"/>
                <w:rFonts w:ascii="Calibri" w:eastAsia="Times New Roman" w:hAnsi="Calibri" w:cs="Calibri"/>
                <w:i/>
                <w:iCs/>
                <w:sz w:val="20"/>
                <w:szCs w:val="20"/>
              </w:rPr>
            </w:pPr>
            <w:del w:id="1874" w:author="Lane, Stefanie" w:date="2023-07-26T11:06:00Z">
              <w:r w:rsidRPr="002605CE" w:rsidDel="00C51C7D">
                <w:rPr>
                  <w:rFonts w:ascii="Calibri" w:eastAsia="Times New Roman" w:hAnsi="Calibri" w:cs="Calibri"/>
                  <w:i/>
                  <w:iCs/>
                  <w:sz w:val="20"/>
                  <w:szCs w:val="20"/>
                </w:rPr>
                <w:delText>Deschampsia caespitosa</w:delText>
              </w:r>
            </w:del>
          </w:p>
        </w:tc>
        <w:tc>
          <w:tcPr>
            <w:tcW w:w="751" w:type="dxa"/>
            <w:tcBorders>
              <w:top w:val="nil"/>
              <w:left w:val="nil"/>
              <w:bottom w:val="single" w:sz="8" w:space="0" w:color="auto"/>
              <w:right w:val="nil"/>
            </w:tcBorders>
            <w:shd w:val="clear" w:color="auto" w:fill="auto"/>
            <w:noWrap/>
            <w:vAlign w:val="bottom"/>
            <w:hideMark/>
          </w:tcPr>
          <w:p w14:paraId="0BB6A32D" w14:textId="77777777" w:rsidR="002605CE" w:rsidRPr="002605CE" w:rsidDel="00C51C7D" w:rsidRDefault="002605CE" w:rsidP="002605CE">
            <w:pPr>
              <w:spacing w:after="0" w:line="240" w:lineRule="auto"/>
              <w:jc w:val="center"/>
              <w:rPr>
                <w:del w:id="1875" w:author="Lane, Stefanie" w:date="2023-07-26T11:06:00Z"/>
                <w:rFonts w:ascii="Calibri" w:eastAsia="Times New Roman" w:hAnsi="Calibri" w:cs="Calibri"/>
                <w:color w:val="000000"/>
                <w:sz w:val="20"/>
                <w:szCs w:val="20"/>
              </w:rPr>
            </w:pPr>
            <w:del w:id="1876" w:author="Lane, Stefanie" w:date="2023-07-26T11:06:00Z">
              <w:r w:rsidRPr="002605CE" w:rsidDel="00C51C7D">
                <w:rPr>
                  <w:rFonts w:ascii="Calibri" w:eastAsia="Times New Roman" w:hAnsi="Calibri" w:cs="Calibri"/>
                  <w:color w:val="000000"/>
                  <w:sz w:val="20"/>
                  <w:szCs w:val="20"/>
                </w:rPr>
                <w:delText>0.03</w:delText>
              </w:r>
            </w:del>
          </w:p>
        </w:tc>
        <w:tc>
          <w:tcPr>
            <w:tcW w:w="262" w:type="dxa"/>
            <w:tcBorders>
              <w:top w:val="nil"/>
              <w:left w:val="nil"/>
              <w:bottom w:val="single" w:sz="8" w:space="0" w:color="auto"/>
              <w:right w:val="nil"/>
            </w:tcBorders>
            <w:shd w:val="clear" w:color="auto" w:fill="auto"/>
            <w:noWrap/>
            <w:vAlign w:val="bottom"/>
            <w:hideMark/>
          </w:tcPr>
          <w:p w14:paraId="789E9A6F" w14:textId="77777777" w:rsidR="002605CE" w:rsidRPr="002605CE" w:rsidDel="00C51C7D" w:rsidRDefault="002605CE" w:rsidP="002605CE">
            <w:pPr>
              <w:spacing w:after="0" w:line="240" w:lineRule="auto"/>
              <w:rPr>
                <w:del w:id="1877" w:author="Lane, Stefanie" w:date="2023-07-26T11:06:00Z"/>
                <w:rFonts w:ascii="Calibri" w:eastAsia="Times New Roman" w:hAnsi="Calibri" w:cs="Calibri"/>
                <w:color w:val="000000"/>
                <w:sz w:val="20"/>
                <w:szCs w:val="20"/>
              </w:rPr>
            </w:pPr>
            <w:del w:id="1878" w:author="Lane, Stefanie" w:date="2023-07-26T11:06:00Z">
              <w:r w:rsidRPr="002605CE" w:rsidDel="00C51C7D">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7979CA7" w14:textId="77777777" w:rsidR="002605CE" w:rsidRPr="002605CE" w:rsidDel="00C51C7D" w:rsidRDefault="002605CE" w:rsidP="002605CE">
            <w:pPr>
              <w:spacing w:after="0" w:line="240" w:lineRule="auto"/>
              <w:rPr>
                <w:del w:id="1879" w:author="Lane, Stefanie" w:date="2023-07-26T11:06:00Z"/>
                <w:rFonts w:ascii="Calibri" w:eastAsia="Times New Roman" w:hAnsi="Calibri" w:cs="Calibri"/>
                <w:color w:val="000000"/>
                <w:sz w:val="20"/>
                <w:szCs w:val="20"/>
              </w:rPr>
            </w:pPr>
            <w:del w:id="1880" w:author="Lane, Stefanie" w:date="2023-07-26T11:06:00Z">
              <w:r w:rsidRPr="002605CE" w:rsidDel="00C51C7D">
                <w:rPr>
                  <w:rFonts w:ascii="Calibri" w:eastAsia="Times New Roman" w:hAnsi="Calibri" w:cs="Calibri"/>
                  <w:color w:val="000000"/>
                  <w:sz w:val="20"/>
                  <w:szCs w:val="20"/>
                </w:rPr>
                <w:delText> </w:delText>
              </w:r>
            </w:del>
          </w:p>
        </w:tc>
        <w:tc>
          <w:tcPr>
            <w:tcW w:w="881" w:type="dxa"/>
            <w:tcBorders>
              <w:top w:val="nil"/>
              <w:left w:val="nil"/>
              <w:bottom w:val="single" w:sz="8" w:space="0" w:color="auto"/>
              <w:right w:val="single" w:sz="8" w:space="0" w:color="auto"/>
            </w:tcBorders>
            <w:shd w:val="clear" w:color="auto" w:fill="auto"/>
            <w:noWrap/>
            <w:vAlign w:val="bottom"/>
            <w:hideMark/>
          </w:tcPr>
          <w:p w14:paraId="0E61B2B9" w14:textId="77777777" w:rsidR="002605CE" w:rsidRPr="002605CE" w:rsidDel="00C51C7D" w:rsidRDefault="002605CE" w:rsidP="002605CE">
            <w:pPr>
              <w:spacing w:after="0" w:line="240" w:lineRule="auto"/>
              <w:jc w:val="center"/>
              <w:rPr>
                <w:del w:id="1881" w:author="Lane, Stefanie" w:date="2023-07-26T11:06:00Z"/>
                <w:rFonts w:ascii="Calibri" w:eastAsia="Times New Roman" w:hAnsi="Calibri" w:cs="Calibri"/>
                <w:color w:val="000000"/>
                <w:sz w:val="20"/>
                <w:szCs w:val="20"/>
              </w:rPr>
            </w:pPr>
            <w:del w:id="1882" w:author="Lane, Stefanie" w:date="2023-07-26T11:06:00Z">
              <w:r w:rsidRPr="002605CE" w:rsidDel="00C51C7D">
                <w:rPr>
                  <w:rFonts w:ascii="Calibri" w:eastAsia="Times New Roman" w:hAnsi="Calibri" w:cs="Calibri"/>
                  <w:color w:val="000000"/>
                  <w:sz w:val="20"/>
                  <w:szCs w:val="20"/>
                </w:rPr>
                <w:delText> </w:delText>
              </w:r>
            </w:del>
          </w:p>
        </w:tc>
      </w:tr>
    </w:tbl>
    <w:p w14:paraId="3BF5195D" w14:textId="0D232208" w:rsidR="00530C3C" w:rsidRPr="00C33618" w:rsidRDefault="00530C3C" w:rsidP="000E32F2">
      <w:r>
        <w:fldChar w:fldCharType="end"/>
      </w:r>
    </w:p>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2291872D" w:rsidR="00ED5179" w:rsidRPr="00ED5179" w:rsidRDefault="00AB4071" w:rsidP="00ED5179">
      <w:pPr>
        <w:keepNext/>
      </w:pPr>
      <w:r>
        <w:rPr>
          <w:b/>
        </w:rPr>
        <w:t>Fig.</w:t>
      </w:r>
      <w:r w:rsidR="00ED5179">
        <w:rPr>
          <w:b/>
        </w:rPr>
        <w:t xml:space="preserve"> </w:t>
      </w:r>
      <w:r w:rsidR="008102CA">
        <w:rPr>
          <w:b/>
        </w:rPr>
        <w:t>3</w:t>
      </w:r>
      <w:r w:rsidR="00ED5179">
        <w:t xml:space="preserve"> </w:t>
      </w:r>
      <w:r w:rsidR="00ED5179" w:rsidRPr="00ED5179">
        <w:t xml:space="preserve">Species cover abundance becomes more dissimilar in each assemblage over time, as shown by greater Euclidean distance between assemblage types. Note clusters of the </w:t>
      </w:r>
      <w:r w:rsidR="000A5A24">
        <w:t>S</w:t>
      </w:r>
      <w:r w:rsidR="00ED5179" w:rsidRPr="00ED5179">
        <w:t xml:space="preserve">edge and </w:t>
      </w:r>
      <w:r w:rsidR="000A5A24">
        <w:t>F</w:t>
      </w:r>
      <w:r w:rsidR="00ED5179" w:rsidRPr="00ED5179">
        <w:t>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drawing>
          <wp:inline distT="0" distB="0" distL="0" distR="0" wp14:anchorId="561A21B6" wp14:editId="65CB7641">
            <wp:extent cx="5080764" cy="6774351"/>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1"/>
                    </a:xfrm>
                    <a:prstGeom prst="rect">
                      <a:avLst/>
                    </a:prstGeom>
                    <a:noFill/>
                    <a:ln>
                      <a:noFill/>
                    </a:ln>
                    <a:extLst>
                      <a:ext uri="{53640926-AAD7-44D8-BBD7-CCE9431645EC}">
                        <a14:shadowObscured xmlns:a14="http://schemas.microsoft.com/office/drawing/2010/main"/>
                      </a:ext>
                    </a:extLst>
                  </pic:spPr>
                </pic:pic>
              </a:graphicData>
            </a:graphic>
          </wp:inline>
        </w:drawing>
      </w:r>
      <w:bookmarkStart w:id="1883" w:name="_Ref103083520"/>
    </w:p>
    <w:p w14:paraId="41572129" w14:textId="4CED1204" w:rsidR="0089145E" w:rsidRDefault="00ED5179" w:rsidP="00ED5179">
      <w:pPr>
        <w:keepNext/>
      </w:pPr>
      <w:r>
        <w:rPr>
          <w:b/>
        </w:rPr>
        <w:t>Fig</w:t>
      </w:r>
      <w:r w:rsidR="00AB4071">
        <w:rPr>
          <w:b/>
        </w:rPr>
        <w:t>.</w:t>
      </w:r>
      <w:r>
        <w:rPr>
          <w:b/>
        </w:rPr>
        <w:t xml:space="preserve"> </w:t>
      </w:r>
      <w:r w:rsidR="001820E2">
        <w:rPr>
          <w:b/>
        </w:rPr>
        <w:t>4</w:t>
      </w:r>
      <w:r>
        <w:rPr>
          <w:b/>
        </w:rPr>
        <w:t xml:space="preserve"> </w:t>
      </w:r>
      <w:r w:rsidRPr="00ED5179">
        <w:t>Changes in mean cover abundance (cover classes) for select significant indicator species (</w:t>
      </w:r>
      <w:r w:rsidRPr="00ED5179">
        <w:rPr>
          <w:i/>
        </w:rPr>
        <w:t xml:space="preserve">Carex lyngbyei, </w:t>
      </w:r>
      <w:r w:rsidR="00B678A8">
        <w:rPr>
          <w:i/>
        </w:rPr>
        <w:t>Schedonorus arundinaceus</w:t>
      </w:r>
      <w:r w:rsidRPr="00ED5179">
        <w:rPr>
          <w:i/>
        </w:rPr>
        <w:t>,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w:t>
      </w:r>
      <w:r w:rsidR="006E4E89">
        <w:t xml:space="preserve"> asterisk</w:t>
      </w:r>
      <w:r w:rsidRPr="00ED5179">
        <w:t xml:space="preserve"> (*). Significant indicator species within each assemblage have decreased in abundance over time, while several non-native species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1884" w:name="_Hlk112157303"/>
      <w:bookmarkEnd w:id="1883"/>
      <w:r>
        <w:t xml:space="preserve">Discussion </w:t>
      </w:r>
    </w:p>
    <w:bookmarkEnd w:id="1884"/>
    <w:p w14:paraId="58036CC8" w14:textId="4A3952DD" w:rsidR="00B55BE4" w:rsidRDefault="00BE39A7" w:rsidP="00A07617">
      <w:pPr>
        <w:ind w:firstLine="720"/>
      </w:pPr>
      <w:r>
        <w:t>Despite</w:t>
      </w:r>
      <w:r w:rsidR="009D0E63">
        <w:t xml:space="preserve"> its status as a Wildlife Management Area</w:t>
      </w:r>
      <w:r>
        <w:t xml:space="preserve">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w:t>
      </w:r>
      <w:r w:rsidRPr="00B85AC6">
        <w:t xml:space="preserve">expectation that these characteristic species should not change in the absence of significant disturbance. </w:t>
      </w:r>
      <w:bookmarkStart w:id="1885" w:name="_Hlk123898912"/>
      <w:r w:rsidR="00306F95" w:rsidRPr="00137F24">
        <w:t>W</w:t>
      </w:r>
      <w:r w:rsidRPr="00137F24">
        <w:t xml:space="preserve">e observed a decline of native species richness accompanied by an increased richness and abundance of </w:t>
      </w:r>
      <w:r w:rsidR="00341A26" w:rsidRPr="00137F24">
        <w:t>non-native</w:t>
      </w:r>
      <w:r w:rsidRPr="00137F24">
        <w:t xml:space="preserve"> species</w:t>
      </w:r>
      <w:r w:rsidR="00D566D4" w:rsidRPr="00137F24">
        <w:t>, including invasive non-native species</w:t>
      </w:r>
      <w:r w:rsidR="001F2BA8" w:rsidRPr="00B85AC6">
        <w:t xml:space="preserve">. Of greater concern is our observation of </w:t>
      </w:r>
      <w:r w:rsidR="00DB3B41" w:rsidRPr="00B85AC6">
        <w:t>the</w:t>
      </w:r>
      <w:r w:rsidRPr="00B85AC6">
        <w:t xml:space="preserve"> homogenizati</w:t>
      </w:r>
      <w:r>
        <w:t>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w:t>
      </w:r>
      <w:r w:rsidR="00CA286F">
        <w:t xml:space="preserve"> (Fig. 3)</w:t>
      </w:r>
      <w:r w:rsidR="00B55BE4">
        <w:t xml:space="preserve">. </w:t>
      </w:r>
      <w:r w:rsidR="001F2BA8">
        <w:t xml:space="preserve">While </w:t>
      </w:r>
      <w:r w:rsidR="004D64AE">
        <w:t xml:space="preserve">addition of non-native species can contribute to greater biodiversity </w:t>
      </w:r>
      <w:r w:rsidR="004D64AE" w:rsidRPr="004D64AE">
        <w:rPr>
          <w:rFonts w:ascii="Calibri" w:hAnsi="Calibri" w:cs="Calibri"/>
        </w:rPr>
        <w:t>(Sagoff, 2005)</w:t>
      </w:r>
      <w:r w:rsidR="004D64AE">
        <w:t xml:space="preserve">, </w:t>
      </w:r>
      <w:r w:rsidR="00DB1408">
        <w:t>the homogenization of</w:t>
      </w:r>
      <w:r w:rsidR="00C34294">
        <w:t xml:space="preserve"> plant communities</w:t>
      </w:r>
      <w:r w:rsidR="00B85AC6">
        <w:t xml:space="preserve"> (especially by dominance of non-native invasive species)</w:t>
      </w:r>
      <w:r w:rsidR="00C34294">
        <w:t xml:space="preserve"> </w:t>
      </w:r>
      <w:r w:rsidR="004E7DB3">
        <w:t xml:space="preserve">leads to lower diversity overall </w:t>
      </w:r>
      <w:r w:rsidR="00AA2531" w:rsidRPr="00AA2531">
        <w:rPr>
          <w:rFonts w:ascii="Calibri" w:hAnsi="Calibri" w:cs="Calibri"/>
        </w:rPr>
        <w:t>(Houlahan &amp; Findlay, 2004)</w:t>
      </w:r>
      <w:r w:rsidR="004E7DB3">
        <w:t>, which in turn may lead to lower functional redundancy and potential for reduced ecosystem</w:t>
      </w:r>
      <w:r w:rsidR="002E3586">
        <w:t xml:space="preserve"> stability</w:t>
      </w:r>
      <w:r w:rsidR="00AA2531">
        <w:t xml:space="preserve"> </w:t>
      </w:r>
      <w:r w:rsidR="00AA2531" w:rsidRPr="00AA2531">
        <w:rPr>
          <w:rFonts w:ascii="Calibri" w:hAnsi="Calibri" w:cs="Calibri"/>
        </w:rPr>
        <w:t>(de Bello et al., 2021)</w:t>
      </w:r>
      <w:r w:rsidR="004E7DB3">
        <w:t xml:space="preserve">. </w:t>
      </w:r>
      <w:bookmarkEnd w:id="1885"/>
    </w:p>
    <w:p w14:paraId="5DFABAFC" w14:textId="142CB8D6"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rPr>
          <w:rFonts w:ascii="Calibri" w:hAnsi="Calibri" w:cs="Calibri"/>
        </w:rPr>
        <w:t>(Waller et al., 2020)</w:t>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w:t>
      </w:r>
      <w:r w:rsidR="00F62139">
        <w:t xml:space="preserve">invasive </w:t>
      </w:r>
      <w:r w:rsidR="00BE39A7">
        <w:t>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 xml:space="preserve">Fig. </w:t>
      </w:r>
      <w:r w:rsidR="009A277A">
        <w:t>3</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6009674C"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A72AA9">
        <w:t xml:space="preserve"> (Table 2).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r w:rsidR="0050398A">
        <w:t xml:space="preserve">brackish estuarine </w:t>
      </w:r>
      <w:r w:rsidR="007B08D6">
        <w:t>marshes</w:t>
      </w:r>
      <w:r w:rsidR="00A47782">
        <w:t xml:space="preserve"> in the Pacific Northwest of North America</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721C8B9E"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w:t>
      </w:r>
      <w:r w:rsidR="007627B8" w:rsidRPr="00EE4DC7">
        <w:t>–</w:t>
      </w:r>
      <w:r w:rsidR="007B1284">
        <w:t>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1886" w:name="_Hlk123891013"/>
      <w:r w:rsidR="005C67FA">
        <w:rPr>
          <w:rFonts w:cstheme="minorHAnsi"/>
        </w:rPr>
        <w:t xml:space="preserve"> as this </w:t>
      </w:r>
      <w:r w:rsidR="00D566D4">
        <w:rPr>
          <w:rFonts w:cstheme="minorHAnsi"/>
        </w:rPr>
        <w:t xml:space="preserve">potentially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1886"/>
    </w:p>
    <w:p w14:paraId="2AAF3ADA" w14:textId="3E2F150C" w:rsidR="00BE39A7" w:rsidRPr="009D6D33" w:rsidRDefault="00E954F2" w:rsidP="00A07617">
      <w:pPr>
        <w:ind w:firstLine="720"/>
        <w:rPr>
          <w:rFonts w:cstheme="minorHAnsi"/>
        </w:rPr>
      </w:pPr>
      <w:r>
        <w:rPr>
          <w:rFonts w:cstheme="minorHAnsi"/>
        </w:rPr>
        <w:t>Plant b</w:t>
      </w:r>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r>
        <w:rPr>
          <w:rFonts w:cstheme="minorHAnsi"/>
        </w:rPr>
        <w:t xml:space="preserve">native plant </w:t>
      </w:r>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w:t>
      </w:r>
      <w:r w:rsidR="007627B8" w:rsidRPr="00EE4DC7">
        <w:t>–</w:t>
      </w:r>
      <w:r w:rsidR="00D1049A">
        <w:t>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0335B7" w:rsidRPr="000335B7">
        <w:rPr>
          <w:rFonts w:ascii="Calibri" w:hAnsi="Calibri" w:cs="Calibri"/>
        </w:rPr>
        <w:t>(Apfelbaum &amp; Sams, 1987; Sinks et al., 2021)</w:t>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7AE551C0" w14:textId="13402B42" w:rsidR="00C20E8A" w:rsidRDefault="00341A26" w:rsidP="00A72AA9">
      <w:pPr>
        <w:ind w:firstLine="720"/>
      </w:pPr>
      <w:r>
        <w:t>Non-native</w:t>
      </w:r>
      <w:r w:rsidR="00A03200">
        <w:t xml:space="preserve"> s</w:t>
      </w:r>
      <w:r w:rsidR="00BE39A7">
        <w:t>pecies</w:t>
      </w:r>
      <w:r w:rsidR="00BE39A7" w:rsidRPr="00757A6B">
        <w:t xml:space="preserve"> </w:t>
      </w:r>
      <w:r w:rsidR="00937C7B">
        <w:t>invasion</w:t>
      </w:r>
      <w:r w:rsidR="00937C7B"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rsidRPr="00A72AA9">
        <w:t>(Duffy, 2003)</w:t>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r w:rsidR="003B66C2">
        <w:t>;</w:t>
      </w:r>
      <w:r w:rsidR="00BE39A7">
        <w:t xml:space="preserve"> however</w:t>
      </w:r>
      <w:r w:rsidR="003B66C2">
        <w:t>,</w:t>
      </w:r>
      <w:r w:rsidR="00BE39A7">
        <w:t xml:space="preserve"> experimentally testing </w:t>
      </w:r>
      <w:r w:rsidR="00250355">
        <w:t xml:space="preserve">optimal </w:t>
      </w:r>
      <w:r w:rsidR="00D31AA5">
        <w:t xml:space="preserve">recruitment niches of </w:t>
      </w:r>
      <w:r w:rsidR="00BE39A7">
        <w:t>species-specific</w:t>
      </w:r>
      <w:r w:rsidR="00D31AA5">
        <w:t xml:space="preserve"> propagules</w:t>
      </w:r>
      <w:r w:rsidR="00742F8E">
        <w:t xml:space="preserve"> </w:t>
      </w:r>
      <w:r w:rsidR="00742F8E" w:rsidRPr="00A72AA9">
        <w:t>(e.g., Lane, 2022)</w:t>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p>
    <w:p w14:paraId="1CA36779" w14:textId="5F062014" w:rsidR="00BE39A7" w:rsidRDefault="00B2311F" w:rsidP="0087541A">
      <w:pPr>
        <w:ind w:firstLine="720"/>
      </w:pPr>
      <w:r>
        <w:t xml:space="preserve">Optimal abiotic conditions for the recruitment and spatial occupancy of native or </w:t>
      </w:r>
      <w:r w:rsidR="00341A26">
        <w:t>non-native</w:t>
      </w:r>
      <w:r>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t xml:space="preserve"> Bogbean assemblage </w:t>
      </w:r>
      <w:r w:rsidRPr="000335B7">
        <w:rPr>
          <w:rFonts w:ascii="Calibri" w:hAnsi="Calibri" w:cs="Calibri"/>
        </w:rPr>
        <w:t>(Mendelssohn &amp; Kuhn, 2003)</w:t>
      </w:r>
      <w:r>
        <w:t>. Alternatively,</w:t>
      </w:r>
      <w:r w:rsidRPr="00CC6258">
        <w:t xml:space="preserve"> </w:t>
      </w:r>
      <w:r>
        <w:t xml:space="preserve">positive feedbacks between vegetation and sedimentation could support areas of marsh accretion </w:t>
      </w:r>
      <w:r w:rsidRPr="000335B7">
        <w:rPr>
          <w:rFonts w:ascii="Calibri" w:hAnsi="Calibri" w:cs="Calibri"/>
        </w:rPr>
        <w:t>(Nyman et al., 2006)</w:t>
      </w:r>
      <w:r>
        <w:t xml:space="preserve">, which may also be more likely to receive </w:t>
      </w:r>
      <w:r w:rsidR="00341A26">
        <w:t>non-native</w:t>
      </w:r>
      <w:r>
        <w:t xml:space="preserve"> propagules within the d</w:t>
      </w:r>
      <w:r w:rsidRPr="00810405">
        <w:t xml:space="preserve">istributed sediment. </w:t>
      </w:r>
      <w:r w:rsidR="000703CB" w:rsidRPr="00810405">
        <w:t xml:space="preserve">While </w:t>
      </w:r>
      <w:r w:rsidR="00D305BA" w:rsidRPr="00810405">
        <w:t xml:space="preserve">Ladner Marsh </w:t>
      </w:r>
      <w:r w:rsidR="004C0E17" w:rsidRPr="00810405">
        <w:t xml:space="preserve">has </w:t>
      </w:r>
      <w:r w:rsidR="000703CB" w:rsidRPr="00810405">
        <w:t>largely escaped direct natural (e.g.,</w:t>
      </w:r>
      <w:r w:rsidR="00D966A3" w:rsidRPr="00810405">
        <w:t xml:space="preserve"> scouring</w:t>
      </w:r>
      <w:r w:rsidR="000703CB" w:rsidRPr="00810405">
        <w:t xml:space="preserve"> tidal surge) and anthropogenic disturbance (e.g., industrial development), it is </w:t>
      </w:r>
      <w:r w:rsidR="00D966A3" w:rsidRPr="00810405">
        <w:t xml:space="preserve">subject to continuous pressures resulting from modifications throughout the Fraser River Estuary. Cumulative effects of altered water, sediment, and nutrient regimes </w:t>
      </w:r>
      <w:r w:rsidR="001E54D2" w:rsidRPr="00810405">
        <w:t>impacting</w:t>
      </w:r>
      <w:r w:rsidR="00D966A3" w:rsidRPr="00810405">
        <w:t xml:space="preserve"> the </w:t>
      </w:r>
      <w:r w:rsidR="00D93C2E" w:rsidRPr="00810405">
        <w:t>lower reaches of the Fraser River</w:t>
      </w:r>
      <w:r w:rsidR="00B55A4F" w:rsidRPr="00810405">
        <w:t xml:space="preserve"> </w:t>
      </w:r>
      <w:r w:rsidR="00D93C2E" w:rsidRPr="00810405">
        <w:t>can alter competitive dynamics of plant communities</w:t>
      </w:r>
      <w:r w:rsidR="00C20E8A">
        <w:t xml:space="preserve"> </w:t>
      </w:r>
      <w:r w:rsidR="00B55A4F" w:rsidRPr="00810405">
        <w:t xml:space="preserve"> (</w:t>
      </w:r>
      <w:r w:rsidR="00A92976" w:rsidRPr="00810405">
        <w:t xml:space="preserve">Dethier &amp; Hacker, 2005; </w:t>
      </w:r>
      <w:r w:rsidR="003D427D" w:rsidRPr="00A46D11">
        <w:t xml:space="preserve">Flores-Moreno et al., </w:t>
      </w:r>
      <w:r w:rsidR="007112BE" w:rsidRPr="00A46D11">
        <w:t>2016</w:t>
      </w:r>
      <w:r w:rsidR="00B55A4F" w:rsidRPr="00810405">
        <w:t>)</w:t>
      </w:r>
      <w:r w:rsidR="009E79F9">
        <w:t xml:space="preserve">, and promote the dominance of invasive species </w:t>
      </w:r>
      <w:r w:rsidR="009E79F9">
        <w:fldChar w:fldCharType="begin"/>
      </w:r>
      <w:r w:rsidR="00542F64">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00542F64">
        <w:rPr>
          <w:rFonts w:ascii="Cambria Math" w:hAnsi="Cambria Math" w:cs="Cambria Math"/>
        </w:rPr>
        <w:instrText>∶</w:instrText>
      </w:r>
      <w:r w:rsidR="00542F64">
        <w:instrText>1P vs. 14N</w:instrText>
      </w:r>
      <w:r w:rsidR="00542F64">
        <w:rPr>
          <w:rFonts w:ascii="Cambria Math" w:hAnsi="Cambria Math" w:cs="Cambria Math"/>
        </w:rPr>
        <w:instrText>∶</w:instrText>
      </w:r>
      <w:r w:rsidR="00542F64">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00542F64">
        <w:rPr>
          <w:rFonts w:ascii="Cambria Math" w:hAnsi="Cambria Math" w:cs="Cambria Math"/>
        </w:rPr>
        <w:instrText>∶</w:instrText>
      </w:r>
      <w:r w:rsidR="00542F64">
        <w:instrText>1P</w:instrText>
      </w:r>
      <w:r w:rsidR="00542F64">
        <w:rPr>
          <w:rFonts w:ascii="Cambria Math" w:hAnsi="Cambria Math" w:cs="Cambria Math"/>
        </w:rPr>
        <w:instrText>∶</w:instrText>
      </w:r>
      <w:r w:rsidR="00542F64">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00542F64">
        <w:rPr>
          <w:rFonts w:ascii="Cambria Math" w:hAnsi="Cambria Math" w:cs="Cambria Math"/>
        </w:rPr>
        <w:instrText>∶</w:instrText>
      </w:r>
      <w:r w:rsidR="00542F64">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009E79F9">
        <w:fldChar w:fldCharType="separate"/>
      </w:r>
      <w:r w:rsidR="000E42AB" w:rsidRPr="000E42AB">
        <w:rPr>
          <w:rFonts w:ascii="Calibri" w:hAnsi="Calibri" w:cs="Calibri"/>
        </w:rPr>
        <w:t>(Green &amp; Galatowitsch, 2002; Woo &amp; Zedler, 2002; Zedler &amp; Kercher, 2004)</w:t>
      </w:r>
      <w:r w:rsidR="009E79F9">
        <w:fldChar w:fldCharType="end"/>
      </w:r>
      <w:r w:rsidR="000E42AB">
        <w:t xml:space="preserve">. In turn, this </w:t>
      </w:r>
      <w:r w:rsidR="0087541A">
        <w:t>may facilitate</w:t>
      </w:r>
      <w:r w:rsidR="00EC289D" w:rsidRPr="00810405">
        <w:t xml:space="preserve"> dispersal and recruitment of non-native species </w:t>
      </w:r>
      <w:r w:rsidR="00E97B8B" w:rsidRPr="00810405">
        <w:t>and</w:t>
      </w:r>
      <w:r w:rsidR="00EC289D" w:rsidRPr="00810405">
        <w:t xml:space="preserve"> potentially </w:t>
      </w:r>
      <w:r w:rsidR="0087541A">
        <w:t>limit</w:t>
      </w:r>
      <w:r w:rsidR="00EC289D" w:rsidRPr="00810405">
        <w:t xml:space="preserve"> the dispersal and recruitment of native species</w:t>
      </w:r>
      <w:r w:rsidR="0087541A">
        <w:t xml:space="preserve"> because p</w:t>
      </w:r>
      <w:r w:rsidRPr="00810405">
        <w:t xml:space="preserve">ropagule pools </w:t>
      </w:r>
      <w:r w:rsidR="0087541A">
        <w:t>are</w:t>
      </w:r>
      <w:r w:rsidRPr="00810405">
        <w:t xml:space="preserve"> </w:t>
      </w:r>
      <w:r w:rsidR="0087541A">
        <w:t>dependent</w:t>
      </w:r>
      <w:r w:rsidRPr="00810405">
        <w:t xml:space="preserve"> on local and regional proximity. If similar habitats within tidal estuarine ecosystems are lost to th</w:t>
      </w:r>
      <w:r>
        <w:t xml:space="preserve">e point where distance between patches exceeds propagule dispersal distance </w:t>
      </w:r>
      <w:r w:rsidRPr="00EC470A">
        <w:rPr>
          <w:rFonts w:ascii="Calibri" w:hAnsi="Calibri" w:cs="Calibri"/>
        </w:rPr>
        <w:t xml:space="preserve">(Shi, </w:t>
      </w:r>
      <w:r>
        <w:rPr>
          <w:rFonts w:ascii="Calibri" w:hAnsi="Calibri" w:cs="Calibri"/>
        </w:rPr>
        <w:t>et al.</w:t>
      </w:r>
      <w:r w:rsidRPr="00EC470A">
        <w:rPr>
          <w:rFonts w:ascii="Calibri" w:hAnsi="Calibri" w:cs="Calibri"/>
        </w:rPr>
        <w:t>, 2020)</w:t>
      </w:r>
      <w:r>
        <w:t>, then species colonization within the ecosystem is rare or lost</w:t>
      </w:r>
      <w:r w:rsidR="004318EB">
        <w:t xml:space="preserve"> (but see Stewart et al., 2022)</w:t>
      </w:r>
      <w:r w:rsidRPr="00FD48B1">
        <w:t xml:space="preserve">. Alternatively, if </w:t>
      </w:r>
      <w:r w:rsidR="00341A26">
        <w:t>non-native</w:t>
      </w:r>
      <w:r w:rsidRPr="00FD48B1">
        <w:t xml:space="preserve"> species are more prevalent throughout the regional dispersal network, then there is a greater chance of </w:t>
      </w:r>
      <w:r w:rsidR="00341A26">
        <w:t>non-native</w:t>
      </w:r>
      <w:r w:rsidRPr="00FD48B1">
        <w:t xml:space="preserve"> species introduction within a local marsh community</w:t>
      </w:r>
      <w:r w:rsidR="009A329B">
        <w:t xml:space="preserve"> (Briski et al., 2012)</w:t>
      </w:r>
      <w:r w:rsidRPr="00FD48B1">
        <w:t>.</w:t>
      </w:r>
      <w:r w:rsidR="0077726A" w:rsidRPr="00FD48B1">
        <w:t xml:space="preserve"> </w:t>
      </w:r>
      <w:r w:rsidR="0077726A">
        <w:t>Thus, a</w:t>
      </w:r>
      <w:r>
        <w:t>biotic shifts may be altering the seed recruitment niches</w:t>
      </w:r>
      <w:r w:rsidR="00387B4B">
        <w:t xml:space="preserve"> which may</w:t>
      </w:r>
      <w:r>
        <w:t xml:space="preserve"> </w:t>
      </w:r>
      <w:r w:rsidR="00742F8E">
        <w:t>restrict</w:t>
      </w:r>
      <w:r w:rsidR="005A1945">
        <w:t xml:space="preserve"> recruitment of</w:t>
      </w:r>
      <w:r w:rsidR="00742F8E">
        <w:t xml:space="preserve"> native</w:t>
      </w:r>
      <w:r>
        <w:t xml:space="preserve"> speci</w:t>
      </w:r>
      <w:r w:rsidR="005A1945">
        <w:t>es diversity</w:t>
      </w:r>
      <w:r>
        <w:t xml:space="preserve">, while dispersal networks may be delivering disproportionately more seed of </w:t>
      </w:r>
      <w:r w:rsidR="00341A26">
        <w:t>non-native</w:t>
      </w:r>
      <w:r w:rsidR="00B55A4F">
        <w:t>, invasive</w:t>
      </w:r>
      <w:r>
        <w:t xml:space="preserve"> species. </w:t>
      </w:r>
    </w:p>
    <w:p w14:paraId="4D96ECF3" w14:textId="74DE1DE4" w:rsidR="003414EC" w:rsidRDefault="00961F12" w:rsidP="00BE39A7">
      <w:pPr>
        <w:ind w:firstLine="720"/>
      </w:pPr>
      <w:r>
        <w:t xml:space="preserve">A common </w:t>
      </w:r>
      <w:r w:rsidR="00195DA8">
        <w:t>(mis)</w:t>
      </w:r>
      <w:r>
        <w:t xml:space="preserve">assumption is that </w:t>
      </w:r>
      <w:r w:rsidR="005F13EE">
        <w:t>“</w:t>
      </w:r>
      <w:r>
        <w:t>undisturbed</w:t>
      </w:r>
      <w:r w:rsidR="005F13EE">
        <w:t>”</w:t>
      </w:r>
      <w:r>
        <w:t xml:space="preserve"> </w:t>
      </w:r>
      <w:r w:rsidR="003414EC">
        <w:t xml:space="preserve">protected </w:t>
      </w:r>
      <w:r>
        <w:t>areas</w:t>
      </w:r>
      <w:r w:rsidR="005F13EE">
        <w:t xml:space="preserve"> such as Ladner Marsh</w:t>
      </w:r>
      <w:r>
        <w:t xml:space="preserve"> represent </w:t>
      </w:r>
      <w:r w:rsidR="00BE39A7">
        <w:t>ecologically appropriate reference state</w:t>
      </w:r>
      <w:r w:rsidR="00195DA8">
        <w:t>s</w:t>
      </w:r>
      <w:r w:rsidR="00BE39A7">
        <w:t xml:space="preserve"> </w:t>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t xml:space="preserve">. </w:t>
      </w:r>
      <w:bookmarkStart w:id="1887"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r w:rsidR="00E954F2">
        <w:t>region</w:t>
      </w:r>
      <w:r w:rsidR="00C244E6">
        <w:t xml:space="preserve"> </w:t>
      </w:r>
      <w:r w:rsidR="00C244E6" w:rsidRPr="00C244E6">
        <w:rPr>
          <w:rFonts w:ascii="Calibri" w:hAnsi="Calibri" w:cs="Calibri"/>
        </w:rPr>
        <w:t>(Finn et al., 2021)</w:t>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w:t>
      </w:r>
      <w:r w:rsidR="00E954F2">
        <w:t>s</w:t>
      </w:r>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t xml:space="preserve">. </w:t>
      </w:r>
      <w:r w:rsidR="006033C4">
        <w:t>However, the designation of Ladner Marsh as a Wildlife Management Area is</w:t>
      </w:r>
      <w:r w:rsidR="00937950">
        <w:t xml:space="preserve"> likely</w:t>
      </w:r>
      <w:r w:rsidR="006033C4">
        <w:t xml:space="preserve"> insufficient </w:t>
      </w:r>
      <w:r w:rsidR="00937950">
        <w:t xml:space="preserve">to protect the habitat from </w:t>
      </w:r>
      <w:r w:rsidR="008871E9">
        <w:t>large-scale environmental</w:t>
      </w:r>
      <w:r w:rsidR="00937950">
        <w:t xml:space="preserve"> stressors </w:t>
      </w:r>
      <w:r w:rsidR="008871E9">
        <w:t xml:space="preserve">in the Fraser River Estuary, such as nutrient enrichment.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r w:rsidR="00E954F2">
        <w:t xml:space="preserve">sites </w:t>
      </w:r>
      <w:r w:rsidR="00811EA0">
        <w:t xml:space="preserve">may </w:t>
      </w:r>
      <w:r w:rsidR="00165333">
        <w:t xml:space="preserve">have </w:t>
      </w:r>
      <w:r w:rsidR="00811EA0">
        <w:t>change</w:t>
      </w:r>
      <w:r w:rsidR="00165333">
        <w:t>d</w:t>
      </w:r>
      <w:r w:rsidR="00811EA0">
        <w:t xml:space="preserve"> </w:t>
      </w:r>
      <w:r w:rsidR="00937950">
        <w:t xml:space="preserve">with respect to non-native, invasive encroachment </w:t>
      </w:r>
      <w:r w:rsidR="00811EA0">
        <w:t xml:space="preserve">during the span </w:t>
      </w:r>
      <w:r w:rsidR="00FD0F70">
        <w:t>of 20</w:t>
      </w:r>
      <w:r w:rsidR="002F3BE6" w:rsidRPr="00EE4DC7">
        <w:t>–</w:t>
      </w:r>
      <w:r w:rsidR="00FD0F70">
        <w:t>40 years</w:t>
      </w:r>
      <w:r w:rsidR="00811EA0">
        <w:t>.</w:t>
      </w:r>
      <w:r w:rsidR="00A15529">
        <w:t xml:space="preserve"> </w:t>
      </w:r>
      <w:bookmarkEnd w:id="1887"/>
      <w:r w:rsidR="00F70051">
        <w:t xml:space="preserve">We strongly advocate for the development of long-term vegetation monitoring to inform </w:t>
      </w:r>
      <w:r w:rsidR="00BA178F">
        <w:t>non-native invasive species management occurring in this</w:t>
      </w:r>
      <w:r w:rsidR="005F38AE">
        <w:t xml:space="preserve"> and similar</w:t>
      </w:r>
      <w:r w:rsidR="00BA178F">
        <w:t xml:space="preserve"> WMA</w:t>
      </w:r>
      <w:r w:rsidR="005F38AE">
        <w:t>s</w:t>
      </w:r>
      <w:r w:rsidR="00BA178F">
        <w:t xml:space="preserve"> (see also Stewart, Hood, and Martin, 2023). </w:t>
      </w:r>
    </w:p>
    <w:p w14:paraId="43C54AEC" w14:textId="3C45D532" w:rsidR="00BE39A7" w:rsidRDefault="00BE39A7" w:rsidP="00BE39A7">
      <w:pPr>
        <w:ind w:firstLine="720"/>
      </w:pPr>
      <w:r>
        <w:t xml:space="preserve">If we are to prioritize conservation of functional coastal wetlands that include a significant representation of native species, we must seek new ways to manage habitats such as </w:t>
      </w:r>
      <w:r w:rsidR="00195DA8">
        <w:t xml:space="preserve">the </w:t>
      </w:r>
      <w:r>
        <w:t>Ladner Marsh</w:t>
      </w:r>
      <w:r w:rsidR="0052296F">
        <w:t>.</w:t>
      </w:r>
      <w:r w:rsidR="003414EC" w:rsidRPr="003414EC">
        <w:t xml:space="preserve"> </w:t>
      </w:r>
      <w:r w:rsidR="003414EC">
        <w:t xml:space="preserve">Active management may be required to maintain ecologically-desired species composition in the wake of environmental change, and should be informed by ongoing experimentation into the role of  hydrogeomorphologic drivers, dispersal networks, recruitment strategies, disturbance, and invasive species management to achieve this goal. </w:t>
      </w:r>
      <w:r w:rsidR="00E031ED">
        <w:t xml:space="preserve">In so doing, </w:t>
      </w:r>
      <w:r w:rsidR="0052296F">
        <w:t xml:space="preserve">practitioners may </w:t>
      </w:r>
      <w:r>
        <w:t xml:space="preserve">enhance ecosystem processes within remnant </w:t>
      </w:r>
      <w:r w:rsidR="008A398F">
        <w:t>coastal</w:t>
      </w:r>
      <w:r w:rsidR="0052296F">
        <w:t xml:space="preserve"> wetland </w:t>
      </w:r>
      <w:r>
        <w:t xml:space="preserve">habitats. This active management process also presents a timely and necessary opportunity </w:t>
      </w:r>
      <w:r w:rsidR="008A398F">
        <w:t xml:space="preserve">in the Pacific Northwest of North America </w:t>
      </w:r>
      <w:r>
        <w:t>to engage with First Nations to revive traditional management practices</w:t>
      </w:r>
      <w:r w:rsidR="00680610">
        <w:t xml:space="preserve"> in tidal wetlands</w:t>
      </w:r>
      <w:r>
        <w:t xml:space="preserve">, such as select mechanical disturbance </w:t>
      </w:r>
      <w:r w:rsidR="000335B7" w:rsidRPr="000335B7">
        <w:rPr>
          <w:rFonts w:ascii="Calibri" w:hAnsi="Calibri" w:cs="Calibri"/>
        </w:rPr>
        <w:t>(Turner, 2014)</w:t>
      </w:r>
      <w:r>
        <w:t xml:space="preserve">: working with traditional knowledge holders </w:t>
      </w:r>
      <w:r w:rsidR="00680610">
        <w:t xml:space="preserve">in these ecosystems </w:t>
      </w:r>
      <w:r>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t xml:space="preserve">salmonid </w:t>
      </w:r>
      <w:r w:rsidR="00680610">
        <w:t xml:space="preserve">and </w:t>
      </w:r>
      <w:r w:rsidR="00FA337D">
        <w:t>shore</w:t>
      </w:r>
      <w:r w:rsidR="00680610">
        <w:t xml:space="preserve">bird </w:t>
      </w:r>
      <w:r>
        <w:t xml:space="preserve">populations while contributing to reconciliation between Indigenous and colonial cultures. </w:t>
      </w:r>
    </w:p>
    <w:p w14:paraId="0C240E1B" w14:textId="5E10C584" w:rsidR="00EB1BCB" w:rsidRDefault="00EB1BCB" w:rsidP="00137F24">
      <w:pPr>
        <w:ind w:hanging="480"/>
        <w:rPr>
          <w:rFonts w:asciiTheme="majorHAnsi" w:eastAsiaTheme="majorEastAsia" w:hAnsiTheme="majorHAnsi" w:cstheme="majorBidi"/>
          <w:color w:val="2F5496" w:themeColor="accent1" w:themeShade="BF"/>
          <w:sz w:val="32"/>
          <w:szCs w:val="32"/>
        </w:rPr>
      </w:pPr>
    </w:p>
    <w:p w14:paraId="074FB016" w14:textId="644026F9"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44763770"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w:t>
      </w:r>
      <w:r w:rsidR="0040644B">
        <w:rPr>
          <w:rFonts w:cstheme="minorHAnsi"/>
        </w:rPr>
        <w:t>ohn S.</w:t>
      </w:r>
      <w:r>
        <w:rPr>
          <w:rFonts w:cstheme="minorHAnsi"/>
        </w:rPr>
        <w:t xml:space="preserve"> Richardson (University of British Columbia).</w:t>
      </w:r>
      <w:r w:rsidR="00B9796C">
        <w:rPr>
          <w:rFonts w:cstheme="minorHAnsi"/>
        </w:rPr>
        <w:t xml:space="preserve"> </w:t>
      </w:r>
      <w:r w:rsidR="002F00D1">
        <w:rPr>
          <w:rFonts w:cstheme="minorHAnsi"/>
        </w:rPr>
        <w:t>A</w:t>
      </w:r>
      <w:r w:rsidR="00B9796C">
        <w:rPr>
          <w:rFonts w:cstheme="minorHAnsi"/>
        </w:rPr>
        <w:t>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06399F67" w:rsidR="00694C2C" w:rsidRDefault="00A1025B" w:rsidP="00694C2C">
      <w:r>
        <w:t>Study conception</w:t>
      </w:r>
      <w:r w:rsidR="002F00D1">
        <w:t>,</w:t>
      </w:r>
      <w:r w:rsidR="0014430F">
        <w:t xml:space="preserve"> 2019 data collection, and analysis </w:t>
      </w:r>
      <w:r>
        <w:t>were</w:t>
      </w:r>
      <w:r w:rsidR="0014430F">
        <w:t xml:space="preserve"> </w:t>
      </w:r>
      <w:r w:rsidR="00441CBB">
        <w:t>undertaken</w:t>
      </w:r>
      <w:r w:rsidR="00895AFF">
        <w:t xml:space="preserve"> </w:t>
      </w:r>
      <w:r w:rsidR="0014430F">
        <w:t>by Stefanie L. Lane. Original (1979)</w:t>
      </w:r>
      <w:r>
        <w:t xml:space="preserve"> study concept comparing pla</w:t>
      </w:r>
      <w:r w:rsidR="0014430F">
        <w:t>nt assemblages, data collection, and analysis were performed or overseen by Gary</w:t>
      </w:r>
      <w:r w:rsidR="002F00D1">
        <w:t xml:space="preserve"> E.</w:t>
      </w:r>
      <w:r w:rsidR="0014430F">
        <w:t xml:space="preserve"> Bradfield. Madlen Denoth contributed </w:t>
      </w:r>
      <w:r w:rsidR="009F538B">
        <w:t>data collected in 1999</w:t>
      </w:r>
      <w:r w:rsidR="0014430F">
        <w:t xml:space="preserve">. Nancy </w:t>
      </w:r>
      <w:r w:rsidR="002F00D1">
        <w:t xml:space="preserve">A. </w:t>
      </w:r>
      <w:r w:rsidR="0014430F">
        <w:t xml:space="preserve">Shackelford </w:t>
      </w:r>
      <w:r w:rsidR="001F4CD8">
        <w:t>assisted with theoretical framework</w:t>
      </w:r>
      <w:r w:rsidR="00441CBB">
        <w:t xml:space="preserve"> and manuscript revision</w:t>
      </w:r>
      <w:r w:rsidR="001F4CD8">
        <w:t>. Manuscript was drafted by Stefanie L. Lane;</w:t>
      </w:r>
      <w:r w:rsidR="00BD0D32">
        <w:t xml:space="preserve"> Gary E. Bradfield,</w:t>
      </w:r>
      <w:r w:rsidR="001F4CD8">
        <w:t xml:space="preserve"> Nancy</w:t>
      </w:r>
      <w:r w:rsidR="000F1E70">
        <w:t xml:space="preserve"> A.</w:t>
      </w:r>
      <w:r w:rsidR="001F4CD8">
        <w:t xml:space="preserve"> Shackelford</w:t>
      </w:r>
      <w:r w:rsidR="00BD0D32">
        <w:t>,</w:t>
      </w:r>
      <w:r w:rsidR="001F4CD8">
        <w:t xml:space="preserve"> and Tara G. Martin commented on previous versions of th</w:t>
      </w:r>
      <w:r w:rsidR="000F1E70">
        <w:t>is</w:t>
      </w:r>
      <w:r w:rsidR="001F4CD8">
        <w:t xml:space="preserve"> manuscript. All authors read and approved the final manuscript. </w:t>
      </w:r>
    </w:p>
    <w:p w14:paraId="7DBEAC01" w14:textId="5218273E" w:rsidR="00694C2C" w:rsidRPr="00694C2C" w:rsidRDefault="00694C2C" w:rsidP="00694C2C">
      <w:pPr>
        <w:pStyle w:val="Heading2"/>
      </w:pPr>
      <w:r>
        <w:t>Data availability</w:t>
      </w:r>
    </w:p>
    <w:p w14:paraId="489EC96B" w14:textId="6397B517" w:rsidR="00694C2C" w:rsidRDefault="00EE06AB" w:rsidP="00694C2C">
      <w:r>
        <w:t xml:space="preserve">Data </w:t>
      </w:r>
      <w:r w:rsidR="003D1B65">
        <w:t xml:space="preserve">and code </w:t>
      </w:r>
      <w:r>
        <w:t>for all years of observation are available on GitHub (</w:t>
      </w:r>
      <w:hyperlink r:id="rId27" w:history="1">
        <w:r w:rsidR="003D1B65" w:rsidRPr="00FF29DB">
          <w:rPr>
            <w:rStyle w:val="Hyperlink"/>
          </w:rPr>
          <w:t>https://github.com/stefanielane/CommunityStability.git</w:t>
        </w:r>
      </w:hyperlink>
      <w:r>
        <w:t xml:space="preserve">), or </w:t>
      </w:r>
      <w:r w:rsidR="00126A23">
        <w:t>via Dryad (</w:t>
      </w:r>
      <w:hyperlink r:id="rId28" w:history="1">
        <w:r w:rsidR="001410CD">
          <w:rPr>
            <w:rStyle w:val="Hyperlink"/>
          </w:rPr>
          <w:t>https://doi.org/10.5061/dryad.r7sqv9sh8</w:t>
        </w:r>
      </w:hyperlink>
      <w:r w:rsidR="00126A23">
        <w:t>)</w:t>
      </w:r>
    </w:p>
    <w:p w14:paraId="6BB1A7AD" w14:textId="77777777" w:rsidR="00694C2C" w:rsidRPr="00694C2C" w:rsidRDefault="00694C2C" w:rsidP="00694C2C"/>
    <w:p w14:paraId="558E9722" w14:textId="4E0B2938" w:rsidR="003B66C2" w:rsidRPr="00CE3708" w:rsidRDefault="003B66C2" w:rsidP="00CE3708">
      <w:pPr>
        <w:tabs>
          <w:tab w:val="left" w:pos="6384"/>
        </w:tabs>
      </w:pPr>
      <w:r>
        <w:tab/>
      </w:r>
    </w:p>
    <w:p w14:paraId="13E35A3D" w14:textId="77777777" w:rsidR="00694C2C" w:rsidRDefault="00694C2C" w:rsidP="00CE3708">
      <w:pPr>
        <w:tabs>
          <w:tab w:val="left" w:pos="6384"/>
        </w:tabs>
        <w:rPr>
          <w:rFonts w:asciiTheme="majorHAnsi" w:eastAsiaTheme="majorEastAsia" w:hAnsiTheme="majorHAnsi" w:cstheme="majorBidi"/>
          <w:color w:val="2F5496" w:themeColor="accent1" w:themeShade="BF"/>
          <w:sz w:val="32"/>
          <w:szCs w:val="32"/>
        </w:rPr>
      </w:pPr>
      <w:r w:rsidRPr="003B66C2">
        <w:br w:type="page"/>
      </w:r>
      <w:r w:rsidR="003B66C2">
        <w:tab/>
      </w:r>
    </w:p>
    <w:p w14:paraId="527F62BB" w14:textId="731A5DD5" w:rsidR="00D81CB7" w:rsidRDefault="00340BB0" w:rsidP="00340BB0">
      <w:pPr>
        <w:pStyle w:val="Heading1"/>
      </w:pPr>
      <w:r>
        <w:t>Literature Cited</w:t>
      </w:r>
    </w:p>
    <w:p w14:paraId="35226628" w14:textId="649584F8" w:rsidR="00AA2531" w:rsidRPr="00AA2531" w:rsidRDefault="00AA2531" w:rsidP="00AA2531">
      <w:pPr>
        <w:pStyle w:val="Bibliography"/>
        <w:rPr>
          <w:rFonts w:ascii="Calibri" w:hAnsi="Calibri" w:cs="Calibri"/>
        </w:rPr>
      </w:pPr>
      <w:r w:rsidRPr="00AA2531">
        <w:rPr>
          <w:rFonts w:ascii="Calibri" w:hAnsi="Calibri" w:cs="Calibri"/>
        </w:rPr>
        <w:t xml:space="preserve">Apfelbaum, S. I., &amp; Sams, C. E. (1987). Ecology and Control of Reed Canary Grass (Phalaris arundinacea L.).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691D7F40" w14:textId="20189686" w:rsidR="00BA7ED6" w:rsidRDefault="00BA7ED6" w:rsidP="00AA2531">
      <w:pPr>
        <w:pStyle w:val="Bibliography"/>
        <w:rPr>
          <w:rFonts w:ascii="Calibri" w:hAnsi="Calibri" w:cs="Calibri"/>
        </w:rPr>
      </w:pPr>
      <w:r w:rsidRPr="00BA7ED6">
        <w:rPr>
          <w:rFonts w:ascii="Calibri" w:hAnsi="Calibri" w:cs="Calibri"/>
        </w:rPr>
        <w:t>Briski, E., Bailey, S. A., Casas-Monroy, O., DiBacco, C., Kaczmarska, I., Levings, C., ... &amp; MacIsaac, H. J. (2012). Relationship between propagule pressure and colonization pressure in invasion ecology: a test with ships' ballast. Proceedings of the Royal Society B: Biological Sciences, 279(1740), 2990-2997.</w:t>
      </w:r>
    </w:p>
    <w:p w14:paraId="3171898C" w14:textId="0ED6FFBC"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75892892" w14:textId="6EA0C340" w:rsidR="0050398F" w:rsidRDefault="0050398F" w:rsidP="00AA2531">
      <w:pPr>
        <w:pStyle w:val="Bibliography"/>
        <w:rPr>
          <w:rFonts w:ascii="Calibri" w:hAnsi="Calibri" w:cs="Calibri"/>
        </w:rPr>
      </w:pPr>
      <w:r w:rsidRPr="0050398F">
        <w:rPr>
          <w:rFonts w:ascii="Calibri" w:hAnsi="Calibri" w:cs="Calibri"/>
        </w:rPr>
        <w:t>Dethier, M. N., &amp; Hacker, S. D. (2005). Physical factors vs. biotic resistance in controlling the invasion of an estuarine marsh grass. Ecological Applications, 15(4), 1273-1283.</w:t>
      </w:r>
      <w:r>
        <w:rPr>
          <w:rFonts w:ascii="Calibri" w:hAnsi="Calibri" w:cs="Calibri"/>
        </w:rPr>
        <w:t xml:space="preserve"> </w:t>
      </w:r>
      <w:r w:rsidRPr="0050398F">
        <w:rPr>
          <w:rFonts w:ascii="Calibri" w:hAnsi="Calibri" w:cs="Calibri"/>
        </w:rPr>
        <w:t>https://doi.org/10.1890/04-0505</w:t>
      </w:r>
    </w:p>
    <w:p w14:paraId="5DD4ABE7" w14:textId="1D197ACF"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5F646CD7" w14:textId="2CBF15FB" w:rsidR="007112BE" w:rsidRDefault="007112BE" w:rsidP="00AA2531">
      <w:pPr>
        <w:pStyle w:val="Bibliography"/>
        <w:rPr>
          <w:rFonts w:ascii="Calibri" w:hAnsi="Calibri" w:cs="Calibri"/>
        </w:rPr>
      </w:pPr>
      <w:r w:rsidRPr="007112BE">
        <w:rPr>
          <w:rFonts w:ascii="Calibri" w:hAnsi="Calibri" w:cs="Calibri"/>
        </w:rPr>
        <w:t>Flores-Moreno, H., Reich, P. B., Lind, E. M., Sullivan, L. L., Seabloom, E. W., Yahdjian, L., ... &amp; Borer, E. T. (2016). Climate modifies response of non-native and native species richness to nutrient enrichment. Philosophical Transactions of the Royal Society B: Biological Sciences, 371(1694), 20150273.</w:t>
      </w:r>
      <w:r>
        <w:rPr>
          <w:rFonts w:ascii="Calibri" w:hAnsi="Calibri" w:cs="Calibri"/>
        </w:rPr>
        <w:t xml:space="preserve"> </w:t>
      </w:r>
      <w:r w:rsidRPr="007112BE">
        <w:rPr>
          <w:rFonts w:ascii="Calibri" w:hAnsi="Calibri" w:cs="Calibri"/>
        </w:rPr>
        <w:t>https://doi.org/10.1098/rstb.2015.0273</w:t>
      </w:r>
    </w:p>
    <w:p w14:paraId="49D9E444" w14:textId="4C7C80C2" w:rsidR="006A158D" w:rsidRPr="00684F80" w:rsidRDefault="006A158D" w:rsidP="00AA2531">
      <w:pPr>
        <w:pStyle w:val="Bibliography"/>
        <w:rPr>
          <w:rFonts w:ascii="Calibri" w:hAnsi="Calibri" w:cs="Calibri"/>
        </w:rPr>
      </w:pPr>
      <w:r>
        <w:rPr>
          <w:rFonts w:ascii="Calibri" w:hAnsi="Calibri" w:cs="Calibri"/>
        </w:rPr>
        <w:t xml:space="preserve">Gailis, M., Kohfeld, K. E., Pellat, M. G., &amp; Carlson, D. (2021). </w:t>
      </w:r>
      <w:r w:rsidR="00684F80" w:rsidRPr="00684F80">
        <w:rPr>
          <w:rFonts w:ascii="Calibri" w:hAnsi="Calibri" w:cs="Calibri"/>
        </w:rPr>
        <w:t>Quantifying blue carbon for the largest salt marsh in southern British Columbia: implications for regional coastal management</w:t>
      </w:r>
      <w:r w:rsidR="00684F80">
        <w:rPr>
          <w:rFonts w:ascii="Calibri" w:hAnsi="Calibri" w:cs="Calibri"/>
        </w:rPr>
        <w:t xml:space="preserve">. </w:t>
      </w:r>
      <w:r w:rsidR="00684F80">
        <w:rPr>
          <w:rFonts w:ascii="Calibri" w:hAnsi="Calibri" w:cs="Calibri"/>
          <w:i/>
        </w:rPr>
        <w:t>Coastal Engineering Journal</w:t>
      </w:r>
      <w:r w:rsidR="00684F80">
        <w:rPr>
          <w:rFonts w:ascii="Calibri" w:hAnsi="Calibri" w:cs="Calibri"/>
        </w:rPr>
        <w:t xml:space="preserve">, 63(3), 275-309. </w:t>
      </w:r>
      <w:r w:rsidR="00684F80" w:rsidRPr="00684F80">
        <w:rPr>
          <w:rFonts w:ascii="Calibri" w:hAnsi="Calibri" w:cs="Calibri"/>
        </w:rPr>
        <w:t>https://doi.org/10.1080/21664250.2021.1894815</w:t>
      </w:r>
      <w:r w:rsidR="00684F80">
        <w:rPr>
          <w:rFonts w:ascii="Calibri" w:hAnsi="Calibri" w:cs="Calibri"/>
        </w:rPr>
        <w:t xml:space="preserve"> </w:t>
      </w:r>
    </w:p>
    <w:p w14:paraId="0D527855" w14:textId="7C7C5BC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rFonts w:ascii="Calibri" w:hAnsi="Calibri" w:cs="Calibri"/>
        </w:rPr>
      </w:pPr>
      <w:r w:rsidRPr="00C5392E">
        <w:rPr>
          <w:rFonts w:ascii="Calibri" w:hAnsi="Calibri" w:cs="Calibri"/>
        </w:rPr>
        <w:t>R Core Team (2022). R: A language and environment for statistical</w:t>
      </w:r>
      <w:r w:rsidR="00F854BF">
        <w:rPr>
          <w:rFonts w:ascii="Calibri" w:hAnsi="Calibri" w:cs="Calibri"/>
        </w:rPr>
        <w:t xml:space="preserve"> </w:t>
      </w:r>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343EE2C4" w14:textId="5254939D" w:rsidR="0076765B" w:rsidRDefault="0076765B" w:rsidP="0076765B">
      <w:pPr>
        <w:pStyle w:val="Bibliography"/>
        <w:rPr>
          <w:rFonts w:ascii="Calibri" w:hAnsi="Calibri" w:cs="Calibri"/>
        </w:rPr>
      </w:pPr>
      <w:r w:rsidRPr="0076765B">
        <w:rPr>
          <w:rFonts w:ascii="Calibri" w:hAnsi="Calibri" w:cs="Calibri"/>
        </w:rPr>
        <w:t>Stewart</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Hennigar</w:t>
      </w:r>
      <w:r>
        <w:rPr>
          <w:rFonts w:ascii="Calibri" w:hAnsi="Calibri" w:cs="Calibri"/>
        </w:rPr>
        <w:t>,</w:t>
      </w:r>
      <w:r w:rsidRPr="0076765B">
        <w:rPr>
          <w:rFonts w:ascii="Calibri" w:hAnsi="Calibri" w:cs="Calibri"/>
        </w:rPr>
        <w:t xml:space="preserve"> D</w:t>
      </w:r>
      <w:r>
        <w:rPr>
          <w:rFonts w:ascii="Calibri" w:hAnsi="Calibri" w:cs="Calibri"/>
        </w:rPr>
        <w:t>.</w:t>
      </w:r>
      <w:r w:rsidRPr="0076765B">
        <w:rPr>
          <w:rFonts w:ascii="Calibri" w:hAnsi="Calibri" w:cs="Calibri"/>
        </w:rPr>
        <w:t>, Ingham</w:t>
      </w:r>
      <w:r>
        <w:rPr>
          <w:rFonts w:ascii="Calibri" w:hAnsi="Calibri" w:cs="Calibri"/>
        </w:rPr>
        <w:t>,</w:t>
      </w:r>
      <w:r w:rsidRPr="0076765B">
        <w:rPr>
          <w:rFonts w:ascii="Calibri" w:hAnsi="Calibri" w:cs="Calibri"/>
        </w:rPr>
        <w:t xml:space="preserve"> R</w:t>
      </w:r>
      <w:r>
        <w:rPr>
          <w:rFonts w:ascii="Calibri" w:hAnsi="Calibri" w:cs="Calibri"/>
        </w:rPr>
        <w:t>.</w:t>
      </w:r>
      <w:r w:rsidRPr="0076765B">
        <w:rPr>
          <w:rFonts w:ascii="Calibri" w:hAnsi="Calibri" w:cs="Calibri"/>
        </w:rPr>
        <w:t xml:space="preserve">, </w:t>
      </w:r>
      <w:r>
        <w:rPr>
          <w:rFonts w:ascii="Calibri" w:hAnsi="Calibri" w:cs="Calibri"/>
        </w:rPr>
        <w:t xml:space="preserve">&amp; </w:t>
      </w:r>
      <w:r w:rsidRPr="0076765B">
        <w:rPr>
          <w:rFonts w:ascii="Calibri" w:hAnsi="Calibri" w:cs="Calibri"/>
        </w:rPr>
        <w:t xml:space="preserve">Balke, E. </w:t>
      </w:r>
      <w:r>
        <w:rPr>
          <w:rFonts w:ascii="Calibri" w:hAnsi="Calibri" w:cs="Calibri"/>
        </w:rPr>
        <w:t>(</w:t>
      </w:r>
      <w:r w:rsidRPr="0076765B">
        <w:rPr>
          <w:rFonts w:ascii="Calibri" w:hAnsi="Calibri" w:cs="Calibri"/>
        </w:rPr>
        <w:t>2022</w:t>
      </w:r>
      <w:r>
        <w:rPr>
          <w:rFonts w:ascii="Calibri" w:hAnsi="Calibri" w:cs="Calibri"/>
        </w:rPr>
        <w:t>)</w:t>
      </w:r>
      <w:r w:rsidRPr="0076765B">
        <w:rPr>
          <w:rFonts w:ascii="Calibri" w:hAnsi="Calibri" w:cs="Calibri"/>
        </w:rPr>
        <w:t>. Factors influencing the</w:t>
      </w:r>
      <w:r>
        <w:rPr>
          <w:rFonts w:ascii="Calibri" w:hAnsi="Calibri" w:cs="Calibri"/>
        </w:rPr>
        <w:t xml:space="preserve"> </w:t>
      </w:r>
      <w:r w:rsidRPr="0076765B">
        <w:rPr>
          <w:rFonts w:ascii="Calibri" w:hAnsi="Calibri" w:cs="Calibri"/>
        </w:rPr>
        <w:t>persistence of created tidal marshes in the Fraser River Estuary. Ducks Unlimited Canada, Surrey,</w:t>
      </w:r>
      <w:r>
        <w:rPr>
          <w:rFonts w:ascii="Calibri" w:hAnsi="Calibri" w:cs="Calibri"/>
        </w:rPr>
        <w:t xml:space="preserve"> </w:t>
      </w:r>
      <w:r w:rsidRPr="0076765B">
        <w:rPr>
          <w:rFonts w:ascii="Calibri" w:hAnsi="Calibri" w:cs="Calibri"/>
        </w:rPr>
        <w:t>British Columbia, Canada</w:t>
      </w:r>
    </w:p>
    <w:p w14:paraId="11AFD943" w14:textId="51D6F7EB" w:rsidR="006922E8" w:rsidRPr="006922E8" w:rsidRDefault="006922E8">
      <w:pPr>
        <w:pStyle w:val="Bibliography"/>
        <w:rPr>
          <w:rFonts w:ascii="Calibri" w:hAnsi="Calibri" w:cs="Calibri"/>
        </w:rPr>
      </w:pPr>
      <w:r w:rsidRPr="00137F24">
        <w:rPr>
          <w:rFonts w:ascii="Calibri" w:hAnsi="Calibri" w:cs="Calibri"/>
        </w:rPr>
        <w:t xml:space="preserve">Stewart, D., Hood, W. G., &amp; Martin, T. G. (2023). Undetected but Widespread: </w:t>
      </w:r>
      <w:r w:rsidRPr="006922E8">
        <w:rPr>
          <w:rFonts w:ascii="Calibri" w:hAnsi="Calibri" w:cs="Calibri"/>
        </w:rPr>
        <w:t>The</w:t>
      </w:r>
      <w:r w:rsidRPr="00137F24">
        <w:rPr>
          <w:rFonts w:ascii="Calibri" w:hAnsi="Calibri" w:cs="Calibri"/>
        </w:rPr>
        <w:t xml:space="preserve"> Cryptic Invasion of </w:t>
      </w:r>
      <w:r>
        <w:rPr>
          <w:rFonts w:ascii="Calibri" w:hAnsi="Calibri" w:cs="Calibri"/>
        </w:rPr>
        <w:t>N</w:t>
      </w:r>
      <w:r w:rsidRPr="00137F24">
        <w:rPr>
          <w:rFonts w:ascii="Calibri" w:hAnsi="Calibri" w:cs="Calibri"/>
        </w:rPr>
        <w:t>on-Native Cattail (</w:t>
      </w:r>
      <w:r w:rsidRPr="00137F24">
        <w:rPr>
          <w:rFonts w:ascii="Calibri" w:hAnsi="Calibri" w:cs="Calibri"/>
          <w:i/>
        </w:rPr>
        <w:t>Typha</w:t>
      </w:r>
      <w:r w:rsidRPr="00137F24">
        <w:rPr>
          <w:rFonts w:ascii="Calibri" w:hAnsi="Calibri" w:cs="Calibri"/>
        </w:rPr>
        <w:t>) in a Pacific Northwest Estuary. Estuaries and Coasts, 1-16.</w:t>
      </w:r>
      <w:r>
        <w:rPr>
          <w:rFonts w:ascii="Calibri" w:hAnsi="Calibri" w:cs="Calibri"/>
        </w:rPr>
        <w:t xml:space="preserve"> </w:t>
      </w:r>
      <w:r w:rsidRPr="006922E8">
        <w:rPr>
          <w:rFonts w:ascii="Calibri" w:hAnsi="Calibri" w:cs="Calibri"/>
        </w:rPr>
        <w:t>https://doi.org/10.1007/s12237-023-01171-4</w:t>
      </w:r>
    </w:p>
    <w:p w14:paraId="6B5DF0F0" w14:textId="31DE325D"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02BB4011" w:rsidR="00340BB0" w:rsidRDefault="00340BB0" w:rsidP="00340BB0"/>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30EBF3D5" w:rsidR="00ED5179" w:rsidRDefault="003B2929" w:rsidP="00F222C0">
      <w:r w:rsidRPr="003B2929">
        <w:rPr>
          <w:b/>
        </w:rPr>
        <w:t>Table S1</w:t>
      </w:r>
      <w:r>
        <w:rPr>
          <w:b/>
        </w:rPr>
        <w:t xml:space="preserve"> </w:t>
      </w:r>
      <w:r w:rsidRPr="003B2929">
        <w:t>A total of 2</w:t>
      </w:r>
      <w:del w:id="1888" w:author="Lane, Stefanie" w:date="2023-07-26T15:07:00Z">
        <w:r w:rsidRPr="003B2929" w:rsidDel="001A7972">
          <w:delText>5</w:delText>
        </w:r>
      </w:del>
      <w:ins w:id="1889" w:author="Lane, Stefanie" w:date="2023-07-26T15:07:00Z">
        <w:r w:rsidR="001A7972">
          <w:t>7</w:t>
        </w:r>
      </w:ins>
      <w:r w:rsidRPr="003B2929">
        <w:t xml:space="preserve">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890" w:name="_Ref103856212"/>
    </w:p>
    <w:bookmarkEnd w:id="1890"/>
    <w:p w14:paraId="26042487" w14:textId="28888AD6" w:rsidR="003B2929" w:rsidRPr="003B2929" w:rsidRDefault="003B2929" w:rsidP="00F752B9">
      <w:r>
        <w:rPr>
          <w:b/>
        </w:rPr>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6BA4F27B" w:rsidR="00DF171B" w:rsidRPr="00DF171B" w:rsidRDefault="00C00465"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Mentha canad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31F73E23"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5179C74"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25DA02E1" w:rsidR="00DF171B" w:rsidRPr="00DF171B" w:rsidRDefault="00B678A8" w:rsidP="00DF171B">
            <w:pPr>
              <w:spacing w:after="0" w:line="240" w:lineRule="auto"/>
              <w:rPr>
                <w:rFonts w:ascii="Calibri" w:eastAsia="Times New Roman" w:hAnsi="Calibri" w:cs="Calibri"/>
                <w:i/>
                <w:iCs/>
                <w:color w:val="000000"/>
                <w:sz w:val="20"/>
                <w:szCs w:val="20"/>
              </w:rPr>
            </w:pPr>
            <w:r>
              <w:rPr>
                <w:rFonts w:ascii="Calibri" w:eastAsia="Times New Roman" w:hAnsi="Calibri" w:cs="Calibri"/>
                <w:i/>
                <w:iCs/>
                <w:color w:val="000000"/>
                <w:sz w:val="20"/>
                <w:szCs w:val="20"/>
              </w:rPr>
              <w:t>Schedonorus arundinaceus</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5504FA1A" w14:textId="714ADA9D" w:rsidR="00F15998" w:rsidRDefault="0047773F">
      <w:pPr>
        <w:pStyle w:val="Caption"/>
        <w:rPr>
          <w:i w:val="0"/>
          <w:iCs w:val="0"/>
          <w:color w:val="auto"/>
          <w:sz w:val="22"/>
          <w:szCs w:val="22"/>
        </w:rPr>
      </w:pPr>
      <w:r>
        <w:fldChar w:fldCharType="begin"/>
      </w:r>
      <w:r>
        <w:instrText xml:space="preserve"> LINK </w:instrText>
      </w:r>
      <w:r w:rsidR="00F15998">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rsidR="00F15998">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1891">
          <w:tblGrid>
            <w:gridCol w:w="1311"/>
            <w:gridCol w:w="1030"/>
            <w:gridCol w:w="960"/>
            <w:gridCol w:w="300"/>
            <w:gridCol w:w="1004"/>
            <w:gridCol w:w="1004"/>
            <w:gridCol w:w="1004"/>
          </w:tblGrid>
        </w:tblGridChange>
      </w:tblGrid>
      <w:tr w:rsidR="00F15998" w:rsidRPr="00F15998" w14:paraId="13FA30F7" w14:textId="77777777" w:rsidTr="00F15998">
        <w:trPr>
          <w:divId w:val="1170485943"/>
          <w:trHeight w:val="470"/>
          <w:jc w:val="center"/>
          <w:ins w:id="1892" w:author="Lane, Stefanie" w:date="2023-09-07T11:19:00Z"/>
        </w:trPr>
        <w:tc>
          <w:tcPr>
            <w:tcW w:w="1180" w:type="dxa"/>
            <w:tcBorders>
              <w:top w:val="nil"/>
              <w:left w:val="nil"/>
              <w:bottom w:val="nil"/>
              <w:right w:val="nil"/>
            </w:tcBorders>
            <w:shd w:val="clear" w:color="auto" w:fill="auto"/>
            <w:noWrap/>
            <w:vAlign w:val="bottom"/>
            <w:hideMark/>
          </w:tcPr>
          <w:p w14:paraId="33622660" w14:textId="60A92BDF" w:rsidR="00F15998" w:rsidRPr="00F15998" w:rsidRDefault="00F15998" w:rsidP="00F15998">
            <w:pPr>
              <w:spacing w:after="0" w:line="240" w:lineRule="auto"/>
              <w:rPr>
                <w:ins w:id="1893" w:author="Lane, Stefanie" w:date="2023-09-07T11:19:00Z"/>
                <w:rFonts w:ascii="Times New Roman" w:eastAsia="Times New Roman" w:hAnsi="Times New Roman" w:cs="Times New Roman"/>
                <w:rPrChange w:id="1894" w:author="Lane, Stefanie" w:date="2023-09-07T11:19:00Z">
                  <w:rPr>
                    <w:ins w:id="1895" w:author="Lane, Stefanie" w:date="2023-09-07T11:19:00Z"/>
                  </w:rPr>
                </w:rPrChange>
              </w:rPr>
              <w:pPrChange w:id="1896" w:author="Lane, Stefanie" w:date="2023-09-07T11:19:00Z">
                <w:pPr/>
              </w:pPrChange>
            </w:pPr>
          </w:p>
        </w:tc>
        <w:tc>
          <w:tcPr>
            <w:tcW w:w="1920" w:type="dxa"/>
            <w:gridSpan w:val="2"/>
            <w:tcBorders>
              <w:top w:val="nil"/>
              <w:left w:val="nil"/>
              <w:bottom w:val="nil"/>
              <w:right w:val="nil"/>
            </w:tcBorders>
            <w:shd w:val="clear" w:color="auto" w:fill="auto"/>
            <w:noWrap/>
            <w:vAlign w:val="center"/>
            <w:hideMark/>
          </w:tcPr>
          <w:p w14:paraId="5766FB81" w14:textId="77777777" w:rsidR="00F15998" w:rsidRPr="00F15998" w:rsidRDefault="00F15998" w:rsidP="00F15998">
            <w:pPr>
              <w:spacing w:after="0" w:line="240" w:lineRule="auto"/>
              <w:jc w:val="center"/>
              <w:rPr>
                <w:ins w:id="1897" w:author="Lane, Stefanie" w:date="2023-09-07T11:19:00Z"/>
                <w:rFonts w:ascii="Calibri" w:eastAsia="Times New Roman" w:hAnsi="Calibri" w:cs="Calibri"/>
                <w:b/>
                <w:bCs/>
                <w:color w:val="000000"/>
                <w:rPrChange w:id="1898" w:author="Lane, Stefanie" w:date="2023-09-07T11:19:00Z">
                  <w:rPr>
                    <w:ins w:id="1899" w:author="Lane, Stefanie" w:date="2023-09-07T11:19:00Z"/>
                  </w:rPr>
                </w:rPrChange>
              </w:rPr>
              <w:pPrChange w:id="1900" w:author="Lane, Stefanie" w:date="2023-09-07T11:19:00Z">
                <w:pPr>
                  <w:jc w:val="center"/>
                </w:pPr>
              </w:pPrChange>
            </w:pPr>
            <w:ins w:id="1901" w:author="Lane, Stefanie" w:date="2023-09-07T11:19:00Z">
              <w:r w:rsidRPr="00F15998">
                <w:rPr>
                  <w:rFonts w:ascii="Calibri" w:eastAsia="Times New Roman" w:hAnsi="Calibri" w:cs="Calibri"/>
                  <w:b/>
                  <w:bCs/>
                  <w:color w:val="000000"/>
                  <w:rPrChange w:id="1902" w:author="Lane, Stefanie" w:date="2023-09-07T11:19:00Z">
                    <w:rPr/>
                  </w:rPrChange>
                </w:rPr>
                <w:t>Plot-level components</w:t>
              </w:r>
            </w:ins>
          </w:p>
        </w:tc>
        <w:tc>
          <w:tcPr>
            <w:tcW w:w="300" w:type="dxa"/>
            <w:tcBorders>
              <w:top w:val="nil"/>
              <w:left w:val="nil"/>
              <w:bottom w:val="nil"/>
              <w:right w:val="nil"/>
            </w:tcBorders>
            <w:shd w:val="clear" w:color="auto" w:fill="auto"/>
            <w:noWrap/>
            <w:vAlign w:val="bottom"/>
            <w:hideMark/>
          </w:tcPr>
          <w:p w14:paraId="24CB5A68" w14:textId="77777777" w:rsidR="00F15998" w:rsidRPr="00F15998" w:rsidRDefault="00F15998" w:rsidP="00F15998">
            <w:pPr>
              <w:spacing w:after="0" w:line="240" w:lineRule="auto"/>
              <w:jc w:val="center"/>
              <w:rPr>
                <w:ins w:id="1903" w:author="Lane, Stefanie" w:date="2023-09-07T11:19:00Z"/>
                <w:rFonts w:ascii="Calibri" w:eastAsia="Times New Roman" w:hAnsi="Calibri" w:cs="Calibri"/>
                <w:b/>
                <w:bCs/>
                <w:color w:val="000000"/>
                <w:rPrChange w:id="1904" w:author="Lane, Stefanie" w:date="2023-09-07T11:19:00Z">
                  <w:rPr>
                    <w:ins w:id="1905" w:author="Lane, Stefanie" w:date="2023-09-07T11:19:00Z"/>
                  </w:rPr>
                </w:rPrChange>
              </w:rPr>
              <w:pPrChange w:id="1906" w:author="Lane, Stefanie" w:date="2023-09-07T11:19:00Z">
                <w:pPr>
                  <w:jc w:val="center"/>
                </w:pPr>
              </w:pPrChange>
            </w:pPr>
          </w:p>
        </w:tc>
        <w:tc>
          <w:tcPr>
            <w:tcW w:w="2880" w:type="dxa"/>
            <w:gridSpan w:val="3"/>
            <w:tcBorders>
              <w:top w:val="nil"/>
              <w:left w:val="nil"/>
              <w:bottom w:val="nil"/>
              <w:right w:val="nil"/>
            </w:tcBorders>
            <w:shd w:val="clear" w:color="auto" w:fill="auto"/>
            <w:noWrap/>
            <w:vAlign w:val="center"/>
            <w:hideMark/>
          </w:tcPr>
          <w:p w14:paraId="285819C1" w14:textId="77777777" w:rsidR="00F15998" w:rsidRPr="00F15998" w:rsidRDefault="00F15998" w:rsidP="00F15998">
            <w:pPr>
              <w:spacing w:after="0" w:line="240" w:lineRule="auto"/>
              <w:jc w:val="center"/>
              <w:rPr>
                <w:ins w:id="1907" w:author="Lane, Stefanie" w:date="2023-09-07T11:19:00Z"/>
                <w:rFonts w:ascii="Calibri" w:eastAsia="Times New Roman" w:hAnsi="Calibri" w:cs="Calibri"/>
                <w:b/>
                <w:bCs/>
                <w:color w:val="000000"/>
                <w:rPrChange w:id="1908" w:author="Lane, Stefanie" w:date="2023-09-07T11:19:00Z">
                  <w:rPr>
                    <w:ins w:id="1909" w:author="Lane, Stefanie" w:date="2023-09-07T11:19:00Z"/>
                  </w:rPr>
                </w:rPrChange>
              </w:rPr>
              <w:pPrChange w:id="1910" w:author="Lane, Stefanie" w:date="2023-09-07T11:19:00Z">
                <w:pPr>
                  <w:jc w:val="center"/>
                </w:pPr>
              </w:pPrChange>
            </w:pPr>
            <w:ins w:id="1911" w:author="Lane, Stefanie" w:date="2023-09-07T11:19:00Z">
              <w:r w:rsidRPr="00F15998">
                <w:rPr>
                  <w:rFonts w:ascii="Calibri" w:eastAsia="Times New Roman" w:hAnsi="Calibri" w:cs="Calibri"/>
                  <w:b/>
                  <w:bCs/>
                  <w:color w:val="000000"/>
                  <w:rPrChange w:id="1912" w:author="Lane, Stefanie" w:date="2023-09-07T11:19:00Z">
                    <w:rPr/>
                  </w:rPrChange>
                </w:rPr>
                <w:t>Diversity components</w:t>
              </w:r>
            </w:ins>
          </w:p>
        </w:tc>
      </w:tr>
      <w:tr w:rsidR="00F15998" w:rsidRPr="00F15998" w14:paraId="4731C526" w14:textId="77777777" w:rsidTr="00F15998">
        <w:trPr>
          <w:divId w:val="1170485943"/>
          <w:trHeight w:val="780"/>
          <w:jc w:val="center"/>
          <w:ins w:id="1913" w:author="Lane, Stefanie" w:date="2023-09-07T11:19:00Z"/>
        </w:trPr>
        <w:tc>
          <w:tcPr>
            <w:tcW w:w="1180" w:type="dxa"/>
            <w:tcBorders>
              <w:top w:val="nil"/>
              <w:left w:val="nil"/>
              <w:bottom w:val="nil"/>
              <w:right w:val="nil"/>
            </w:tcBorders>
            <w:shd w:val="clear" w:color="auto" w:fill="auto"/>
            <w:vAlign w:val="center"/>
            <w:hideMark/>
          </w:tcPr>
          <w:p w14:paraId="0998E733" w14:textId="77777777" w:rsidR="00F15998" w:rsidRPr="00F15998" w:rsidRDefault="00F15998" w:rsidP="00F15998">
            <w:pPr>
              <w:spacing w:after="0" w:line="240" w:lineRule="auto"/>
              <w:jc w:val="center"/>
              <w:rPr>
                <w:ins w:id="1914" w:author="Lane, Stefanie" w:date="2023-09-07T11:19:00Z"/>
                <w:rFonts w:ascii="Calibri" w:eastAsia="Times New Roman" w:hAnsi="Calibri" w:cs="Calibri"/>
                <w:b/>
                <w:bCs/>
                <w:color w:val="000000"/>
                <w:rPrChange w:id="1915" w:author="Lane, Stefanie" w:date="2023-09-07T11:19:00Z">
                  <w:rPr>
                    <w:ins w:id="1916" w:author="Lane, Stefanie" w:date="2023-09-07T11:19:00Z"/>
                  </w:rPr>
                </w:rPrChange>
              </w:rPr>
              <w:pPrChange w:id="1917" w:author="Lane, Stefanie" w:date="2023-09-07T11:19:00Z">
                <w:pPr>
                  <w:jc w:val="center"/>
                </w:pPr>
              </w:pPrChange>
            </w:pPr>
            <w:ins w:id="1918" w:author="Lane, Stefanie" w:date="2023-09-07T11:19:00Z">
              <w:r w:rsidRPr="00F15998">
                <w:rPr>
                  <w:rFonts w:ascii="Calibri" w:eastAsia="Times New Roman" w:hAnsi="Calibri" w:cs="Calibri"/>
                  <w:b/>
                  <w:bCs/>
                  <w:color w:val="000000"/>
                  <w:rPrChange w:id="1919" w:author="Lane, Stefanie" w:date="2023-09-07T11:19:00Z">
                    <w:rPr/>
                  </w:rPrChange>
                </w:rPr>
                <w:t>Assemblage</w:t>
              </w:r>
            </w:ins>
          </w:p>
        </w:tc>
        <w:tc>
          <w:tcPr>
            <w:tcW w:w="960" w:type="dxa"/>
            <w:tcBorders>
              <w:top w:val="nil"/>
              <w:left w:val="nil"/>
              <w:bottom w:val="nil"/>
              <w:right w:val="nil"/>
            </w:tcBorders>
            <w:shd w:val="clear" w:color="auto" w:fill="auto"/>
            <w:vAlign w:val="center"/>
            <w:hideMark/>
          </w:tcPr>
          <w:p w14:paraId="49EA366A" w14:textId="77777777" w:rsidR="00F15998" w:rsidRPr="00F15998" w:rsidRDefault="00F15998" w:rsidP="00F15998">
            <w:pPr>
              <w:spacing w:after="0" w:line="240" w:lineRule="auto"/>
              <w:jc w:val="center"/>
              <w:rPr>
                <w:ins w:id="1920" w:author="Lane, Stefanie" w:date="2023-09-07T11:19:00Z"/>
                <w:rFonts w:ascii="Calibri" w:eastAsia="Times New Roman" w:hAnsi="Calibri" w:cs="Calibri"/>
                <w:b/>
                <w:bCs/>
                <w:color w:val="000000"/>
                <w:rPrChange w:id="1921" w:author="Lane, Stefanie" w:date="2023-09-07T11:19:00Z">
                  <w:rPr>
                    <w:ins w:id="1922" w:author="Lane, Stefanie" w:date="2023-09-07T11:19:00Z"/>
                  </w:rPr>
                </w:rPrChange>
              </w:rPr>
              <w:pPrChange w:id="1923" w:author="Lane, Stefanie" w:date="2023-09-07T11:19:00Z">
                <w:pPr>
                  <w:jc w:val="center"/>
                </w:pPr>
              </w:pPrChange>
            </w:pPr>
            <w:ins w:id="1924" w:author="Lane, Stefanie" w:date="2023-09-07T11:19:00Z">
              <w:r w:rsidRPr="00F15998">
                <w:rPr>
                  <w:rFonts w:ascii="Calibri" w:eastAsia="Times New Roman" w:hAnsi="Calibri" w:cs="Calibri"/>
                  <w:b/>
                  <w:bCs/>
                  <w:color w:val="000000"/>
                  <w:rPrChange w:id="1925" w:author="Lane, Stefanie" w:date="2023-09-07T11:19:00Z">
                    <w:rPr/>
                  </w:rPrChange>
                </w:rPr>
                <w:t>No. quadrats</w:t>
              </w:r>
            </w:ins>
          </w:p>
        </w:tc>
        <w:tc>
          <w:tcPr>
            <w:tcW w:w="960" w:type="dxa"/>
            <w:tcBorders>
              <w:top w:val="nil"/>
              <w:left w:val="nil"/>
              <w:bottom w:val="nil"/>
              <w:right w:val="nil"/>
            </w:tcBorders>
            <w:shd w:val="clear" w:color="auto" w:fill="auto"/>
            <w:vAlign w:val="center"/>
            <w:hideMark/>
          </w:tcPr>
          <w:p w14:paraId="393664C3" w14:textId="77777777" w:rsidR="00F15998" w:rsidRPr="00F15998" w:rsidRDefault="00F15998" w:rsidP="00F15998">
            <w:pPr>
              <w:spacing w:after="0" w:line="240" w:lineRule="auto"/>
              <w:jc w:val="center"/>
              <w:rPr>
                <w:ins w:id="1926" w:author="Lane, Stefanie" w:date="2023-09-07T11:19:00Z"/>
                <w:rFonts w:ascii="Calibri" w:eastAsia="Times New Roman" w:hAnsi="Calibri" w:cs="Calibri"/>
                <w:b/>
                <w:bCs/>
                <w:color w:val="000000"/>
                <w:rPrChange w:id="1927" w:author="Lane, Stefanie" w:date="2023-09-07T11:19:00Z">
                  <w:rPr>
                    <w:ins w:id="1928" w:author="Lane, Stefanie" w:date="2023-09-07T11:19:00Z"/>
                  </w:rPr>
                </w:rPrChange>
              </w:rPr>
              <w:pPrChange w:id="1929" w:author="Lane, Stefanie" w:date="2023-09-07T11:19:00Z">
                <w:pPr>
                  <w:jc w:val="center"/>
                </w:pPr>
              </w:pPrChange>
            </w:pPr>
            <w:ins w:id="1930" w:author="Lane, Stefanie" w:date="2023-09-07T11:19:00Z">
              <w:r w:rsidRPr="00F15998">
                <w:rPr>
                  <w:rFonts w:ascii="Calibri" w:eastAsia="Times New Roman" w:hAnsi="Calibri" w:cs="Calibri"/>
                  <w:b/>
                  <w:bCs/>
                  <w:color w:val="000000"/>
                  <w:rPrChange w:id="1931" w:author="Lane, Stefanie" w:date="2023-09-07T11:19:00Z">
                    <w:rPr/>
                  </w:rPrChange>
                </w:rPr>
                <w:t>No. species</w:t>
              </w:r>
            </w:ins>
          </w:p>
        </w:tc>
        <w:tc>
          <w:tcPr>
            <w:tcW w:w="300" w:type="dxa"/>
            <w:tcBorders>
              <w:top w:val="nil"/>
              <w:left w:val="nil"/>
              <w:bottom w:val="nil"/>
              <w:right w:val="nil"/>
            </w:tcBorders>
            <w:shd w:val="clear" w:color="auto" w:fill="auto"/>
            <w:vAlign w:val="center"/>
            <w:hideMark/>
          </w:tcPr>
          <w:p w14:paraId="76C46806" w14:textId="77777777" w:rsidR="00F15998" w:rsidRPr="00F15998" w:rsidRDefault="00F15998" w:rsidP="00F15998">
            <w:pPr>
              <w:spacing w:after="0" w:line="240" w:lineRule="auto"/>
              <w:jc w:val="center"/>
              <w:rPr>
                <w:ins w:id="1932" w:author="Lane, Stefanie" w:date="2023-09-07T11:19:00Z"/>
                <w:rFonts w:ascii="Calibri" w:eastAsia="Times New Roman" w:hAnsi="Calibri" w:cs="Calibri"/>
                <w:b/>
                <w:bCs/>
                <w:color w:val="000000"/>
                <w:rPrChange w:id="1933" w:author="Lane, Stefanie" w:date="2023-09-07T11:19:00Z">
                  <w:rPr>
                    <w:ins w:id="1934" w:author="Lane, Stefanie" w:date="2023-09-07T11:19:00Z"/>
                  </w:rPr>
                </w:rPrChange>
              </w:rPr>
              <w:pPrChange w:id="1935" w:author="Lane, Stefanie" w:date="2023-09-07T11:19:00Z">
                <w:pPr>
                  <w:jc w:val="center"/>
                </w:pPr>
              </w:pPrChange>
            </w:pPr>
          </w:p>
        </w:tc>
        <w:tc>
          <w:tcPr>
            <w:tcW w:w="960" w:type="dxa"/>
            <w:tcBorders>
              <w:top w:val="nil"/>
              <w:left w:val="nil"/>
              <w:bottom w:val="nil"/>
              <w:right w:val="nil"/>
            </w:tcBorders>
            <w:shd w:val="clear" w:color="auto" w:fill="auto"/>
            <w:vAlign w:val="center"/>
            <w:hideMark/>
          </w:tcPr>
          <w:p w14:paraId="67D7B08E" w14:textId="77777777" w:rsidR="00F15998" w:rsidRPr="00F15998" w:rsidRDefault="00F15998" w:rsidP="00F15998">
            <w:pPr>
              <w:spacing w:after="0" w:line="240" w:lineRule="auto"/>
              <w:jc w:val="center"/>
              <w:rPr>
                <w:ins w:id="1936" w:author="Lane, Stefanie" w:date="2023-09-07T11:19:00Z"/>
                <w:rFonts w:ascii="Calibri" w:eastAsia="Times New Roman" w:hAnsi="Calibri" w:cs="Calibri"/>
                <w:b/>
                <w:bCs/>
                <w:color w:val="000000"/>
                <w:rPrChange w:id="1937" w:author="Lane, Stefanie" w:date="2023-09-07T11:19:00Z">
                  <w:rPr>
                    <w:ins w:id="1938" w:author="Lane, Stefanie" w:date="2023-09-07T11:19:00Z"/>
                  </w:rPr>
                </w:rPrChange>
              </w:rPr>
              <w:pPrChange w:id="1939" w:author="Lane, Stefanie" w:date="2023-09-07T11:19:00Z">
                <w:pPr>
                  <w:jc w:val="center"/>
                </w:pPr>
              </w:pPrChange>
            </w:pPr>
            <w:ins w:id="1940" w:author="Lane, Stefanie" w:date="2023-09-07T11:19:00Z">
              <w:r w:rsidRPr="00F15998">
                <w:rPr>
                  <w:rFonts w:ascii="Calibri" w:eastAsia="Times New Roman" w:hAnsi="Calibri" w:cs="Calibri"/>
                  <w:b/>
                  <w:bCs/>
                  <w:color w:val="000000"/>
                  <w:rPrChange w:id="1941" w:author="Lane, Stefanie" w:date="2023-09-07T11:19:00Z">
                    <w:rPr/>
                  </w:rPrChange>
                </w:rPr>
                <w:t>α diversity</w:t>
              </w:r>
            </w:ins>
          </w:p>
        </w:tc>
        <w:tc>
          <w:tcPr>
            <w:tcW w:w="960" w:type="dxa"/>
            <w:tcBorders>
              <w:top w:val="nil"/>
              <w:left w:val="nil"/>
              <w:bottom w:val="nil"/>
              <w:right w:val="nil"/>
            </w:tcBorders>
            <w:shd w:val="clear" w:color="auto" w:fill="auto"/>
            <w:vAlign w:val="center"/>
            <w:hideMark/>
          </w:tcPr>
          <w:p w14:paraId="589D1386" w14:textId="77777777" w:rsidR="00F15998" w:rsidRPr="00F15998" w:rsidRDefault="00F15998" w:rsidP="00F15998">
            <w:pPr>
              <w:spacing w:after="0" w:line="240" w:lineRule="auto"/>
              <w:jc w:val="center"/>
              <w:rPr>
                <w:ins w:id="1942" w:author="Lane, Stefanie" w:date="2023-09-07T11:19:00Z"/>
                <w:rFonts w:ascii="Calibri" w:eastAsia="Times New Roman" w:hAnsi="Calibri" w:cs="Calibri"/>
                <w:b/>
                <w:bCs/>
                <w:color w:val="000000"/>
                <w:rPrChange w:id="1943" w:author="Lane, Stefanie" w:date="2023-09-07T11:19:00Z">
                  <w:rPr>
                    <w:ins w:id="1944" w:author="Lane, Stefanie" w:date="2023-09-07T11:19:00Z"/>
                  </w:rPr>
                </w:rPrChange>
              </w:rPr>
              <w:pPrChange w:id="1945" w:author="Lane, Stefanie" w:date="2023-09-07T11:19:00Z">
                <w:pPr>
                  <w:jc w:val="center"/>
                </w:pPr>
              </w:pPrChange>
            </w:pPr>
            <w:ins w:id="1946" w:author="Lane, Stefanie" w:date="2023-09-07T11:19:00Z">
              <w:r w:rsidRPr="00F15998">
                <w:rPr>
                  <w:rFonts w:ascii="Calibri" w:eastAsia="Times New Roman" w:hAnsi="Calibri" w:cs="Calibri"/>
                  <w:b/>
                  <w:bCs/>
                  <w:color w:val="000000"/>
                  <w:rPrChange w:id="1947" w:author="Lane, Stefanie" w:date="2023-09-07T11:19:00Z">
                    <w:rPr/>
                  </w:rPrChange>
                </w:rPr>
                <w:t>α diversity sd</w:t>
              </w:r>
            </w:ins>
          </w:p>
        </w:tc>
        <w:tc>
          <w:tcPr>
            <w:tcW w:w="960" w:type="dxa"/>
            <w:tcBorders>
              <w:top w:val="nil"/>
              <w:left w:val="nil"/>
              <w:bottom w:val="nil"/>
              <w:right w:val="nil"/>
            </w:tcBorders>
            <w:shd w:val="clear" w:color="auto" w:fill="auto"/>
            <w:vAlign w:val="center"/>
            <w:hideMark/>
          </w:tcPr>
          <w:p w14:paraId="1D02D0A7" w14:textId="77777777" w:rsidR="00F15998" w:rsidRPr="00F15998" w:rsidRDefault="00F15998" w:rsidP="00F15998">
            <w:pPr>
              <w:spacing w:after="0" w:line="240" w:lineRule="auto"/>
              <w:jc w:val="center"/>
              <w:rPr>
                <w:ins w:id="1948" w:author="Lane, Stefanie" w:date="2023-09-07T11:19:00Z"/>
                <w:rFonts w:ascii="Calibri" w:eastAsia="Times New Roman" w:hAnsi="Calibri" w:cs="Calibri"/>
                <w:b/>
                <w:bCs/>
                <w:color w:val="000000"/>
                <w:rPrChange w:id="1949" w:author="Lane, Stefanie" w:date="2023-09-07T11:19:00Z">
                  <w:rPr>
                    <w:ins w:id="1950" w:author="Lane, Stefanie" w:date="2023-09-07T11:19:00Z"/>
                  </w:rPr>
                </w:rPrChange>
              </w:rPr>
              <w:pPrChange w:id="1951" w:author="Lane, Stefanie" w:date="2023-09-07T11:19:00Z">
                <w:pPr>
                  <w:jc w:val="center"/>
                </w:pPr>
              </w:pPrChange>
            </w:pPr>
            <w:ins w:id="1952" w:author="Lane, Stefanie" w:date="2023-09-07T11:19:00Z">
              <w:r w:rsidRPr="00F15998">
                <w:rPr>
                  <w:rFonts w:ascii="Calibri" w:eastAsia="Times New Roman" w:hAnsi="Calibri" w:cs="Calibri"/>
                  <w:b/>
                  <w:bCs/>
                  <w:color w:val="000000"/>
                  <w:rPrChange w:id="1953" w:author="Lane, Stefanie" w:date="2023-09-07T11:19:00Z">
                    <w:rPr/>
                  </w:rPrChange>
                </w:rPr>
                <w:t>β diversity</w:t>
              </w:r>
            </w:ins>
          </w:p>
        </w:tc>
      </w:tr>
      <w:tr w:rsidR="00F15998" w:rsidRPr="00F15998" w14:paraId="4BB748B7" w14:textId="77777777" w:rsidTr="00F15998">
        <w:trPr>
          <w:divId w:val="1170485943"/>
          <w:trHeight w:val="290"/>
          <w:jc w:val="center"/>
          <w:ins w:id="1954" w:author="Lane, Stefanie" w:date="2023-09-07T11:19:00Z"/>
        </w:trPr>
        <w:tc>
          <w:tcPr>
            <w:tcW w:w="1180" w:type="dxa"/>
            <w:tcBorders>
              <w:top w:val="nil"/>
              <w:left w:val="nil"/>
              <w:bottom w:val="nil"/>
              <w:right w:val="nil"/>
            </w:tcBorders>
            <w:shd w:val="clear" w:color="auto" w:fill="auto"/>
            <w:vAlign w:val="bottom"/>
            <w:hideMark/>
          </w:tcPr>
          <w:p w14:paraId="1C0B8069" w14:textId="77777777" w:rsidR="00F15998" w:rsidRPr="00F15998" w:rsidRDefault="00F15998" w:rsidP="00F15998">
            <w:pPr>
              <w:spacing w:after="0" w:line="240" w:lineRule="auto"/>
              <w:rPr>
                <w:ins w:id="1955" w:author="Lane, Stefanie" w:date="2023-09-07T11:19:00Z"/>
                <w:rFonts w:ascii="Calibri" w:eastAsia="Times New Roman" w:hAnsi="Calibri" w:cs="Calibri"/>
                <w:b/>
                <w:bCs/>
                <w:color w:val="000000"/>
                <w:rPrChange w:id="1956" w:author="Lane, Stefanie" w:date="2023-09-07T11:19:00Z">
                  <w:rPr>
                    <w:ins w:id="1957" w:author="Lane, Stefanie" w:date="2023-09-07T11:19:00Z"/>
                  </w:rPr>
                </w:rPrChange>
              </w:rPr>
              <w:pPrChange w:id="1958" w:author="Lane, Stefanie" w:date="2023-09-07T11:19:00Z">
                <w:pPr/>
              </w:pPrChange>
            </w:pPr>
            <w:ins w:id="1959" w:author="Lane, Stefanie" w:date="2023-09-07T11:19:00Z">
              <w:r w:rsidRPr="00F15998">
                <w:rPr>
                  <w:rFonts w:ascii="Calibri" w:eastAsia="Times New Roman" w:hAnsi="Calibri" w:cs="Calibri"/>
                  <w:b/>
                  <w:bCs/>
                  <w:color w:val="000000"/>
                  <w:rPrChange w:id="1960" w:author="Lane, Stefanie" w:date="2023-09-07T11:19:00Z">
                    <w:rPr/>
                  </w:rPrChange>
                </w:rPr>
                <w:t>Sedge</w:t>
              </w:r>
            </w:ins>
          </w:p>
        </w:tc>
        <w:tc>
          <w:tcPr>
            <w:tcW w:w="960" w:type="dxa"/>
            <w:tcBorders>
              <w:top w:val="nil"/>
              <w:left w:val="nil"/>
              <w:bottom w:val="nil"/>
              <w:right w:val="nil"/>
            </w:tcBorders>
            <w:shd w:val="clear" w:color="auto" w:fill="auto"/>
            <w:noWrap/>
            <w:vAlign w:val="bottom"/>
            <w:hideMark/>
          </w:tcPr>
          <w:p w14:paraId="0049F206" w14:textId="77777777" w:rsidR="00F15998" w:rsidRPr="00F15998" w:rsidRDefault="00F15998" w:rsidP="00F15998">
            <w:pPr>
              <w:spacing w:after="0" w:line="240" w:lineRule="auto"/>
              <w:rPr>
                <w:ins w:id="1961" w:author="Lane, Stefanie" w:date="2023-09-07T11:19:00Z"/>
                <w:rFonts w:ascii="Calibri" w:eastAsia="Times New Roman" w:hAnsi="Calibri" w:cs="Calibri"/>
                <w:b/>
                <w:bCs/>
                <w:color w:val="000000"/>
                <w:rPrChange w:id="1962" w:author="Lane, Stefanie" w:date="2023-09-07T11:19:00Z">
                  <w:rPr>
                    <w:ins w:id="1963" w:author="Lane, Stefanie" w:date="2023-09-07T11:19:00Z"/>
                  </w:rPr>
                </w:rPrChange>
              </w:rPr>
              <w:pPrChange w:id="1964" w:author="Lane, Stefanie" w:date="2023-09-07T11:19:00Z">
                <w:pPr/>
              </w:pPrChange>
            </w:pPr>
          </w:p>
        </w:tc>
        <w:tc>
          <w:tcPr>
            <w:tcW w:w="960" w:type="dxa"/>
            <w:tcBorders>
              <w:top w:val="nil"/>
              <w:left w:val="nil"/>
              <w:bottom w:val="nil"/>
              <w:right w:val="nil"/>
            </w:tcBorders>
            <w:shd w:val="clear" w:color="auto" w:fill="auto"/>
            <w:noWrap/>
            <w:vAlign w:val="bottom"/>
            <w:hideMark/>
          </w:tcPr>
          <w:p w14:paraId="2FD6744C" w14:textId="77777777" w:rsidR="00F15998" w:rsidRPr="00F15998" w:rsidRDefault="00F15998" w:rsidP="00F15998">
            <w:pPr>
              <w:spacing w:after="0" w:line="240" w:lineRule="auto"/>
              <w:rPr>
                <w:ins w:id="1965" w:author="Lane, Stefanie" w:date="2023-09-07T11:19:00Z"/>
                <w:rFonts w:ascii="Times New Roman" w:eastAsia="Times New Roman" w:hAnsi="Times New Roman" w:cs="Times New Roman"/>
                <w:rPrChange w:id="1966" w:author="Lane, Stefanie" w:date="2023-09-07T11:19:00Z">
                  <w:rPr>
                    <w:ins w:id="1967" w:author="Lane, Stefanie" w:date="2023-09-07T11:19:00Z"/>
                  </w:rPr>
                </w:rPrChange>
              </w:rPr>
              <w:pPrChange w:id="1968" w:author="Lane, Stefanie" w:date="2023-09-07T11:19:00Z">
                <w:pPr/>
              </w:pPrChange>
            </w:pPr>
          </w:p>
        </w:tc>
        <w:tc>
          <w:tcPr>
            <w:tcW w:w="300" w:type="dxa"/>
            <w:tcBorders>
              <w:top w:val="nil"/>
              <w:left w:val="nil"/>
              <w:bottom w:val="nil"/>
              <w:right w:val="nil"/>
            </w:tcBorders>
            <w:shd w:val="clear" w:color="auto" w:fill="auto"/>
            <w:noWrap/>
            <w:vAlign w:val="bottom"/>
            <w:hideMark/>
          </w:tcPr>
          <w:p w14:paraId="51385037" w14:textId="77777777" w:rsidR="00F15998" w:rsidRPr="00F15998" w:rsidRDefault="00F15998" w:rsidP="00F15998">
            <w:pPr>
              <w:spacing w:after="0" w:line="240" w:lineRule="auto"/>
              <w:rPr>
                <w:ins w:id="1969" w:author="Lane, Stefanie" w:date="2023-09-07T11:19:00Z"/>
                <w:rFonts w:ascii="Times New Roman" w:eastAsia="Times New Roman" w:hAnsi="Times New Roman" w:cs="Times New Roman"/>
                <w:rPrChange w:id="1970" w:author="Lane, Stefanie" w:date="2023-09-07T11:19:00Z">
                  <w:rPr>
                    <w:ins w:id="1971" w:author="Lane, Stefanie" w:date="2023-09-07T11:19:00Z"/>
                  </w:rPr>
                </w:rPrChange>
              </w:rPr>
              <w:pPrChange w:id="1972" w:author="Lane, Stefanie" w:date="2023-09-07T11:19:00Z">
                <w:pPr/>
              </w:pPrChange>
            </w:pPr>
          </w:p>
        </w:tc>
        <w:tc>
          <w:tcPr>
            <w:tcW w:w="960" w:type="dxa"/>
            <w:tcBorders>
              <w:top w:val="nil"/>
              <w:left w:val="nil"/>
              <w:bottom w:val="nil"/>
              <w:right w:val="nil"/>
            </w:tcBorders>
            <w:shd w:val="clear" w:color="auto" w:fill="auto"/>
            <w:noWrap/>
            <w:vAlign w:val="bottom"/>
            <w:hideMark/>
          </w:tcPr>
          <w:p w14:paraId="786A3694" w14:textId="77777777" w:rsidR="00F15998" w:rsidRPr="00F15998" w:rsidRDefault="00F15998" w:rsidP="00F15998">
            <w:pPr>
              <w:spacing w:after="0" w:line="240" w:lineRule="auto"/>
              <w:rPr>
                <w:ins w:id="1973" w:author="Lane, Stefanie" w:date="2023-09-07T11:19:00Z"/>
                <w:rFonts w:ascii="Times New Roman" w:eastAsia="Times New Roman" w:hAnsi="Times New Roman" w:cs="Times New Roman"/>
                <w:rPrChange w:id="1974" w:author="Lane, Stefanie" w:date="2023-09-07T11:19:00Z">
                  <w:rPr>
                    <w:ins w:id="1975" w:author="Lane, Stefanie" w:date="2023-09-07T11:19:00Z"/>
                  </w:rPr>
                </w:rPrChange>
              </w:rPr>
              <w:pPrChange w:id="1976" w:author="Lane, Stefanie" w:date="2023-09-07T11:19:00Z">
                <w:pPr/>
              </w:pPrChange>
            </w:pPr>
          </w:p>
        </w:tc>
        <w:tc>
          <w:tcPr>
            <w:tcW w:w="960" w:type="dxa"/>
            <w:tcBorders>
              <w:top w:val="nil"/>
              <w:left w:val="nil"/>
              <w:bottom w:val="nil"/>
              <w:right w:val="nil"/>
            </w:tcBorders>
            <w:shd w:val="clear" w:color="auto" w:fill="auto"/>
            <w:noWrap/>
            <w:vAlign w:val="bottom"/>
            <w:hideMark/>
          </w:tcPr>
          <w:p w14:paraId="1DBCBB7C" w14:textId="77777777" w:rsidR="00F15998" w:rsidRPr="00F15998" w:rsidRDefault="00F15998" w:rsidP="00F15998">
            <w:pPr>
              <w:spacing w:after="0" w:line="240" w:lineRule="auto"/>
              <w:rPr>
                <w:ins w:id="1977" w:author="Lane, Stefanie" w:date="2023-09-07T11:19:00Z"/>
                <w:rFonts w:ascii="Times New Roman" w:eastAsia="Times New Roman" w:hAnsi="Times New Roman" w:cs="Times New Roman"/>
                <w:rPrChange w:id="1978" w:author="Lane, Stefanie" w:date="2023-09-07T11:19:00Z">
                  <w:rPr>
                    <w:ins w:id="1979" w:author="Lane, Stefanie" w:date="2023-09-07T11:19:00Z"/>
                  </w:rPr>
                </w:rPrChange>
              </w:rPr>
              <w:pPrChange w:id="1980" w:author="Lane, Stefanie" w:date="2023-09-07T11:19:00Z">
                <w:pPr/>
              </w:pPrChange>
            </w:pPr>
          </w:p>
        </w:tc>
        <w:tc>
          <w:tcPr>
            <w:tcW w:w="960" w:type="dxa"/>
            <w:tcBorders>
              <w:top w:val="nil"/>
              <w:left w:val="nil"/>
              <w:bottom w:val="nil"/>
              <w:right w:val="nil"/>
            </w:tcBorders>
            <w:shd w:val="clear" w:color="auto" w:fill="auto"/>
            <w:noWrap/>
            <w:vAlign w:val="bottom"/>
            <w:hideMark/>
          </w:tcPr>
          <w:p w14:paraId="6C71574A" w14:textId="77777777" w:rsidR="00F15998" w:rsidRPr="00F15998" w:rsidRDefault="00F15998" w:rsidP="00F15998">
            <w:pPr>
              <w:spacing w:after="0" w:line="240" w:lineRule="auto"/>
              <w:rPr>
                <w:ins w:id="1981" w:author="Lane, Stefanie" w:date="2023-09-07T11:19:00Z"/>
                <w:rFonts w:ascii="Times New Roman" w:eastAsia="Times New Roman" w:hAnsi="Times New Roman" w:cs="Times New Roman"/>
                <w:rPrChange w:id="1982" w:author="Lane, Stefanie" w:date="2023-09-07T11:19:00Z">
                  <w:rPr>
                    <w:ins w:id="1983" w:author="Lane, Stefanie" w:date="2023-09-07T11:19:00Z"/>
                  </w:rPr>
                </w:rPrChange>
              </w:rPr>
              <w:pPrChange w:id="1984" w:author="Lane, Stefanie" w:date="2023-09-07T11:19:00Z">
                <w:pPr/>
              </w:pPrChange>
            </w:pPr>
          </w:p>
        </w:tc>
      </w:tr>
      <w:tr w:rsidR="00F15998" w:rsidRPr="00F15998" w14:paraId="0B39CB0C" w14:textId="77777777" w:rsidTr="00F15998">
        <w:trPr>
          <w:divId w:val="1170485943"/>
          <w:trHeight w:val="290"/>
          <w:jc w:val="center"/>
          <w:ins w:id="1985"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405074E0" w14:textId="77777777" w:rsidR="00F15998" w:rsidRPr="00F15998" w:rsidRDefault="00F15998" w:rsidP="00F15998">
            <w:pPr>
              <w:spacing w:after="0" w:line="240" w:lineRule="auto"/>
              <w:jc w:val="right"/>
              <w:rPr>
                <w:ins w:id="1986" w:author="Lane, Stefanie" w:date="2023-09-07T11:19:00Z"/>
                <w:rFonts w:ascii="Calibri" w:eastAsia="Times New Roman" w:hAnsi="Calibri" w:cs="Calibri"/>
                <w:color w:val="000000"/>
                <w:rPrChange w:id="1987" w:author="Lane, Stefanie" w:date="2023-09-07T11:19:00Z">
                  <w:rPr>
                    <w:ins w:id="1988" w:author="Lane, Stefanie" w:date="2023-09-07T11:19:00Z"/>
                  </w:rPr>
                </w:rPrChange>
              </w:rPr>
              <w:pPrChange w:id="1989" w:author="Lane, Stefanie" w:date="2023-09-07T11:19:00Z">
                <w:pPr>
                  <w:jc w:val="right"/>
                </w:pPr>
              </w:pPrChange>
            </w:pPr>
            <w:ins w:id="1990" w:author="Lane, Stefanie" w:date="2023-09-07T11:19:00Z">
              <w:r w:rsidRPr="00F15998">
                <w:rPr>
                  <w:rFonts w:ascii="Calibri" w:eastAsia="Times New Roman" w:hAnsi="Calibri" w:cs="Calibri"/>
                  <w:color w:val="000000"/>
                  <w:rPrChange w:id="1991" w:author="Lane, Stefanie" w:date="2023-09-07T11:19: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69A096EE" w14:textId="77777777" w:rsidR="00F15998" w:rsidRPr="00F15998" w:rsidRDefault="00F15998" w:rsidP="00F15998">
            <w:pPr>
              <w:spacing w:after="0" w:line="240" w:lineRule="auto"/>
              <w:jc w:val="center"/>
              <w:rPr>
                <w:ins w:id="1992" w:author="Lane, Stefanie" w:date="2023-09-07T11:19:00Z"/>
                <w:rFonts w:ascii="Calibri" w:eastAsia="Times New Roman" w:hAnsi="Calibri" w:cs="Calibri"/>
                <w:color w:val="000000"/>
                <w:rPrChange w:id="1993" w:author="Lane, Stefanie" w:date="2023-09-07T11:19:00Z">
                  <w:rPr>
                    <w:ins w:id="1994" w:author="Lane, Stefanie" w:date="2023-09-07T11:19:00Z"/>
                  </w:rPr>
                </w:rPrChange>
              </w:rPr>
              <w:pPrChange w:id="1995" w:author="Lane, Stefanie" w:date="2023-09-07T11:19:00Z">
                <w:pPr>
                  <w:jc w:val="center"/>
                </w:pPr>
              </w:pPrChange>
            </w:pPr>
            <w:ins w:id="1996" w:author="Lane, Stefanie" w:date="2023-09-07T11:19:00Z">
              <w:r w:rsidRPr="00F15998">
                <w:rPr>
                  <w:rFonts w:ascii="Calibri" w:eastAsia="Times New Roman" w:hAnsi="Calibri" w:cs="Calibri"/>
                  <w:color w:val="000000"/>
                  <w:rPrChange w:id="1997"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0CB1555" w14:textId="77777777" w:rsidR="00F15998" w:rsidRPr="00F15998" w:rsidRDefault="00F15998" w:rsidP="00F15998">
            <w:pPr>
              <w:spacing w:after="0" w:line="240" w:lineRule="auto"/>
              <w:jc w:val="center"/>
              <w:rPr>
                <w:ins w:id="1998" w:author="Lane, Stefanie" w:date="2023-09-07T11:19:00Z"/>
                <w:rFonts w:ascii="Calibri" w:eastAsia="Times New Roman" w:hAnsi="Calibri" w:cs="Calibri"/>
                <w:color w:val="000000"/>
                <w:rPrChange w:id="1999" w:author="Lane, Stefanie" w:date="2023-09-07T11:19:00Z">
                  <w:rPr>
                    <w:ins w:id="2000" w:author="Lane, Stefanie" w:date="2023-09-07T11:19:00Z"/>
                  </w:rPr>
                </w:rPrChange>
              </w:rPr>
              <w:pPrChange w:id="2001" w:author="Lane, Stefanie" w:date="2023-09-07T11:19:00Z">
                <w:pPr>
                  <w:jc w:val="center"/>
                </w:pPr>
              </w:pPrChange>
            </w:pPr>
            <w:ins w:id="2002" w:author="Lane, Stefanie" w:date="2023-09-07T11:19:00Z">
              <w:r w:rsidRPr="00F15998">
                <w:rPr>
                  <w:rFonts w:ascii="Calibri" w:eastAsia="Times New Roman" w:hAnsi="Calibri" w:cs="Calibri"/>
                  <w:color w:val="000000"/>
                  <w:rPrChange w:id="2003" w:author="Lane, Stefanie" w:date="2023-09-07T11:19:00Z">
                    <w:rPr/>
                  </w:rPrChange>
                </w:rPr>
                <w:t>32.3</w:t>
              </w:r>
            </w:ins>
          </w:p>
        </w:tc>
        <w:tc>
          <w:tcPr>
            <w:tcW w:w="300" w:type="dxa"/>
            <w:tcBorders>
              <w:top w:val="nil"/>
              <w:left w:val="nil"/>
              <w:bottom w:val="nil"/>
              <w:right w:val="nil"/>
            </w:tcBorders>
            <w:shd w:val="clear" w:color="auto" w:fill="auto"/>
            <w:noWrap/>
            <w:vAlign w:val="bottom"/>
            <w:hideMark/>
          </w:tcPr>
          <w:p w14:paraId="19FE34CC" w14:textId="77777777" w:rsidR="00F15998" w:rsidRPr="00F15998" w:rsidRDefault="00F15998" w:rsidP="00F15998">
            <w:pPr>
              <w:spacing w:after="0" w:line="240" w:lineRule="auto"/>
              <w:jc w:val="center"/>
              <w:rPr>
                <w:ins w:id="2004" w:author="Lane, Stefanie" w:date="2023-09-07T11:19:00Z"/>
                <w:rFonts w:ascii="Calibri" w:eastAsia="Times New Roman" w:hAnsi="Calibri" w:cs="Calibri"/>
                <w:color w:val="000000"/>
                <w:rPrChange w:id="2005" w:author="Lane, Stefanie" w:date="2023-09-07T11:19:00Z">
                  <w:rPr>
                    <w:ins w:id="2006" w:author="Lane, Stefanie" w:date="2023-09-07T11:19:00Z"/>
                  </w:rPr>
                </w:rPrChange>
              </w:rPr>
              <w:pPrChange w:id="2007" w:author="Lane, Stefanie" w:date="2023-09-07T11:19: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483C448F" w14:textId="77777777" w:rsidR="00F15998" w:rsidRPr="00F15998" w:rsidRDefault="00F15998" w:rsidP="00F15998">
            <w:pPr>
              <w:spacing w:after="0" w:line="240" w:lineRule="auto"/>
              <w:jc w:val="center"/>
              <w:rPr>
                <w:ins w:id="2008" w:author="Lane, Stefanie" w:date="2023-09-07T11:19:00Z"/>
                <w:rFonts w:ascii="Calibri" w:eastAsia="Times New Roman" w:hAnsi="Calibri" w:cs="Calibri"/>
                <w:color w:val="000000"/>
                <w:rPrChange w:id="2009" w:author="Lane, Stefanie" w:date="2023-09-07T11:19:00Z">
                  <w:rPr>
                    <w:ins w:id="2010" w:author="Lane, Stefanie" w:date="2023-09-07T11:19:00Z"/>
                  </w:rPr>
                </w:rPrChange>
              </w:rPr>
              <w:pPrChange w:id="2011" w:author="Lane, Stefanie" w:date="2023-09-07T11:19:00Z">
                <w:pPr>
                  <w:jc w:val="center"/>
                </w:pPr>
              </w:pPrChange>
            </w:pPr>
            <w:ins w:id="2012" w:author="Lane, Stefanie" w:date="2023-09-07T11:19:00Z">
              <w:r w:rsidRPr="00F15998">
                <w:rPr>
                  <w:rFonts w:ascii="Calibri" w:eastAsia="Times New Roman" w:hAnsi="Calibri" w:cs="Calibri"/>
                  <w:color w:val="000000"/>
                  <w:rPrChange w:id="2013" w:author="Lane, Stefanie" w:date="2023-09-07T11:19: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
          <w:p w14:paraId="4B1F029B" w14:textId="77777777" w:rsidR="00F15998" w:rsidRPr="00F15998" w:rsidRDefault="00F15998" w:rsidP="00F15998">
            <w:pPr>
              <w:spacing w:after="0" w:line="240" w:lineRule="auto"/>
              <w:jc w:val="center"/>
              <w:rPr>
                <w:ins w:id="2014" w:author="Lane, Stefanie" w:date="2023-09-07T11:19:00Z"/>
                <w:rFonts w:ascii="Calibri" w:eastAsia="Times New Roman" w:hAnsi="Calibri" w:cs="Calibri"/>
                <w:color w:val="000000"/>
                <w:rPrChange w:id="2015" w:author="Lane, Stefanie" w:date="2023-09-07T11:19:00Z">
                  <w:rPr>
                    <w:ins w:id="2016" w:author="Lane, Stefanie" w:date="2023-09-07T11:19:00Z"/>
                  </w:rPr>
                </w:rPrChange>
              </w:rPr>
              <w:pPrChange w:id="2017" w:author="Lane, Stefanie" w:date="2023-09-07T11:19:00Z">
                <w:pPr>
                  <w:jc w:val="center"/>
                </w:pPr>
              </w:pPrChange>
            </w:pPr>
            <w:ins w:id="2018" w:author="Lane, Stefanie" w:date="2023-09-07T11:19:00Z">
              <w:r w:rsidRPr="00F15998">
                <w:rPr>
                  <w:rFonts w:ascii="Calibri" w:eastAsia="Times New Roman" w:hAnsi="Calibri" w:cs="Calibri"/>
                  <w:color w:val="000000"/>
                  <w:rPrChange w:id="2019" w:author="Lane, Stefanie" w:date="2023-09-07T11:19: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
          <w:p w14:paraId="7FB3DA48" w14:textId="77777777" w:rsidR="00F15998" w:rsidRPr="00F15998" w:rsidRDefault="00F15998" w:rsidP="00F15998">
            <w:pPr>
              <w:spacing w:after="0" w:line="240" w:lineRule="auto"/>
              <w:jc w:val="center"/>
              <w:rPr>
                <w:ins w:id="2020" w:author="Lane, Stefanie" w:date="2023-09-07T11:19:00Z"/>
                <w:rFonts w:ascii="Calibri" w:eastAsia="Times New Roman" w:hAnsi="Calibri" w:cs="Calibri"/>
                <w:color w:val="000000"/>
                <w:rPrChange w:id="2021" w:author="Lane, Stefanie" w:date="2023-09-07T11:19:00Z">
                  <w:rPr>
                    <w:ins w:id="2022" w:author="Lane, Stefanie" w:date="2023-09-07T11:19:00Z"/>
                  </w:rPr>
                </w:rPrChange>
              </w:rPr>
              <w:pPrChange w:id="2023" w:author="Lane, Stefanie" w:date="2023-09-07T11:19:00Z">
                <w:pPr>
                  <w:jc w:val="center"/>
                </w:pPr>
              </w:pPrChange>
            </w:pPr>
            <w:ins w:id="2024" w:author="Lane, Stefanie" w:date="2023-09-07T11:19:00Z">
              <w:r w:rsidRPr="00F15998">
                <w:rPr>
                  <w:rFonts w:ascii="Calibri" w:eastAsia="Times New Roman" w:hAnsi="Calibri" w:cs="Calibri"/>
                  <w:color w:val="000000"/>
                  <w:rPrChange w:id="2025" w:author="Lane, Stefanie" w:date="2023-09-07T11:19:00Z">
                    <w:rPr/>
                  </w:rPrChange>
                </w:rPr>
                <w:t>3.03</w:t>
              </w:r>
            </w:ins>
          </w:p>
        </w:tc>
      </w:tr>
      <w:tr w:rsidR="00F15998" w:rsidRPr="00F15998" w14:paraId="5963E3F7" w14:textId="77777777" w:rsidTr="00F15998">
        <w:trPr>
          <w:divId w:val="1170485943"/>
          <w:trHeight w:val="290"/>
          <w:jc w:val="center"/>
          <w:ins w:id="2026" w:author="Lane, Stefanie" w:date="2023-09-07T11:19:00Z"/>
        </w:trPr>
        <w:tc>
          <w:tcPr>
            <w:tcW w:w="1180" w:type="dxa"/>
            <w:tcBorders>
              <w:top w:val="nil"/>
              <w:left w:val="nil"/>
              <w:bottom w:val="nil"/>
              <w:right w:val="nil"/>
            </w:tcBorders>
            <w:shd w:val="clear" w:color="auto" w:fill="auto"/>
            <w:noWrap/>
            <w:vAlign w:val="bottom"/>
            <w:hideMark/>
          </w:tcPr>
          <w:p w14:paraId="2E1C7900" w14:textId="77777777" w:rsidR="00F15998" w:rsidRPr="00F15998" w:rsidRDefault="00F15998" w:rsidP="00F15998">
            <w:pPr>
              <w:spacing w:after="0" w:line="240" w:lineRule="auto"/>
              <w:jc w:val="right"/>
              <w:rPr>
                <w:ins w:id="2027" w:author="Lane, Stefanie" w:date="2023-09-07T11:19:00Z"/>
                <w:rFonts w:ascii="Calibri" w:eastAsia="Times New Roman" w:hAnsi="Calibri" w:cs="Calibri"/>
                <w:color w:val="000000"/>
                <w:rPrChange w:id="2028" w:author="Lane, Stefanie" w:date="2023-09-07T11:19:00Z">
                  <w:rPr>
                    <w:ins w:id="2029" w:author="Lane, Stefanie" w:date="2023-09-07T11:19:00Z"/>
                  </w:rPr>
                </w:rPrChange>
              </w:rPr>
              <w:pPrChange w:id="2030" w:author="Lane, Stefanie" w:date="2023-09-07T11:19:00Z">
                <w:pPr>
                  <w:jc w:val="right"/>
                </w:pPr>
              </w:pPrChange>
            </w:pPr>
            <w:ins w:id="2031" w:author="Lane, Stefanie" w:date="2023-09-07T11:19:00Z">
              <w:r w:rsidRPr="00F15998">
                <w:rPr>
                  <w:rFonts w:ascii="Calibri" w:eastAsia="Times New Roman" w:hAnsi="Calibri" w:cs="Calibri"/>
                  <w:color w:val="000000"/>
                  <w:rPrChange w:id="2032" w:author="Lane, Stefanie" w:date="2023-09-07T11:19:00Z">
                    <w:rPr/>
                  </w:rPrChange>
                </w:rPr>
                <w:t>1999</w:t>
              </w:r>
            </w:ins>
          </w:p>
        </w:tc>
        <w:tc>
          <w:tcPr>
            <w:tcW w:w="960" w:type="dxa"/>
            <w:tcBorders>
              <w:top w:val="nil"/>
              <w:left w:val="nil"/>
              <w:bottom w:val="single" w:sz="4" w:space="0" w:color="auto"/>
              <w:right w:val="nil"/>
            </w:tcBorders>
            <w:shd w:val="clear" w:color="auto" w:fill="auto"/>
            <w:noWrap/>
            <w:vAlign w:val="bottom"/>
            <w:hideMark/>
          </w:tcPr>
          <w:p w14:paraId="155AB332" w14:textId="77777777" w:rsidR="00F15998" w:rsidRPr="00F15998" w:rsidRDefault="00F15998" w:rsidP="00F15998">
            <w:pPr>
              <w:spacing w:after="0" w:line="240" w:lineRule="auto"/>
              <w:jc w:val="center"/>
              <w:rPr>
                <w:ins w:id="2033" w:author="Lane, Stefanie" w:date="2023-09-07T11:19:00Z"/>
                <w:rFonts w:ascii="Calibri" w:eastAsia="Times New Roman" w:hAnsi="Calibri" w:cs="Calibri"/>
                <w:color w:val="000000"/>
                <w:rPrChange w:id="2034" w:author="Lane, Stefanie" w:date="2023-09-07T11:19:00Z">
                  <w:rPr>
                    <w:ins w:id="2035" w:author="Lane, Stefanie" w:date="2023-09-07T11:19:00Z"/>
                  </w:rPr>
                </w:rPrChange>
              </w:rPr>
              <w:pPrChange w:id="2036" w:author="Lane, Stefanie" w:date="2023-09-07T11:19:00Z">
                <w:pPr>
                  <w:jc w:val="center"/>
                </w:pPr>
              </w:pPrChange>
            </w:pPr>
            <w:ins w:id="2037" w:author="Lane, Stefanie" w:date="2023-09-07T11:19:00Z">
              <w:r w:rsidRPr="00F15998">
                <w:rPr>
                  <w:rFonts w:ascii="Calibri" w:eastAsia="Times New Roman" w:hAnsi="Calibri" w:cs="Calibri"/>
                  <w:color w:val="000000"/>
                  <w:rPrChange w:id="2038" w:author="Lane, Stefanie" w:date="2023-09-07T11:19:00Z">
                    <w:rPr/>
                  </w:rPrChange>
                </w:rPr>
                <w:t>18</w:t>
              </w:r>
            </w:ins>
          </w:p>
        </w:tc>
        <w:tc>
          <w:tcPr>
            <w:tcW w:w="960" w:type="dxa"/>
            <w:tcBorders>
              <w:top w:val="nil"/>
              <w:left w:val="nil"/>
              <w:bottom w:val="nil"/>
              <w:right w:val="nil"/>
            </w:tcBorders>
            <w:shd w:val="clear" w:color="auto" w:fill="auto"/>
            <w:noWrap/>
            <w:vAlign w:val="bottom"/>
            <w:hideMark/>
          </w:tcPr>
          <w:p w14:paraId="53992F7F" w14:textId="77777777" w:rsidR="00F15998" w:rsidRPr="00F15998" w:rsidRDefault="00F15998" w:rsidP="00F15998">
            <w:pPr>
              <w:spacing w:after="0" w:line="240" w:lineRule="auto"/>
              <w:jc w:val="center"/>
              <w:rPr>
                <w:ins w:id="2039" w:author="Lane, Stefanie" w:date="2023-09-07T11:19:00Z"/>
                <w:rFonts w:ascii="Calibri" w:eastAsia="Times New Roman" w:hAnsi="Calibri" w:cs="Calibri"/>
                <w:color w:val="000000"/>
                <w:rPrChange w:id="2040" w:author="Lane, Stefanie" w:date="2023-09-07T11:19:00Z">
                  <w:rPr>
                    <w:ins w:id="2041" w:author="Lane, Stefanie" w:date="2023-09-07T11:19:00Z"/>
                  </w:rPr>
                </w:rPrChange>
              </w:rPr>
              <w:pPrChange w:id="2042" w:author="Lane, Stefanie" w:date="2023-09-07T11:19:00Z">
                <w:pPr>
                  <w:jc w:val="center"/>
                </w:pPr>
              </w:pPrChange>
            </w:pPr>
            <w:ins w:id="2043" w:author="Lane, Stefanie" w:date="2023-09-07T11:19:00Z">
              <w:r w:rsidRPr="00F15998">
                <w:rPr>
                  <w:rFonts w:ascii="Calibri" w:eastAsia="Times New Roman" w:hAnsi="Calibri" w:cs="Calibri"/>
                  <w:color w:val="000000"/>
                  <w:rPrChange w:id="2044" w:author="Lane, Stefanie" w:date="2023-09-07T11:19:00Z">
                    <w:rPr/>
                  </w:rPrChange>
                </w:rPr>
                <w:t>31.6</w:t>
              </w:r>
            </w:ins>
          </w:p>
        </w:tc>
        <w:tc>
          <w:tcPr>
            <w:tcW w:w="300" w:type="dxa"/>
            <w:tcBorders>
              <w:top w:val="nil"/>
              <w:left w:val="nil"/>
              <w:bottom w:val="nil"/>
              <w:right w:val="nil"/>
            </w:tcBorders>
            <w:shd w:val="clear" w:color="auto" w:fill="auto"/>
            <w:noWrap/>
            <w:vAlign w:val="bottom"/>
            <w:hideMark/>
          </w:tcPr>
          <w:p w14:paraId="36C00D07" w14:textId="77777777" w:rsidR="00F15998" w:rsidRPr="00F15998" w:rsidRDefault="00F15998" w:rsidP="00F15998">
            <w:pPr>
              <w:spacing w:after="0" w:line="240" w:lineRule="auto"/>
              <w:jc w:val="center"/>
              <w:rPr>
                <w:ins w:id="2045" w:author="Lane, Stefanie" w:date="2023-09-07T11:19:00Z"/>
                <w:rFonts w:ascii="Calibri" w:eastAsia="Times New Roman" w:hAnsi="Calibri" w:cs="Calibri"/>
                <w:color w:val="000000"/>
                <w:rPrChange w:id="2046" w:author="Lane, Stefanie" w:date="2023-09-07T11:19:00Z">
                  <w:rPr>
                    <w:ins w:id="2047" w:author="Lane, Stefanie" w:date="2023-09-07T11:19:00Z"/>
                  </w:rPr>
                </w:rPrChange>
              </w:rPr>
              <w:pPrChange w:id="2048"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0C0A2FC" w14:textId="77777777" w:rsidR="00F15998" w:rsidRPr="00F15998" w:rsidRDefault="00F15998" w:rsidP="00F15998">
            <w:pPr>
              <w:spacing w:after="0" w:line="240" w:lineRule="auto"/>
              <w:jc w:val="center"/>
              <w:rPr>
                <w:ins w:id="2049" w:author="Lane, Stefanie" w:date="2023-09-07T11:19:00Z"/>
                <w:rFonts w:ascii="Calibri" w:eastAsia="Times New Roman" w:hAnsi="Calibri" w:cs="Calibri"/>
                <w:color w:val="000000"/>
                <w:rPrChange w:id="2050" w:author="Lane, Stefanie" w:date="2023-09-07T11:19:00Z">
                  <w:rPr>
                    <w:ins w:id="2051" w:author="Lane, Stefanie" w:date="2023-09-07T11:19:00Z"/>
                  </w:rPr>
                </w:rPrChange>
              </w:rPr>
              <w:pPrChange w:id="2052" w:author="Lane, Stefanie" w:date="2023-09-07T11:19:00Z">
                <w:pPr>
                  <w:jc w:val="center"/>
                </w:pPr>
              </w:pPrChange>
            </w:pPr>
            <w:ins w:id="2053" w:author="Lane, Stefanie" w:date="2023-09-07T11:19:00Z">
              <w:r w:rsidRPr="00F15998">
                <w:rPr>
                  <w:rFonts w:ascii="Calibri" w:eastAsia="Times New Roman" w:hAnsi="Calibri" w:cs="Calibri"/>
                  <w:color w:val="000000"/>
                  <w:rPrChange w:id="2054" w:author="Lane, Stefanie" w:date="2023-09-07T11:19:00Z">
                    <w:rPr/>
                  </w:rPrChange>
                </w:rPr>
                <w:t>8.31</w:t>
              </w:r>
            </w:ins>
          </w:p>
        </w:tc>
        <w:tc>
          <w:tcPr>
            <w:tcW w:w="960" w:type="dxa"/>
            <w:tcBorders>
              <w:top w:val="nil"/>
              <w:left w:val="nil"/>
              <w:bottom w:val="single" w:sz="4" w:space="0" w:color="auto"/>
              <w:right w:val="nil"/>
            </w:tcBorders>
            <w:shd w:val="clear" w:color="auto" w:fill="auto"/>
            <w:noWrap/>
            <w:vAlign w:val="bottom"/>
            <w:hideMark/>
          </w:tcPr>
          <w:p w14:paraId="79393E10" w14:textId="77777777" w:rsidR="00F15998" w:rsidRPr="00F15998" w:rsidRDefault="00F15998" w:rsidP="00F15998">
            <w:pPr>
              <w:spacing w:after="0" w:line="240" w:lineRule="auto"/>
              <w:jc w:val="center"/>
              <w:rPr>
                <w:ins w:id="2055" w:author="Lane, Stefanie" w:date="2023-09-07T11:19:00Z"/>
                <w:rFonts w:ascii="Calibri" w:eastAsia="Times New Roman" w:hAnsi="Calibri" w:cs="Calibri"/>
                <w:color w:val="000000"/>
                <w:rPrChange w:id="2056" w:author="Lane, Stefanie" w:date="2023-09-07T11:19:00Z">
                  <w:rPr>
                    <w:ins w:id="2057" w:author="Lane, Stefanie" w:date="2023-09-07T11:19:00Z"/>
                  </w:rPr>
                </w:rPrChange>
              </w:rPr>
              <w:pPrChange w:id="2058" w:author="Lane, Stefanie" w:date="2023-09-07T11:19:00Z">
                <w:pPr>
                  <w:jc w:val="center"/>
                </w:pPr>
              </w:pPrChange>
            </w:pPr>
            <w:ins w:id="2059" w:author="Lane, Stefanie" w:date="2023-09-07T11:19:00Z">
              <w:r w:rsidRPr="00F15998">
                <w:rPr>
                  <w:rFonts w:ascii="Calibri" w:eastAsia="Times New Roman" w:hAnsi="Calibri" w:cs="Calibri"/>
                  <w:color w:val="000000"/>
                  <w:rPrChange w:id="2060" w:author="Lane, Stefanie" w:date="2023-09-07T11:19:00Z">
                    <w:rPr/>
                  </w:rPrChange>
                </w:rPr>
                <w:t>1.98</w:t>
              </w:r>
            </w:ins>
          </w:p>
        </w:tc>
        <w:tc>
          <w:tcPr>
            <w:tcW w:w="960" w:type="dxa"/>
            <w:tcBorders>
              <w:top w:val="nil"/>
              <w:left w:val="nil"/>
              <w:bottom w:val="single" w:sz="4" w:space="0" w:color="auto"/>
              <w:right w:val="nil"/>
            </w:tcBorders>
            <w:shd w:val="clear" w:color="auto" w:fill="auto"/>
            <w:noWrap/>
            <w:vAlign w:val="bottom"/>
            <w:hideMark/>
          </w:tcPr>
          <w:p w14:paraId="240EE593" w14:textId="77777777" w:rsidR="00F15998" w:rsidRPr="00F15998" w:rsidRDefault="00F15998" w:rsidP="00F15998">
            <w:pPr>
              <w:spacing w:after="0" w:line="240" w:lineRule="auto"/>
              <w:jc w:val="center"/>
              <w:rPr>
                <w:ins w:id="2061" w:author="Lane, Stefanie" w:date="2023-09-07T11:19:00Z"/>
                <w:rFonts w:ascii="Calibri" w:eastAsia="Times New Roman" w:hAnsi="Calibri" w:cs="Calibri"/>
                <w:color w:val="000000"/>
                <w:rPrChange w:id="2062" w:author="Lane, Stefanie" w:date="2023-09-07T11:19:00Z">
                  <w:rPr>
                    <w:ins w:id="2063" w:author="Lane, Stefanie" w:date="2023-09-07T11:19:00Z"/>
                  </w:rPr>
                </w:rPrChange>
              </w:rPr>
              <w:pPrChange w:id="2064" w:author="Lane, Stefanie" w:date="2023-09-07T11:19:00Z">
                <w:pPr>
                  <w:jc w:val="center"/>
                </w:pPr>
              </w:pPrChange>
            </w:pPr>
            <w:ins w:id="2065" w:author="Lane, Stefanie" w:date="2023-09-07T11:19:00Z">
              <w:r w:rsidRPr="00F15998">
                <w:rPr>
                  <w:rFonts w:ascii="Calibri" w:eastAsia="Times New Roman" w:hAnsi="Calibri" w:cs="Calibri"/>
                  <w:color w:val="000000"/>
                  <w:rPrChange w:id="2066" w:author="Lane, Stefanie" w:date="2023-09-07T11:19:00Z">
                    <w:rPr/>
                  </w:rPrChange>
                </w:rPr>
                <w:t>3.81</w:t>
              </w:r>
            </w:ins>
          </w:p>
        </w:tc>
      </w:tr>
      <w:tr w:rsidR="00F15998" w:rsidRPr="00F15998" w14:paraId="0E87C228" w14:textId="77777777" w:rsidTr="00F15998">
        <w:trPr>
          <w:divId w:val="1170485943"/>
          <w:trHeight w:val="290"/>
          <w:jc w:val="center"/>
          <w:ins w:id="2067"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4ADCC95F" w14:textId="77777777" w:rsidR="00F15998" w:rsidRPr="00F15998" w:rsidRDefault="00F15998" w:rsidP="00F15998">
            <w:pPr>
              <w:spacing w:after="0" w:line="240" w:lineRule="auto"/>
              <w:jc w:val="right"/>
              <w:rPr>
                <w:ins w:id="2068" w:author="Lane, Stefanie" w:date="2023-09-07T11:19:00Z"/>
                <w:rFonts w:ascii="Calibri" w:eastAsia="Times New Roman" w:hAnsi="Calibri" w:cs="Calibri"/>
                <w:color w:val="000000"/>
                <w:rPrChange w:id="2069" w:author="Lane, Stefanie" w:date="2023-09-07T11:19:00Z">
                  <w:rPr>
                    <w:ins w:id="2070" w:author="Lane, Stefanie" w:date="2023-09-07T11:19:00Z"/>
                  </w:rPr>
                </w:rPrChange>
              </w:rPr>
              <w:pPrChange w:id="2071" w:author="Lane, Stefanie" w:date="2023-09-07T11:19:00Z">
                <w:pPr>
                  <w:jc w:val="right"/>
                </w:pPr>
              </w:pPrChange>
            </w:pPr>
            <w:ins w:id="2072" w:author="Lane, Stefanie" w:date="2023-09-07T11:19:00Z">
              <w:r w:rsidRPr="00F15998">
                <w:rPr>
                  <w:rFonts w:ascii="Calibri" w:eastAsia="Times New Roman" w:hAnsi="Calibri" w:cs="Calibri"/>
                  <w:color w:val="000000"/>
                  <w:rPrChange w:id="2073" w:author="Lane, Stefanie" w:date="2023-09-07T11:19:00Z">
                    <w:rPr/>
                  </w:rPrChange>
                </w:rPr>
                <w:t>2019</w:t>
              </w:r>
            </w:ins>
          </w:p>
        </w:tc>
        <w:tc>
          <w:tcPr>
            <w:tcW w:w="960" w:type="dxa"/>
            <w:tcBorders>
              <w:top w:val="nil"/>
              <w:left w:val="nil"/>
              <w:bottom w:val="single" w:sz="4" w:space="0" w:color="auto"/>
              <w:right w:val="nil"/>
            </w:tcBorders>
            <w:shd w:val="clear" w:color="auto" w:fill="auto"/>
            <w:noWrap/>
            <w:vAlign w:val="bottom"/>
            <w:hideMark/>
          </w:tcPr>
          <w:p w14:paraId="1326234C" w14:textId="77777777" w:rsidR="00F15998" w:rsidRPr="00F15998" w:rsidRDefault="00F15998" w:rsidP="00F15998">
            <w:pPr>
              <w:spacing w:after="0" w:line="240" w:lineRule="auto"/>
              <w:jc w:val="center"/>
              <w:rPr>
                <w:ins w:id="2074" w:author="Lane, Stefanie" w:date="2023-09-07T11:19:00Z"/>
                <w:rFonts w:ascii="Calibri" w:eastAsia="Times New Roman" w:hAnsi="Calibri" w:cs="Calibri"/>
                <w:color w:val="000000"/>
                <w:rPrChange w:id="2075" w:author="Lane, Stefanie" w:date="2023-09-07T11:19:00Z">
                  <w:rPr>
                    <w:ins w:id="2076" w:author="Lane, Stefanie" w:date="2023-09-07T11:19:00Z"/>
                  </w:rPr>
                </w:rPrChange>
              </w:rPr>
              <w:pPrChange w:id="2077" w:author="Lane, Stefanie" w:date="2023-09-07T11:19:00Z">
                <w:pPr>
                  <w:jc w:val="center"/>
                </w:pPr>
              </w:pPrChange>
            </w:pPr>
            <w:ins w:id="2078" w:author="Lane, Stefanie" w:date="2023-09-07T11:19:00Z">
              <w:r w:rsidRPr="00F15998">
                <w:rPr>
                  <w:rFonts w:ascii="Calibri" w:eastAsia="Times New Roman" w:hAnsi="Calibri" w:cs="Calibri"/>
                  <w:color w:val="000000"/>
                  <w:rPrChange w:id="2079"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924CFA9" w14:textId="77777777" w:rsidR="00F15998" w:rsidRPr="00F15998" w:rsidRDefault="00F15998" w:rsidP="00F15998">
            <w:pPr>
              <w:spacing w:after="0" w:line="240" w:lineRule="auto"/>
              <w:jc w:val="center"/>
              <w:rPr>
                <w:ins w:id="2080" w:author="Lane, Stefanie" w:date="2023-09-07T11:19:00Z"/>
                <w:rFonts w:ascii="Calibri" w:eastAsia="Times New Roman" w:hAnsi="Calibri" w:cs="Calibri"/>
                <w:color w:val="000000"/>
                <w:rPrChange w:id="2081" w:author="Lane, Stefanie" w:date="2023-09-07T11:19:00Z">
                  <w:rPr>
                    <w:ins w:id="2082" w:author="Lane, Stefanie" w:date="2023-09-07T11:19:00Z"/>
                  </w:rPr>
                </w:rPrChange>
              </w:rPr>
              <w:pPrChange w:id="2083" w:author="Lane, Stefanie" w:date="2023-09-07T11:19:00Z">
                <w:pPr>
                  <w:jc w:val="center"/>
                </w:pPr>
              </w:pPrChange>
            </w:pPr>
            <w:ins w:id="2084" w:author="Lane, Stefanie" w:date="2023-09-07T11:19:00Z">
              <w:r w:rsidRPr="00F15998">
                <w:rPr>
                  <w:rFonts w:ascii="Calibri" w:eastAsia="Times New Roman" w:hAnsi="Calibri" w:cs="Calibri"/>
                  <w:color w:val="000000"/>
                  <w:rPrChange w:id="2085" w:author="Lane, Stefanie" w:date="2023-09-07T11:19:00Z">
                    <w:rPr/>
                  </w:rPrChange>
                </w:rPr>
                <w:t>30.8</w:t>
              </w:r>
            </w:ins>
          </w:p>
        </w:tc>
        <w:tc>
          <w:tcPr>
            <w:tcW w:w="300" w:type="dxa"/>
            <w:tcBorders>
              <w:top w:val="nil"/>
              <w:left w:val="nil"/>
              <w:bottom w:val="nil"/>
              <w:right w:val="nil"/>
            </w:tcBorders>
            <w:shd w:val="clear" w:color="auto" w:fill="auto"/>
            <w:noWrap/>
            <w:vAlign w:val="bottom"/>
            <w:hideMark/>
          </w:tcPr>
          <w:p w14:paraId="543F50F3" w14:textId="77777777" w:rsidR="00F15998" w:rsidRPr="00F15998" w:rsidRDefault="00F15998" w:rsidP="00F15998">
            <w:pPr>
              <w:spacing w:after="0" w:line="240" w:lineRule="auto"/>
              <w:jc w:val="center"/>
              <w:rPr>
                <w:ins w:id="2086" w:author="Lane, Stefanie" w:date="2023-09-07T11:19:00Z"/>
                <w:rFonts w:ascii="Calibri" w:eastAsia="Times New Roman" w:hAnsi="Calibri" w:cs="Calibri"/>
                <w:color w:val="000000"/>
                <w:rPrChange w:id="2087" w:author="Lane, Stefanie" w:date="2023-09-07T11:19:00Z">
                  <w:rPr>
                    <w:ins w:id="2088" w:author="Lane, Stefanie" w:date="2023-09-07T11:19:00Z"/>
                  </w:rPr>
                </w:rPrChange>
              </w:rPr>
              <w:pPrChange w:id="2089"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C1149DB" w14:textId="77777777" w:rsidR="00F15998" w:rsidRPr="00F15998" w:rsidRDefault="00F15998" w:rsidP="00F15998">
            <w:pPr>
              <w:spacing w:after="0" w:line="240" w:lineRule="auto"/>
              <w:jc w:val="center"/>
              <w:rPr>
                <w:ins w:id="2090" w:author="Lane, Stefanie" w:date="2023-09-07T11:19:00Z"/>
                <w:rFonts w:ascii="Calibri" w:eastAsia="Times New Roman" w:hAnsi="Calibri" w:cs="Calibri"/>
                <w:color w:val="000000"/>
                <w:rPrChange w:id="2091" w:author="Lane, Stefanie" w:date="2023-09-07T11:19:00Z">
                  <w:rPr>
                    <w:ins w:id="2092" w:author="Lane, Stefanie" w:date="2023-09-07T11:19:00Z"/>
                  </w:rPr>
                </w:rPrChange>
              </w:rPr>
              <w:pPrChange w:id="2093" w:author="Lane, Stefanie" w:date="2023-09-07T11:19:00Z">
                <w:pPr>
                  <w:jc w:val="center"/>
                </w:pPr>
              </w:pPrChange>
            </w:pPr>
            <w:ins w:id="2094" w:author="Lane, Stefanie" w:date="2023-09-07T11:19:00Z">
              <w:r w:rsidRPr="00F15998">
                <w:rPr>
                  <w:rFonts w:ascii="Calibri" w:eastAsia="Times New Roman" w:hAnsi="Calibri" w:cs="Calibri"/>
                  <w:color w:val="000000"/>
                  <w:rPrChange w:id="2095" w:author="Lane, Stefanie" w:date="2023-09-07T11:19:00Z">
                    <w:rPr/>
                  </w:rPrChange>
                </w:rPr>
                <w:t>8.18</w:t>
              </w:r>
            </w:ins>
          </w:p>
        </w:tc>
        <w:tc>
          <w:tcPr>
            <w:tcW w:w="960" w:type="dxa"/>
            <w:tcBorders>
              <w:top w:val="nil"/>
              <w:left w:val="nil"/>
              <w:bottom w:val="single" w:sz="4" w:space="0" w:color="auto"/>
              <w:right w:val="nil"/>
            </w:tcBorders>
            <w:shd w:val="clear" w:color="auto" w:fill="auto"/>
            <w:noWrap/>
            <w:vAlign w:val="bottom"/>
            <w:hideMark/>
          </w:tcPr>
          <w:p w14:paraId="5E4B0649" w14:textId="77777777" w:rsidR="00F15998" w:rsidRPr="00F15998" w:rsidRDefault="00F15998" w:rsidP="00F15998">
            <w:pPr>
              <w:spacing w:after="0" w:line="240" w:lineRule="auto"/>
              <w:jc w:val="center"/>
              <w:rPr>
                <w:ins w:id="2096" w:author="Lane, Stefanie" w:date="2023-09-07T11:19:00Z"/>
                <w:rFonts w:ascii="Calibri" w:eastAsia="Times New Roman" w:hAnsi="Calibri" w:cs="Calibri"/>
                <w:color w:val="000000"/>
                <w:rPrChange w:id="2097" w:author="Lane, Stefanie" w:date="2023-09-07T11:19:00Z">
                  <w:rPr>
                    <w:ins w:id="2098" w:author="Lane, Stefanie" w:date="2023-09-07T11:19:00Z"/>
                  </w:rPr>
                </w:rPrChange>
              </w:rPr>
              <w:pPrChange w:id="2099" w:author="Lane, Stefanie" w:date="2023-09-07T11:19:00Z">
                <w:pPr>
                  <w:jc w:val="center"/>
                </w:pPr>
              </w:pPrChange>
            </w:pPr>
            <w:ins w:id="2100" w:author="Lane, Stefanie" w:date="2023-09-07T11:19:00Z">
              <w:r w:rsidRPr="00F15998">
                <w:rPr>
                  <w:rFonts w:ascii="Calibri" w:eastAsia="Times New Roman" w:hAnsi="Calibri" w:cs="Calibri"/>
                  <w:color w:val="000000"/>
                  <w:rPrChange w:id="2101" w:author="Lane, Stefanie" w:date="2023-09-07T11:19:00Z">
                    <w:rPr/>
                  </w:rPrChange>
                </w:rPr>
                <w:t>2.51</w:t>
              </w:r>
            </w:ins>
          </w:p>
        </w:tc>
        <w:tc>
          <w:tcPr>
            <w:tcW w:w="960" w:type="dxa"/>
            <w:tcBorders>
              <w:top w:val="nil"/>
              <w:left w:val="nil"/>
              <w:bottom w:val="single" w:sz="4" w:space="0" w:color="auto"/>
              <w:right w:val="nil"/>
            </w:tcBorders>
            <w:shd w:val="clear" w:color="auto" w:fill="auto"/>
            <w:noWrap/>
            <w:vAlign w:val="bottom"/>
            <w:hideMark/>
          </w:tcPr>
          <w:p w14:paraId="7F3D1367" w14:textId="77777777" w:rsidR="00F15998" w:rsidRPr="00F15998" w:rsidRDefault="00F15998" w:rsidP="00F15998">
            <w:pPr>
              <w:spacing w:after="0" w:line="240" w:lineRule="auto"/>
              <w:jc w:val="center"/>
              <w:rPr>
                <w:ins w:id="2102" w:author="Lane, Stefanie" w:date="2023-09-07T11:19:00Z"/>
                <w:rFonts w:ascii="Calibri" w:eastAsia="Times New Roman" w:hAnsi="Calibri" w:cs="Calibri"/>
                <w:color w:val="000000"/>
                <w:rPrChange w:id="2103" w:author="Lane, Stefanie" w:date="2023-09-07T11:19:00Z">
                  <w:rPr>
                    <w:ins w:id="2104" w:author="Lane, Stefanie" w:date="2023-09-07T11:19:00Z"/>
                  </w:rPr>
                </w:rPrChange>
              </w:rPr>
              <w:pPrChange w:id="2105" w:author="Lane, Stefanie" w:date="2023-09-07T11:19:00Z">
                <w:pPr>
                  <w:jc w:val="center"/>
                </w:pPr>
              </w:pPrChange>
            </w:pPr>
            <w:ins w:id="2106" w:author="Lane, Stefanie" w:date="2023-09-07T11:19:00Z">
              <w:r w:rsidRPr="00F15998">
                <w:rPr>
                  <w:rFonts w:ascii="Calibri" w:eastAsia="Times New Roman" w:hAnsi="Calibri" w:cs="Calibri"/>
                  <w:color w:val="000000"/>
                  <w:rPrChange w:id="2107" w:author="Lane, Stefanie" w:date="2023-09-07T11:19:00Z">
                    <w:rPr/>
                  </w:rPrChange>
                </w:rPr>
                <w:t>3.77</w:t>
              </w:r>
            </w:ins>
          </w:p>
        </w:tc>
      </w:tr>
      <w:tr w:rsidR="00F15998" w:rsidRPr="00F15998" w14:paraId="42C6C830" w14:textId="77777777" w:rsidTr="00F15998">
        <w:trPr>
          <w:divId w:val="1170485943"/>
          <w:trHeight w:val="200"/>
          <w:jc w:val="center"/>
          <w:ins w:id="2108" w:author="Lane, Stefanie" w:date="2023-09-07T11:19:00Z"/>
        </w:trPr>
        <w:tc>
          <w:tcPr>
            <w:tcW w:w="1180" w:type="dxa"/>
            <w:tcBorders>
              <w:top w:val="nil"/>
              <w:left w:val="nil"/>
              <w:bottom w:val="nil"/>
              <w:right w:val="nil"/>
            </w:tcBorders>
            <w:shd w:val="clear" w:color="auto" w:fill="auto"/>
            <w:noWrap/>
            <w:vAlign w:val="bottom"/>
            <w:hideMark/>
          </w:tcPr>
          <w:p w14:paraId="59FECBB6" w14:textId="77777777" w:rsidR="00F15998" w:rsidRPr="00F15998" w:rsidRDefault="00F15998" w:rsidP="00F15998">
            <w:pPr>
              <w:spacing w:after="0" w:line="240" w:lineRule="auto"/>
              <w:jc w:val="center"/>
              <w:rPr>
                <w:ins w:id="2109" w:author="Lane, Stefanie" w:date="2023-09-07T11:19:00Z"/>
                <w:rFonts w:ascii="Calibri" w:eastAsia="Times New Roman" w:hAnsi="Calibri" w:cs="Calibri"/>
                <w:color w:val="000000"/>
                <w:rPrChange w:id="2110" w:author="Lane, Stefanie" w:date="2023-09-07T11:19:00Z">
                  <w:rPr>
                    <w:ins w:id="2111" w:author="Lane, Stefanie" w:date="2023-09-07T11:19:00Z"/>
                  </w:rPr>
                </w:rPrChange>
              </w:rPr>
              <w:pPrChange w:id="2112"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1ED9EE78" w14:textId="77777777" w:rsidR="00F15998" w:rsidRPr="00F15998" w:rsidRDefault="00F15998" w:rsidP="00F15998">
            <w:pPr>
              <w:spacing w:after="0" w:line="240" w:lineRule="auto"/>
              <w:rPr>
                <w:ins w:id="2113" w:author="Lane, Stefanie" w:date="2023-09-07T11:19:00Z"/>
                <w:rFonts w:ascii="Times New Roman" w:eastAsia="Times New Roman" w:hAnsi="Times New Roman" w:cs="Times New Roman"/>
                <w:rPrChange w:id="2114" w:author="Lane, Stefanie" w:date="2023-09-07T11:19:00Z">
                  <w:rPr>
                    <w:ins w:id="2115" w:author="Lane, Stefanie" w:date="2023-09-07T11:19:00Z"/>
                  </w:rPr>
                </w:rPrChange>
              </w:rPr>
              <w:pPrChange w:id="2116" w:author="Lane, Stefanie" w:date="2023-09-07T11:19:00Z">
                <w:pPr/>
              </w:pPrChange>
            </w:pPr>
          </w:p>
        </w:tc>
        <w:tc>
          <w:tcPr>
            <w:tcW w:w="960" w:type="dxa"/>
            <w:tcBorders>
              <w:top w:val="nil"/>
              <w:left w:val="nil"/>
              <w:bottom w:val="nil"/>
              <w:right w:val="nil"/>
            </w:tcBorders>
            <w:shd w:val="clear" w:color="auto" w:fill="auto"/>
            <w:noWrap/>
            <w:vAlign w:val="bottom"/>
            <w:hideMark/>
          </w:tcPr>
          <w:p w14:paraId="299E33E8" w14:textId="77777777" w:rsidR="00F15998" w:rsidRPr="00F15998" w:rsidRDefault="00F15998" w:rsidP="00F15998">
            <w:pPr>
              <w:spacing w:after="0" w:line="240" w:lineRule="auto"/>
              <w:jc w:val="center"/>
              <w:rPr>
                <w:ins w:id="2117" w:author="Lane, Stefanie" w:date="2023-09-07T11:19:00Z"/>
                <w:rFonts w:ascii="Times New Roman" w:eastAsia="Times New Roman" w:hAnsi="Times New Roman" w:cs="Times New Roman"/>
                <w:rPrChange w:id="2118" w:author="Lane, Stefanie" w:date="2023-09-07T11:19:00Z">
                  <w:rPr>
                    <w:ins w:id="2119" w:author="Lane, Stefanie" w:date="2023-09-07T11:19:00Z"/>
                  </w:rPr>
                </w:rPrChange>
              </w:rPr>
              <w:pPrChange w:id="2120"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353A1B9B" w14:textId="77777777" w:rsidR="00F15998" w:rsidRPr="00F15998" w:rsidRDefault="00F15998" w:rsidP="00F15998">
            <w:pPr>
              <w:spacing w:after="0" w:line="240" w:lineRule="auto"/>
              <w:jc w:val="center"/>
              <w:rPr>
                <w:ins w:id="2121" w:author="Lane, Stefanie" w:date="2023-09-07T11:19:00Z"/>
                <w:rFonts w:ascii="Times New Roman" w:eastAsia="Times New Roman" w:hAnsi="Times New Roman" w:cs="Times New Roman"/>
                <w:rPrChange w:id="2122" w:author="Lane, Stefanie" w:date="2023-09-07T11:19:00Z">
                  <w:rPr>
                    <w:ins w:id="2123" w:author="Lane, Stefanie" w:date="2023-09-07T11:19:00Z"/>
                  </w:rPr>
                </w:rPrChange>
              </w:rPr>
              <w:pPrChange w:id="2124"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1141D85C" w14:textId="77777777" w:rsidR="00F15998" w:rsidRPr="00F15998" w:rsidRDefault="00F15998" w:rsidP="00F15998">
            <w:pPr>
              <w:spacing w:after="0" w:line="240" w:lineRule="auto"/>
              <w:jc w:val="center"/>
              <w:rPr>
                <w:ins w:id="2125" w:author="Lane, Stefanie" w:date="2023-09-07T11:19:00Z"/>
                <w:rFonts w:ascii="Times New Roman" w:eastAsia="Times New Roman" w:hAnsi="Times New Roman" w:cs="Times New Roman"/>
                <w:rPrChange w:id="2126" w:author="Lane, Stefanie" w:date="2023-09-07T11:19:00Z">
                  <w:rPr>
                    <w:ins w:id="2127" w:author="Lane, Stefanie" w:date="2023-09-07T11:19:00Z"/>
                  </w:rPr>
                </w:rPrChange>
              </w:rPr>
              <w:pPrChange w:id="2128"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26160D1A" w14:textId="77777777" w:rsidR="00F15998" w:rsidRPr="00F15998" w:rsidRDefault="00F15998" w:rsidP="00F15998">
            <w:pPr>
              <w:spacing w:after="0" w:line="240" w:lineRule="auto"/>
              <w:jc w:val="center"/>
              <w:rPr>
                <w:ins w:id="2129" w:author="Lane, Stefanie" w:date="2023-09-07T11:19:00Z"/>
                <w:rFonts w:ascii="Times New Roman" w:eastAsia="Times New Roman" w:hAnsi="Times New Roman" w:cs="Times New Roman"/>
                <w:rPrChange w:id="2130" w:author="Lane, Stefanie" w:date="2023-09-07T11:19:00Z">
                  <w:rPr>
                    <w:ins w:id="2131" w:author="Lane, Stefanie" w:date="2023-09-07T11:19:00Z"/>
                  </w:rPr>
                </w:rPrChange>
              </w:rPr>
              <w:pPrChange w:id="2132"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37016375" w14:textId="77777777" w:rsidR="00F15998" w:rsidRPr="00F15998" w:rsidRDefault="00F15998" w:rsidP="00F15998">
            <w:pPr>
              <w:spacing w:after="0" w:line="240" w:lineRule="auto"/>
              <w:jc w:val="center"/>
              <w:rPr>
                <w:ins w:id="2133" w:author="Lane, Stefanie" w:date="2023-09-07T11:19:00Z"/>
                <w:rFonts w:ascii="Times New Roman" w:eastAsia="Times New Roman" w:hAnsi="Times New Roman" w:cs="Times New Roman"/>
                <w:rPrChange w:id="2134" w:author="Lane, Stefanie" w:date="2023-09-07T11:19:00Z">
                  <w:rPr>
                    <w:ins w:id="2135" w:author="Lane, Stefanie" w:date="2023-09-07T11:19:00Z"/>
                  </w:rPr>
                </w:rPrChange>
              </w:rPr>
              <w:pPrChange w:id="2136" w:author="Lane, Stefanie" w:date="2023-09-07T11:19:00Z">
                <w:pPr>
                  <w:jc w:val="center"/>
                </w:pPr>
              </w:pPrChange>
            </w:pPr>
          </w:p>
        </w:tc>
      </w:tr>
      <w:tr w:rsidR="00F15998" w:rsidRPr="00F15998" w14:paraId="627D0961" w14:textId="77777777" w:rsidTr="00F15998">
        <w:trPr>
          <w:divId w:val="1170485943"/>
          <w:trHeight w:val="290"/>
          <w:jc w:val="center"/>
          <w:ins w:id="2137" w:author="Lane, Stefanie" w:date="2023-09-07T11:19:00Z"/>
        </w:trPr>
        <w:tc>
          <w:tcPr>
            <w:tcW w:w="1180" w:type="dxa"/>
            <w:tcBorders>
              <w:top w:val="nil"/>
              <w:left w:val="nil"/>
              <w:bottom w:val="nil"/>
              <w:right w:val="nil"/>
            </w:tcBorders>
            <w:shd w:val="clear" w:color="auto" w:fill="auto"/>
            <w:noWrap/>
            <w:vAlign w:val="bottom"/>
            <w:hideMark/>
          </w:tcPr>
          <w:p w14:paraId="06C9E597" w14:textId="77777777" w:rsidR="00F15998" w:rsidRPr="00F15998" w:rsidRDefault="00F15998" w:rsidP="00F15998">
            <w:pPr>
              <w:spacing w:after="0" w:line="240" w:lineRule="auto"/>
              <w:rPr>
                <w:ins w:id="2138" w:author="Lane, Stefanie" w:date="2023-09-07T11:19:00Z"/>
                <w:rFonts w:ascii="Calibri" w:eastAsia="Times New Roman" w:hAnsi="Calibri" w:cs="Calibri"/>
                <w:b/>
                <w:bCs/>
                <w:color w:val="000000"/>
                <w:rPrChange w:id="2139" w:author="Lane, Stefanie" w:date="2023-09-07T11:19:00Z">
                  <w:rPr>
                    <w:ins w:id="2140" w:author="Lane, Stefanie" w:date="2023-09-07T11:19:00Z"/>
                  </w:rPr>
                </w:rPrChange>
              </w:rPr>
              <w:pPrChange w:id="2141" w:author="Lane, Stefanie" w:date="2023-09-07T11:19:00Z">
                <w:pPr/>
              </w:pPrChange>
            </w:pPr>
            <w:ins w:id="2142" w:author="Lane, Stefanie" w:date="2023-09-07T11:19:00Z">
              <w:r w:rsidRPr="00F15998">
                <w:rPr>
                  <w:rFonts w:ascii="Calibri" w:eastAsia="Times New Roman" w:hAnsi="Calibri" w:cs="Calibri"/>
                  <w:b/>
                  <w:bCs/>
                  <w:color w:val="000000"/>
                  <w:rPrChange w:id="2143" w:author="Lane, Stefanie" w:date="2023-09-07T11:19:00Z">
                    <w:rPr/>
                  </w:rPrChange>
                </w:rPr>
                <w:t>Fescue</w:t>
              </w:r>
            </w:ins>
          </w:p>
        </w:tc>
        <w:tc>
          <w:tcPr>
            <w:tcW w:w="960" w:type="dxa"/>
            <w:tcBorders>
              <w:top w:val="nil"/>
              <w:left w:val="nil"/>
              <w:bottom w:val="nil"/>
              <w:right w:val="nil"/>
            </w:tcBorders>
            <w:shd w:val="clear" w:color="auto" w:fill="auto"/>
            <w:noWrap/>
            <w:vAlign w:val="bottom"/>
            <w:hideMark/>
          </w:tcPr>
          <w:p w14:paraId="0A7984A9" w14:textId="77777777" w:rsidR="00F15998" w:rsidRPr="00F15998" w:rsidRDefault="00F15998" w:rsidP="00F15998">
            <w:pPr>
              <w:spacing w:after="0" w:line="240" w:lineRule="auto"/>
              <w:rPr>
                <w:ins w:id="2144" w:author="Lane, Stefanie" w:date="2023-09-07T11:19:00Z"/>
                <w:rFonts w:ascii="Calibri" w:eastAsia="Times New Roman" w:hAnsi="Calibri" w:cs="Calibri"/>
                <w:b/>
                <w:bCs/>
                <w:color w:val="000000"/>
                <w:rPrChange w:id="2145" w:author="Lane, Stefanie" w:date="2023-09-07T11:19:00Z">
                  <w:rPr>
                    <w:ins w:id="2146" w:author="Lane, Stefanie" w:date="2023-09-07T11:19:00Z"/>
                  </w:rPr>
                </w:rPrChange>
              </w:rPr>
              <w:pPrChange w:id="2147" w:author="Lane, Stefanie" w:date="2023-09-07T11:19:00Z">
                <w:pPr/>
              </w:pPrChange>
            </w:pPr>
          </w:p>
        </w:tc>
        <w:tc>
          <w:tcPr>
            <w:tcW w:w="960" w:type="dxa"/>
            <w:tcBorders>
              <w:top w:val="nil"/>
              <w:left w:val="nil"/>
              <w:bottom w:val="nil"/>
              <w:right w:val="nil"/>
            </w:tcBorders>
            <w:shd w:val="clear" w:color="auto" w:fill="auto"/>
            <w:noWrap/>
            <w:vAlign w:val="bottom"/>
            <w:hideMark/>
          </w:tcPr>
          <w:p w14:paraId="72E300B6" w14:textId="77777777" w:rsidR="00F15998" w:rsidRPr="00F15998" w:rsidRDefault="00F15998" w:rsidP="00F15998">
            <w:pPr>
              <w:spacing w:after="0" w:line="240" w:lineRule="auto"/>
              <w:jc w:val="center"/>
              <w:rPr>
                <w:ins w:id="2148" w:author="Lane, Stefanie" w:date="2023-09-07T11:19:00Z"/>
                <w:rFonts w:ascii="Times New Roman" w:eastAsia="Times New Roman" w:hAnsi="Times New Roman" w:cs="Times New Roman"/>
                <w:rPrChange w:id="2149" w:author="Lane, Stefanie" w:date="2023-09-07T11:19:00Z">
                  <w:rPr>
                    <w:ins w:id="2150" w:author="Lane, Stefanie" w:date="2023-09-07T11:19:00Z"/>
                  </w:rPr>
                </w:rPrChange>
              </w:rPr>
              <w:pPrChange w:id="2151"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099F449A" w14:textId="77777777" w:rsidR="00F15998" w:rsidRPr="00F15998" w:rsidRDefault="00F15998" w:rsidP="00F15998">
            <w:pPr>
              <w:spacing w:after="0" w:line="240" w:lineRule="auto"/>
              <w:jc w:val="center"/>
              <w:rPr>
                <w:ins w:id="2152" w:author="Lane, Stefanie" w:date="2023-09-07T11:19:00Z"/>
                <w:rFonts w:ascii="Times New Roman" w:eastAsia="Times New Roman" w:hAnsi="Times New Roman" w:cs="Times New Roman"/>
                <w:rPrChange w:id="2153" w:author="Lane, Stefanie" w:date="2023-09-07T11:19:00Z">
                  <w:rPr>
                    <w:ins w:id="2154" w:author="Lane, Stefanie" w:date="2023-09-07T11:19:00Z"/>
                  </w:rPr>
                </w:rPrChange>
              </w:rPr>
              <w:pPrChange w:id="2155"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3E176C70" w14:textId="77777777" w:rsidR="00F15998" w:rsidRPr="00F15998" w:rsidRDefault="00F15998" w:rsidP="00F15998">
            <w:pPr>
              <w:spacing w:after="0" w:line="240" w:lineRule="auto"/>
              <w:jc w:val="center"/>
              <w:rPr>
                <w:ins w:id="2156" w:author="Lane, Stefanie" w:date="2023-09-07T11:19:00Z"/>
                <w:rFonts w:ascii="Times New Roman" w:eastAsia="Times New Roman" w:hAnsi="Times New Roman" w:cs="Times New Roman"/>
                <w:rPrChange w:id="2157" w:author="Lane, Stefanie" w:date="2023-09-07T11:19:00Z">
                  <w:rPr>
                    <w:ins w:id="2158" w:author="Lane, Stefanie" w:date="2023-09-07T11:19:00Z"/>
                  </w:rPr>
                </w:rPrChange>
              </w:rPr>
              <w:pPrChange w:id="2159"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23A7C9C6" w14:textId="77777777" w:rsidR="00F15998" w:rsidRPr="00F15998" w:rsidRDefault="00F15998" w:rsidP="00F15998">
            <w:pPr>
              <w:spacing w:after="0" w:line="240" w:lineRule="auto"/>
              <w:jc w:val="center"/>
              <w:rPr>
                <w:ins w:id="2160" w:author="Lane, Stefanie" w:date="2023-09-07T11:19:00Z"/>
                <w:rFonts w:ascii="Times New Roman" w:eastAsia="Times New Roman" w:hAnsi="Times New Roman" w:cs="Times New Roman"/>
                <w:rPrChange w:id="2161" w:author="Lane, Stefanie" w:date="2023-09-07T11:19:00Z">
                  <w:rPr>
                    <w:ins w:id="2162" w:author="Lane, Stefanie" w:date="2023-09-07T11:19:00Z"/>
                  </w:rPr>
                </w:rPrChange>
              </w:rPr>
              <w:pPrChange w:id="2163"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76F47689" w14:textId="77777777" w:rsidR="00F15998" w:rsidRPr="00F15998" w:rsidRDefault="00F15998" w:rsidP="00F15998">
            <w:pPr>
              <w:spacing w:after="0" w:line="240" w:lineRule="auto"/>
              <w:jc w:val="center"/>
              <w:rPr>
                <w:ins w:id="2164" w:author="Lane, Stefanie" w:date="2023-09-07T11:19:00Z"/>
                <w:rFonts w:ascii="Times New Roman" w:eastAsia="Times New Roman" w:hAnsi="Times New Roman" w:cs="Times New Roman"/>
                <w:rPrChange w:id="2165" w:author="Lane, Stefanie" w:date="2023-09-07T11:19:00Z">
                  <w:rPr>
                    <w:ins w:id="2166" w:author="Lane, Stefanie" w:date="2023-09-07T11:19:00Z"/>
                  </w:rPr>
                </w:rPrChange>
              </w:rPr>
              <w:pPrChange w:id="2167" w:author="Lane, Stefanie" w:date="2023-09-07T11:19:00Z">
                <w:pPr>
                  <w:jc w:val="center"/>
                </w:pPr>
              </w:pPrChange>
            </w:pPr>
          </w:p>
        </w:tc>
      </w:tr>
      <w:tr w:rsidR="00F15998" w:rsidRPr="00F15998" w14:paraId="3F47103F" w14:textId="77777777" w:rsidTr="00F15998">
        <w:trPr>
          <w:divId w:val="1170485943"/>
          <w:trHeight w:val="290"/>
          <w:jc w:val="center"/>
          <w:ins w:id="2168"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5A004412" w14:textId="77777777" w:rsidR="00F15998" w:rsidRPr="00F15998" w:rsidRDefault="00F15998" w:rsidP="00F15998">
            <w:pPr>
              <w:spacing w:after="0" w:line="240" w:lineRule="auto"/>
              <w:jc w:val="right"/>
              <w:rPr>
                <w:ins w:id="2169" w:author="Lane, Stefanie" w:date="2023-09-07T11:19:00Z"/>
                <w:rFonts w:ascii="Calibri" w:eastAsia="Times New Roman" w:hAnsi="Calibri" w:cs="Calibri"/>
                <w:color w:val="000000"/>
                <w:rPrChange w:id="2170" w:author="Lane, Stefanie" w:date="2023-09-07T11:19:00Z">
                  <w:rPr>
                    <w:ins w:id="2171" w:author="Lane, Stefanie" w:date="2023-09-07T11:19:00Z"/>
                  </w:rPr>
                </w:rPrChange>
              </w:rPr>
              <w:pPrChange w:id="2172" w:author="Lane, Stefanie" w:date="2023-09-07T11:19:00Z">
                <w:pPr>
                  <w:jc w:val="right"/>
                </w:pPr>
              </w:pPrChange>
            </w:pPr>
            <w:ins w:id="2173" w:author="Lane, Stefanie" w:date="2023-09-07T11:19:00Z">
              <w:r w:rsidRPr="00F15998">
                <w:rPr>
                  <w:rFonts w:ascii="Calibri" w:eastAsia="Times New Roman" w:hAnsi="Calibri" w:cs="Calibri"/>
                  <w:color w:val="000000"/>
                  <w:rPrChange w:id="2174" w:author="Lane, Stefanie" w:date="2023-09-07T11:19: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74042B3" w14:textId="77777777" w:rsidR="00F15998" w:rsidRPr="00F15998" w:rsidRDefault="00F15998" w:rsidP="00F15998">
            <w:pPr>
              <w:spacing w:after="0" w:line="240" w:lineRule="auto"/>
              <w:jc w:val="center"/>
              <w:rPr>
                <w:ins w:id="2175" w:author="Lane, Stefanie" w:date="2023-09-07T11:19:00Z"/>
                <w:rFonts w:ascii="Calibri" w:eastAsia="Times New Roman" w:hAnsi="Calibri" w:cs="Calibri"/>
                <w:color w:val="000000"/>
                <w:rPrChange w:id="2176" w:author="Lane, Stefanie" w:date="2023-09-07T11:19:00Z">
                  <w:rPr>
                    <w:ins w:id="2177" w:author="Lane, Stefanie" w:date="2023-09-07T11:19:00Z"/>
                  </w:rPr>
                </w:rPrChange>
              </w:rPr>
              <w:pPrChange w:id="2178" w:author="Lane, Stefanie" w:date="2023-09-07T11:19:00Z">
                <w:pPr>
                  <w:jc w:val="center"/>
                </w:pPr>
              </w:pPrChange>
            </w:pPr>
            <w:ins w:id="2179" w:author="Lane, Stefanie" w:date="2023-09-07T11:19:00Z">
              <w:r w:rsidRPr="00F15998">
                <w:rPr>
                  <w:rFonts w:ascii="Calibri" w:eastAsia="Times New Roman" w:hAnsi="Calibri" w:cs="Calibri"/>
                  <w:color w:val="000000"/>
                  <w:rPrChange w:id="2180"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74BB6E6" w14:textId="77777777" w:rsidR="00F15998" w:rsidRPr="00F15998" w:rsidRDefault="00F15998" w:rsidP="00F15998">
            <w:pPr>
              <w:spacing w:after="0" w:line="240" w:lineRule="auto"/>
              <w:jc w:val="center"/>
              <w:rPr>
                <w:ins w:id="2181" w:author="Lane, Stefanie" w:date="2023-09-07T11:19:00Z"/>
                <w:rFonts w:ascii="Calibri" w:eastAsia="Times New Roman" w:hAnsi="Calibri" w:cs="Calibri"/>
                <w:color w:val="000000"/>
                <w:rPrChange w:id="2182" w:author="Lane, Stefanie" w:date="2023-09-07T11:19:00Z">
                  <w:rPr>
                    <w:ins w:id="2183" w:author="Lane, Stefanie" w:date="2023-09-07T11:19:00Z"/>
                  </w:rPr>
                </w:rPrChange>
              </w:rPr>
              <w:pPrChange w:id="2184" w:author="Lane, Stefanie" w:date="2023-09-07T11:19:00Z">
                <w:pPr>
                  <w:jc w:val="center"/>
                </w:pPr>
              </w:pPrChange>
            </w:pPr>
            <w:ins w:id="2185" w:author="Lane, Stefanie" w:date="2023-09-07T11:19:00Z">
              <w:r w:rsidRPr="00F15998">
                <w:rPr>
                  <w:rFonts w:ascii="Calibri" w:eastAsia="Times New Roman" w:hAnsi="Calibri" w:cs="Calibri"/>
                  <w:color w:val="000000"/>
                  <w:rPrChange w:id="2186" w:author="Lane, Stefanie" w:date="2023-09-07T11:19:00Z">
                    <w:rPr/>
                  </w:rPrChange>
                </w:rPr>
                <w:t>43</w:t>
              </w:r>
            </w:ins>
          </w:p>
        </w:tc>
        <w:tc>
          <w:tcPr>
            <w:tcW w:w="300" w:type="dxa"/>
            <w:tcBorders>
              <w:top w:val="nil"/>
              <w:left w:val="nil"/>
              <w:bottom w:val="nil"/>
              <w:right w:val="nil"/>
            </w:tcBorders>
            <w:shd w:val="clear" w:color="auto" w:fill="auto"/>
            <w:noWrap/>
            <w:vAlign w:val="bottom"/>
            <w:hideMark/>
          </w:tcPr>
          <w:p w14:paraId="0EB488A6" w14:textId="77777777" w:rsidR="00F15998" w:rsidRPr="00F15998" w:rsidRDefault="00F15998" w:rsidP="00F15998">
            <w:pPr>
              <w:spacing w:after="0" w:line="240" w:lineRule="auto"/>
              <w:jc w:val="center"/>
              <w:rPr>
                <w:ins w:id="2187" w:author="Lane, Stefanie" w:date="2023-09-07T11:19:00Z"/>
                <w:rFonts w:ascii="Calibri" w:eastAsia="Times New Roman" w:hAnsi="Calibri" w:cs="Calibri"/>
                <w:color w:val="000000"/>
                <w:rPrChange w:id="2188" w:author="Lane, Stefanie" w:date="2023-09-07T11:19:00Z">
                  <w:rPr>
                    <w:ins w:id="2189" w:author="Lane, Stefanie" w:date="2023-09-07T11:19:00Z"/>
                  </w:rPr>
                </w:rPrChange>
              </w:rPr>
              <w:pPrChange w:id="2190" w:author="Lane, Stefanie" w:date="2023-09-07T11:19: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EEAFBC8" w14:textId="77777777" w:rsidR="00F15998" w:rsidRPr="00F15998" w:rsidRDefault="00F15998" w:rsidP="00F15998">
            <w:pPr>
              <w:spacing w:after="0" w:line="240" w:lineRule="auto"/>
              <w:jc w:val="center"/>
              <w:rPr>
                <w:ins w:id="2191" w:author="Lane, Stefanie" w:date="2023-09-07T11:19:00Z"/>
                <w:rFonts w:ascii="Calibri" w:eastAsia="Times New Roman" w:hAnsi="Calibri" w:cs="Calibri"/>
                <w:color w:val="000000"/>
                <w:rPrChange w:id="2192" w:author="Lane, Stefanie" w:date="2023-09-07T11:19:00Z">
                  <w:rPr>
                    <w:ins w:id="2193" w:author="Lane, Stefanie" w:date="2023-09-07T11:19:00Z"/>
                  </w:rPr>
                </w:rPrChange>
              </w:rPr>
              <w:pPrChange w:id="2194" w:author="Lane, Stefanie" w:date="2023-09-07T11:19:00Z">
                <w:pPr>
                  <w:jc w:val="center"/>
                </w:pPr>
              </w:pPrChange>
            </w:pPr>
            <w:ins w:id="2195" w:author="Lane, Stefanie" w:date="2023-09-07T11:19:00Z">
              <w:r w:rsidRPr="00F15998">
                <w:rPr>
                  <w:rFonts w:ascii="Calibri" w:eastAsia="Times New Roman" w:hAnsi="Calibri" w:cs="Calibri"/>
                  <w:color w:val="000000"/>
                  <w:rPrChange w:id="2196" w:author="Lane, Stefanie" w:date="2023-09-07T11:19: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
          <w:p w14:paraId="57C9F954" w14:textId="77777777" w:rsidR="00F15998" w:rsidRPr="00F15998" w:rsidRDefault="00F15998" w:rsidP="00F15998">
            <w:pPr>
              <w:spacing w:after="0" w:line="240" w:lineRule="auto"/>
              <w:jc w:val="center"/>
              <w:rPr>
                <w:ins w:id="2197" w:author="Lane, Stefanie" w:date="2023-09-07T11:19:00Z"/>
                <w:rFonts w:ascii="Calibri" w:eastAsia="Times New Roman" w:hAnsi="Calibri" w:cs="Calibri"/>
                <w:color w:val="000000"/>
                <w:rPrChange w:id="2198" w:author="Lane, Stefanie" w:date="2023-09-07T11:19:00Z">
                  <w:rPr>
                    <w:ins w:id="2199" w:author="Lane, Stefanie" w:date="2023-09-07T11:19:00Z"/>
                  </w:rPr>
                </w:rPrChange>
              </w:rPr>
              <w:pPrChange w:id="2200" w:author="Lane, Stefanie" w:date="2023-09-07T11:19:00Z">
                <w:pPr>
                  <w:jc w:val="center"/>
                </w:pPr>
              </w:pPrChange>
            </w:pPr>
            <w:ins w:id="2201" w:author="Lane, Stefanie" w:date="2023-09-07T11:19:00Z">
              <w:r w:rsidRPr="00F15998">
                <w:rPr>
                  <w:rFonts w:ascii="Calibri" w:eastAsia="Times New Roman" w:hAnsi="Calibri" w:cs="Calibri"/>
                  <w:color w:val="000000"/>
                  <w:rPrChange w:id="2202" w:author="Lane, Stefanie" w:date="2023-09-07T11:19: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
          <w:p w14:paraId="7A6EE4E7" w14:textId="77777777" w:rsidR="00F15998" w:rsidRPr="00F15998" w:rsidRDefault="00F15998" w:rsidP="00F15998">
            <w:pPr>
              <w:spacing w:after="0" w:line="240" w:lineRule="auto"/>
              <w:jc w:val="center"/>
              <w:rPr>
                <w:ins w:id="2203" w:author="Lane, Stefanie" w:date="2023-09-07T11:19:00Z"/>
                <w:rFonts w:ascii="Calibri" w:eastAsia="Times New Roman" w:hAnsi="Calibri" w:cs="Calibri"/>
                <w:color w:val="000000"/>
                <w:rPrChange w:id="2204" w:author="Lane, Stefanie" w:date="2023-09-07T11:19:00Z">
                  <w:rPr>
                    <w:ins w:id="2205" w:author="Lane, Stefanie" w:date="2023-09-07T11:19:00Z"/>
                  </w:rPr>
                </w:rPrChange>
              </w:rPr>
              <w:pPrChange w:id="2206" w:author="Lane, Stefanie" w:date="2023-09-07T11:19:00Z">
                <w:pPr>
                  <w:jc w:val="center"/>
                </w:pPr>
              </w:pPrChange>
            </w:pPr>
            <w:ins w:id="2207" w:author="Lane, Stefanie" w:date="2023-09-07T11:19:00Z">
              <w:r w:rsidRPr="00F15998">
                <w:rPr>
                  <w:rFonts w:ascii="Calibri" w:eastAsia="Times New Roman" w:hAnsi="Calibri" w:cs="Calibri"/>
                  <w:color w:val="000000"/>
                  <w:rPrChange w:id="2208" w:author="Lane, Stefanie" w:date="2023-09-07T11:19:00Z">
                    <w:rPr/>
                  </w:rPrChange>
                </w:rPr>
                <w:t>3.3</w:t>
              </w:r>
            </w:ins>
          </w:p>
        </w:tc>
      </w:tr>
      <w:tr w:rsidR="00F15998" w:rsidRPr="00F15998" w14:paraId="79159257" w14:textId="77777777" w:rsidTr="00F15998">
        <w:trPr>
          <w:divId w:val="1170485943"/>
          <w:trHeight w:val="290"/>
          <w:jc w:val="center"/>
          <w:ins w:id="2209" w:author="Lane, Stefanie" w:date="2023-09-07T11:19:00Z"/>
        </w:trPr>
        <w:tc>
          <w:tcPr>
            <w:tcW w:w="1180" w:type="dxa"/>
            <w:tcBorders>
              <w:top w:val="nil"/>
              <w:left w:val="nil"/>
              <w:bottom w:val="nil"/>
              <w:right w:val="nil"/>
            </w:tcBorders>
            <w:shd w:val="clear" w:color="auto" w:fill="auto"/>
            <w:noWrap/>
            <w:vAlign w:val="bottom"/>
            <w:hideMark/>
          </w:tcPr>
          <w:p w14:paraId="267954FB" w14:textId="77777777" w:rsidR="00F15998" w:rsidRPr="00F15998" w:rsidRDefault="00F15998" w:rsidP="00F15998">
            <w:pPr>
              <w:spacing w:after="0" w:line="240" w:lineRule="auto"/>
              <w:jc w:val="right"/>
              <w:rPr>
                <w:ins w:id="2210" w:author="Lane, Stefanie" w:date="2023-09-07T11:19:00Z"/>
                <w:rFonts w:ascii="Calibri" w:eastAsia="Times New Roman" w:hAnsi="Calibri" w:cs="Calibri"/>
                <w:color w:val="000000"/>
                <w:rPrChange w:id="2211" w:author="Lane, Stefanie" w:date="2023-09-07T11:19:00Z">
                  <w:rPr>
                    <w:ins w:id="2212" w:author="Lane, Stefanie" w:date="2023-09-07T11:19:00Z"/>
                  </w:rPr>
                </w:rPrChange>
              </w:rPr>
              <w:pPrChange w:id="2213" w:author="Lane, Stefanie" w:date="2023-09-07T11:19:00Z">
                <w:pPr>
                  <w:jc w:val="right"/>
                </w:pPr>
              </w:pPrChange>
            </w:pPr>
            <w:ins w:id="2214" w:author="Lane, Stefanie" w:date="2023-09-07T11:19:00Z">
              <w:r w:rsidRPr="00F15998">
                <w:rPr>
                  <w:rFonts w:ascii="Calibri" w:eastAsia="Times New Roman" w:hAnsi="Calibri" w:cs="Calibri"/>
                  <w:color w:val="000000"/>
                  <w:rPrChange w:id="2215" w:author="Lane, Stefanie" w:date="2023-09-07T11:19:00Z">
                    <w:rPr/>
                  </w:rPrChange>
                </w:rPr>
                <w:t>1999</w:t>
              </w:r>
            </w:ins>
          </w:p>
        </w:tc>
        <w:tc>
          <w:tcPr>
            <w:tcW w:w="960" w:type="dxa"/>
            <w:tcBorders>
              <w:top w:val="nil"/>
              <w:left w:val="nil"/>
              <w:bottom w:val="single" w:sz="4" w:space="0" w:color="auto"/>
              <w:right w:val="nil"/>
            </w:tcBorders>
            <w:shd w:val="clear" w:color="auto" w:fill="auto"/>
            <w:noWrap/>
            <w:vAlign w:val="bottom"/>
            <w:hideMark/>
          </w:tcPr>
          <w:p w14:paraId="17BDED2A" w14:textId="77777777" w:rsidR="00F15998" w:rsidRPr="00F15998" w:rsidRDefault="00F15998" w:rsidP="00F15998">
            <w:pPr>
              <w:spacing w:after="0" w:line="240" w:lineRule="auto"/>
              <w:jc w:val="center"/>
              <w:rPr>
                <w:ins w:id="2216" w:author="Lane, Stefanie" w:date="2023-09-07T11:19:00Z"/>
                <w:rFonts w:ascii="Calibri" w:eastAsia="Times New Roman" w:hAnsi="Calibri" w:cs="Calibri"/>
                <w:color w:val="000000"/>
                <w:rPrChange w:id="2217" w:author="Lane, Stefanie" w:date="2023-09-07T11:19:00Z">
                  <w:rPr>
                    <w:ins w:id="2218" w:author="Lane, Stefanie" w:date="2023-09-07T11:19:00Z"/>
                  </w:rPr>
                </w:rPrChange>
              </w:rPr>
              <w:pPrChange w:id="2219" w:author="Lane, Stefanie" w:date="2023-09-07T11:19:00Z">
                <w:pPr>
                  <w:jc w:val="center"/>
                </w:pPr>
              </w:pPrChange>
            </w:pPr>
            <w:ins w:id="2220" w:author="Lane, Stefanie" w:date="2023-09-07T11:19:00Z">
              <w:r w:rsidRPr="00F15998">
                <w:rPr>
                  <w:rFonts w:ascii="Calibri" w:eastAsia="Times New Roman" w:hAnsi="Calibri" w:cs="Calibri"/>
                  <w:color w:val="000000"/>
                  <w:rPrChange w:id="2221" w:author="Lane, Stefanie" w:date="2023-09-07T11:19:00Z">
                    <w:rPr/>
                  </w:rPrChange>
                </w:rPr>
                <w:t>18</w:t>
              </w:r>
            </w:ins>
          </w:p>
        </w:tc>
        <w:tc>
          <w:tcPr>
            <w:tcW w:w="960" w:type="dxa"/>
            <w:tcBorders>
              <w:top w:val="nil"/>
              <w:left w:val="nil"/>
              <w:bottom w:val="nil"/>
              <w:right w:val="nil"/>
            </w:tcBorders>
            <w:shd w:val="clear" w:color="auto" w:fill="auto"/>
            <w:noWrap/>
            <w:vAlign w:val="bottom"/>
            <w:hideMark/>
          </w:tcPr>
          <w:p w14:paraId="6C401EC6" w14:textId="77777777" w:rsidR="00F15998" w:rsidRPr="00F15998" w:rsidRDefault="00F15998" w:rsidP="00F15998">
            <w:pPr>
              <w:spacing w:after="0" w:line="240" w:lineRule="auto"/>
              <w:jc w:val="center"/>
              <w:rPr>
                <w:ins w:id="2222" w:author="Lane, Stefanie" w:date="2023-09-07T11:19:00Z"/>
                <w:rFonts w:ascii="Calibri" w:eastAsia="Times New Roman" w:hAnsi="Calibri" w:cs="Calibri"/>
                <w:color w:val="000000"/>
                <w:rPrChange w:id="2223" w:author="Lane, Stefanie" w:date="2023-09-07T11:19:00Z">
                  <w:rPr>
                    <w:ins w:id="2224" w:author="Lane, Stefanie" w:date="2023-09-07T11:19:00Z"/>
                  </w:rPr>
                </w:rPrChange>
              </w:rPr>
              <w:pPrChange w:id="2225" w:author="Lane, Stefanie" w:date="2023-09-07T11:19:00Z">
                <w:pPr>
                  <w:jc w:val="center"/>
                </w:pPr>
              </w:pPrChange>
            </w:pPr>
            <w:ins w:id="2226" w:author="Lane, Stefanie" w:date="2023-09-07T11:19:00Z">
              <w:r w:rsidRPr="00F15998">
                <w:rPr>
                  <w:rFonts w:ascii="Calibri" w:eastAsia="Times New Roman" w:hAnsi="Calibri" w:cs="Calibri"/>
                  <w:color w:val="000000"/>
                  <w:rPrChange w:id="2227" w:author="Lane, Stefanie" w:date="2023-09-07T11:19:00Z">
                    <w:rPr/>
                  </w:rPrChange>
                </w:rPr>
                <w:t>36</w:t>
              </w:r>
            </w:ins>
          </w:p>
        </w:tc>
        <w:tc>
          <w:tcPr>
            <w:tcW w:w="300" w:type="dxa"/>
            <w:tcBorders>
              <w:top w:val="nil"/>
              <w:left w:val="nil"/>
              <w:bottom w:val="nil"/>
              <w:right w:val="nil"/>
            </w:tcBorders>
            <w:shd w:val="clear" w:color="auto" w:fill="auto"/>
            <w:noWrap/>
            <w:vAlign w:val="bottom"/>
            <w:hideMark/>
          </w:tcPr>
          <w:p w14:paraId="72E98CCF" w14:textId="77777777" w:rsidR="00F15998" w:rsidRPr="00F15998" w:rsidRDefault="00F15998" w:rsidP="00F15998">
            <w:pPr>
              <w:spacing w:after="0" w:line="240" w:lineRule="auto"/>
              <w:jc w:val="center"/>
              <w:rPr>
                <w:ins w:id="2228" w:author="Lane, Stefanie" w:date="2023-09-07T11:19:00Z"/>
                <w:rFonts w:ascii="Calibri" w:eastAsia="Times New Roman" w:hAnsi="Calibri" w:cs="Calibri"/>
                <w:color w:val="000000"/>
                <w:rPrChange w:id="2229" w:author="Lane, Stefanie" w:date="2023-09-07T11:19:00Z">
                  <w:rPr>
                    <w:ins w:id="2230" w:author="Lane, Stefanie" w:date="2023-09-07T11:19:00Z"/>
                  </w:rPr>
                </w:rPrChange>
              </w:rPr>
              <w:pPrChange w:id="2231"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4CBDD36" w14:textId="77777777" w:rsidR="00F15998" w:rsidRPr="00F15998" w:rsidRDefault="00F15998" w:rsidP="00F15998">
            <w:pPr>
              <w:spacing w:after="0" w:line="240" w:lineRule="auto"/>
              <w:jc w:val="center"/>
              <w:rPr>
                <w:ins w:id="2232" w:author="Lane, Stefanie" w:date="2023-09-07T11:19:00Z"/>
                <w:rFonts w:ascii="Calibri" w:eastAsia="Times New Roman" w:hAnsi="Calibri" w:cs="Calibri"/>
                <w:color w:val="000000"/>
                <w:rPrChange w:id="2233" w:author="Lane, Stefanie" w:date="2023-09-07T11:19:00Z">
                  <w:rPr>
                    <w:ins w:id="2234" w:author="Lane, Stefanie" w:date="2023-09-07T11:19:00Z"/>
                  </w:rPr>
                </w:rPrChange>
              </w:rPr>
              <w:pPrChange w:id="2235" w:author="Lane, Stefanie" w:date="2023-09-07T11:19:00Z">
                <w:pPr>
                  <w:jc w:val="center"/>
                </w:pPr>
              </w:pPrChange>
            </w:pPr>
            <w:ins w:id="2236" w:author="Lane, Stefanie" w:date="2023-09-07T11:19:00Z">
              <w:r w:rsidRPr="00F15998">
                <w:rPr>
                  <w:rFonts w:ascii="Calibri" w:eastAsia="Times New Roman" w:hAnsi="Calibri" w:cs="Calibri"/>
                  <w:color w:val="000000"/>
                  <w:rPrChange w:id="2237" w:author="Lane, Stefanie" w:date="2023-09-07T11:19:00Z">
                    <w:rPr/>
                  </w:rPrChange>
                </w:rPr>
                <w:t>9.7</w:t>
              </w:r>
            </w:ins>
          </w:p>
        </w:tc>
        <w:tc>
          <w:tcPr>
            <w:tcW w:w="960" w:type="dxa"/>
            <w:tcBorders>
              <w:top w:val="nil"/>
              <w:left w:val="nil"/>
              <w:bottom w:val="single" w:sz="4" w:space="0" w:color="auto"/>
              <w:right w:val="nil"/>
            </w:tcBorders>
            <w:shd w:val="clear" w:color="auto" w:fill="auto"/>
            <w:noWrap/>
            <w:vAlign w:val="bottom"/>
            <w:hideMark/>
          </w:tcPr>
          <w:p w14:paraId="1BF20569" w14:textId="77777777" w:rsidR="00F15998" w:rsidRPr="00F15998" w:rsidRDefault="00F15998" w:rsidP="00F15998">
            <w:pPr>
              <w:spacing w:after="0" w:line="240" w:lineRule="auto"/>
              <w:jc w:val="center"/>
              <w:rPr>
                <w:ins w:id="2238" w:author="Lane, Stefanie" w:date="2023-09-07T11:19:00Z"/>
                <w:rFonts w:ascii="Calibri" w:eastAsia="Times New Roman" w:hAnsi="Calibri" w:cs="Calibri"/>
                <w:color w:val="000000"/>
                <w:rPrChange w:id="2239" w:author="Lane, Stefanie" w:date="2023-09-07T11:19:00Z">
                  <w:rPr>
                    <w:ins w:id="2240" w:author="Lane, Stefanie" w:date="2023-09-07T11:19:00Z"/>
                  </w:rPr>
                </w:rPrChange>
              </w:rPr>
              <w:pPrChange w:id="2241" w:author="Lane, Stefanie" w:date="2023-09-07T11:19:00Z">
                <w:pPr>
                  <w:jc w:val="center"/>
                </w:pPr>
              </w:pPrChange>
            </w:pPr>
            <w:ins w:id="2242" w:author="Lane, Stefanie" w:date="2023-09-07T11:19:00Z">
              <w:r w:rsidRPr="00F15998">
                <w:rPr>
                  <w:rFonts w:ascii="Calibri" w:eastAsia="Times New Roman" w:hAnsi="Calibri" w:cs="Calibri"/>
                  <w:color w:val="000000"/>
                  <w:rPrChange w:id="2243" w:author="Lane, Stefanie" w:date="2023-09-07T11:19:00Z">
                    <w:rPr/>
                  </w:rPrChange>
                </w:rPr>
                <w:t>3.9</w:t>
              </w:r>
            </w:ins>
          </w:p>
        </w:tc>
        <w:tc>
          <w:tcPr>
            <w:tcW w:w="960" w:type="dxa"/>
            <w:tcBorders>
              <w:top w:val="nil"/>
              <w:left w:val="nil"/>
              <w:bottom w:val="single" w:sz="4" w:space="0" w:color="auto"/>
              <w:right w:val="nil"/>
            </w:tcBorders>
            <w:shd w:val="clear" w:color="auto" w:fill="auto"/>
            <w:noWrap/>
            <w:vAlign w:val="bottom"/>
            <w:hideMark/>
          </w:tcPr>
          <w:p w14:paraId="2EC647BD" w14:textId="77777777" w:rsidR="00F15998" w:rsidRPr="00F15998" w:rsidRDefault="00F15998" w:rsidP="00F15998">
            <w:pPr>
              <w:spacing w:after="0" w:line="240" w:lineRule="auto"/>
              <w:jc w:val="center"/>
              <w:rPr>
                <w:ins w:id="2244" w:author="Lane, Stefanie" w:date="2023-09-07T11:19:00Z"/>
                <w:rFonts w:ascii="Calibri" w:eastAsia="Times New Roman" w:hAnsi="Calibri" w:cs="Calibri"/>
                <w:color w:val="000000"/>
                <w:rPrChange w:id="2245" w:author="Lane, Stefanie" w:date="2023-09-07T11:19:00Z">
                  <w:rPr>
                    <w:ins w:id="2246" w:author="Lane, Stefanie" w:date="2023-09-07T11:19:00Z"/>
                  </w:rPr>
                </w:rPrChange>
              </w:rPr>
              <w:pPrChange w:id="2247" w:author="Lane, Stefanie" w:date="2023-09-07T11:19:00Z">
                <w:pPr>
                  <w:jc w:val="center"/>
                </w:pPr>
              </w:pPrChange>
            </w:pPr>
            <w:ins w:id="2248" w:author="Lane, Stefanie" w:date="2023-09-07T11:19:00Z">
              <w:r w:rsidRPr="00F15998">
                <w:rPr>
                  <w:rFonts w:ascii="Calibri" w:eastAsia="Times New Roman" w:hAnsi="Calibri" w:cs="Calibri"/>
                  <w:color w:val="000000"/>
                  <w:rPrChange w:id="2249" w:author="Lane, Stefanie" w:date="2023-09-07T11:19:00Z">
                    <w:rPr/>
                  </w:rPrChange>
                </w:rPr>
                <w:t>3.8</w:t>
              </w:r>
            </w:ins>
          </w:p>
        </w:tc>
      </w:tr>
      <w:tr w:rsidR="00F15998" w:rsidRPr="00F15998" w14:paraId="5F914354" w14:textId="77777777" w:rsidTr="00F15998">
        <w:trPr>
          <w:divId w:val="1170485943"/>
          <w:trHeight w:val="290"/>
          <w:jc w:val="center"/>
          <w:ins w:id="2250"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2AF4F854" w14:textId="77777777" w:rsidR="00F15998" w:rsidRPr="00F15998" w:rsidRDefault="00F15998" w:rsidP="00F15998">
            <w:pPr>
              <w:spacing w:after="0" w:line="240" w:lineRule="auto"/>
              <w:jc w:val="right"/>
              <w:rPr>
                <w:ins w:id="2251" w:author="Lane, Stefanie" w:date="2023-09-07T11:19:00Z"/>
                <w:rFonts w:ascii="Calibri" w:eastAsia="Times New Roman" w:hAnsi="Calibri" w:cs="Calibri"/>
                <w:color w:val="000000"/>
                <w:rPrChange w:id="2252" w:author="Lane, Stefanie" w:date="2023-09-07T11:19:00Z">
                  <w:rPr>
                    <w:ins w:id="2253" w:author="Lane, Stefanie" w:date="2023-09-07T11:19:00Z"/>
                  </w:rPr>
                </w:rPrChange>
              </w:rPr>
              <w:pPrChange w:id="2254" w:author="Lane, Stefanie" w:date="2023-09-07T11:19:00Z">
                <w:pPr>
                  <w:jc w:val="right"/>
                </w:pPr>
              </w:pPrChange>
            </w:pPr>
            <w:ins w:id="2255" w:author="Lane, Stefanie" w:date="2023-09-07T11:19:00Z">
              <w:r w:rsidRPr="00F15998">
                <w:rPr>
                  <w:rFonts w:ascii="Calibri" w:eastAsia="Times New Roman" w:hAnsi="Calibri" w:cs="Calibri"/>
                  <w:color w:val="000000"/>
                  <w:rPrChange w:id="2256" w:author="Lane, Stefanie" w:date="2023-09-07T11:19:00Z">
                    <w:rPr/>
                  </w:rPrChange>
                </w:rPr>
                <w:t>2019</w:t>
              </w:r>
            </w:ins>
          </w:p>
        </w:tc>
        <w:tc>
          <w:tcPr>
            <w:tcW w:w="960" w:type="dxa"/>
            <w:tcBorders>
              <w:top w:val="nil"/>
              <w:left w:val="nil"/>
              <w:bottom w:val="single" w:sz="4" w:space="0" w:color="auto"/>
              <w:right w:val="nil"/>
            </w:tcBorders>
            <w:shd w:val="clear" w:color="auto" w:fill="auto"/>
            <w:noWrap/>
            <w:vAlign w:val="bottom"/>
            <w:hideMark/>
          </w:tcPr>
          <w:p w14:paraId="12E779F9" w14:textId="77777777" w:rsidR="00F15998" w:rsidRPr="00F15998" w:rsidRDefault="00F15998" w:rsidP="00F15998">
            <w:pPr>
              <w:spacing w:after="0" w:line="240" w:lineRule="auto"/>
              <w:jc w:val="center"/>
              <w:rPr>
                <w:ins w:id="2257" w:author="Lane, Stefanie" w:date="2023-09-07T11:19:00Z"/>
                <w:rFonts w:ascii="Calibri" w:eastAsia="Times New Roman" w:hAnsi="Calibri" w:cs="Calibri"/>
                <w:color w:val="000000"/>
                <w:rPrChange w:id="2258" w:author="Lane, Stefanie" w:date="2023-09-07T11:19:00Z">
                  <w:rPr>
                    <w:ins w:id="2259" w:author="Lane, Stefanie" w:date="2023-09-07T11:19:00Z"/>
                  </w:rPr>
                </w:rPrChange>
              </w:rPr>
              <w:pPrChange w:id="2260" w:author="Lane, Stefanie" w:date="2023-09-07T11:19:00Z">
                <w:pPr>
                  <w:jc w:val="center"/>
                </w:pPr>
              </w:pPrChange>
            </w:pPr>
            <w:ins w:id="2261" w:author="Lane, Stefanie" w:date="2023-09-07T11:19:00Z">
              <w:r w:rsidRPr="00F15998">
                <w:rPr>
                  <w:rFonts w:ascii="Calibri" w:eastAsia="Times New Roman" w:hAnsi="Calibri" w:cs="Calibri"/>
                  <w:color w:val="000000"/>
                  <w:rPrChange w:id="2262"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553EF58F" w14:textId="77777777" w:rsidR="00F15998" w:rsidRPr="00F15998" w:rsidRDefault="00F15998" w:rsidP="00F15998">
            <w:pPr>
              <w:spacing w:after="0" w:line="240" w:lineRule="auto"/>
              <w:jc w:val="center"/>
              <w:rPr>
                <w:ins w:id="2263" w:author="Lane, Stefanie" w:date="2023-09-07T11:19:00Z"/>
                <w:rFonts w:ascii="Calibri" w:eastAsia="Times New Roman" w:hAnsi="Calibri" w:cs="Calibri"/>
                <w:color w:val="000000"/>
                <w:rPrChange w:id="2264" w:author="Lane, Stefanie" w:date="2023-09-07T11:19:00Z">
                  <w:rPr>
                    <w:ins w:id="2265" w:author="Lane, Stefanie" w:date="2023-09-07T11:19:00Z"/>
                  </w:rPr>
                </w:rPrChange>
              </w:rPr>
              <w:pPrChange w:id="2266" w:author="Lane, Stefanie" w:date="2023-09-07T11:19:00Z">
                <w:pPr>
                  <w:jc w:val="center"/>
                </w:pPr>
              </w:pPrChange>
            </w:pPr>
            <w:ins w:id="2267" w:author="Lane, Stefanie" w:date="2023-09-07T11:19:00Z">
              <w:r w:rsidRPr="00F15998">
                <w:rPr>
                  <w:rFonts w:ascii="Calibri" w:eastAsia="Times New Roman" w:hAnsi="Calibri" w:cs="Calibri"/>
                  <w:color w:val="000000"/>
                  <w:rPrChange w:id="2268" w:author="Lane, Stefanie" w:date="2023-09-07T11:19:00Z">
                    <w:rPr/>
                  </w:rPrChange>
                </w:rPr>
                <w:t>27</w:t>
              </w:r>
            </w:ins>
          </w:p>
        </w:tc>
        <w:tc>
          <w:tcPr>
            <w:tcW w:w="300" w:type="dxa"/>
            <w:tcBorders>
              <w:top w:val="nil"/>
              <w:left w:val="nil"/>
              <w:bottom w:val="nil"/>
              <w:right w:val="nil"/>
            </w:tcBorders>
            <w:shd w:val="clear" w:color="auto" w:fill="auto"/>
            <w:noWrap/>
            <w:vAlign w:val="bottom"/>
            <w:hideMark/>
          </w:tcPr>
          <w:p w14:paraId="6B5F6050" w14:textId="77777777" w:rsidR="00F15998" w:rsidRPr="00F15998" w:rsidRDefault="00F15998" w:rsidP="00F15998">
            <w:pPr>
              <w:spacing w:after="0" w:line="240" w:lineRule="auto"/>
              <w:jc w:val="center"/>
              <w:rPr>
                <w:ins w:id="2269" w:author="Lane, Stefanie" w:date="2023-09-07T11:19:00Z"/>
                <w:rFonts w:ascii="Calibri" w:eastAsia="Times New Roman" w:hAnsi="Calibri" w:cs="Calibri"/>
                <w:color w:val="000000"/>
                <w:rPrChange w:id="2270" w:author="Lane, Stefanie" w:date="2023-09-07T11:19:00Z">
                  <w:rPr>
                    <w:ins w:id="2271" w:author="Lane, Stefanie" w:date="2023-09-07T11:19:00Z"/>
                  </w:rPr>
                </w:rPrChange>
              </w:rPr>
              <w:pPrChange w:id="2272"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44FED672" w14:textId="77777777" w:rsidR="00F15998" w:rsidRPr="00F15998" w:rsidRDefault="00F15998" w:rsidP="00F15998">
            <w:pPr>
              <w:spacing w:after="0" w:line="240" w:lineRule="auto"/>
              <w:jc w:val="center"/>
              <w:rPr>
                <w:ins w:id="2273" w:author="Lane, Stefanie" w:date="2023-09-07T11:19:00Z"/>
                <w:rFonts w:ascii="Calibri" w:eastAsia="Times New Roman" w:hAnsi="Calibri" w:cs="Calibri"/>
                <w:color w:val="000000"/>
                <w:rPrChange w:id="2274" w:author="Lane, Stefanie" w:date="2023-09-07T11:19:00Z">
                  <w:rPr>
                    <w:ins w:id="2275" w:author="Lane, Stefanie" w:date="2023-09-07T11:19:00Z"/>
                  </w:rPr>
                </w:rPrChange>
              </w:rPr>
              <w:pPrChange w:id="2276" w:author="Lane, Stefanie" w:date="2023-09-07T11:19:00Z">
                <w:pPr>
                  <w:jc w:val="center"/>
                </w:pPr>
              </w:pPrChange>
            </w:pPr>
            <w:ins w:id="2277" w:author="Lane, Stefanie" w:date="2023-09-07T11:19:00Z">
              <w:r w:rsidRPr="00F15998">
                <w:rPr>
                  <w:rFonts w:ascii="Calibri" w:eastAsia="Times New Roman" w:hAnsi="Calibri" w:cs="Calibri"/>
                  <w:color w:val="000000"/>
                  <w:rPrChange w:id="2278" w:author="Lane, Stefanie" w:date="2023-09-07T11:19:00Z">
                    <w:rPr/>
                  </w:rPrChange>
                </w:rPr>
                <w:t>5.8</w:t>
              </w:r>
            </w:ins>
          </w:p>
        </w:tc>
        <w:tc>
          <w:tcPr>
            <w:tcW w:w="960" w:type="dxa"/>
            <w:tcBorders>
              <w:top w:val="nil"/>
              <w:left w:val="nil"/>
              <w:bottom w:val="single" w:sz="4" w:space="0" w:color="auto"/>
              <w:right w:val="nil"/>
            </w:tcBorders>
            <w:shd w:val="clear" w:color="auto" w:fill="auto"/>
            <w:noWrap/>
            <w:vAlign w:val="bottom"/>
            <w:hideMark/>
          </w:tcPr>
          <w:p w14:paraId="7F75B724" w14:textId="77777777" w:rsidR="00F15998" w:rsidRPr="00F15998" w:rsidRDefault="00F15998" w:rsidP="00F15998">
            <w:pPr>
              <w:spacing w:after="0" w:line="240" w:lineRule="auto"/>
              <w:jc w:val="center"/>
              <w:rPr>
                <w:ins w:id="2279" w:author="Lane, Stefanie" w:date="2023-09-07T11:19:00Z"/>
                <w:rFonts w:ascii="Calibri" w:eastAsia="Times New Roman" w:hAnsi="Calibri" w:cs="Calibri"/>
                <w:color w:val="000000"/>
                <w:rPrChange w:id="2280" w:author="Lane, Stefanie" w:date="2023-09-07T11:19:00Z">
                  <w:rPr>
                    <w:ins w:id="2281" w:author="Lane, Stefanie" w:date="2023-09-07T11:19:00Z"/>
                  </w:rPr>
                </w:rPrChange>
              </w:rPr>
              <w:pPrChange w:id="2282" w:author="Lane, Stefanie" w:date="2023-09-07T11:19:00Z">
                <w:pPr>
                  <w:jc w:val="center"/>
                </w:pPr>
              </w:pPrChange>
            </w:pPr>
            <w:ins w:id="2283" w:author="Lane, Stefanie" w:date="2023-09-07T11:19:00Z">
              <w:r w:rsidRPr="00F15998">
                <w:rPr>
                  <w:rFonts w:ascii="Calibri" w:eastAsia="Times New Roman" w:hAnsi="Calibri" w:cs="Calibri"/>
                  <w:color w:val="000000"/>
                  <w:rPrChange w:id="2284" w:author="Lane, Stefanie" w:date="2023-09-07T11:19:00Z">
                    <w:rPr/>
                  </w:rPrChange>
                </w:rPr>
                <w:t>2.8</w:t>
              </w:r>
            </w:ins>
          </w:p>
        </w:tc>
        <w:tc>
          <w:tcPr>
            <w:tcW w:w="960" w:type="dxa"/>
            <w:tcBorders>
              <w:top w:val="nil"/>
              <w:left w:val="nil"/>
              <w:bottom w:val="single" w:sz="4" w:space="0" w:color="auto"/>
              <w:right w:val="nil"/>
            </w:tcBorders>
            <w:shd w:val="clear" w:color="auto" w:fill="auto"/>
            <w:noWrap/>
            <w:vAlign w:val="bottom"/>
            <w:hideMark/>
          </w:tcPr>
          <w:p w14:paraId="61FFD736" w14:textId="77777777" w:rsidR="00F15998" w:rsidRPr="00F15998" w:rsidRDefault="00F15998" w:rsidP="00F15998">
            <w:pPr>
              <w:spacing w:after="0" w:line="240" w:lineRule="auto"/>
              <w:jc w:val="center"/>
              <w:rPr>
                <w:ins w:id="2285" w:author="Lane, Stefanie" w:date="2023-09-07T11:19:00Z"/>
                <w:rFonts w:ascii="Calibri" w:eastAsia="Times New Roman" w:hAnsi="Calibri" w:cs="Calibri"/>
                <w:color w:val="000000"/>
                <w:rPrChange w:id="2286" w:author="Lane, Stefanie" w:date="2023-09-07T11:19:00Z">
                  <w:rPr>
                    <w:ins w:id="2287" w:author="Lane, Stefanie" w:date="2023-09-07T11:19:00Z"/>
                  </w:rPr>
                </w:rPrChange>
              </w:rPr>
              <w:pPrChange w:id="2288" w:author="Lane, Stefanie" w:date="2023-09-07T11:19:00Z">
                <w:pPr>
                  <w:jc w:val="center"/>
                </w:pPr>
              </w:pPrChange>
            </w:pPr>
            <w:ins w:id="2289" w:author="Lane, Stefanie" w:date="2023-09-07T11:19:00Z">
              <w:r w:rsidRPr="00F15998">
                <w:rPr>
                  <w:rFonts w:ascii="Calibri" w:eastAsia="Times New Roman" w:hAnsi="Calibri" w:cs="Calibri"/>
                  <w:color w:val="000000"/>
                  <w:rPrChange w:id="2290" w:author="Lane, Stefanie" w:date="2023-09-07T11:19:00Z">
                    <w:rPr/>
                  </w:rPrChange>
                </w:rPr>
                <w:t>4.6</w:t>
              </w:r>
            </w:ins>
          </w:p>
        </w:tc>
      </w:tr>
      <w:tr w:rsidR="00F15998" w:rsidRPr="00F15998" w14:paraId="325C8B31" w14:textId="77777777" w:rsidTr="00F15998">
        <w:trPr>
          <w:divId w:val="1170485943"/>
          <w:trHeight w:val="200"/>
          <w:jc w:val="center"/>
          <w:ins w:id="2291" w:author="Lane, Stefanie" w:date="2023-09-07T11:19:00Z"/>
        </w:trPr>
        <w:tc>
          <w:tcPr>
            <w:tcW w:w="1180" w:type="dxa"/>
            <w:tcBorders>
              <w:top w:val="nil"/>
              <w:left w:val="nil"/>
              <w:bottom w:val="nil"/>
              <w:right w:val="nil"/>
            </w:tcBorders>
            <w:shd w:val="clear" w:color="auto" w:fill="auto"/>
            <w:noWrap/>
            <w:vAlign w:val="bottom"/>
            <w:hideMark/>
          </w:tcPr>
          <w:p w14:paraId="4EC68060" w14:textId="77777777" w:rsidR="00F15998" w:rsidRPr="00F15998" w:rsidRDefault="00F15998" w:rsidP="00F15998">
            <w:pPr>
              <w:spacing w:after="0" w:line="240" w:lineRule="auto"/>
              <w:jc w:val="center"/>
              <w:rPr>
                <w:ins w:id="2292" w:author="Lane, Stefanie" w:date="2023-09-07T11:19:00Z"/>
                <w:rFonts w:ascii="Calibri" w:eastAsia="Times New Roman" w:hAnsi="Calibri" w:cs="Calibri"/>
                <w:color w:val="000000"/>
                <w:rPrChange w:id="2293" w:author="Lane, Stefanie" w:date="2023-09-07T11:19:00Z">
                  <w:rPr>
                    <w:ins w:id="2294" w:author="Lane, Stefanie" w:date="2023-09-07T11:19:00Z"/>
                  </w:rPr>
                </w:rPrChange>
              </w:rPr>
              <w:pPrChange w:id="2295"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3037C841" w14:textId="77777777" w:rsidR="00F15998" w:rsidRPr="00F15998" w:rsidRDefault="00F15998" w:rsidP="00F15998">
            <w:pPr>
              <w:spacing w:after="0" w:line="240" w:lineRule="auto"/>
              <w:rPr>
                <w:ins w:id="2296" w:author="Lane, Stefanie" w:date="2023-09-07T11:19:00Z"/>
                <w:rFonts w:ascii="Times New Roman" w:eastAsia="Times New Roman" w:hAnsi="Times New Roman" w:cs="Times New Roman"/>
                <w:rPrChange w:id="2297" w:author="Lane, Stefanie" w:date="2023-09-07T11:19:00Z">
                  <w:rPr>
                    <w:ins w:id="2298" w:author="Lane, Stefanie" w:date="2023-09-07T11:19:00Z"/>
                  </w:rPr>
                </w:rPrChange>
              </w:rPr>
              <w:pPrChange w:id="2299" w:author="Lane, Stefanie" w:date="2023-09-07T11:19:00Z">
                <w:pPr/>
              </w:pPrChange>
            </w:pPr>
          </w:p>
        </w:tc>
        <w:tc>
          <w:tcPr>
            <w:tcW w:w="960" w:type="dxa"/>
            <w:tcBorders>
              <w:top w:val="nil"/>
              <w:left w:val="nil"/>
              <w:bottom w:val="nil"/>
              <w:right w:val="nil"/>
            </w:tcBorders>
            <w:shd w:val="clear" w:color="auto" w:fill="auto"/>
            <w:noWrap/>
            <w:vAlign w:val="bottom"/>
            <w:hideMark/>
          </w:tcPr>
          <w:p w14:paraId="670A363C" w14:textId="77777777" w:rsidR="00F15998" w:rsidRPr="00F15998" w:rsidRDefault="00F15998" w:rsidP="00F15998">
            <w:pPr>
              <w:spacing w:after="0" w:line="240" w:lineRule="auto"/>
              <w:jc w:val="center"/>
              <w:rPr>
                <w:ins w:id="2300" w:author="Lane, Stefanie" w:date="2023-09-07T11:19:00Z"/>
                <w:rFonts w:ascii="Times New Roman" w:eastAsia="Times New Roman" w:hAnsi="Times New Roman" w:cs="Times New Roman"/>
                <w:rPrChange w:id="2301" w:author="Lane, Stefanie" w:date="2023-09-07T11:19:00Z">
                  <w:rPr>
                    <w:ins w:id="2302" w:author="Lane, Stefanie" w:date="2023-09-07T11:19:00Z"/>
                  </w:rPr>
                </w:rPrChange>
              </w:rPr>
              <w:pPrChange w:id="2303"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0DCF86B9" w14:textId="77777777" w:rsidR="00F15998" w:rsidRPr="00F15998" w:rsidRDefault="00F15998" w:rsidP="00F15998">
            <w:pPr>
              <w:spacing w:after="0" w:line="240" w:lineRule="auto"/>
              <w:jc w:val="center"/>
              <w:rPr>
                <w:ins w:id="2304" w:author="Lane, Stefanie" w:date="2023-09-07T11:19:00Z"/>
                <w:rFonts w:ascii="Times New Roman" w:eastAsia="Times New Roman" w:hAnsi="Times New Roman" w:cs="Times New Roman"/>
                <w:rPrChange w:id="2305" w:author="Lane, Stefanie" w:date="2023-09-07T11:19:00Z">
                  <w:rPr>
                    <w:ins w:id="2306" w:author="Lane, Stefanie" w:date="2023-09-07T11:19:00Z"/>
                  </w:rPr>
                </w:rPrChange>
              </w:rPr>
              <w:pPrChange w:id="2307"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6D702266" w14:textId="77777777" w:rsidR="00F15998" w:rsidRPr="00F15998" w:rsidRDefault="00F15998" w:rsidP="00F15998">
            <w:pPr>
              <w:spacing w:after="0" w:line="240" w:lineRule="auto"/>
              <w:jc w:val="center"/>
              <w:rPr>
                <w:ins w:id="2308" w:author="Lane, Stefanie" w:date="2023-09-07T11:19:00Z"/>
                <w:rFonts w:ascii="Times New Roman" w:eastAsia="Times New Roman" w:hAnsi="Times New Roman" w:cs="Times New Roman"/>
                <w:rPrChange w:id="2309" w:author="Lane, Stefanie" w:date="2023-09-07T11:19:00Z">
                  <w:rPr>
                    <w:ins w:id="2310" w:author="Lane, Stefanie" w:date="2023-09-07T11:19:00Z"/>
                  </w:rPr>
                </w:rPrChange>
              </w:rPr>
              <w:pPrChange w:id="2311"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01E48FEE" w14:textId="77777777" w:rsidR="00F15998" w:rsidRPr="00F15998" w:rsidRDefault="00F15998" w:rsidP="00F15998">
            <w:pPr>
              <w:spacing w:after="0" w:line="240" w:lineRule="auto"/>
              <w:jc w:val="center"/>
              <w:rPr>
                <w:ins w:id="2312" w:author="Lane, Stefanie" w:date="2023-09-07T11:19:00Z"/>
                <w:rFonts w:ascii="Times New Roman" w:eastAsia="Times New Roman" w:hAnsi="Times New Roman" w:cs="Times New Roman"/>
                <w:rPrChange w:id="2313" w:author="Lane, Stefanie" w:date="2023-09-07T11:19:00Z">
                  <w:rPr>
                    <w:ins w:id="2314" w:author="Lane, Stefanie" w:date="2023-09-07T11:19:00Z"/>
                  </w:rPr>
                </w:rPrChange>
              </w:rPr>
              <w:pPrChange w:id="2315"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38724E17" w14:textId="77777777" w:rsidR="00F15998" w:rsidRPr="00F15998" w:rsidRDefault="00F15998" w:rsidP="00F15998">
            <w:pPr>
              <w:spacing w:after="0" w:line="240" w:lineRule="auto"/>
              <w:jc w:val="center"/>
              <w:rPr>
                <w:ins w:id="2316" w:author="Lane, Stefanie" w:date="2023-09-07T11:19:00Z"/>
                <w:rFonts w:ascii="Times New Roman" w:eastAsia="Times New Roman" w:hAnsi="Times New Roman" w:cs="Times New Roman"/>
                <w:rPrChange w:id="2317" w:author="Lane, Stefanie" w:date="2023-09-07T11:19:00Z">
                  <w:rPr>
                    <w:ins w:id="2318" w:author="Lane, Stefanie" w:date="2023-09-07T11:19:00Z"/>
                  </w:rPr>
                </w:rPrChange>
              </w:rPr>
              <w:pPrChange w:id="2319" w:author="Lane, Stefanie" w:date="2023-09-07T11:19:00Z">
                <w:pPr>
                  <w:jc w:val="center"/>
                </w:pPr>
              </w:pPrChange>
            </w:pPr>
          </w:p>
        </w:tc>
      </w:tr>
      <w:tr w:rsidR="00F15998" w:rsidRPr="00F15998" w14:paraId="4BC4B791" w14:textId="77777777" w:rsidTr="00F15998">
        <w:trPr>
          <w:divId w:val="1170485943"/>
          <w:trHeight w:val="290"/>
          <w:jc w:val="center"/>
          <w:ins w:id="2320" w:author="Lane, Stefanie" w:date="2023-09-07T11:19:00Z"/>
        </w:trPr>
        <w:tc>
          <w:tcPr>
            <w:tcW w:w="1180" w:type="dxa"/>
            <w:tcBorders>
              <w:top w:val="nil"/>
              <w:left w:val="nil"/>
              <w:bottom w:val="nil"/>
              <w:right w:val="nil"/>
            </w:tcBorders>
            <w:shd w:val="clear" w:color="auto" w:fill="auto"/>
            <w:noWrap/>
            <w:vAlign w:val="bottom"/>
            <w:hideMark/>
          </w:tcPr>
          <w:p w14:paraId="41F3A878" w14:textId="77777777" w:rsidR="00F15998" w:rsidRPr="00F15998" w:rsidRDefault="00F15998" w:rsidP="00F15998">
            <w:pPr>
              <w:spacing w:after="0" w:line="240" w:lineRule="auto"/>
              <w:rPr>
                <w:ins w:id="2321" w:author="Lane, Stefanie" w:date="2023-09-07T11:19:00Z"/>
                <w:rFonts w:ascii="Calibri" w:eastAsia="Times New Roman" w:hAnsi="Calibri" w:cs="Calibri"/>
                <w:b/>
                <w:bCs/>
                <w:color w:val="000000"/>
                <w:rPrChange w:id="2322" w:author="Lane, Stefanie" w:date="2023-09-07T11:19:00Z">
                  <w:rPr>
                    <w:ins w:id="2323" w:author="Lane, Stefanie" w:date="2023-09-07T11:19:00Z"/>
                  </w:rPr>
                </w:rPrChange>
              </w:rPr>
              <w:pPrChange w:id="2324" w:author="Lane, Stefanie" w:date="2023-09-07T11:19:00Z">
                <w:pPr/>
              </w:pPrChange>
            </w:pPr>
            <w:ins w:id="2325" w:author="Lane, Stefanie" w:date="2023-09-07T11:19:00Z">
              <w:r w:rsidRPr="00F15998">
                <w:rPr>
                  <w:rFonts w:ascii="Calibri" w:eastAsia="Times New Roman" w:hAnsi="Calibri" w:cs="Calibri"/>
                  <w:b/>
                  <w:bCs/>
                  <w:color w:val="000000"/>
                  <w:rPrChange w:id="2326" w:author="Lane, Stefanie" w:date="2023-09-07T11:19:00Z">
                    <w:rPr/>
                  </w:rPrChange>
                </w:rPr>
                <w:t>Bogbean</w:t>
              </w:r>
            </w:ins>
          </w:p>
        </w:tc>
        <w:tc>
          <w:tcPr>
            <w:tcW w:w="960" w:type="dxa"/>
            <w:tcBorders>
              <w:top w:val="nil"/>
              <w:left w:val="nil"/>
              <w:bottom w:val="nil"/>
              <w:right w:val="nil"/>
            </w:tcBorders>
            <w:shd w:val="clear" w:color="auto" w:fill="auto"/>
            <w:noWrap/>
            <w:vAlign w:val="bottom"/>
            <w:hideMark/>
          </w:tcPr>
          <w:p w14:paraId="3B92E0E1" w14:textId="77777777" w:rsidR="00F15998" w:rsidRPr="00F15998" w:rsidRDefault="00F15998" w:rsidP="00F15998">
            <w:pPr>
              <w:spacing w:after="0" w:line="240" w:lineRule="auto"/>
              <w:rPr>
                <w:ins w:id="2327" w:author="Lane, Stefanie" w:date="2023-09-07T11:19:00Z"/>
                <w:rFonts w:ascii="Calibri" w:eastAsia="Times New Roman" w:hAnsi="Calibri" w:cs="Calibri"/>
                <w:b/>
                <w:bCs/>
                <w:color w:val="000000"/>
                <w:rPrChange w:id="2328" w:author="Lane, Stefanie" w:date="2023-09-07T11:19:00Z">
                  <w:rPr>
                    <w:ins w:id="2329" w:author="Lane, Stefanie" w:date="2023-09-07T11:19:00Z"/>
                  </w:rPr>
                </w:rPrChange>
              </w:rPr>
              <w:pPrChange w:id="2330" w:author="Lane, Stefanie" w:date="2023-09-07T11:19:00Z">
                <w:pPr/>
              </w:pPrChange>
            </w:pPr>
          </w:p>
        </w:tc>
        <w:tc>
          <w:tcPr>
            <w:tcW w:w="960" w:type="dxa"/>
            <w:tcBorders>
              <w:top w:val="nil"/>
              <w:left w:val="nil"/>
              <w:bottom w:val="nil"/>
              <w:right w:val="nil"/>
            </w:tcBorders>
            <w:shd w:val="clear" w:color="auto" w:fill="auto"/>
            <w:noWrap/>
            <w:vAlign w:val="bottom"/>
            <w:hideMark/>
          </w:tcPr>
          <w:p w14:paraId="0CC9F70D" w14:textId="77777777" w:rsidR="00F15998" w:rsidRPr="00F15998" w:rsidRDefault="00F15998" w:rsidP="00F15998">
            <w:pPr>
              <w:spacing w:after="0" w:line="240" w:lineRule="auto"/>
              <w:jc w:val="center"/>
              <w:rPr>
                <w:ins w:id="2331" w:author="Lane, Stefanie" w:date="2023-09-07T11:19:00Z"/>
                <w:rFonts w:ascii="Times New Roman" w:eastAsia="Times New Roman" w:hAnsi="Times New Roman" w:cs="Times New Roman"/>
                <w:rPrChange w:id="2332" w:author="Lane, Stefanie" w:date="2023-09-07T11:19:00Z">
                  <w:rPr>
                    <w:ins w:id="2333" w:author="Lane, Stefanie" w:date="2023-09-07T11:19:00Z"/>
                  </w:rPr>
                </w:rPrChange>
              </w:rPr>
              <w:pPrChange w:id="2334"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3B1762FF" w14:textId="77777777" w:rsidR="00F15998" w:rsidRPr="00F15998" w:rsidRDefault="00F15998" w:rsidP="00F15998">
            <w:pPr>
              <w:spacing w:after="0" w:line="240" w:lineRule="auto"/>
              <w:jc w:val="center"/>
              <w:rPr>
                <w:ins w:id="2335" w:author="Lane, Stefanie" w:date="2023-09-07T11:19:00Z"/>
                <w:rFonts w:ascii="Times New Roman" w:eastAsia="Times New Roman" w:hAnsi="Times New Roman" w:cs="Times New Roman"/>
                <w:rPrChange w:id="2336" w:author="Lane, Stefanie" w:date="2023-09-07T11:19:00Z">
                  <w:rPr>
                    <w:ins w:id="2337" w:author="Lane, Stefanie" w:date="2023-09-07T11:19:00Z"/>
                  </w:rPr>
                </w:rPrChange>
              </w:rPr>
              <w:pPrChange w:id="2338"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0B3DB019" w14:textId="77777777" w:rsidR="00F15998" w:rsidRPr="00F15998" w:rsidRDefault="00F15998" w:rsidP="00F15998">
            <w:pPr>
              <w:spacing w:after="0" w:line="240" w:lineRule="auto"/>
              <w:jc w:val="center"/>
              <w:rPr>
                <w:ins w:id="2339" w:author="Lane, Stefanie" w:date="2023-09-07T11:19:00Z"/>
                <w:rFonts w:ascii="Times New Roman" w:eastAsia="Times New Roman" w:hAnsi="Times New Roman" w:cs="Times New Roman"/>
                <w:rPrChange w:id="2340" w:author="Lane, Stefanie" w:date="2023-09-07T11:19:00Z">
                  <w:rPr>
                    <w:ins w:id="2341" w:author="Lane, Stefanie" w:date="2023-09-07T11:19:00Z"/>
                  </w:rPr>
                </w:rPrChange>
              </w:rPr>
              <w:pPrChange w:id="2342"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5899724B" w14:textId="77777777" w:rsidR="00F15998" w:rsidRPr="00F15998" w:rsidRDefault="00F15998" w:rsidP="00F15998">
            <w:pPr>
              <w:spacing w:after="0" w:line="240" w:lineRule="auto"/>
              <w:jc w:val="center"/>
              <w:rPr>
                <w:ins w:id="2343" w:author="Lane, Stefanie" w:date="2023-09-07T11:19:00Z"/>
                <w:rFonts w:ascii="Times New Roman" w:eastAsia="Times New Roman" w:hAnsi="Times New Roman" w:cs="Times New Roman"/>
                <w:rPrChange w:id="2344" w:author="Lane, Stefanie" w:date="2023-09-07T11:19:00Z">
                  <w:rPr>
                    <w:ins w:id="2345" w:author="Lane, Stefanie" w:date="2023-09-07T11:19:00Z"/>
                  </w:rPr>
                </w:rPrChange>
              </w:rPr>
              <w:pPrChange w:id="2346"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11C27E77" w14:textId="77777777" w:rsidR="00F15998" w:rsidRPr="00F15998" w:rsidRDefault="00F15998" w:rsidP="00F15998">
            <w:pPr>
              <w:spacing w:after="0" w:line="240" w:lineRule="auto"/>
              <w:jc w:val="center"/>
              <w:rPr>
                <w:ins w:id="2347" w:author="Lane, Stefanie" w:date="2023-09-07T11:19:00Z"/>
                <w:rFonts w:ascii="Times New Roman" w:eastAsia="Times New Roman" w:hAnsi="Times New Roman" w:cs="Times New Roman"/>
                <w:rPrChange w:id="2348" w:author="Lane, Stefanie" w:date="2023-09-07T11:19:00Z">
                  <w:rPr>
                    <w:ins w:id="2349" w:author="Lane, Stefanie" w:date="2023-09-07T11:19:00Z"/>
                  </w:rPr>
                </w:rPrChange>
              </w:rPr>
              <w:pPrChange w:id="2350" w:author="Lane, Stefanie" w:date="2023-09-07T11:19:00Z">
                <w:pPr>
                  <w:jc w:val="center"/>
                </w:pPr>
              </w:pPrChange>
            </w:pPr>
          </w:p>
        </w:tc>
      </w:tr>
      <w:tr w:rsidR="00F15998" w:rsidRPr="00F15998" w14:paraId="2BF92EA0" w14:textId="77777777" w:rsidTr="00F15998">
        <w:trPr>
          <w:divId w:val="1170485943"/>
          <w:trHeight w:val="290"/>
          <w:jc w:val="center"/>
          <w:ins w:id="2351"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0AA2AAFA" w14:textId="77777777" w:rsidR="00F15998" w:rsidRPr="00F15998" w:rsidRDefault="00F15998" w:rsidP="00F15998">
            <w:pPr>
              <w:spacing w:after="0" w:line="240" w:lineRule="auto"/>
              <w:jc w:val="right"/>
              <w:rPr>
                <w:ins w:id="2352" w:author="Lane, Stefanie" w:date="2023-09-07T11:19:00Z"/>
                <w:rFonts w:ascii="Calibri" w:eastAsia="Times New Roman" w:hAnsi="Calibri" w:cs="Calibri"/>
                <w:color w:val="000000"/>
                <w:rPrChange w:id="2353" w:author="Lane, Stefanie" w:date="2023-09-07T11:19:00Z">
                  <w:rPr>
                    <w:ins w:id="2354" w:author="Lane, Stefanie" w:date="2023-09-07T11:19:00Z"/>
                  </w:rPr>
                </w:rPrChange>
              </w:rPr>
              <w:pPrChange w:id="2355" w:author="Lane, Stefanie" w:date="2023-09-07T11:19:00Z">
                <w:pPr>
                  <w:jc w:val="right"/>
                </w:pPr>
              </w:pPrChange>
            </w:pPr>
            <w:ins w:id="2356" w:author="Lane, Stefanie" w:date="2023-09-07T11:19:00Z">
              <w:r w:rsidRPr="00F15998">
                <w:rPr>
                  <w:rFonts w:ascii="Calibri" w:eastAsia="Times New Roman" w:hAnsi="Calibri" w:cs="Calibri"/>
                  <w:color w:val="000000"/>
                  <w:rPrChange w:id="2357" w:author="Lane, Stefanie" w:date="2023-09-07T11:19: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1D85FA16" w14:textId="77777777" w:rsidR="00F15998" w:rsidRPr="00F15998" w:rsidRDefault="00F15998" w:rsidP="00F15998">
            <w:pPr>
              <w:spacing w:after="0" w:line="240" w:lineRule="auto"/>
              <w:jc w:val="center"/>
              <w:rPr>
                <w:ins w:id="2358" w:author="Lane, Stefanie" w:date="2023-09-07T11:19:00Z"/>
                <w:rFonts w:ascii="Calibri" w:eastAsia="Times New Roman" w:hAnsi="Calibri" w:cs="Calibri"/>
                <w:color w:val="000000"/>
                <w:rPrChange w:id="2359" w:author="Lane, Stefanie" w:date="2023-09-07T11:19:00Z">
                  <w:rPr>
                    <w:ins w:id="2360" w:author="Lane, Stefanie" w:date="2023-09-07T11:19:00Z"/>
                  </w:rPr>
                </w:rPrChange>
              </w:rPr>
              <w:pPrChange w:id="2361" w:author="Lane, Stefanie" w:date="2023-09-07T11:19:00Z">
                <w:pPr>
                  <w:jc w:val="center"/>
                </w:pPr>
              </w:pPrChange>
            </w:pPr>
            <w:ins w:id="2362" w:author="Lane, Stefanie" w:date="2023-09-07T11:19:00Z">
              <w:r w:rsidRPr="00F15998">
                <w:rPr>
                  <w:rFonts w:ascii="Calibri" w:eastAsia="Times New Roman" w:hAnsi="Calibri" w:cs="Calibri"/>
                  <w:color w:val="000000"/>
                  <w:rPrChange w:id="2363"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37D7D97C" w14:textId="77777777" w:rsidR="00F15998" w:rsidRPr="00F15998" w:rsidRDefault="00F15998" w:rsidP="00F15998">
            <w:pPr>
              <w:spacing w:after="0" w:line="240" w:lineRule="auto"/>
              <w:jc w:val="center"/>
              <w:rPr>
                <w:ins w:id="2364" w:author="Lane, Stefanie" w:date="2023-09-07T11:19:00Z"/>
                <w:rFonts w:ascii="Calibri" w:eastAsia="Times New Roman" w:hAnsi="Calibri" w:cs="Calibri"/>
                <w:color w:val="000000"/>
                <w:rPrChange w:id="2365" w:author="Lane, Stefanie" w:date="2023-09-07T11:19:00Z">
                  <w:rPr>
                    <w:ins w:id="2366" w:author="Lane, Stefanie" w:date="2023-09-07T11:19:00Z"/>
                  </w:rPr>
                </w:rPrChange>
              </w:rPr>
              <w:pPrChange w:id="2367" w:author="Lane, Stefanie" w:date="2023-09-07T11:19:00Z">
                <w:pPr>
                  <w:jc w:val="center"/>
                </w:pPr>
              </w:pPrChange>
            </w:pPr>
            <w:ins w:id="2368" w:author="Lane, Stefanie" w:date="2023-09-07T11:19:00Z">
              <w:r w:rsidRPr="00F15998">
                <w:rPr>
                  <w:rFonts w:ascii="Calibri" w:eastAsia="Times New Roman" w:hAnsi="Calibri" w:cs="Calibri"/>
                  <w:color w:val="000000"/>
                  <w:rPrChange w:id="2369" w:author="Lane, Stefanie" w:date="2023-09-07T11:19:00Z">
                    <w:rPr/>
                  </w:rPrChange>
                </w:rPr>
                <w:t>32</w:t>
              </w:r>
            </w:ins>
          </w:p>
        </w:tc>
        <w:tc>
          <w:tcPr>
            <w:tcW w:w="300" w:type="dxa"/>
            <w:tcBorders>
              <w:top w:val="nil"/>
              <w:left w:val="nil"/>
              <w:bottom w:val="nil"/>
              <w:right w:val="nil"/>
            </w:tcBorders>
            <w:shd w:val="clear" w:color="auto" w:fill="auto"/>
            <w:noWrap/>
            <w:vAlign w:val="bottom"/>
            <w:hideMark/>
          </w:tcPr>
          <w:p w14:paraId="6EBF4C6D" w14:textId="77777777" w:rsidR="00F15998" w:rsidRPr="00F15998" w:rsidRDefault="00F15998" w:rsidP="00F15998">
            <w:pPr>
              <w:spacing w:after="0" w:line="240" w:lineRule="auto"/>
              <w:jc w:val="center"/>
              <w:rPr>
                <w:ins w:id="2370" w:author="Lane, Stefanie" w:date="2023-09-07T11:19:00Z"/>
                <w:rFonts w:ascii="Calibri" w:eastAsia="Times New Roman" w:hAnsi="Calibri" w:cs="Calibri"/>
                <w:color w:val="000000"/>
                <w:rPrChange w:id="2371" w:author="Lane, Stefanie" w:date="2023-09-07T11:19:00Z">
                  <w:rPr>
                    <w:ins w:id="2372" w:author="Lane, Stefanie" w:date="2023-09-07T11:19:00Z"/>
                  </w:rPr>
                </w:rPrChange>
              </w:rPr>
              <w:pPrChange w:id="2373" w:author="Lane, Stefanie" w:date="2023-09-07T11:19: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3BE3DE65" w14:textId="77777777" w:rsidR="00F15998" w:rsidRPr="00F15998" w:rsidRDefault="00F15998" w:rsidP="00F15998">
            <w:pPr>
              <w:spacing w:after="0" w:line="240" w:lineRule="auto"/>
              <w:jc w:val="center"/>
              <w:rPr>
                <w:ins w:id="2374" w:author="Lane, Stefanie" w:date="2023-09-07T11:19:00Z"/>
                <w:rFonts w:ascii="Calibri" w:eastAsia="Times New Roman" w:hAnsi="Calibri" w:cs="Calibri"/>
                <w:color w:val="000000"/>
                <w:rPrChange w:id="2375" w:author="Lane, Stefanie" w:date="2023-09-07T11:19:00Z">
                  <w:rPr>
                    <w:ins w:id="2376" w:author="Lane, Stefanie" w:date="2023-09-07T11:19:00Z"/>
                  </w:rPr>
                </w:rPrChange>
              </w:rPr>
              <w:pPrChange w:id="2377" w:author="Lane, Stefanie" w:date="2023-09-07T11:19:00Z">
                <w:pPr>
                  <w:jc w:val="center"/>
                </w:pPr>
              </w:pPrChange>
            </w:pPr>
            <w:ins w:id="2378" w:author="Lane, Stefanie" w:date="2023-09-07T11:19:00Z">
              <w:r w:rsidRPr="00F15998">
                <w:rPr>
                  <w:rFonts w:ascii="Calibri" w:eastAsia="Times New Roman" w:hAnsi="Calibri" w:cs="Calibri"/>
                  <w:color w:val="000000"/>
                  <w:rPrChange w:id="2379" w:author="Lane, Stefanie" w:date="2023-09-07T11:19: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
          <w:p w14:paraId="2FD798A4" w14:textId="77777777" w:rsidR="00F15998" w:rsidRPr="00F15998" w:rsidRDefault="00F15998" w:rsidP="00F15998">
            <w:pPr>
              <w:spacing w:after="0" w:line="240" w:lineRule="auto"/>
              <w:jc w:val="center"/>
              <w:rPr>
                <w:ins w:id="2380" w:author="Lane, Stefanie" w:date="2023-09-07T11:19:00Z"/>
                <w:rFonts w:ascii="Calibri" w:eastAsia="Times New Roman" w:hAnsi="Calibri" w:cs="Calibri"/>
                <w:color w:val="000000"/>
                <w:rPrChange w:id="2381" w:author="Lane, Stefanie" w:date="2023-09-07T11:19:00Z">
                  <w:rPr>
                    <w:ins w:id="2382" w:author="Lane, Stefanie" w:date="2023-09-07T11:19:00Z"/>
                  </w:rPr>
                </w:rPrChange>
              </w:rPr>
              <w:pPrChange w:id="2383" w:author="Lane, Stefanie" w:date="2023-09-07T11:19:00Z">
                <w:pPr>
                  <w:jc w:val="center"/>
                </w:pPr>
              </w:pPrChange>
            </w:pPr>
            <w:ins w:id="2384" w:author="Lane, Stefanie" w:date="2023-09-07T11:19:00Z">
              <w:r w:rsidRPr="00F15998">
                <w:rPr>
                  <w:rFonts w:ascii="Calibri" w:eastAsia="Times New Roman" w:hAnsi="Calibri" w:cs="Calibri"/>
                  <w:color w:val="000000"/>
                  <w:rPrChange w:id="2385" w:author="Lane, Stefanie" w:date="2023-09-07T11:19: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
          <w:p w14:paraId="7D079E25" w14:textId="77777777" w:rsidR="00F15998" w:rsidRPr="00F15998" w:rsidRDefault="00F15998" w:rsidP="00F15998">
            <w:pPr>
              <w:spacing w:after="0" w:line="240" w:lineRule="auto"/>
              <w:jc w:val="center"/>
              <w:rPr>
                <w:ins w:id="2386" w:author="Lane, Stefanie" w:date="2023-09-07T11:19:00Z"/>
                <w:rFonts w:ascii="Calibri" w:eastAsia="Times New Roman" w:hAnsi="Calibri" w:cs="Calibri"/>
                <w:color w:val="000000"/>
                <w:rPrChange w:id="2387" w:author="Lane, Stefanie" w:date="2023-09-07T11:19:00Z">
                  <w:rPr>
                    <w:ins w:id="2388" w:author="Lane, Stefanie" w:date="2023-09-07T11:19:00Z"/>
                  </w:rPr>
                </w:rPrChange>
              </w:rPr>
              <w:pPrChange w:id="2389" w:author="Lane, Stefanie" w:date="2023-09-07T11:19:00Z">
                <w:pPr>
                  <w:jc w:val="center"/>
                </w:pPr>
              </w:pPrChange>
            </w:pPr>
            <w:ins w:id="2390" w:author="Lane, Stefanie" w:date="2023-09-07T11:19:00Z">
              <w:r w:rsidRPr="00F15998">
                <w:rPr>
                  <w:rFonts w:ascii="Calibri" w:eastAsia="Times New Roman" w:hAnsi="Calibri" w:cs="Calibri"/>
                  <w:color w:val="000000"/>
                  <w:rPrChange w:id="2391" w:author="Lane, Stefanie" w:date="2023-09-07T11:19:00Z">
                    <w:rPr/>
                  </w:rPrChange>
                </w:rPr>
                <w:t>2.5</w:t>
              </w:r>
            </w:ins>
          </w:p>
        </w:tc>
      </w:tr>
      <w:tr w:rsidR="00F15998" w:rsidRPr="00F15998" w14:paraId="4509338E" w14:textId="77777777" w:rsidTr="00F15998">
        <w:trPr>
          <w:divId w:val="1170485943"/>
          <w:trHeight w:val="290"/>
          <w:jc w:val="center"/>
          <w:ins w:id="2392" w:author="Lane, Stefanie" w:date="2023-09-07T11:19:00Z"/>
        </w:trPr>
        <w:tc>
          <w:tcPr>
            <w:tcW w:w="1180" w:type="dxa"/>
            <w:tcBorders>
              <w:top w:val="nil"/>
              <w:left w:val="nil"/>
              <w:bottom w:val="nil"/>
              <w:right w:val="nil"/>
            </w:tcBorders>
            <w:shd w:val="clear" w:color="auto" w:fill="auto"/>
            <w:noWrap/>
            <w:vAlign w:val="bottom"/>
            <w:hideMark/>
          </w:tcPr>
          <w:p w14:paraId="5F1C4D91" w14:textId="77777777" w:rsidR="00F15998" w:rsidRPr="00F15998" w:rsidRDefault="00F15998" w:rsidP="00F15998">
            <w:pPr>
              <w:spacing w:after="0" w:line="240" w:lineRule="auto"/>
              <w:jc w:val="right"/>
              <w:rPr>
                <w:ins w:id="2393" w:author="Lane, Stefanie" w:date="2023-09-07T11:19:00Z"/>
                <w:rFonts w:ascii="Calibri" w:eastAsia="Times New Roman" w:hAnsi="Calibri" w:cs="Calibri"/>
                <w:color w:val="000000"/>
                <w:rPrChange w:id="2394" w:author="Lane, Stefanie" w:date="2023-09-07T11:19:00Z">
                  <w:rPr>
                    <w:ins w:id="2395" w:author="Lane, Stefanie" w:date="2023-09-07T11:19:00Z"/>
                  </w:rPr>
                </w:rPrChange>
              </w:rPr>
              <w:pPrChange w:id="2396" w:author="Lane, Stefanie" w:date="2023-09-07T11:19:00Z">
                <w:pPr>
                  <w:jc w:val="right"/>
                </w:pPr>
              </w:pPrChange>
            </w:pPr>
            <w:ins w:id="2397" w:author="Lane, Stefanie" w:date="2023-09-07T11:19:00Z">
              <w:r w:rsidRPr="00F15998">
                <w:rPr>
                  <w:rFonts w:ascii="Calibri" w:eastAsia="Times New Roman" w:hAnsi="Calibri" w:cs="Calibri"/>
                  <w:color w:val="000000"/>
                  <w:rPrChange w:id="2398" w:author="Lane, Stefanie" w:date="2023-09-07T11:19:00Z">
                    <w:rPr/>
                  </w:rPrChange>
                </w:rPr>
                <w:t>1999</w:t>
              </w:r>
            </w:ins>
          </w:p>
        </w:tc>
        <w:tc>
          <w:tcPr>
            <w:tcW w:w="960" w:type="dxa"/>
            <w:tcBorders>
              <w:top w:val="nil"/>
              <w:left w:val="nil"/>
              <w:bottom w:val="single" w:sz="4" w:space="0" w:color="auto"/>
              <w:right w:val="nil"/>
            </w:tcBorders>
            <w:shd w:val="clear" w:color="auto" w:fill="auto"/>
            <w:noWrap/>
            <w:vAlign w:val="bottom"/>
            <w:hideMark/>
          </w:tcPr>
          <w:p w14:paraId="5BD88AE4" w14:textId="77777777" w:rsidR="00F15998" w:rsidRPr="00F15998" w:rsidRDefault="00F15998" w:rsidP="00F15998">
            <w:pPr>
              <w:spacing w:after="0" w:line="240" w:lineRule="auto"/>
              <w:jc w:val="center"/>
              <w:rPr>
                <w:ins w:id="2399" w:author="Lane, Stefanie" w:date="2023-09-07T11:19:00Z"/>
                <w:rFonts w:ascii="Calibri" w:eastAsia="Times New Roman" w:hAnsi="Calibri" w:cs="Calibri"/>
                <w:color w:val="000000"/>
                <w:rPrChange w:id="2400" w:author="Lane, Stefanie" w:date="2023-09-07T11:19:00Z">
                  <w:rPr>
                    <w:ins w:id="2401" w:author="Lane, Stefanie" w:date="2023-09-07T11:19:00Z"/>
                  </w:rPr>
                </w:rPrChange>
              </w:rPr>
              <w:pPrChange w:id="2402" w:author="Lane, Stefanie" w:date="2023-09-07T11:19:00Z">
                <w:pPr>
                  <w:jc w:val="center"/>
                </w:pPr>
              </w:pPrChange>
            </w:pPr>
            <w:ins w:id="2403" w:author="Lane, Stefanie" w:date="2023-09-07T11:19:00Z">
              <w:r w:rsidRPr="00F15998">
                <w:rPr>
                  <w:rFonts w:ascii="Calibri" w:eastAsia="Times New Roman" w:hAnsi="Calibri" w:cs="Calibri"/>
                  <w:color w:val="000000"/>
                  <w:rPrChange w:id="2404" w:author="Lane, Stefanie" w:date="2023-09-07T11:19:00Z">
                    <w:rPr/>
                  </w:rPrChange>
                </w:rPr>
                <w:t>18</w:t>
              </w:r>
            </w:ins>
          </w:p>
        </w:tc>
        <w:tc>
          <w:tcPr>
            <w:tcW w:w="960" w:type="dxa"/>
            <w:tcBorders>
              <w:top w:val="nil"/>
              <w:left w:val="nil"/>
              <w:bottom w:val="nil"/>
              <w:right w:val="nil"/>
            </w:tcBorders>
            <w:shd w:val="clear" w:color="auto" w:fill="auto"/>
            <w:noWrap/>
            <w:vAlign w:val="bottom"/>
            <w:hideMark/>
          </w:tcPr>
          <w:p w14:paraId="1D553727" w14:textId="77777777" w:rsidR="00F15998" w:rsidRPr="00F15998" w:rsidRDefault="00F15998" w:rsidP="00F15998">
            <w:pPr>
              <w:spacing w:after="0" w:line="240" w:lineRule="auto"/>
              <w:jc w:val="center"/>
              <w:rPr>
                <w:ins w:id="2405" w:author="Lane, Stefanie" w:date="2023-09-07T11:19:00Z"/>
                <w:rFonts w:ascii="Calibri" w:eastAsia="Times New Roman" w:hAnsi="Calibri" w:cs="Calibri"/>
                <w:color w:val="000000"/>
                <w:rPrChange w:id="2406" w:author="Lane, Stefanie" w:date="2023-09-07T11:19:00Z">
                  <w:rPr>
                    <w:ins w:id="2407" w:author="Lane, Stefanie" w:date="2023-09-07T11:19:00Z"/>
                  </w:rPr>
                </w:rPrChange>
              </w:rPr>
              <w:pPrChange w:id="2408" w:author="Lane, Stefanie" w:date="2023-09-07T11:19:00Z">
                <w:pPr>
                  <w:jc w:val="center"/>
                </w:pPr>
              </w:pPrChange>
            </w:pPr>
            <w:ins w:id="2409" w:author="Lane, Stefanie" w:date="2023-09-07T11:19:00Z">
              <w:r w:rsidRPr="00F15998">
                <w:rPr>
                  <w:rFonts w:ascii="Calibri" w:eastAsia="Times New Roman" w:hAnsi="Calibri" w:cs="Calibri"/>
                  <w:color w:val="000000"/>
                  <w:rPrChange w:id="2410" w:author="Lane, Stefanie" w:date="2023-09-07T11:19:00Z">
                    <w:rPr/>
                  </w:rPrChange>
                </w:rPr>
                <w:t>36</w:t>
              </w:r>
            </w:ins>
          </w:p>
        </w:tc>
        <w:tc>
          <w:tcPr>
            <w:tcW w:w="300" w:type="dxa"/>
            <w:tcBorders>
              <w:top w:val="nil"/>
              <w:left w:val="nil"/>
              <w:bottom w:val="nil"/>
              <w:right w:val="nil"/>
            </w:tcBorders>
            <w:shd w:val="clear" w:color="auto" w:fill="auto"/>
            <w:noWrap/>
            <w:vAlign w:val="bottom"/>
            <w:hideMark/>
          </w:tcPr>
          <w:p w14:paraId="6931A357" w14:textId="77777777" w:rsidR="00F15998" w:rsidRPr="00F15998" w:rsidRDefault="00F15998" w:rsidP="00F15998">
            <w:pPr>
              <w:spacing w:after="0" w:line="240" w:lineRule="auto"/>
              <w:jc w:val="center"/>
              <w:rPr>
                <w:ins w:id="2411" w:author="Lane, Stefanie" w:date="2023-09-07T11:19:00Z"/>
                <w:rFonts w:ascii="Calibri" w:eastAsia="Times New Roman" w:hAnsi="Calibri" w:cs="Calibri"/>
                <w:color w:val="000000"/>
                <w:rPrChange w:id="2412" w:author="Lane, Stefanie" w:date="2023-09-07T11:19:00Z">
                  <w:rPr>
                    <w:ins w:id="2413" w:author="Lane, Stefanie" w:date="2023-09-07T11:19:00Z"/>
                  </w:rPr>
                </w:rPrChange>
              </w:rPr>
              <w:pPrChange w:id="2414"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0542815" w14:textId="77777777" w:rsidR="00F15998" w:rsidRPr="00F15998" w:rsidRDefault="00F15998" w:rsidP="00F15998">
            <w:pPr>
              <w:spacing w:after="0" w:line="240" w:lineRule="auto"/>
              <w:jc w:val="center"/>
              <w:rPr>
                <w:ins w:id="2415" w:author="Lane, Stefanie" w:date="2023-09-07T11:19:00Z"/>
                <w:rFonts w:ascii="Calibri" w:eastAsia="Times New Roman" w:hAnsi="Calibri" w:cs="Calibri"/>
                <w:color w:val="000000"/>
                <w:rPrChange w:id="2416" w:author="Lane, Stefanie" w:date="2023-09-07T11:19:00Z">
                  <w:rPr>
                    <w:ins w:id="2417" w:author="Lane, Stefanie" w:date="2023-09-07T11:19:00Z"/>
                  </w:rPr>
                </w:rPrChange>
              </w:rPr>
              <w:pPrChange w:id="2418" w:author="Lane, Stefanie" w:date="2023-09-07T11:19:00Z">
                <w:pPr>
                  <w:jc w:val="center"/>
                </w:pPr>
              </w:pPrChange>
            </w:pPr>
            <w:ins w:id="2419" w:author="Lane, Stefanie" w:date="2023-09-07T11:19:00Z">
              <w:r w:rsidRPr="00F15998">
                <w:rPr>
                  <w:rFonts w:ascii="Calibri" w:eastAsia="Times New Roman" w:hAnsi="Calibri" w:cs="Calibri"/>
                  <w:color w:val="000000"/>
                  <w:rPrChange w:id="2420" w:author="Lane, Stefanie" w:date="2023-09-07T11:19:00Z">
                    <w:rPr/>
                  </w:rPrChange>
                </w:rPr>
                <w:t>11.5</w:t>
              </w:r>
            </w:ins>
          </w:p>
        </w:tc>
        <w:tc>
          <w:tcPr>
            <w:tcW w:w="960" w:type="dxa"/>
            <w:tcBorders>
              <w:top w:val="nil"/>
              <w:left w:val="nil"/>
              <w:bottom w:val="single" w:sz="4" w:space="0" w:color="auto"/>
              <w:right w:val="nil"/>
            </w:tcBorders>
            <w:shd w:val="clear" w:color="auto" w:fill="auto"/>
            <w:noWrap/>
            <w:vAlign w:val="bottom"/>
            <w:hideMark/>
          </w:tcPr>
          <w:p w14:paraId="2792818D" w14:textId="77777777" w:rsidR="00F15998" w:rsidRPr="00F15998" w:rsidRDefault="00F15998" w:rsidP="00F15998">
            <w:pPr>
              <w:spacing w:after="0" w:line="240" w:lineRule="auto"/>
              <w:jc w:val="center"/>
              <w:rPr>
                <w:ins w:id="2421" w:author="Lane, Stefanie" w:date="2023-09-07T11:19:00Z"/>
                <w:rFonts w:ascii="Calibri" w:eastAsia="Times New Roman" w:hAnsi="Calibri" w:cs="Calibri"/>
                <w:color w:val="000000"/>
                <w:rPrChange w:id="2422" w:author="Lane, Stefanie" w:date="2023-09-07T11:19:00Z">
                  <w:rPr>
                    <w:ins w:id="2423" w:author="Lane, Stefanie" w:date="2023-09-07T11:19:00Z"/>
                  </w:rPr>
                </w:rPrChange>
              </w:rPr>
              <w:pPrChange w:id="2424" w:author="Lane, Stefanie" w:date="2023-09-07T11:19:00Z">
                <w:pPr>
                  <w:jc w:val="center"/>
                </w:pPr>
              </w:pPrChange>
            </w:pPr>
            <w:ins w:id="2425" w:author="Lane, Stefanie" w:date="2023-09-07T11:19:00Z">
              <w:r w:rsidRPr="00F15998">
                <w:rPr>
                  <w:rFonts w:ascii="Calibri" w:eastAsia="Times New Roman" w:hAnsi="Calibri" w:cs="Calibri"/>
                  <w:color w:val="000000"/>
                  <w:rPrChange w:id="2426" w:author="Lane, Stefanie" w:date="2023-09-07T11:19:00Z">
                    <w:rPr/>
                  </w:rPrChange>
                </w:rPr>
                <w:t>2.9</w:t>
              </w:r>
            </w:ins>
          </w:p>
        </w:tc>
        <w:tc>
          <w:tcPr>
            <w:tcW w:w="960" w:type="dxa"/>
            <w:tcBorders>
              <w:top w:val="nil"/>
              <w:left w:val="nil"/>
              <w:bottom w:val="single" w:sz="4" w:space="0" w:color="auto"/>
              <w:right w:val="nil"/>
            </w:tcBorders>
            <w:shd w:val="clear" w:color="auto" w:fill="auto"/>
            <w:noWrap/>
            <w:vAlign w:val="bottom"/>
            <w:hideMark/>
          </w:tcPr>
          <w:p w14:paraId="3A80C27C" w14:textId="77777777" w:rsidR="00F15998" w:rsidRPr="00F15998" w:rsidRDefault="00F15998" w:rsidP="00F15998">
            <w:pPr>
              <w:spacing w:after="0" w:line="240" w:lineRule="auto"/>
              <w:jc w:val="center"/>
              <w:rPr>
                <w:ins w:id="2427" w:author="Lane, Stefanie" w:date="2023-09-07T11:19:00Z"/>
                <w:rFonts w:ascii="Calibri" w:eastAsia="Times New Roman" w:hAnsi="Calibri" w:cs="Calibri"/>
                <w:color w:val="000000"/>
                <w:rPrChange w:id="2428" w:author="Lane, Stefanie" w:date="2023-09-07T11:19:00Z">
                  <w:rPr>
                    <w:ins w:id="2429" w:author="Lane, Stefanie" w:date="2023-09-07T11:19:00Z"/>
                  </w:rPr>
                </w:rPrChange>
              </w:rPr>
              <w:pPrChange w:id="2430" w:author="Lane, Stefanie" w:date="2023-09-07T11:19:00Z">
                <w:pPr>
                  <w:jc w:val="center"/>
                </w:pPr>
              </w:pPrChange>
            </w:pPr>
            <w:ins w:id="2431" w:author="Lane, Stefanie" w:date="2023-09-07T11:19:00Z">
              <w:r w:rsidRPr="00F15998">
                <w:rPr>
                  <w:rFonts w:ascii="Calibri" w:eastAsia="Times New Roman" w:hAnsi="Calibri" w:cs="Calibri"/>
                  <w:color w:val="000000"/>
                  <w:rPrChange w:id="2432" w:author="Lane, Stefanie" w:date="2023-09-07T11:19:00Z">
                    <w:rPr/>
                  </w:rPrChange>
                </w:rPr>
                <w:t>3.1</w:t>
              </w:r>
            </w:ins>
          </w:p>
        </w:tc>
      </w:tr>
      <w:tr w:rsidR="00F15998" w:rsidRPr="00F15998" w14:paraId="13F5FEE3" w14:textId="77777777" w:rsidTr="00F15998">
        <w:trPr>
          <w:divId w:val="1170485943"/>
          <w:trHeight w:val="290"/>
          <w:jc w:val="center"/>
          <w:ins w:id="2433"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593AE0ED" w14:textId="77777777" w:rsidR="00F15998" w:rsidRPr="00F15998" w:rsidRDefault="00F15998" w:rsidP="00F15998">
            <w:pPr>
              <w:spacing w:after="0" w:line="240" w:lineRule="auto"/>
              <w:jc w:val="right"/>
              <w:rPr>
                <w:ins w:id="2434" w:author="Lane, Stefanie" w:date="2023-09-07T11:19:00Z"/>
                <w:rFonts w:ascii="Calibri" w:eastAsia="Times New Roman" w:hAnsi="Calibri" w:cs="Calibri"/>
                <w:color w:val="000000"/>
                <w:rPrChange w:id="2435" w:author="Lane, Stefanie" w:date="2023-09-07T11:19:00Z">
                  <w:rPr>
                    <w:ins w:id="2436" w:author="Lane, Stefanie" w:date="2023-09-07T11:19:00Z"/>
                  </w:rPr>
                </w:rPrChange>
              </w:rPr>
              <w:pPrChange w:id="2437" w:author="Lane, Stefanie" w:date="2023-09-07T11:19:00Z">
                <w:pPr>
                  <w:jc w:val="right"/>
                </w:pPr>
              </w:pPrChange>
            </w:pPr>
            <w:ins w:id="2438" w:author="Lane, Stefanie" w:date="2023-09-07T11:19:00Z">
              <w:r w:rsidRPr="00F15998">
                <w:rPr>
                  <w:rFonts w:ascii="Calibri" w:eastAsia="Times New Roman" w:hAnsi="Calibri" w:cs="Calibri"/>
                  <w:color w:val="000000"/>
                  <w:rPrChange w:id="2439" w:author="Lane, Stefanie" w:date="2023-09-07T11:19:00Z">
                    <w:rPr/>
                  </w:rPrChange>
                </w:rPr>
                <w:t>2019</w:t>
              </w:r>
            </w:ins>
          </w:p>
        </w:tc>
        <w:tc>
          <w:tcPr>
            <w:tcW w:w="960" w:type="dxa"/>
            <w:tcBorders>
              <w:top w:val="nil"/>
              <w:left w:val="nil"/>
              <w:bottom w:val="single" w:sz="4" w:space="0" w:color="auto"/>
              <w:right w:val="nil"/>
            </w:tcBorders>
            <w:shd w:val="clear" w:color="auto" w:fill="auto"/>
            <w:noWrap/>
            <w:vAlign w:val="bottom"/>
            <w:hideMark/>
          </w:tcPr>
          <w:p w14:paraId="42D3B997" w14:textId="77777777" w:rsidR="00F15998" w:rsidRPr="00F15998" w:rsidRDefault="00F15998" w:rsidP="00F15998">
            <w:pPr>
              <w:spacing w:after="0" w:line="240" w:lineRule="auto"/>
              <w:jc w:val="center"/>
              <w:rPr>
                <w:ins w:id="2440" w:author="Lane, Stefanie" w:date="2023-09-07T11:19:00Z"/>
                <w:rFonts w:ascii="Calibri" w:eastAsia="Times New Roman" w:hAnsi="Calibri" w:cs="Calibri"/>
                <w:color w:val="000000"/>
                <w:rPrChange w:id="2441" w:author="Lane, Stefanie" w:date="2023-09-07T11:19:00Z">
                  <w:rPr>
                    <w:ins w:id="2442" w:author="Lane, Stefanie" w:date="2023-09-07T11:19:00Z"/>
                  </w:rPr>
                </w:rPrChange>
              </w:rPr>
              <w:pPrChange w:id="2443" w:author="Lane, Stefanie" w:date="2023-09-07T11:19:00Z">
                <w:pPr>
                  <w:jc w:val="center"/>
                </w:pPr>
              </w:pPrChange>
            </w:pPr>
            <w:ins w:id="2444" w:author="Lane, Stefanie" w:date="2023-09-07T11:19:00Z">
              <w:r w:rsidRPr="00F15998">
                <w:rPr>
                  <w:rFonts w:ascii="Calibri" w:eastAsia="Times New Roman" w:hAnsi="Calibri" w:cs="Calibri"/>
                  <w:color w:val="000000"/>
                  <w:rPrChange w:id="2445" w:author="Lane, Stefanie" w:date="2023-09-07T11:19: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4F83B95C" w14:textId="77777777" w:rsidR="00F15998" w:rsidRPr="00F15998" w:rsidRDefault="00F15998" w:rsidP="00F15998">
            <w:pPr>
              <w:spacing w:after="0" w:line="240" w:lineRule="auto"/>
              <w:jc w:val="center"/>
              <w:rPr>
                <w:ins w:id="2446" w:author="Lane, Stefanie" w:date="2023-09-07T11:19:00Z"/>
                <w:rFonts w:ascii="Calibri" w:eastAsia="Times New Roman" w:hAnsi="Calibri" w:cs="Calibri"/>
                <w:color w:val="000000"/>
                <w:rPrChange w:id="2447" w:author="Lane, Stefanie" w:date="2023-09-07T11:19:00Z">
                  <w:rPr>
                    <w:ins w:id="2448" w:author="Lane, Stefanie" w:date="2023-09-07T11:19:00Z"/>
                  </w:rPr>
                </w:rPrChange>
              </w:rPr>
              <w:pPrChange w:id="2449" w:author="Lane, Stefanie" w:date="2023-09-07T11:19:00Z">
                <w:pPr>
                  <w:jc w:val="center"/>
                </w:pPr>
              </w:pPrChange>
            </w:pPr>
            <w:ins w:id="2450" w:author="Lane, Stefanie" w:date="2023-09-07T11:19:00Z">
              <w:r w:rsidRPr="00F15998">
                <w:rPr>
                  <w:rFonts w:ascii="Calibri" w:eastAsia="Times New Roman" w:hAnsi="Calibri" w:cs="Calibri"/>
                  <w:color w:val="000000"/>
                  <w:rPrChange w:id="2451" w:author="Lane, Stefanie" w:date="2023-09-07T11:19:00Z">
                    <w:rPr/>
                  </w:rPrChange>
                </w:rPr>
                <w:t>31</w:t>
              </w:r>
            </w:ins>
          </w:p>
        </w:tc>
        <w:tc>
          <w:tcPr>
            <w:tcW w:w="300" w:type="dxa"/>
            <w:tcBorders>
              <w:top w:val="nil"/>
              <w:left w:val="nil"/>
              <w:bottom w:val="nil"/>
              <w:right w:val="nil"/>
            </w:tcBorders>
            <w:shd w:val="clear" w:color="auto" w:fill="auto"/>
            <w:noWrap/>
            <w:vAlign w:val="bottom"/>
            <w:hideMark/>
          </w:tcPr>
          <w:p w14:paraId="0B6AE0A8" w14:textId="77777777" w:rsidR="00F15998" w:rsidRPr="00F15998" w:rsidRDefault="00F15998" w:rsidP="00F15998">
            <w:pPr>
              <w:spacing w:after="0" w:line="240" w:lineRule="auto"/>
              <w:jc w:val="center"/>
              <w:rPr>
                <w:ins w:id="2452" w:author="Lane, Stefanie" w:date="2023-09-07T11:19:00Z"/>
                <w:rFonts w:ascii="Calibri" w:eastAsia="Times New Roman" w:hAnsi="Calibri" w:cs="Calibri"/>
                <w:color w:val="000000"/>
                <w:rPrChange w:id="2453" w:author="Lane, Stefanie" w:date="2023-09-07T11:19:00Z">
                  <w:rPr>
                    <w:ins w:id="2454" w:author="Lane, Stefanie" w:date="2023-09-07T11:19:00Z"/>
                  </w:rPr>
                </w:rPrChange>
              </w:rPr>
              <w:pPrChange w:id="2455" w:author="Lane, Stefanie" w:date="2023-09-07T11:19: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1E394588" w14:textId="77777777" w:rsidR="00F15998" w:rsidRPr="00F15998" w:rsidRDefault="00F15998" w:rsidP="00F15998">
            <w:pPr>
              <w:spacing w:after="0" w:line="240" w:lineRule="auto"/>
              <w:jc w:val="center"/>
              <w:rPr>
                <w:ins w:id="2456" w:author="Lane, Stefanie" w:date="2023-09-07T11:19:00Z"/>
                <w:rFonts w:ascii="Calibri" w:eastAsia="Times New Roman" w:hAnsi="Calibri" w:cs="Calibri"/>
                <w:color w:val="000000"/>
                <w:rPrChange w:id="2457" w:author="Lane, Stefanie" w:date="2023-09-07T11:19:00Z">
                  <w:rPr>
                    <w:ins w:id="2458" w:author="Lane, Stefanie" w:date="2023-09-07T11:19:00Z"/>
                  </w:rPr>
                </w:rPrChange>
              </w:rPr>
              <w:pPrChange w:id="2459" w:author="Lane, Stefanie" w:date="2023-09-07T11:19:00Z">
                <w:pPr>
                  <w:jc w:val="center"/>
                </w:pPr>
              </w:pPrChange>
            </w:pPr>
            <w:ins w:id="2460" w:author="Lane, Stefanie" w:date="2023-09-07T11:19:00Z">
              <w:r w:rsidRPr="00F15998">
                <w:rPr>
                  <w:rFonts w:ascii="Calibri" w:eastAsia="Times New Roman" w:hAnsi="Calibri" w:cs="Calibri"/>
                  <w:color w:val="000000"/>
                  <w:rPrChange w:id="2461" w:author="Lane, Stefanie" w:date="2023-09-07T11:19:00Z">
                    <w:rPr/>
                  </w:rPrChange>
                </w:rPr>
                <w:t>10.5</w:t>
              </w:r>
            </w:ins>
          </w:p>
        </w:tc>
        <w:tc>
          <w:tcPr>
            <w:tcW w:w="960" w:type="dxa"/>
            <w:tcBorders>
              <w:top w:val="nil"/>
              <w:left w:val="nil"/>
              <w:bottom w:val="single" w:sz="4" w:space="0" w:color="auto"/>
              <w:right w:val="nil"/>
            </w:tcBorders>
            <w:shd w:val="clear" w:color="auto" w:fill="auto"/>
            <w:noWrap/>
            <w:vAlign w:val="bottom"/>
            <w:hideMark/>
          </w:tcPr>
          <w:p w14:paraId="162D243D" w14:textId="77777777" w:rsidR="00F15998" w:rsidRPr="00F15998" w:rsidRDefault="00F15998" w:rsidP="00F15998">
            <w:pPr>
              <w:spacing w:after="0" w:line="240" w:lineRule="auto"/>
              <w:jc w:val="center"/>
              <w:rPr>
                <w:ins w:id="2462" w:author="Lane, Stefanie" w:date="2023-09-07T11:19:00Z"/>
                <w:rFonts w:ascii="Calibri" w:eastAsia="Times New Roman" w:hAnsi="Calibri" w:cs="Calibri"/>
                <w:color w:val="000000"/>
                <w:rPrChange w:id="2463" w:author="Lane, Stefanie" w:date="2023-09-07T11:19:00Z">
                  <w:rPr>
                    <w:ins w:id="2464" w:author="Lane, Stefanie" w:date="2023-09-07T11:19:00Z"/>
                  </w:rPr>
                </w:rPrChange>
              </w:rPr>
              <w:pPrChange w:id="2465" w:author="Lane, Stefanie" w:date="2023-09-07T11:19:00Z">
                <w:pPr>
                  <w:jc w:val="center"/>
                </w:pPr>
              </w:pPrChange>
            </w:pPr>
            <w:ins w:id="2466" w:author="Lane, Stefanie" w:date="2023-09-07T11:19:00Z">
              <w:r w:rsidRPr="00F15998">
                <w:rPr>
                  <w:rFonts w:ascii="Calibri" w:eastAsia="Times New Roman" w:hAnsi="Calibri" w:cs="Calibri"/>
                  <w:color w:val="000000"/>
                  <w:rPrChange w:id="2467" w:author="Lane, Stefanie" w:date="2023-09-07T11:19:00Z">
                    <w:rPr/>
                  </w:rPrChange>
                </w:rPr>
                <w:t>1.9</w:t>
              </w:r>
            </w:ins>
          </w:p>
        </w:tc>
        <w:tc>
          <w:tcPr>
            <w:tcW w:w="960" w:type="dxa"/>
            <w:tcBorders>
              <w:top w:val="nil"/>
              <w:left w:val="nil"/>
              <w:bottom w:val="single" w:sz="4" w:space="0" w:color="auto"/>
              <w:right w:val="nil"/>
            </w:tcBorders>
            <w:shd w:val="clear" w:color="auto" w:fill="auto"/>
            <w:noWrap/>
            <w:vAlign w:val="bottom"/>
            <w:hideMark/>
          </w:tcPr>
          <w:p w14:paraId="5CD3E39E" w14:textId="77777777" w:rsidR="00F15998" w:rsidRPr="00F15998" w:rsidRDefault="00F15998" w:rsidP="00F15998">
            <w:pPr>
              <w:spacing w:after="0" w:line="240" w:lineRule="auto"/>
              <w:jc w:val="center"/>
              <w:rPr>
                <w:ins w:id="2468" w:author="Lane, Stefanie" w:date="2023-09-07T11:19:00Z"/>
                <w:rFonts w:ascii="Calibri" w:eastAsia="Times New Roman" w:hAnsi="Calibri" w:cs="Calibri"/>
                <w:color w:val="000000"/>
                <w:rPrChange w:id="2469" w:author="Lane, Stefanie" w:date="2023-09-07T11:19:00Z">
                  <w:rPr>
                    <w:ins w:id="2470" w:author="Lane, Stefanie" w:date="2023-09-07T11:19:00Z"/>
                  </w:rPr>
                </w:rPrChange>
              </w:rPr>
              <w:pPrChange w:id="2471" w:author="Lane, Stefanie" w:date="2023-09-07T11:19:00Z">
                <w:pPr>
                  <w:jc w:val="center"/>
                </w:pPr>
              </w:pPrChange>
            </w:pPr>
            <w:ins w:id="2472" w:author="Lane, Stefanie" w:date="2023-09-07T11:19:00Z">
              <w:r w:rsidRPr="00F15998">
                <w:rPr>
                  <w:rFonts w:ascii="Calibri" w:eastAsia="Times New Roman" w:hAnsi="Calibri" w:cs="Calibri"/>
                  <w:color w:val="000000"/>
                  <w:rPrChange w:id="2473" w:author="Lane, Stefanie" w:date="2023-09-07T11:19:00Z">
                    <w:rPr/>
                  </w:rPrChange>
                </w:rPr>
                <w:t>3.0</w:t>
              </w:r>
            </w:ins>
          </w:p>
        </w:tc>
      </w:tr>
      <w:tr w:rsidR="00F15998" w:rsidRPr="00F15998" w14:paraId="712A4138" w14:textId="77777777" w:rsidTr="00F15998">
        <w:trPr>
          <w:divId w:val="1170485943"/>
          <w:trHeight w:val="200"/>
          <w:jc w:val="center"/>
          <w:ins w:id="2474" w:author="Lane, Stefanie" w:date="2023-09-07T11:19:00Z"/>
        </w:trPr>
        <w:tc>
          <w:tcPr>
            <w:tcW w:w="1180" w:type="dxa"/>
            <w:tcBorders>
              <w:top w:val="nil"/>
              <w:left w:val="nil"/>
              <w:bottom w:val="nil"/>
              <w:right w:val="nil"/>
            </w:tcBorders>
            <w:shd w:val="clear" w:color="auto" w:fill="auto"/>
            <w:noWrap/>
            <w:vAlign w:val="bottom"/>
            <w:hideMark/>
          </w:tcPr>
          <w:p w14:paraId="135EA48E" w14:textId="77777777" w:rsidR="00F15998" w:rsidRPr="00F15998" w:rsidRDefault="00F15998" w:rsidP="00F15998">
            <w:pPr>
              <w:spacing w:after="0" w:line="240" w:lineRule="auto"/>
              <w:jc w:val="center"/>
              <w:rPr>
                <w:ins w:id="2475" w:author="Lane, Stefanie" w:date="2023-09-07T11:19:00Z"/>
                <w:rFonts w:ascii="Calibri" w:eastAsia="Times New Roman" w:hAnsi="Calibri" w:cs="Calibri"/>
                <w:color w:val="000000"/>
                <w:rPrChange w:id="2476" w:author="Lane, Stefanie" w:date="2023-09-07T11:19:00Z">
                  <w:rPr>
                    <w:ins w:id="2477" w:author="Lane, Stefanie" w:date="2023-09-07T11:19:00Z"/>
                  </w:rPr>
                </w:rPrChange>
              </w:rPr>
              <w:pPrChange w:id="2478"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30DBA817" w14:textId="77777777" w:rsidR="00F15998" w:rsidRPr="00F15998" w:rsidRDefault="00F15998" w:rsidP="00F15998">
            <w:pPr>
              <w:spacing w:after="0" w:line="240" w:lineRule="auto"/>
              <w:rPr>
                <w:ins w:id="2479" w:author="Lane, Stefanie" w:date="2023-09-07T11:19:00Z"/>
                <w:rFonts w:ascii="Times New Roman" w:eastAsia="Times New Roman" w:hAnsi="Times New Roman" w:cs="Times New Roman"/>
                <w:rPrChange w:id="2480" w:author="Lane, Stefanie" w:date="2023-09-07T11:19:00Z">
                  <w:rPr>
                    <w:ins w:id="2481" w:author="Lane, Stefanie" w:date="2023-09-07T11:19:00Z"/>
                  </w:rPr>
                </w:rPrChange>
              </w:rPr>
              <w:pPrChange w:id="2482" w:author="Lane, Stefanie" w:date="2023-09-07T11:19:00Z">
                <w:pPr/>
              </w:pPrChange>
            </w:pPr>
          </w:p>
        </w:tc>
        <w:tc>
          <w:tcPr>
            <w:tcW w:w="960" w:type="dxa"/>
            <w:tcBorders>
              <w:top w:val="nil"/>
              <w:left w:val="nil"/>
              <w:bottom w:val="nil"/>
              <w:right w:val="nil"/>
            </w:tcBorders>
            <w:shd w:val="clear" w:color="auto" w:fill="auto"/>
            <w:noWrap/>
            <w:vAlign w:val="bottom"/>
            <w:hideMark/>
          </w:tcPr>
          <w:p w14:paraId="75CC3F49" w14:textId="77777777" w:rsidR="00F15998" w:rsidRPr="00F15998" w:rsidRDefault="00F15998" w:rsidP="00F15998">
            <w:pPr>
              <w:spacing w:after="0" w:line="240" w:lineRule="auto"/>
              <w:jc w:val="center"/>
              <w:rPr>
                <w:ins w:id="2483" w:author="Lane, Stefanie" w:date="2023-09-07T11:19:00Z"/>
                <w:rFonts w:ascii="Times New Roman" w:eastAsia="Times New Roman" w:hAnsi="Times New Roman" w:cs="Times New Roman"/>
                <w:rPrChange w:id="2484" w:author="Lane, Stefanie" w:date="2023-09-07T11:19:00Z">
                  <w:rPr>
                    <w:ins w:id="2485" w:author="Lane, Stefanie" w:date="2023-09-07T11:19:00Z"/>
                  </w:rPr>
                </w:rPrChange>
              </w:rPr>
              <w:pPrChange w:id="2486"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37A4D7EB" w14:textId="77777777" w:rsidR="00F15998" w:rsidRPr="00F15998" w:rsidRDefault="00F15998" w:rsidP="00F15998">
            <w:pPr>
              <w:spacing w:after="0" w:line="240" w:lineRule="auto"/>
              <w:jc w:val="center"/>
              <w:rPr>
                <w:ins w:id="2487" w:author="Lane, Stefanie" w:date="2023-09-07T11:19:00Z"/>
                <w:rFonts w:ascii="Times New Roman" w:eastAsia="Times New Roman" w:hAnsi="Times New Roman" w:cs="Times New Roman"/>
                <w:rPrChange w:id="2488" w:author="Lane, Stefanie" w:date="2023-09-07T11:19:00Z">
                  <w:rPr>
                    <w:ins w:id="2489" w:author="Lane, Stefanie" w:date="2023-09-07T11:19:00Z"/>
                  </w:rPr>
                </w:rPrChange>
              </w:rPr>
              <w:pPrChange w:id="2490"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49FC2AB6" w14:textId="77777777" w:rsidR="00F15998" w:rsidRPr="00F15998" w:rsidRDefault="00F15998" w:rsidP="00F15998">
            <w:pPr>
              <w:spacing w:after="0" w:line="240" w:lineRule="auto"/>
              <w:jc w:val="center"/>
              <w:rPr>
                <w:ins w:id="2491" w:author="Lane, Stefanie" w:date="2023-09-07T11:19:00Z"/>
                <w:rFonts w:ascii="Times New Roman" w:eastAsia="Times New Roman" w:hAnsi="Times New Roman" w:cs="Times New Roman"/>
                <w:rPrChange w:id="2492" w:author="Lane, Stefanie" w:date="2023-09-07T11:19:00Z">
                  <w:rPr>
                    <w:ins w:id="2493" w:author="Lane, Stefanie" w:date="2023-09-07T11:19:00Z"/>
                  </w:rPr>
                </w:rPrChange>
              </w:rPr>
              <w:pPrChange w:id="2494"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69FF67E0" w14:textId="77777777" w:rsidR="00F15998" w:rsidRPr="00F15998" w:rsidRDefault="00F15998" w:rsidP="00F15998">
            <w:pPr>
              <w:spacing w:after="0" w:line="240" w:lineRule="auto"/>
              <w:jc w:val="center"/>
              <w:rPr>
                <w:ins w:id="2495" w:author="Lane, Stefanie" w:date="2023-09-07T11:19:00Z"/>
                <w:rFonts w:ascii="Times New Roman" w:eastAsia="Times New Roman" w:hAnsi="Times New Roman" w:cs="Times New Roman"/>
                <w:rPrChange w:id="2496" w:author="Lane, Stefanie" w:date="2023-09-07T11:19:00Z">
                  <w:rPr>
                    <w:ins w:id="2497" w:author="Lane, Stefanie" w:date="2023-09-07T11:19:00Z"/>
                  </w:rPr>
                </w:rPrChange>
              </w:rPr>
              <w:pPrChange w:id="2498"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0640DB76" w14:textId="77777777" w:rsidR="00F15998" w:rsidRPr="00F15998" w:rsidRDefault="00F15998" w:rsidP="00F15998">
            <w:pPr>
              <w:spacing w:after="0" w:line="240" w:lineRule="auto"/>
              <w:jc w:val="center"/>
              <w:rPr>
                <w:ins w:id="2499" w:author="Lane, Stefanie" w:date="2023-09-07T11:19:00Z"/>
                <w:rFonts w:ascii="Times New Roman" w:eastAsia="Times New Roman" w:hAnsi="Times New Roman" w:cs="Times New Roman"/>
                <w:rPrChange w:id="2500" w:author="Lane, Stefanie" w:date="2023-09-07T11:19:00Z">
                  <w:rPr>
                    <w:ins w:id="2501" w:author="Lane, Stefanie" w:date="2023-09-07T11:19:00Z"/>
                  </w:rPr>
                </w:rPrChange>
              </w:rPr>
              <w:pPrChange w:id="2502" w:author="Lane, Stefanie" w:date="2023-09-07T11:19:00Z">
                <w:pPr>
                  <w:jc w:val="center"/>
                </w:pPr>
              </w:pPrChange>
            </w:pPr>
          </w:p>
        </w:tc>
      </w:tr>
      <w:tr w:rsidR="00F15998" w:rsidRPr="00F15998" w14:paraId="5AAB9ED8" w14:textId="77777777" w:rsidTr="00F15998">
        <w:trPr>
          <w:divId w:val="1170485943"/>
          <w:trHeight w:val="290"/>
          <w:jc w:val="center"/>
          <w:ins w:id="2503" w:author="Lane, Stefanie" w:date="2023-09-07T11:19:00Z"/>
        </w:trPr>
        <w:tc>
          <w:tcPr>
            <w:tcW w:w="1180" w:type="dxa"/>
            <w:tcBorders>
              <w:top w:val="nil"/>
              <w:left w:val="nil"/>
              <w:bottom w:val="nil"/>
              <w:right w:val="nil"/>
            </w:tcBorders>
            <w:shd w:val="clear" w:color="auto" w:fill="auto"/>
            <w:noWrap/>
            <w:vAlign w:val="bottom"/>
            <w:hideMark/>
          </w:tcPr>
          <w:p w14:paraId="2A2D4D68" w14:textId="77777777" w:rsidR="00F15998" w:rsidRPr="00F15998" w:rsidRDefault="00F15998" w:rsidP="00F15998">
            <w:pPr>
              <w:spacing w:after="0" w:line="240" w:lineRule="auto"/>
              <w:rPr>
                <w:ins w:id="2504" w:author="Lane, Stefanie" w:date="2023-09-07T11:19:00Z"/>
                <w:rFonts w:ascii="Calibri" w:eastAsia="Times New Roman" w:hAnsi="Calibri" w:cs="Calibri"/>
                <w:b/>
                <w:bCs/>
                <w:color w:val="000000"/>
                <w:rPrChange w:id="2505" w:author="Lane, Stefanie" w:date="2023-09-07T11:19:00Z">
                  <w:rPr>
                    <w:ins w:id="2506" w:author="Lane, Stefanie" w:date="2023-09-07T11:19:00Z"/>
                  </w:rPr>
                </w:rPrChange>
              </w:rPr>
              <w:pPrChange w:id="2507" w:author="Lane, Stefanie" w:date="2023-09-07T11:19:00Z">
                <w:pPr/>
              </w:pPrChange>
            </w:pPr>
            <w:ins w:id="2508" w:author="Lane, Stefanie" w:date="2023-09-07T11:19:00Z">
              <w:r w:rsidRPr="00F15998">
                <w:rPr>
                  <w:rFonts w:ascii="Calibri" w:eastAsia="Times New Roman" w:hAnsi="Calibri" w:cs="Calibri"/>
                  <w:b/>
                  <w:bCs/>
                  <w:color w:val="000000"/>
                  <w:rPrChange w:id="2509" w:author="Lane, Stefanie" w:date="2023-09-07T11:19:00Z">
                    <w:rPr/>
                  </w:rPrChange>
                </w:rPr>
                <w:t>Total</w:t>
              </w:r>
            </w:ins>
          </w:p>
        </w:tc>
        <w:tc>
          <w:tcPr>
            <w:tcW w:w="960" w:type="dxa"/>
            <w:tcBorders>
              <w:top w:val="nil"/>
              <w:left w:val="nil"/>
              <w:bottom w:val="nil"/>
              <w:right w:val="nil"/>
            </w:tcBorders>
            <w:shd w:val="clear" w:color="auto" w:fill="auto"/>
            <w:noWrap/>
            <w:vAlign w:val="bottom"/>
            <w:hideMark/>
          </w:tcPr>
          <w:p w14:paraId="26FF50DF" w14:textId="77777777" w:rsidR="00F15998" w:rsidRPr="00F15998" w:rsidRDefault="00F15998" w:rsidP="00F15998">
            <w:pPr>
              <w:spacing w:after="0" w:line="240" w:lineRule="auto"/>
              <w:rPr>
                <w:ins w:id="2510" w:author="Lane, Stefanie" w:date="2023-09-07T11:19:00Z"/>
                <w:rFonts w:ascii="Calibri" w:eastAsia="Times New Roman" w:hAnsi="Calibri" w:cs="Calibri"/>
                <w:b/>
                <w:bCs/>
                <w:color w:val="000000"/>
                <w:rPrChange w:id="2511" w:author="Lane, Stefanie" w:date="2023-09-07T11:19:00Z">
                  <w:rPr>
                    <w:ins w:id="2512" w:author="Lane, Stefanie" w:date="2023-09-07T11:19:00Z"/>
                  </w:rPr>
                </w:rPrChange>
              </w:rPr>
              <w:pPrChange w:id="2513" w:author="Lane, Stefanie" w:date="2023-09-07T11:19:00Z">
                <w:pPr/>
              </w:pPrChange>
            </w:pPr>
          </w:p>
        </w:tc>
        <w:tc>
          <w:tcPr>
            <w:tcW w:w="960" w:type="dxa"/>
            <w:tcBorders>
              <w:top w:val="nil"/>
              <w:left w:val="nil"/>
              <w:bottom w:val="nil"/>
              <w:right w:val="nil"/>
            </w:tcBorders>
            <w:shd w:val="clear" w:color="auto" w:fill="auto"/>
            <w:noWrap/>
            <w:vAlign w:val="bottom"/>
            <w:hideMark/>
          </w:tcPr>
          <w:p w14:paraId="2BCE41EF" w14:textId="77777777" w:rsidR="00F15998" w:rsidRPr="00F15998" w:rsidRDefault="00F15998" w:rsidP="00F15998">
            <w:pPr>
              <w:spacing w:after="0" w:line="240" w:lineRule="auto"/>
              <w:jc w:val="center"/>
              <w:rPr>
                <w:ins w:id="2514" w:author="Lane, Stefanie" w:date="2023-09-07T11:19:00Z"/>
                <w:rFonts w:ascii="Times New Roman" w:eastAsia="Times New Roman" w:hAnsi="Times New Roman" w:cs="Times New Roman"/>
                <w:rPrChange w:id="2515" w:author="Lane, Stefanie" w:date="2023-09-07T11:19:00Z">
                  <w:rPr>
                    <w:ins w:id="2516" w:author="Lane, Stefanie" w:date="2023-09-07T11:19:00Z"/>
                  </w:rPr>
                </w:rPrChange>
              </w:rPr>
              <w:pPrChange w:id="2517" w:author="Lane, Stefanie" w:date="2023-09-07T11:19:00Z">
                <w:pPr>
                  <w:jc w:val="center"/>
                </w:pPr>
              </w:pPrChange>
            </w:pPr>
          </w:p>
        </w:tc>
        <w:tc>
          <w:tcPr>
            <w:tcW w:w="300" w:type="dxa"/>
            <w:tcBorders>
              <w:top w:val="nil"/>
              <w:left w:val="nil"/>
              <w:bottom w:val="nil"/>
              <w:right w:val="nil"/>
            </w:tcBorders>
            <w:shd w:val="clear" w:color="auto" w:fill="auto"/>
            <w:noWrap/>
            <w:vAlign w:val="bottom"/>
            <w:hideMark/>
          </w:tcPr>
          <w:p w14:paraId="22C43186" w14:textId="77777777" w:rsidR="00F15998" w:rsidRPr="00F15998" w:rsidRDefault="00F15998" w:rsidP="00F15998">
            <w:pPr>
              <w:spacing w:after="0" w:line="240" w:lineRule="auto"/>
              <w:jc w:val="center"/>
              <w:rPr>
                <w:ins w:id="2518" w:author="Lane, Stefanie" w:date="2023-09-07T11:19:00Z"/>
                <w:rFonts w:ascii="Times New Roman" w:eastAsia="Times New Roman" w:hAnsi="Times New Roman" w:cs="Times New Roman"/>
                <w:rPrChange w:id="2519" w:author="Lane, Stefanie" w:date="2023-09-07T11:19:00Z">
                  <w:rPr>
                    <w:ins w:id="2520" w:author="Lane, Stefanie" w:date="2023-09-07T11:19:00Z"/>
                  </w:rPr>
                </w:rPrChange>
              </w:rPr>
              <w:pPrChange w:id="2521"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5BACACA5" w14:textId="77777777" w:rsidR="00F15998" w:rsidRPr="00F15998" w:rsidRDefault="00F15998" w:rsidP="00F15998">
            <w:pPr>
              <w:spacing w:after="0" w:line="240" w:lineRule="auto"/>
              <w:jc w:val="center"/>
              <w:rPr>
                <w:ins w:id="2522" w:author="Lane, Stefanie" w:date="2023-09-07T11:19:00Z"/>
                <w:rFonts w:ascii="Times New Roman" w:eastAsia="Times New Roman" w:hAnsi="Times New Roman" w:cs="Times New Roman"/>
                <w:rPrChange w:id="2523" w:author="Lane, Stefanie" w:date="2023-09-07T11:19:00Z">
                  <w:rPr>
                    <w:ins w:id="2524" w:author="Lane, Stefanie" w:date="2023-09-07T11:19:00Z"/>
                  </w:rPr>
                </w:rPrChange>
              </w:rPr>
              <w:pPrChange w:id="2525"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0A6818AA" w14:textId="77777777" w:rsidR="00F15998" w:rsidRPr="00F15998" w:rsidRDefault="00F15998" w:rsidP="00F15998">
            <w:pPr>
              <w:spacing w:after="0" w:line="240" w:lineRule="auto"/>
              <w:jc w:val="center"/>
              <w:rPr>
                <w:ins w:id="2526" w:author="Lane, Stefanie" w:date="2023-09-07T11:19:00Z"/>
                <w:rFonts w:ascii="Times New Roman" w:eastAsia="Times New Roman" w:hAnsi="Times New Roman" w:cs="Times New Roman"/>
                <w:rPrChange w:id="2527" w:author="Lane, Stefanie" w:date="2023-09-07T11:19:00Z">
                  <w:rPr>
                    <w:ins w:id="2528" w:author="Lane, Stefanie" w:date="2023-09-07T11:19:00Z"/>
                  </w:rPr>
                </w:rPrChange>
              </w:rPr>
              <w:pPrChange w:id="2529"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5686DDF7" w14:textId="77777777" w:rsidR="00F15998" w:rsidRPr="00F15998" w:rsidRDefault="00F15998" w:rsidP="00F15998">
            <w:pPr>
              <w:spacing w:after="0" w:line="240" w:lineRule="auto"/>
              <w:jc w:val="center"/>
              <w:rPr>
                <w:ins w:id="2530" w:author="Lane, Stefanie" w:date="2023-09-07T11:19:00Z"/>
                <w:rFonts w:ascii="Times New Roman" w:eastAsia="Times New Roman" w:hAnsi="Times New Roman" w:cs="Times New Roman"/>
                <w:rPrChange w:id="2531" w:author="Lane, Stefanie" w:date="2023-09-07T11:19:00Z">
                  <w:rPr>
                    <w:ins w:id="2532" w:author="Lane, Stefanie" w:date="2023-09-07T11:19:00Z"/>
                  </w:rPr>
                </w:rPrChange>
              </w:rPr>
              <w:pPrChange w:id="2533" w:author="Lane, Stefanie" w:date="2023-09-07T11:19:00Z">
                <w:pPr>
                  <w:jc w:val="center"/>
                </w:pPr>
              </w:pPrChange>
            </w:pPr>
          </w:p>
        </w:tc>
      </w:tr>
      <w:tr w:rsidR="00F15998" w:rsidRPr="00F15998" w14:paraId="49934DEF" w14:textId="77777777" w:rsidTr="00F15998">
        <w:trPr>
          <w:divId w:val="1170485943"/>
          <w:trHeight w:val="290"/>
          <w:jc w:val="center"/>
          <w:ins w:id="2534"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4811B597" w14:textId="77777777" w:rsidR="00F15998" w:rsidRPr="00F15998" w:rsidRDefault="00F15998" w:rsidP="00F15998">
            <w:pPr>
              <w:spacing w:after="0" w:line="240" w:lineRule="auto"/>
              <w:jc w:val="right"/>
              <w:rPr>
                <w:ins w:id="2535" w:author="Lane, Stefanie" w:date="2023-09-07T11:19:00Z"/>
                <w:rFonts w:ascii="Calibri" w:eastAsia="Times New Roman" w:hAnsi="Calibri" w:cs="Calibri"/>
                <w:color w:val="000000"/>
                <w:rPrChange w:id="2536" w:author="Lane, Stefanie" w:date="2023-09-07T11:19:00Z">
                  <w:rPr>
                    <w:ins w:id="2537" w:author="Lane, Stefanie" w:date="2023-09-07T11:19:00Z"/>
                  </w:rPr>
                </w:rPrChange>
              </w:rPr>
              <w:pPrChange w:id="2538" w:author="Lane, Stefanie" w:date="2023-09-07T11:19:00Z">
                <w:pPr>
                  <w:jc w:val="right"/>
                </w:pPr>
              </w:pPrChange>
            </w:pPr>
            <w:ins w:id="2539" w:author="Lane, Stefanie" w:date="2023-09-07T11:19:00Z">
              <w:r w:rsidRPr="00F15998">
                <w:rPr>
                  <w:rFonts w:ascii="Calibri" w:eastAsia="Times New Roman" w:hAnsi="Calibri" w:cs="Calibri"/>
                  <w:color w:val="000000"/>
                  <w:rPrChange w:id="2540" w:author="Lane, Stefanie" w:date="2023-09-07T11:19: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6A70321A" w14:textId="77777777" w:rsidR="00F15998" w:rsidRPr="00F15998" w:rsidRDefault="00F15998" w:rsidP="00F15998">
            <w:pPr>
              <w:spacing w:after="0" w:line="240" w:lineRule="auto"/>
              <w:jc w:val="center"/>
              <w:rPr>
                <w:ins w:id="2541" w:author="Lane, Stefanie" w:date="2023-09-07T11:19:00Z"/>
                <w:rFonts w:ascii="Calibri" w:eastAsia="Times New Roman" w:hAnsi="Calibri" w:cs="Calibri"/>
                <w:color w:val="000000"/>
                <w:rPrChange w:id="2542" w:author="Lane, Stefanie" w:date="2023-09-07T11:19:00Z">
                  <w:rPr>
                    <w:ins w:id="2543" w:author="Lane, Stefanie" w:date="2023-09-07T11:19:00Z"/>
                  </w:rPr>
                </w:rPrChange>
              </w:rPr>
              <w:pPrChange w:id="2544" w:author="Lane, Stefanie" w:date="2023-09-07T11:19:00Z">
                <w:pPr>
                  <w:jc w:val="center"/>
                </w:pPr>
              </w:pPrChange>
            </w:pPr>
            <w:ins w:id="2545" w:author="Lane, Stefanie" w:date="2023-09-07T11:19:00Z">
              <w:r w:rsidRPr="00F15998">
                <w:rPr>
                  <w:rFonts w:ascii="Calibri" w:eastAsia="Times New Roman" w:hAnsi="Calibri" w:cs="Calibri"/>
                  <w:color w:val="000000"/>
                  <w:rPrChange w:id="2546" w:author="Lane, Stefanie" w:date="2023-09-07T11:19: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6D3EFDE3" w14:textId="77777777" w:rsidR="00F15998" w:rsidRPr="00F15998" w:rsidRDefault="00F15998" w:rsidP="00F15998">
            <w:pPr>
              <w:spacing w:after="0" w:line="240" w:lineRule="auto"/>
              <w:jc w:val="center"/>
              <w:rPr>
                <w:ins w:id="2547" w:author="Lane, Stefanie" w:date="2023-09-07T11:19:00Z"/>
                <w:rFonts w:ascii="Calibri" w:eastAsia="Times New Roman" w:hAnsi="Calibri" w:cs="Calibri"/>
                <w:color w:val="000000"/>
                <w:rPrChange w:id="2548" w:author="Lane, Stefanie" w:date="2023-09-07T11:19:00Z">
                  <w:rPr>
                    <w:ins w:id="2549" w:author="Lane, Stefanie" w:date="2023-09-07T11:19:00Z"/>
                  </w:rPr>
                </w:rPrChange>
              </w:rPr>
              <w:pPrChange w:id="2550" w:author="Lane, Stefanie" w:date="2023-09-07T11:19:00Z">
                <w:pPr>
                  <w:jc w:val="center"/>
                </w:pPr>
              </w:pPrChange>
            </w:pPr>
            <w:ins w:id="2551" w:author="Lane, Stefanie" w:date="2023-09-07T11:19:00Z">
              <w:r w:rsidRPr="00F15998">
                <w:rPr>
                  <w:rFonts w:ascii="Calibri" w:eastAsia="Times New Roman" w:hAnsi="Calibri" w:cs="Calibri"/>
                  <w:color w:val="000000"/>
                  <w:rPrChange w:id="2552" w:author="Lane, Stefanie" w:date="2023-09-07T11:19:00Z">
                    <w:rPr/>
                  </w:rPrChange>
                </w:rPr>
                <w:t>48</w:t>
              </w:r>
            </w:ins>
          </w:p>
        </w:tc>
        <w:tc>
          <w:tcPr>
            <w:tcW w:w="300" w:type="dxa"/>
            <w:tcBorders>
              <w:top w:val="nil"/>
              <w:left w:val="nil"/>
              <w:bottom w:val="nil"/>
              <w:right w:val="nil"/>
            </w:tcBorders>
            <w:shd w:val="clear" w:color="auto" w:fill="auto"/>
            <w:noWrap/>
            <w:vAlign w:val="bottom"/>
            <w:hideMark/>
          </w:tcPr>
          <w:p w14:paraId="249EE3A1" w14:textId="77777777" w:rsidR="00F15998" w:rsidRPr="00F15998" w:rsidRDefault="00F15998" w:rsidP="00F15998">
            <w:pPr>
              <w:spacing w:after="0" w:line="240" w:lineRule="auto"/>
              <w:jc w:val="center"/>
              <w:rPr>
                <w:ins w:id="2553" w:author="Lane, Stefanie" w:date="2023-09-07T11:19:00Z"/>
                <w:rFonts w:ascii="Calibri" w:eastAsia="Times New Roman" w:hAnsi="Calibri" w:cs="Calibri"/>
                <w:color w:val="000000"/>
                <w:rPrChange w:id="2554" w:author="Lane, Stefanie" w:date="2023-09-07T11:19:00Z">
                  <w:rPr>
                    <w:ins w:id="2555" w:author="Lane, Stefanie" w:date="2023-09-07T11:19:00Z"/>
                  </w:rPr>
                </w:rPrChange>
              </w:rPr>
              <w:pPrChange w:id="2556" w:author="Lane, Stefanie" w:date="2023-09-07T11:19: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7E8F5C32" w14:textId="77777777" w:rsidR="00F15998" w:rsidRPr="00F15998" w:rsidRDefault="00F15998" w:rsidP="00F15998">
            <w:pPr>
              <w:spacing w:after="0" w:line="240" w:lineRule="auto"/>
              <w:jc w:val="center"/>
              <w:rPr>
                <w:ins w:id="2557" w:author="Lane, Stefanie" w:date="2023-09-07T11:19:00Z"/>
                <w:rFonts w:ascii="Calibri" w:eastAsia="Times New Roman" w:hAnsi="Calibri" w:cs="Calibri"/>
                <w:color w:val="000000"/>
                <w:rPrChange w:id="2558" w:author="Lane, Stefanie" w:date="2023-09-07T11:19:00Z">
                  <w:rPr>
                    <w:ins w:id="2559" w:author="Lane, Stefanie" w:date="2023-09-07T11:19:00Z"/>
                  </w:rPr>
                </w:rPrChange>
              </w:rPr>
              <w:pPrChange w:id="2560" w:author="Lane, Stefanie" w:date="2023-09-07T11:19:00Z">
                <w:pPr>
                  <w:jc w:val="center"/>
                </w:pPr>
              </w:pPrChange>
            </w:pPr>
            <w:ins w:id="2561" w:author="Lane, Stefanie" w:date="2023-09-07T11:19:00Z">
              <w:r w:rsidRPr="00F15998">
                <w:rPr>
                  <w:rFonts w:ascii="Calibri" w:eastAsia="Times New Roman" w:hAnsi="Calibri" w:cs="Calibri"/>
                  <w:color w:val="000000"/>
                  <w:rPrChange w:id="2562" w:author="Lane, Stefanie" w:date="2023-09-07T11:19: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
          <w:p w14:paraId="5CD0D9A8" w14:textId="77777777" w:rsidR="00F15998" w:rsidRPr="00F15998" w:rsidRDefault="00F15998" w:rsidP="00F15998">
            <w:pPr>
              <w:spacing w:after="0" w:line="240" w:lineRule="auto"/>
              <w:jc w:val="center"/>
              <w:rPr>
                <w:ins w:id="2563" w:author="Lane, Stefanie" w:date="2023-09-07T11:19:00Z"/>
                <w:rFonts w:ascii="Calibri" w:eastAsia="Times New Roman" w:hAnsi="Calibri" w:cs="Calibri"/>
                <w:color w:val="000000"/>
                <w:rPrChange w:id="2564" w:author="Lane, Stefanie" w:date="2023-09-07T11:19:00Z">
                  <w:rPr>
                    <w:ins w:id="2565" w:author="Lane, Stefanie" w:date="2023-09-07T11:19:00Z"/>
                  </w:rPr>
                </w:rPrChange>
              </w:rPr>
              <w:pPrChange w:id="2566" w:author="Lane, Stefanie" w:date="2023-09-07T11:19:00Z">
                <w:pPr>
                  <w:jc w:val="center"/>
                </w:pPr>
              </w:pPrChange>
            </w:pPr>
            <w:ins w:id="2567" w:author="Lane, Stefanie" w:date="2023-09-07T11:19:00Z">
              <w:r w:rsidRPr="00F15998">
                <w:rPr>
                  <w:rFonts w:ascii="Calibri" w:eastAsia="Times New Roman" w:hAnsi="Calibri" w:cs="Calibri"/>
                  <w:color w:val="000000"/>
                  <w:rPrChange w:id="2568" w:author="Lane, Stefanie" w:date="2023-09-07T11:19: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
          <w:p w14:paraId="533AE6A9" w14:textId="77777777" w:rsidR="00F15998" w:rsidRPr="00F15998" w:rsidRDefault="00F15998" w:rsidP="00F15998">
            <w:pPr>
              <w:spacing w:after="0" w:line="240" w:lineRule="auto"/>
              <w:jc w:val="center"/>
              <w:rPr>
                <w:ins w:id="2569" w:author="Lane, Stefanie" w:date="2023-09-07T11:19:00Z"/>
                <w:rFonts w:ascii="Calibri" w:eastAsia="Times New Roman" w:hAnsi="Calibri" w:cs="Calibri"/>
                <w:color w:val="000000"/>
                <w:rPrChange w:id="2570" w:author="Lane, Stefanie" w:date="2023-09-07T11:19:00Z">
                  <w:rPr>
                    <w:ins w:id="2571" w:author="Lane, Stefanie" w:date="2023-09-07T11:19:00Z"/>
                  </w:rPr>
                </w:rPrChange>
              </w:rPr>
              <w:pPrChange w:id="2572" w:author="Lane, Stefanie" w:date="2023-09-07T11:19:00Z">
                <w:pPr>
                  <w:jc w:val="center"/>
                </w:pPr>
              </w:pPrChange>
            </w:pPr>
            <w:ins w:id="2573" w:author="Lane, Stefanie" w:date="2023-09-07T11:19:00Z">
              <w:r w:rsidRPr="00F15998">
                <w:rPr>
                  <w:rFonts w:ascii="Calibri" w:eastAsia="Times New Roman" w:hAnsi="Calibri" w:cs="Calibri"/>
                  <w:color w:val="000000"/>
                  <w:rPrChange w:id="2574" w:author="Lane, Stefanie" w:date="2023-09-07T11:19:00Z">
                    <w:rPr/>
                  </w:rPrChange>
                </w:rPr>
                <w:t>3.9</w:t>
              </w:r>
            </w:ins>
          </w:p>
        </w:tc>
      </w:tr>
      <w:tr w:rsidR="00F15998" w:rsidRPr="00F15998" w14:paraId="6A21AD23" w14:textId="77777777" w:rsidTr="00F15998">
        <w:trPr>
          <w:divId w:val="1170485943"/>
          <w:trHeight w:val="290"/>
          <w:jc w:val="center"/>
          <w:ins w:id="2575" w:author="Lane, Stefanie" w:date="2023-09-07T11:19:00Z"/>
        </w:trPr>
        <w:tc>
          <w:tcPr>
            <w:tcW w:w="1180" w:type="dxa"/>
            <w:tcBorders>
              <w:top w:val="nil"/>
              <w:left w:val="nil"/>
              <w:bottom w:val="nil"/>
              <w:right w:val="nil"/>
            </w:tcBorders>
            <w:shd w:val="clear" w:color="auto" w:fill="auto"/>
            <w:noWrap/>
            <w:vAlign w:val="bottom"/>
            <w:hideMark/>
          </w:tcPr>
          <w:p w14:paraId="115B6239" w14:textId="77777777" w:rsidR="00F15998" w:rsidRPr="00F15998" w:rsidRDefault="00F15998" w:rsidP="00F15998">
            <w:pPr>
              <w:spacing w:after="0" w:line="240" w:lineRule="auto"/>
              <w:jc w:val="right"/>
              <w:rPr>
                <w:ins w:id="2576" w:author="Lane, Stefanie" w:date="2023-09-07T11:19:00Z"/>
                <w:rFonts w:ascii="Calibri" w:eastAsia="Times New Roman" w:hAnsi="Calibri" w:cs="Calibri"/>
                <w:color w:val="000000"/>
                <w:rPrChange w:id="2577" w:author="Lane, Stefanie" w:date="2023-09-07T11:19:00Z">
                  <w:rPr>
                    <w:ins w:id="2578" w:author="Lane, Stefanie" w:date="2023-09-07T11:19:00Z"/>
                  </w:rPr>
                </w:rPrChange>
              </w:rPr>
              <w:pPrChange w:id="2579" w:author="Lane, Stefanie" w:date="2023-09-07T11:19:00Z">
                <w:pPr>
                  <w:jc w:val="right"/>
                </w:pPr>
              </w:pPrChange>
            </w:pPr>
            <w:ins w:id="2580" w:author="Lane, Stefanie" w:date="2023-09-07T11:19:00Z">
              <w:r w:rsidRPr="00F15998">
                <w:rPr>
                  <w:rFonts w:ascii="Calibri" w:eastAsia="Times New Roman" w:hAnsi="Calibri" w:cs="Calibri"/>
                  <w:color w:val="000000"/>
                  <w:rPrChange w:id="2581" w:author="Lane, Stefanie" w:date="2023-09-07T11:19:00Z">
                    <w:rPr/>
                  </w:rPrChange>
                </w:rPr>
                <w:t>1999</w:t>
              </w:r>
            </w:ins>
          </w:p>
        </w:tc>
        <w:tc>
          <w:tcPr>
            <w:tcW w:w="960" w:type="dxa"/>
            <w:tcBorders>
              <w:top w:val="nil"/>
              <w:left w:val="nil"/>
              <w:bottom w:val="single" w:sz="4" w:space="0" w:color="auto"/>
              <w:right w:val="nil"/>
            </w:tcBorders>
            <w:shd w:val="clear" w:color="auto" w:fill="auto"/>
            <w:noWrap/>
            <w:vAlign w:val="bottom"/>
            <w:hideMark/>
          </w:tcPr>
          <w:p w14:paraId="79D3DC27" w14:textId="77777777" w:rsidR="00F15998" w:rsidRPr="00F15998" w:rsidRDefault="00F15998" w:rsidP="00F15998">
            <w:pPr>
              <w:spacing w:after="0" w:line="240" w:lineRule="auto"/>
              <w:jc w:val="center"/>
              <w:rPr>
                <w:ins w:id="2582" w:author="Lane, Stefanie" w:date="2023-09-07T11:19:00Z"/>
                <w:rFonts w:ascii="Calibri" w:eastAsia="Times New Roman" w:hAnsi="Calibri" w:cs="Calibri"/>
                <w:color w:val="000000"/>
                <w:rPrChange w:id="2583" w:author="Lane, Stefanie" w:date="2023-09-07T11:19:00Z">
                  <w:rPr>
                    <w:ins w:id="2584" w:author="Lane, Stefanie" w:date="2023-09-07T11:19:00Z"/>
                  </w:rPr>
                </w:rPrChange>
              </w:rPr>
              <w:pPrChange w:id="2585" w:author="Lane, Stefanie" w:date="2023-09-07T11:19:00Z">
                <w:pPr>
                  <w:jc w:val="center"/>
                </w:pPr>
              </w:pPrChange>
            </w:pPr>
            <w:ins w:id="2586" w:author="Lane, Stefanie" w:date="2023-09-07T11:19:00Z">
              <w:r w:rsidRPr="00F15998">
                <w:rPr>
                  <w:rFonts w:ascii="Calibri" w:eastAsia="Times New Roman" w:hAnsi="Calibri" w:cs="Calibri"/>
                  <w:color w:val="000000"/>
                  <w:rPrChange w:id="2587" w:author="Lane, Stefanie" w:date="2023-09-07T11:19:00Z">
                    <w:rPr/>
                  </w:rPrChange>
                </w:rPr>
                <w:t>54</w:t>
              </w:r>
            </w:ins>
          </w:p>
        </w:tc>
        <w:tc>
          <w:tcPr>
            <w:tcW w:w="960" w:type="dxa"/>
            <w:tcBorders>
              <w:top w:val="nil"/>
              <w:left w:val="nil"/>
              <w:bottom w:val="nil"/>
              <w:right w:val="nil"/>
            </w:tcBorders>
            <w:shd w:val="clear" w:color="auto" w:fill="auto"/>
            <w:noWrap/>
            <w:vAlign w:val="bottom"/>
            <w:hideMark/>
          </w:tcPr>
          <w:p w14:paraId="4FB1ADE4" w14:textId="77777777" w:rsidR="00F15998" w:rsidRPr="00F15998" w:rsidRDefault="00F15998" w:rsidP="00F15998">
            <w:pPr>
              <w:spacing w:after="0" w:line="240" w:lineRule="auto"/>
              <w:jc w:val="center"/>
              <w:rPr>
                <w:ins w:id="2588" w:author="Lane, Stefanie" w:date="2023-09-07T11:19:00Z"/>
                <w:rFonts w:ascii="Calibri" w:eastAsia="Times New Roman" w:hAnsi="Calibri" w:cs="Calibri"/>
                <w:color w:val="000000"/>
                <w:rPrChange w:id="2589" w:author="Lane, Stefanie" w:date="2023-09-07T11:19:00Z">
                  <w:rPr>
                    <w:ins w:id="2590" w:author="Lane, Stefanie" w:date="2023-09-07T11:19:00Z"/>
                  </w:rPr>
                </w:rPrChange>
              </w:rPr>
              <w:pPrChange w:id="2591" w:author="Lane, Stefanie" w:date="2023-09-07T11:19:00Z">
                <w:pPr>
                  <w:jc w:val="center"/>
                </w:pPr>
              </w:pPrChange>
            </w:pPr>
            <w:ins w:id="2592" w:author="Lane, Stefanie" w:date="2023-09-07T11:19:00Z">
              <w:r w:rsidRPr="00F15998">
                <w:rPr>
                  <w:rFonts w:ascii="Calibri" w:eastAsia="Times New Roman" w:hAnsi="Calibri" w:cs="Calibri"/>
                  <w:color w:val="000000"/>
                  <w:rPrChange w:id="2593" w:author="Lane, Stefanie" w:date="2023-09-07T11:19:00Z">
                    <w:rPr/>
                  </w:rPrChange>
                </w:rPr>
                <w:t>42</w:t>
              </w:r>
            </w:ins>
          </w:p>
        </w:tc>
        <w:tc>
          <w:tcPr>
            <w:tcW w:w="300" w:type="dxa"/>
            <w:tcBorders>
              <w:top w:val="nil"/>
              <w:left w:val="nil"/>
              <w:bottom w:val="nil"/>
              <w:right w:val="nil"/>
            </w:tcBorders>
            <w:shd w:val="clear" w:color="auto" w:fill="auto"/>
            <w:noWrap/>
            <w:vAlign w:val="bottom"/>
            <w:hideMark/>
          </w:tcPr>
          <w:p w14:paraId="6E68E90E" w14:textId="77777777" w:rsidR="00F15998" w:rsidRPr="00F15998" w:rsidRDefault="00F15998" w:rsidP="00F15998">
            <w:pPr>
              <w:spacing w:after="0" w:line="240" w:lineRule="auto"/>
              <w:jc w:val="center"/>
              <w:rPr>
                <w:ins w:id="2594" w:author="Lane, Stefanie" w:date="2023-09-07T11:19:00Z"/>
                <w:rFonts w:ascii="Calibri" w:eastAsia="Times New Roman" w:hAnsi="Calibri" w:cs="Calibri"/>
                <w:color w:val="000000"/>
                <w:rPrChange w:id="2595" w:author="Lane, Stefanie" w:date="2023-09-07T11:19:00Z">
                  <w:rPr>
                    <w:ins w:id="2596" w:author="Lane, Stefanie" w:date="2023-09-07T11:19:00Z"/>
                  </w:rPr>
                </w:rPrChange>
              </w:rPr>
              <w:pPrChange w:id="2597" w:author="Lane, Stefanie" w:date="2023-09-07T11:19:00Z">
                <w:pPr>
                  <w:jc w:val="center"/>
                </w:pPr>
              </w:pPrChange>
            </w:pPr>
          </w:p>
        </w:tc>
        <w:tc>
          <w:tcPr>
            <w:tcW w:w="960" w:type="dxa"/>
            <w:tcBorders>
              <w:top w:val="nil"/>
              <w:left w:val="nil"/>
              <w:bottom w:val="nil"/>
              <w:right w:val="nil"/>
            </w:tcBorders>
            <w:shd w:val="clear" w:color="auto" w:fill="auto"/>
            <w:noWrap/>
            <w:vAlign w:val="bottom"/>
            <w:hideMark/>
          </w:tcPr>
          <w:p w14:paraId="49C1A723" w14:textId="77777777" w:rsidR="00F15998" w:rsidRPr="00F15998" w:rsidRDefault="00F15998" w:rsidP="00F15998">
            <w:pPr>
              <w:spacing w:after="0" w:line="240" w:lineRule="auto"/>
              <w:jc w:val="center"/>
              <w:rPr>
                <w:ins w:id="2598" w:author="Lane, Stefanie" w:date="2023-09-07T11:19:00Z"/>
                <w:rFonts w:ascii="Calibri" w:eastAsia="Times New Roman" w:hAnsi="Calibri" w:cs="Calibri"/>
                <w:color w:val="000000"/>
                <w:rPrChange w:id="2599" w:author="Lane, Stefanie" w:date="2023-09-07T11:19:00Z">
                  <w:rPr>
                    <w:ins w:id="2600" w:author="Lane, Stefanie" w:date="2023-09-07T11:19:00Z"/>
                  </w:rPr>
                </w:rPrChange>
              </w:rPr>
              <w:pPrChange w:id="2601" w:author="Lane, Stefanie" w:date="2023-09-07T11:19:00Z">
                <w:pPr>
                  <w:jc w:val="center"/>
                </w:pPr>
              </w:pPrChange>
            </w:pPr>
            <w:ins w:id="2602" w:author="Lane, Stefanie" w:date="2023-09-07T11:19:00Z">
              <w:r w:rsidRPr="00F15998">
                <w:rPr>
                  <w:rFonts w:ascii="Calibri" w:eastAsia="Times New Roman" w:hAnsi="Calibri" w:cs="Calibri"/>
                  <w:color w:val="000000"/>
                  <w:rPrChange w:id="2603" w:author="Lane, Stefanie" w:date="2023-09-07T11:19:00Z">
                    <w:rPr/>
                  </w:rPrChange>
                </w:rPr>
                <w:t>10.0</w:t>
              </w:r>
            </w:ins>
          </w:p>
        </w:tc>
        <w:tc>
          <w:tcPr>
            <w:tcW w:w="960" w:type="dxa"/>
            <w:tcBorders>
              <w:top w:val="nil"/>
              <w:left w:val="nil"/>
              <w:bottom w:val="nil"/>
              <w:right w:val="nil"/>
            </w:tcBorders>
            <w:shd w:val="clear" w:color="auto" w:fill="auto"/>
            <w:noWrap/>
            <w:vAlign w:val="bottom"/>
            <w:hideMark/>
          </w:tcPr>
          <w:p w14:paraId="2535B6AB" w14:textId="77777777" w:rsidR="00F15998" w:rsidRPr="00F15998" w:rsidRDefault="00F15998" w:rsidP="00F15998">
            <w:pPr>
              <w:spacing w:after="0" w:line="240" w:lineRule="auto"/>
              <w:jc w:val="center"/>
              <w:rPr>
                <w:ins w:id="2604" w:author="Lane, Stefanie" w:date="2023-09-07T11:19:00Z"/>
                <w:rFonts w:ascii="Calibri" w:eastAsia="Times New Roman" w:hAnsi="Calibri" w:cs="Calibri"/>
                <w:color w:val="000000"/>
                <w:rPrChange w:id="2605" w:author="Lane, Stefanie" w:date="2023-09-07T11:19:00Z">
                  <w:rPr>
                    <w:ins w:id="2606" w:author="Lane, Stefanie" w:date="2023-09-07T11:19:00Z"/>
                  </w:rPr>
                </w:rPrChange>
              </w:rPr>
              <w:pPrChange w:id="2607" w:author="Lane, Stefanie" w:date="2023-09-07T11:19:00Z">
                <w:pPr>
                  <w:jc w:val="center"/>
                </w:pPr>
              </w:pPrChange>
            </w:pPr>
            <w:ins w:id="2608" w:author="Lane, Stefanie" w:date="2023-09-07T11:19:00Z">
              <w:r w:rsidRPr="00F15998">
                <w:rPr>
                  <w:rFonts w:ascii="Calibri" w:eastAsia="Times New Roman" w:hAnsi="Calibri" w:cs="Calibri"/>
                  <w:color w:val="000000"/>
                  <w:rPrChange w:id="2609" w:author="Lane, Stefanie" w:date="2023-09-07T11:19:00Z">
                    <w:rPr/>
                  </w:rPrChange>
                </w:rPr>
                <w:t>3.4</w:t>
              </w:r>
            </w:ins>
          </w:p>
        </w:tc>
        <w:tc>
          <w:tcPr>
            <w:tcW w:w="960" w:type="dxa"/>
            <w:tcBorders>
              <w:top w:val="nil"/>
              <w:left w:val="nil"/>
              <w:bottom w:val="nil"/>
              <w:right w:val="nil"/>
            </w:tcBorders>
            <w:shd w:val="clear" w:color="auto" w:fill="auto"/>
            <w:noWrap/>
            <w:vAlign w:val="bottom"/>
            <w:hideMark/>
          </w:tcPr>
          <w:p w14:paraId="18AD8681" w14:textId="77777777" w:rsidR="00F15998" w:rsidRPr="00F15998" w:rsidRDefault="00F15998" w:rsidP="00F15998">
            <w:pPr>
              <w:spacing w:after="0" w:line="240" w:lineRule="auto"/>
              <w:jc w:val="center"/>
              <w:rPr>
                <w:ins w:id="2610" w:author="Lane, Stefanie" w:date="2023-09-07T11:19:00Z"/>
                <w:rFonts w:ascii="Calibri" w:eastAsia="Times New Roman" w:hAnsi="Calibri" w:cs="Calibri"/>
                <w:color w:val="000000"/>
                <w:rPrChange w:id="2611" w:author="Lane, Stefanie" w:date="2023-09-07T11:19:00Z">
                  <w:rPr>
                    <w:ins w:id="2612" w:author="Lane, Stefanie" w:date="2023-09-07T11:19:00Z"/>
                  </w:rPr>
                </w:rPrChange>
              </w:rPr>
              <w:pPrChange w:id="2613" w:author="Lane, Stefanie" w:date="2023-09-07T11:19:00Z">
                <w:pPr>
                  <w:jc w:val="center"/>
                </w:pPr>
              </w:pPrChange>
            </w:pPr>
            <w:ins w:id="2614" w:author="Lane, Stefanie" w:date="2023-09-07T11:19:00Z">
              <w:r w:rsidRPr="00F15998">
                <w:rPr>
                  <w:rFonts w:ascii="Calibri" w:eastAsia="Times New Roman" w:hAnsi="Calibri" w:cs="Calibri"/>
                  <w:color w:val="000000"/>
                  <w:rPrChange w:id="2615" w:author="Lane, Stefanie" w:date="2023-09-07T11:19:00Z">
                    <w:rPr/>
                  </w:rPrChange>
                </w:rPr>
                <w:t>4.2</w:t>
              </w:r>
            </w:ins>
          </w:p>
        </w:tc>
      </w:tr>
      <w:tr w:rsidR="00F15998" w:rsidRPr="00F15998" w14:paraId="189C23CE" w14:textId="77777777" w:rsidTr="00F15998">
        <w:trPr>
          <w:divId w:val="1170485943"/>
          <w:trHeight w:val="290"/>
          <w:jc w:val="center"/>
          <w:ins w:id="2616" w:author="Lane, Stefanie" w:date="2023-09-07T11:19:00Z"/>
        </w:trPr>
        <w:tc>
          <w:tcPr>
            <w:tcW w:w="1180" w:type="dxa"/>
            <w:tcBorders>
              <w:top w:val="single" w:sz="4" w:space="0" w:color="auto"/>
              <w:left w:val="nil"/>
              <w:bottom w:val="single" w:sz="4" w:space="0" w:color="auto"/>
              <w:right w:val="nil"/>
            </w:tcBorders>
            <w:shd w:val="clear" w:color="auto" w:fill="auto"/>
            <w:noWrap/>
            <w:vAlign w:val="bottom"/>
            <w:hideMark/>
          </w:tcPr>
          <w:p w14:paraId="2FC51A80" w14:textId="77777777" w:rsidR="00F15998" w:rsidRPr="00F15998" w:rsidRDefault="00F15998" w:rsidP="00F15998">
            <w:pPr>
              <w:spacing w:after="0" w:line="240" w:lineRule="auto"/>
              <w:jc w:val="right"/>
              <w:rPr>
                <w:ins w:id="2617" w:author="Lane, Stefanie" w:date="2023-09-07T11:19:00Z"/>
                <w:rFonts w:ascii="Calibri" w:eastAsia="Times New Roman" w:hAnsi="Calibri" w:cs="Calibri"/>
                <w:color w:val="000000"/>
                <w:rPrChange w:id="2618" w:author="Lane, Stefanie" w:date="2023-09-07T11:19:00Z">
                  <w:rPr>
                    <w:ins w:id="2619" w:author="Lane, Stefanie" w:date="2023-09-07T11:19:00Z"/>
                  </w:rPr>
                </w:rPrChange>
              </w:rPr>
              <w:pPrChange w:id="2620" w:author="Lane, Stefanie" w:date="2023-09-07T11:19:00Z">
                <w:pPr>
                  <w:jc w:val="right"/>
                </w:pPr>
              </w:pPrChange>
            </w:pPr>
            <w:ins w:id="2621" w:author="Lane, Stefanie" w:date="2023-09-07T11:19:00Z">
              <w:r w:rsidRPr="00F15998">
                <w:rPr>
                  <w:rFonts w:ascii="Calibri" w:eastAsia="Times New Roman" w:hAnsi="Calibri" w:cs="Calibri"/>
                  <w:color w:val="000000"/>
                  <w:rPrChange w:id="2622" w:author="Lane, Stefanie" w:date="2023-09-07T11:19:00Z">
                    <w:rPr/>
                  </w:rPrChange>
                </w:rPr>
                <w:t>2019</w:t>
              </w:r>
            </w:ins>
          </w:p>
        </w:tc>
        <w:tc>
          <w:tcPr>
            <w:tcW w:w="960" w:type="dxa"/>
            <w:tcBorders>
              <w:top w:val="nil"/>
              <w:left w:val="nil"/>
              <w:bottom w:val="single" w:sz="4" w:space="0" w:color="auto"/>
              <w:right w:val="nil"/>
            </w:tcBorders>
            <w:shd w:val="clear" w:color="auto" w:fill="auto"/>
            <w:noWrap/>
            <w:vAlign w:val="bottom"/>
            <w:hideMark/>
          </w:tcPr>
          <w:p w14:paraId="37966429" w14:textId="77777777" w:rsidR="00F15998" w:rsidRPr="00F15998" w:rsidRDefault="00F15998" w:rsidP="00F15998">
            <w:pPr>
              <w:spacing w:after="0" w:line="240" w:lineRule="auto"/>
              <w:jc w:val="center"/>
              <w:rPr>
                <w:ins w:id="2623" w:author="Lane, Stefanie" w:date="2023-09-07T11:19:00Z"/>
                <w:rFonts w:ascii="Calibri" w:eastAsia="Times New Roman" w:hAnsi="Calibri" w:cs="Calibri"/>
                <w:color w:val="000000"/>
                <w:rPrChange w:id="2624" w:author="Lane, Stefanie" w:date="2023-09-07T11:19:00Z">
                  <w:rPr>
                    <w:ins w:id="2625" w:author="Lane, Stefanie" w:date="2023-09-07T11:19:00Z"/>
                  </w:rPr>
                </w:rPrChange>
              </w:rPr>
              <w:pPrChange w:id="2626" w:author="Lane, Stefanie" w:date="2023-09-07T11:19:00Z">
                <w:pPr>
                  <w:jc w:val="center"/>
                </w:pPr>
              </w:pPrChange>
            </w:pPr>
            <w:ins w:id="2627" w:author="Lane, Stefanie" w:date="2023-09-07T11:19:00Z">
              <w:r w:rsidRPr="00F15998">
                <w:rPr>
                  <w:rFonts w:ascii="Calibri" w:eastAsia="Times New Roman" w:hAnsi="Calibri" w:cs="Calibri"/>
                  <w:color w:val="000000"/>
                  <w:rPrChange w:id="2628" w:author="Lane, Stefanie" w:date="2023-09-07T11:19: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
          <w:p w14:paraId="1F8D538F" w14:textId="77777777" w:rsidR="00F15998" w:rsidRPr="00F15998" w:rsidRDefault="00F15998" w:rsidP="00F15998">
            <w:pPr>
              <w:spacing w:after="0" w:line="240" w:lineRule="auto"/>
              <w:jc w:val="center"/>
              <w:rPr>
                <w:ins w:id="2629" w:author="Lane, Stefanie" w:date="2023-09-07T11:19:00Z"/>
                <w:rFonts w:ascii="Calibri" w:eastAsia="Times New Roman" w:hAnsi="Calibri" w:cs="Calibri"/>
                <w:color w:val="000000"/>
                <w:rPrChange w:id="2630" w:author="Lane, Stefanie" w:date="2023-09-07T11:19:00Z">
                  <w:rPr>
                    <w:ins w:id="2631" w:author="Lane, Stefanie" w:date="2023-09-07T11:19:00Z"/>
                  </w:rPr>
                </w:rPrChange>
              </w:rPr>
              <w:pPrChange w:id="2632" w:author="Lane, Stefanie" w:date="2023-09-07T11:19:00Z">
                <w:pPr>
                  <w:jc w:val="center"/>
                </w:pPr>
              </w:pPrChange>
            </w:pPr>
            <w:ins w:id="2633" w:author="Lane, Stefanie" w:date="2023-09-07T11:19:00Z">
              <w:r w:rsidRPr="00F15998">
                <w:rPr>
                  <w:rFonts w:ascii="Calibri" w:eastAsia="Times New Roman" w:hAnsi="Calibri" w:cs="Calibri"/>
                  <w:color w:val="000000"/>
                  <w:rPrChange w:id="2634" w:author="Lane, Stefanie" w:date="2023-09-07T11:19:00Z">
                    <w:rPr/>
                  </w:rPrChange>
                </w:rPr>
                <w:t>42</w:t>
              </w:r>
            </w:ins>
          </w:p>
        </w:tc>
        <w:tc>
          <w:tcPr>
            <w:tcW w:w="300" w:type="dxa"/>
            <w:tcBorders>
              <w:top w:val="nil"/>
              <w:left w:val="nil"/>
              <w:bottom w:val="nil"/>
              <w:right w:val="nil"/>
            </w:tcBorders>
            <w:shd w:val="clear" w:color="auto" w:fill="auto"/>
            <w:noWrap/>
            <w:vAlign w:val="bottom"/>
            <w:hideMark/>
          </w:tcPr>
          <w:p w14:paraId="0BCB668D" w14:textId="77777777" w:rsidR="00F15998" w:rsidRPr="00F15998" w:rsidRDefault="00F15998" w:rsidP="00F15998">
            <w:pPr>
              <w:spacing w:after="0" w:line="240" w:lineRule="auto"/>
              <w:jc w:val="center"/>
              <w:rPr>
                <w:ins w:id="2635" w:author="Lane, Stefanie" w:date="2023-09-07T11:19:00Z"/>
                <w:rFonts w:ascii="Calibri" w:eastAsia="Times New Roman" w:hAnsi="Calibri" w:cs="Calibri"/>
                <w:color w:val="000000"/>
                <w:rPrChange w:id="2636" w:author="Lane, Stefanie" w:date="2023-09-07T11:19:00Z">
                  <w:rPr>
                    <w:ins w:id="2637" w:author="Lane, Stefanie" w:date="2023-09-07T11:19:00Z"/>
                  </w:rPr>
                </w:rPrChange>
              </w:rPr>
              <w:pPrChange w:id="2638" w:author="Lane, Stefanie" w:date="2023-09-07T11:19: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
          <w:p w14:paraId="1529DB49" w14:textId="77777777" w:rsidR="00F15998" w:rsidRPr="00F15998" w:rsidRDefault="00F15998" w:rsidP="00F15998">
            <w:pPr>
              <w:spacing w:after="0" w:line="240" w:lineRule="auto"/>
              <w:jc w:val="center"/>
              <w:rPr>
                <w:ins w:id="2639" w:author="Lane, Stefanie" w:date="2023-09-07T11:19:00Z"/>
                <w:rFonts w:ascii="Calibri" w:eastAsia="Times New Roman" w:hAnsi="Calibri" w:cs="Calibri"/>
                <w:color w:val="000000"/>
                <w:rPrChange w:id="2640" w:author="Lane, Stefanie" w:date="2023-09-07T11:19:00Z">
                  <w:rPr>
                    <w:ins w:id="2641" w:author="Lane, Stefanie" w:date="2023-09-07T11:19:00Z"/>
                  </w:rPr>
                </w:rPrChange>
              </w:rPr>
              <w:pPrChange w:id="2642" w:author="Lane, Stefanie" w:date="2023-09-07T11:19:00Z">
                <w:pPr>
                  <w:jc w:val="center"/>
                </w:pPr>
              </w:pPrChange>
            </w:pPr>
            <w:ins w:id="2643" w:author="Lane, Stefanie" w:date="2023-09-07T11:19:00Z">
              <w:r w:rsidRPr="00F15998">
                <w:rPr>
                  <w:rFonts w:ascii="Calibri" w:eastAsia="Times New Roman" w:hAnsi="Calibri" w:cs="Calibri"/>
                  <w:color w:val="000000"/>
                  <w:rPrChange w:id="2644" w:author="Lane, Stefanie" w:date="2023-09-07T11:19: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
          <w:p w14:paraId="01CE2B82" w14:textId="77777777" w:rsidR="00F15998" w:rsidRPr="00F15998" w:rsidRDefault="00F15998" w:rsidP="00F15998">
            <w:pPr>
              <w:spacing w:after="0" w:line="240" w:lineRule="auto"/>
              <w:jc w:val="center"/>
              <w:rPr>
                <w:ins w:id="2645" w:author="Lane, Stefanie" w:date="2023-09-07T11:19:00Z"/>
                <w:rFonts w:ascii="Calibri" w:eastAsia="Times New Roman" w:hAnsi="Calibri" w:cs="Calibri"/>
                <w:color w:val="000000"/>
                <w:rPrChange w:id="2646" w:author="Lane, Stefanie" w:date="2023-09-07T11:19:00Z">
                  <w:rPr>
                    <w:ins w:id="2647" w:author="Lane, Stefanie" w:date="2023-09-07T11:19:00Z"/>
                  </w:rPr>
                </w:rPrChange>
              </w:rPr>
              <w:pPrChange w:id="2648" w:author="Lane, Stefanie" w:date="2023-09-07T11:19:00Z">
                <w:pPr>
                  <w:jc w:val="center"/>
                </w:pPr>
              </w:pPrChange>
            </w:pPr>
            <w:ins w:id="2649" w:author="Lane, Stefanie" w:date="2023-09-07T11:19:00Z">
              <w:r w:rsidRPr="00F15998">
                <w:rPr>
                  <w:rFonts w:ascii="Calibri" w:eastAsia="Times New Roman" w:hAnsi="Calibri" w:cs="Calibri"/>
                  <w:color w:val="000000"/>
                  <w:rPrChange w:id="2650" w:author="Lane, Stefanie" w:date="2023-09-07T11:19: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5D67BF3D" w14:textId="77777777" w:rsidR="00F15998" w:rsidRPr="00F15998" w:rsidRDefault="00F15998" w:rsidP="00F15998">
            <w:pPr>
              <w:spacing w:after="0" w:line="240" w:lineRule="auto"/>
              <w:jc w:val="center"/>
              <w:rPr>
                <w:ins w:id="2651" w:author="Lane, Stefanie" w:date="2023-09-07T11:19:00Z"/>
                <w:rFonts w:ascii="Calibri" w:eastAsia="Times New Roman" w:hAnsi="Calibri" w:cs="Calibri"/>
                <w:color w:val="000000"/>
                <w:rPrChange w:id="2652" w:author="Lane, Stefanie" w:date="2023-09-07T11:19:00Z">
                  <w:rPr>
                    <w:ins w:id="2653" w:author="Lane, Stefanie" w:date="2023-09-07T11:19:00Z"/>
                  </w:rPr>
                </w:rPrChange>
              </w:rPr>
              <w:pPrChange w:id="2654" w:author="Lane, Stefanie" w:date="2023-09-07T11:19:00Z">
                <w:pPr>
                  <w:jc w:val="center"/>
                </w:pPr>
              </w:pPrChange>
            </w:pPr>
            <w:ins w:id="2655" w:author="Lane, Stefanie" w:date="2023-09-07T11:19:00Z">
              <w:r w:rsidRPr="00F15998">
                <w:rPr>
                  <w:rFonts w:ascii="Calibri" w:eastAsia="Times New Roman" w:hAnsi="Calibri" w:cs="Calibri"/>
                  <w:color w:val="000000"/>
                  <w:rPrChange w:id="2656" w:author="Lane, Stefanie" w:date="2023-09-07T11:19:00Z">
                    <w:rPr/>
                  </w:rPrChange>
                </w:rPr>
                <w:t>5.1</w:t>
              </w:r>
            </w:ins>
          </w:p>
        </w:tc>
      </w:tr>
    </w:tbl>
    <w:p w14:paraId="58928F13" w14:textId="2969354F" w:rsidR="00475686" w:rsidDel="00F15998" w:rsidRDefault="00475686" w:rsidP="00F15998">
      <w:pPr>
        <w:pStyle w:val="Caption"/>
        <w:rPr>
          <w:del w:id="2657" w:author="Lane, Stefanie" w:date="2023-09-07T11:19:00Z"/>
          <w:i w:val="0"/>
          <w:iCs w:val="0"/>
          <w:color w:val="auto"/>
          <w:sz w:val="22"/>
          <w:szCs w:val="22"/>
        </w:rPr>
        <w:pPrChange w:id="2658" w:author="Lane, Stefanie" w:date="2023-09-07T11:19:00Z">
          <w:pPr>
            <w:pStyle w:val="Caption"/>
          </w:pPr>
        </w:pPrChange>
      </w:pPr>
    </w:p>
    <w:p w14:paraId="05A6C659" w14:textId="47112A61" w:rsidR="00BB5BE2" w:rsidDel="00475686" w:rsidRDefault="00BB5BE2">
      <w:pPr>
        <w:pStyle w:val="Caption"/>
        <w:rPr>
          <w:del w:id="2659" w:author="Lane, Stefanie" w:date="2023-08-15T16:07:00Z"/>
          <w:i w:val="0"/>
          <w:iCs w:val="0"/>
          <w:color w:val="auto"/>
          <w:sz w:val="22"/>
          <w:szCs w:val="22"/>
        </w:rPr>
      </w:pPr>
    </w:p>
    <w:p w14:paraId="301131E0" w14:textId="2930C6C9" w:rsidR="003516CD" w:rsidDel="00BB5BE2" w:rsidRDefault="003516CD">
      <w:pPr>
        <w:pStyle w:val="Caption"/>
        <w:rPr>
          <w:del w:id="2660" w:author="Lane, Stefanie" w:date="2023-08-10T16:47:00Z"/>
          <w:i w:val="0"/>
          <w:iCs w:val="0"/>
          <w:color w:val="auto"/>
          <w:sz w:val="22"/>
          <w:szCs w:val="22"/>
        </w:rPr>
      </w:pPr>
    </w:p>
    <w:p w14:paraId="46BBE337" w14:textId="5CEC13E5" w:rsidR="00C51C7D" w:rsidDel="003516CD" w:rsidRDefault="00C51C7D" w:rsidP="003516CD">
      <w:pPr>
        <w:pStyle w:val="Caption"/>
        <w:rPr>
          <w:del w:id="2661" w:author="Lane, Stefanie" w:date="2023-08-02T17:30:00Z"/>
          <w:i w:val="0"/>
          <w:iCs w:val="0"/>
          <w:color w:val="auto"/>
          <w:sz w:val="22"/>
          <w:szCs w:val="22"/>
        </w:rPr>
      </w:pPr>
    </w:p>
    <w:p w14:paraId="40520FE2" w14:textId="7CE8006C" w:rsidR="002605CE" w:rsidDel="00C51C7D" w:rsidRDefault="002605CE" w:rsidP="00C51C7D">
      <w:pPr>
        <w:pStyle w:val="Caption"/>
        <w:rPr>
          <w:del w:id="2662" w:author="Lane, Stefanie" w:date="2023-07-26T11:06:00Z"/>
          <w:i w:val="0"/>
          <w:iCs w:val="0"/>
          <w:color w:val="auto"/>
          <w:sz w:val="22"/>
          <w:szCs w:val="22"/>
        </w:rPr>
      </w:pP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2605CE" w:rsidRPr="002605CE" w:rsidDel="00C51C7D" w14:paraId="306B4339" w14:textId="77777777" w:rsidTr="002605CE">
        <w:trPr>
          <w:divId w:val="1170409750"/>
          <w:trHeight w:val="470"/>
          <w:jc w:val="center"/>
          <w:del w:id="2663" w:author="Lane, Stefanie" w:date="2023-07-26T11:06:00Z"/>
        </w:trPr>
        <w:tc>
          <w:tcPr>
            <w:tcW w:w="1180" w:type="dxa"/>
            <w:tcBorders>
              <w:top w:val="nil"/>
              <w:left w:val="nil"/>
              <w:bottom w:val="nil"/>
              <w:right w:val="nil"/>
            </w:tcBorders>
            <w:shd w:val="clear" w:color="auto" w:fill="auto"/>
            <w:noWrap/>
            <w:vAlign w:val="bottom"/>
            <w:hideMark/>
          </w:tcPr>
          <w:p w14:paraId="0E93DDB2" w14:textId="6AD674F7" w:rsidR="002605CE" w:rsidRPr="002605CE" w:rsidDel="00C51C7D" w:rsidRDefault="002605CE" w:rsidP="002605CE">
            <w:pPr>
              <w:spacing w:after="0" w:line="240" w:lineRule="auto"/>
              <w:rPr>
                <w:del w:id="2664" w:author="Lane, Stefanie" w:date="2023-07-26T11:06:00Z"/>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59ACA6E4" w14:textId="77777777" w:rsidR="002605CE" w:rsidRPr="002605CE" w:rsidDel="00C51C7D" w:rsidRDefault="002605CE" w:rsidP="002605CE">
            <w:pPr>
              <w:spacing w:after="0" w:line="240" w:lineRule="auto"/>
              <w:jc w:val="center"/>
              <w:rPr>
                <w:del w:id="2665" w:author="Lane, Stefanie" w:date="2023-07-26T11:06:00Z"/>
                <w:rFonts w:ascii="Calibri" w:eastAsia="Times New Roman" w:hAnsi="Calibri" w:cs="Calibri"/>
                <w:b/>
                <w:bCs/>
                <w:color w:val="000000"/>
              </w:rPr>
            </w:pPr>
            <w:del w:id="2666" w:author="Lane, Stefanie" w:date="2023-07-26T11:06:00Z">
              <w:r w:rsidRPr="002605CE" w:rsidDel="00C51C7D">
                <w:rPr>
                  <w:rFonts w:ascii="Calibri" w:eastAsia="Times New Roman" w:hAnsi="Calibri" w:cs="Calibri"/>
                  <w:b/>
                  <w:bCs/>
                  <w:color w:val="000000"/>
                </w:rPr>
                <w:delText>Plot-level components</w:delText>
              </w:r>
            </w:del>
          </w:p>
        </w:tc>
        <w:tc>
          <w:tcPr>
            <w:tcW w:w="300" w:type="dxa"/>
            <w:tcBorders>
              <w:top w:val="nil"/>
              <w:left w:val="nil"/>
              <w:bottom w:val="nil"/>
              <w:right w:val="nil"/>
            </w:tcBorders>
            <w:shd w:val="clear" w:color="auto" w:fill="auto"/>
            <w:noWrap/>
            <w:vAlign w:val="bottom"/>
            <w:hideMark/>
          </w:tcPr>
          <w:p w14:paraId="4F8B5FA1" w14:textId="77777777" w:rsidR="002605CE" w:rsidRPr="002605CE" w:rsidDel="00C51C7D" w:rsidRDefault="002605CE" w:rsidP="002605CE">
            <w:pPr>
              <w:spacing w:after="0" w:line="240" w:lineRule="auto"/>
              <w:jc w:val="center"/>
              <w:rPr>
                <w:del w:id="2667" w:author="Lane, Stefanie" w:date="2023-07-26T11:06:00Z"/>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30E0856C" w14:textId="77777777" w:rsidR="002605CE" w:rsidRPr="002605CE" w:rsidDel="00C51C7D" w:rsidRDefault="002605CE" w:rsidP="002605CE">
            <w:pPr>
              <w:spacing w:after="0" w:line="240" w:lineRule="auto"/>
              <w:jc w:val="center"/>
              <w:rPr>
                <w:del w:id="2668" w:author="Lane, Stefanie" w:date="2023-07-26T11:06:00Z"/>
                <w:rFonts w:ascii="Calibri" w:eastAsia="Times New Roman" w:hAnsi="Calibri" w:cs="Calibri"/>
                <w:b/>
                <w:bCs/>
                <w:color w:val="000000"/>
              </w:rPr>
            </w:pPr>
            <w:del w:id="2669" w:author="Lane, Stefanie" w:date="2023-07-26T11:06:00Z">
              <w:r w:rsidRPr="002605CE" w:rsidDel="00C51C7D">
                <w:rPr>
                  <w:rFonts w:ascii="Calibri" w:eastAsia="Times New Roman" w:hAnsi="Calibri" w:cs="Calibri"/>
                  <w:b/>
                  <w:bCs/>
                  <w:color w:val="000000"/>
                </w:rPr>
                <w:delText>Diversity components</w:delText>
              </w:r>
            </w:del>
          </w:p>
        </w:tc>
      </w:tr>
      <w:tr w:rsidR="002605CE" w:rsidRPr="002605CE" w:rsidDel="00C51C7D" w14:paraId="0C7BAA1D" w14:textId="77777777" w:rsidTr="002605CE">
        <w:trPr>
          <w:divId w:val="1170409750"/>
          <w:trHeight w:val="780"/>
          <w:jc w:val="center"/>
          <w:del w:id="2670" w:author="Lane, Stefanie" w:date="2023-07-26T11:06:00Z"/>
        </w:trPr>
        <w:tc>
          <w:tcPr>
            <w:tcW w:w="1180" w:type="dxa"/>
            <w:tcBorders>
              <w:top w:val="nil"/>
              <w:left w:val="nil"/>
              <w:bottom w:val="nil"/>
              <w:right w:val="nil"/>
            </w:tcBorders>
            <w:shd w:val="clear" w:color="auto" w:fill="auto"/>
            <w:vAlign w:val="center"/>
            <w:hideMark/>
          </w:tcPr>
          <w:p w14:paraId="1DFEA405" w14:textId="77777777" w:rsidR="002605CE" w:rsidRPr="002605CE" w:rsidDel="00C51C7D" w:rsidRDefault="002605CE" w:rsidP="002605CE">
            <w:pPr>
              <w:spacing w:after="0" w:line="240" w:lineRule="auto"/>
              <w:jc w:val="center"/>
              <w:rPr>
                <w:del w:id="2671" w:author="Lane, Stefanie" w:date="2023-07-26T11:06:00Z"/>
                <w:rFonts w:ascii="Calibri" w:eastAsia="Times New Roman" w:hAnsi="Calibri" w:cs="Calibri"/>
                <w:b/>
                <w:bCs/>
                <w:color w:val="000000"/>
              </w:rPr>
            </w:pPr>
            <w:del w:id="2672" w:author="Lane, Stefanie" w:date="2023-07-26T11:06:00Z">
              <w:r w:rsidRPr="002605CE" w:rsidDel="00C51C7D">
                <w:rPr>
                  <w:rFonts w:ascii="Calibri" w:eastAsia="Times New Roman" w:hAnsi="Calibri" w:cs="Calibri"/>
                  <w:b/>
                  <w:bCs/>
                  <w:color w:val="000000"/>
                </w:rPr>
                <w:delText>Assemblage</w:delText>
              </w:r>
            </w:del>
          </w:p>
        </w:tc>
        <w:tc>
          <w:tcPr>
            <w:tcW w:w="960" w:type="dxa"/>
            <w:tcBorders>
              <w:top w:val="nil"/>
              <w:left w:val="nil"/>
              <w:bottom w:val="nil"/>
              <w:right w:val="nil"/>
            </w:tcBorders>
            <w:shd w:val="clear" w:color="auto" w:fill="auto"/>
            <w:vAlign w:val="center"/>
            <w:hideMark/>
          </w:tcPr>
          <w:p w14:paraId="4CE72424" w14:textId="77777777" w:rsidR="002605CE" w:rsidRPr="002605CE" w:rsidDel="00C51C7D" w:rsidRDefault="002605CE" w:rsidP="002605CE">
            <w:pPr>
              <w:spacing w:after="0" w:line="240" w:lineRule="auto"/>
              <w:jc w:val="center"/>
              <w:rPr>
                <w:del w:id="2673" w:author="Lane, Stefanie" w:date="2023-07-26T11:06:00Z"/>
                <w:rFonts w:ascii="Calibri" w:eastAsia="Times New Roman" w:hAnsi="Calibri" w:cs="Calibri"/>
                <w:b/>
                <w:bCs/>
                <w:color w:val="000000"/>
              </w:rPr>
            </w:pPr>
            <w:del w:id="2674" w:author="Lane, Stefanie" w:date="2023-07-26T11:06:00Z">
              <w:r w:rsidRPr="002605CE" w:rsidDel="00C51C7D">
                <w:rPr>
                  <w:rFonts w:ascii="Calibri" w:eastAsia="Times New Roman" w:hAnsi="Calibri" w:cs="Calibri"/>
                  <w:b/>
                  <w:bCs/>
                  <w:color w:val="000000"/>
                </w:rPr>
                <w:delText>No. quadrats</w:delText>
              </w:r>
            </w:del>
          </w:p>
        </w:tc>
        <w:tc>
          <w:tcPr>
            <w:tcW w:w="960" w:type="dxa"/>
            <w:tcBorders>
              <w:top w:val="nil"/>
              <w:left w:val="nil"/>
              <w:bottom w:val="nil"/>
              <w:right w:val="nil"/>
            </w:tcBorders>
            <w:shd w:val="clear" w:color="auto" w:fill="auto"/>
            <w:vAlign w:val="center"/>
            <w:hideMark/>
          </w:tcPr>
          <w:p w14:paraId="5A624820" w14:textId="77777777" w:rsidR="002605CE" w:rsidRPr="002605CE" w:rsidDel="00C51C7D" w:rsidRDefault="002605CE" w:rsidP="002605CE">
            <w:pPr>
              <w:spacing w:after="0" w:line="240" w:lineRule="auto"/>
              <w:jc w:val="center"/>
              <w:rPr>
                <w:del w:id="2675" w:author="Lane, Stefanie" w:date="2023-07-26T11:06:00Z"/>
                <w:rFonts w:ascii="Calibri" w:eastAsia="Times New Roman" w:hAnsi="Calibri" w:cs="Calibri"/>
                <w:b/>
                <w:bCs/>
                <w:color w:val="000000"/>
              </w:rPr>
            </w:pPr>
            <w:del w:id="2676" w:author="Lane, Stefanie" w:date="2023-07-26T11:06:00Z">
              <w:r w:rsidRPr="002605CE" w:rsidDel="00C51C7D">
                <w:rPr>
                  <w:rFonts w:ascii="Calibri" w:eastAsia="Times New Roman" w:hAnsi="Calibri" w:cs="Calibri"/>
                  <w:b/>
                  <w:bCs/>
                  <w:color w:val="000000"/>
                </w:rPr>
                <w:delText>No. species</w:delText>
              </w:r>
            </w:del>
          </w:p>
        </w:tc>
        <w:tc>
          <w:tcPr>
            <w:tcW w:w="300" w:type="dxa"/>
            <w:tcBorders>
              <w:top w:val="nil"/>
              <w:left w:val="nil"/>
              <w:bottom w:val="nil"/>
              <w:right w:val="nil"/>
            </w:tcBorders>
            <w:shd w:val="clear" w:color="auto" w:fill="auto"/>
            <w:vAlign w:val="center"/>
            <w:hideMark/>
          </w:tcPr>
          <w:p w14:paraId="0775E5AB" w14:textId="77777777" w:rsidR="002605CE" w:rsidRPr="002605CE" w:rsidDel="00C51C7D" w:rsidRDefault="002605CE" w:rsidP="002605CE">
            <w:pPr>
              <w:spacing w:after="0" w:line="240" w:lineRule="auto"/>
              <w:jc w:val="center"/>
              <w:rPr>
                <w:del w:id="267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50F89621" w14:textId="77777777" w:rsidR="002605CE" w:rsidRPr="002605CE" w:rsidDel="00C51C7D" w:rsidRDefault="002605CE" w:rsidP="002605CE">
            <w:pPr>
              <w:spacing w:after="0" w:line="240" w:lineRule="auto"/>
              <w:jc w:val="center"/>
              <w:rPr>
                <w:del w:id="2678" w:author="Lane, Stefanie" w:date="2023-07-26T11:06:00Z"/>
                <w:rFonts w:ascii="Calibri" w:eastAsia="Times New Roman" w:hAnsi="Calibri" w:cs="Calibri"/>
                <w:b/>
                <w:bCs/>
                <w:color w:val="000000"/>
              </w:rPr>
            </w:pPr>
            <w:del w:id="2679" w:author="Lane, Stefanie" w:date="2023-07-26T11:06:00Z">
              <w:r w:rsidRPr="002605CE" w:rsidDel="00C51C7D">
                <w:rPr>
                  <w:rFonts w:ascii="Calibri" w:eastAsia="Times New Roman" w:hAnsi="Calibri" w:cs="Calibri"/>
                  <w:b/>
                  <w:bCs/>
                  <w:color w:val="000000"/>
                </w:rPr>
                <w:delText>α diversity</w:delText>
              </w:r>
            </w:del>
          </w:p>
        </w:tc>
        <w:tc>
          <w:tcPr>
            <w:tcW w:w="960" w:type="dxa"/>
            <w:tcBorders>
              <w:top w:val="nil"/>
              <w:left w:val="nil"/>
              <w:bottom w:val="nil"/>
              <w:right w:val="nil"/>
            </w:tcBorders>
            <w:shd w:val="clear" w:color="auto" w:fill="auto"/>
            <w:vAlign w:val="center"/>
            <w:hideMark/>
          </w:tcPr>
          <w:p w14:paraId="6BA454FD" w14:textId="77777777" w:rsidR="002605CE" w:rsidRPr="002605CE" w:rsidDel="00C51C7D" w:rsidRDefault="002605CE" w:rsidP="002605CE">
            <w:pPr>
              <w:spacing w:after="0" w:line="240" w:lineRule="auto"/>
              <w:jc w:val="center"/>
              <w:rPr>
                <w:del w:id="2680" w:author="Lane, Stefanie" w:date="2023-07-26T11:06:00Z"/>
                <w:rFonts w:ascii="Calibri" w:eastAsia="Times New Roman" w:hAnsi="Calibri" w:cs="Calibri"/>
                <w:b/>
                <w:bCs/>
                <w:color w:val="000000"/>
              </w:rPr>
            </w:pPr>
            <w:del w:id="2681" w:author="Lane, Stefanie" w:date="2023-07-26T11:06:00Z">
              <w:r w:rsidRPr="002605CE" w:rsidDel="00C51C7D">
                <w:rPr>
                  <w:rFonts w:ascii="Calibri" w:eastAsia="Times New Roman" w:hAnsi="Calibri" w:cs="Calibri"/>
                  <w:b/>
                  <w:bCs/>
                  <w:color w:val="000000"/>
                </w:rPr>
                <w:delText>α diversity sd</w:delText>
              </w:r>
            </w:del>
          </w:p>
        </w:tc>
        <w:tc>
          <w:tcPr>
            <w:tcW w:w="960" w:type="dxa"/>
            <w:tcBorders>
              <w:top w:val="nil"/>
              <w:left w:val="nil"/>
              <w:bottom w:val="nil"/>
              <w:right w:val="nil"/>
            </w:tcBorders>
            <w:shd w:val="clear" w:color="auto" w:fill="auto"/>
            <w:vAlign w:val="center"/>
            <w:hideMark/>
          </w:tcPr>
          <w:p w14:paraId="1A5D686C" w14:textId="77777777" w:rsidR="002605CE" w:rsidRPr="002605CE" w:rsidDel="00C51C7D" w:rsidRDefault="002605CE" w:rsidP="002605CE">
            <w:pPr>
              <w:spacing w:after="0" w:line="240" w:lineRule="auto"/>
              <w:jc w:val="center"/>
              <w:rPr>
                <w:del w:id="2682" w:author="Lane, Stefanie" w:date="2023-07-26T11:06:00Z"/>
                <w:rFonts w:ascii="Calibri" w:eastAsia="Times New Roman" w:hAnsi="Calibri" w:cs="Calibri"/>
                <w:b/>
                <w:bCs/>
                <w:color w:val="000000"/>
              </w:rPr>
            </w:pPr>
            <w:del w:id="2683" w:author="Lane, Stefanie" w:date="2023-07-26T11:06:00Z">
              <w:r w:rsidRPr="002605CE" w:rsidDel="00C51C7D">
                <w:rPr>
                  <w:rFonts w:ascii="Calibri" w:eastAsia="Times New Roman" w:hAnsi="Calibri" w:cs="Calibri"/>
                  <w:b/>
                  <w:bCs/>
                  <w:color w:val="000000"/>
                </w:rPr>
                <w:delText>β diversity</w:delText>
              </w:r>
            </w:del>
          </w:p>
        </w:tc>
      </w:tr>
      <w:tr w:rsidR="002605CE" w:rsidRPr="002605CE" w:rsidDel="00C51C7D" w14:paraId="089FC56A" w14:textId="77777777" w:rsidTr="002605CE">
        <w:trPr>
          <w:divId w:val="1170409750"/>
          <w:trHeight w:val="290"/>
          <w:jc w:val="center"/>
          <w:del w:id="2684" w:author="Lane, Stefanie" w:date="2023-07-26T11:06:00Z"/>
        </w:trPr>
        <w:tc>
          <w:tcPr>
            <w:tcW w:w="1180" w:type="dxa"/>
            <w:tcBorders>
              <w:top w:val="nil"/>
              <w:left w:val="nil"/>
              <w:bottom w:val="nil"/>
              <w:right w:val="nil"/>
            </w:tcBorders>
            <w:shd w:val="clear" w:color="auto" w:fill="auto"/>
            <w:vAlign w:val="bottom"/>
            <w:hideMark/>
          </w:tcPr>
          <w:p w14:paraId="7F39DAD2" w14:textId="77777777" w:rsidR="002605CE" w:rsidRPr="002605CE" w:rsidDel="00C51C7D" w:rsidRDefault="002605CE" w:rsidP="002605CE">
            <w:pPr>
              <w:spacing w:after="0" w:line="240" w:lineRule="auto"/>
              <w:rPr>
                <w:del w:id="2685" w:author="Lane, Stefanie" w:date="2023-07-26T11:06:00Z"/>
                <w:rFonts w:ascii="Calibri" w:eastAsia="Times New Roman" w:hAnsi="Calibri" w:cs="Calibri"/>
                <w:b/>
                <w:bCs/>
                <w:color w:val="000000"/>
              </w:rPr>
            </w:pPr>
            <w:del w:id="2686" w:author="Lane, Stefanie" w:date="2023-07-26T11:06:00Z">
              <w:r w:rsidRPr="002605CE" w:rsidDel="00C51C7D">
                <w:rPr>
                  <w:rFonts w:ascii="Calibri" w:eastAsia="Times New Roman" w:hAnsi="Calibri" w:cs="Calibri"/>
                  <w:b/>
                  <w:bCs/>
                  <w:color w:val="000000"/>
                </w:rPr>
                <w:delText>Sedge</w:delText>
              </w:r>
            </w:del>
          </w:p>
        </w:tc>
        <w:tc>
          <w:tcPr>
            <w:tcW w:w="960" w:type="dxa"/>
            <w:tcBorders>
              <w:top w:val="nil"/>
              <w:left w:val="nil"/>
              <w:bottom w:val="nil"/>
              <w:right w:val="nil"/>
            </w:tcBorders>
            <w:shd w:val="clear" w:color="auto" w:fill="auto"/>
            <w:noWrap/>
            <w:vAlign w:val="bottom"/>
            <w:hideMark/>
          </w:tcPr>
          <w:p w14:paraId="698CA4A5" w14:textId="77777777" w:rsidR="002605CE" w:rsidRPr="002605CE" w:rsidDel="00C51C7D" w:rsidRDefault="002605CE" w:rsidP="002605CE">
            <w:pPr>
              <w:spacing w:after="0" w:line="240" w:lineRule="auto"/>
              <w:rPr>
                <w:del w:id="2687"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53953F9B" w14:textId="77777777" w:rsidR="002605CE" w:rsidRPr="002605CE" w:rsidDel="00C51C7D" w:rsidRDefault="002605CE" w:rsidP="002605CE">
            <w:pPr>
              <w:spacing w:after="0" w:line="240" w:lineRule="auto"/>
              <w:rPr>
                <w:del w:id="268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FB60C34" w14:textId="77777777" w:rsidR="002605CE" w:rsidRPr="002605CE" w:rsidDel="00C51C7D" w:rsidRDefault="002605CE" w:rsidP="002605CE">
            <w:pPr>
              <w:spacing w:after="0" w:line="240" w:lineRule="auto"/>
              <w:rPr>
                <w:del w:id="268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FEFA23" w14:textId="77777777" w:rsidR="002605CE" w:rsidRPr="002605CE" w:rsidDel="00C51C7D" w:rsidRDefault="002605CE" w:rsidP="002605CE">
            <w:pPr>
              <w:spacing w:after="0" w:line="240" w:lineRule="auto"/>
              <w:rPr>
                <w:del w:id="269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1CEE2FC" w14:textId="77777777" w:rsidR="002605CE" w:rsidRPr="002605CE" w:rsidDel="00C51C7D" w:rsidRDefault="002605CE" w:rsidP="002605CE">
            <w:pPr>
              <w:spacing w:after="0" w:line="240" w:lineRule="auto"/>
              <w:rPr>
                <w:del w:id="269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E6C852" w14:textId="77777777" w:rsidR="002605CE" w:rsidRPr="002605CE" w:rsidDel="00C51C7D" w:rsidRDefault="002605CE" w:rsidP="002605CE">
            <w:pPr>
              <w:spacing w:after="0" w:line="240" w:lineRule="auto"/>
              <w:rPr>
                <w:del w:id="2692" w:author="Lane, Stefanie" w:date="2023-07-26T11:06:00Z"/>
                <w:rFonts w:ascii="Times New Roman" w:eastAsia="Times New Roman" w:hAnsi="Times New Roman" w:cs="Times New Roman"/>
              </w:rPr>
            </w:pPr>
          </w:p>
        </w:tc>
      </w:tr>
      <w:tr w:rsidR="002605CE" w:rsidRPr="002605CE" w:rsidDel="00C51C7D" w14:paraId="2300B146" w14:textId="77777777" w:rsidTr="002605CE">
        <w:trPr>
          <w:divId w:val="1170409750"/>
          <w:trHeight w:val="290"/>
          <w:jc w:val="center"/>
          <w:del w:id="2693"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4651BE4" w14:textId="77777777" w:rsidR="002605CE" w:rsidRPr="002605CE" w:rsidDel="00C51C7D" w:rsidRDefault="002605CE" w:rsidP="002605CE">
            <w:pPr>
              <w:spacing w:after="0" w:line="240" w:lineRule="auto"/>
              <w:jc w:val="right"/>
              <w:rPr>
                <w:del w:id="2694" w:author="Lane, Stefanie" w:date="2023-07-26T11:06:00Z"/>
                <w:rFonts w:ascii="Calibri" w:eastAsia="Times New Roman" w:hAnsi="Calibri" w:cs="Calibri"/>
                <w:color w:val="000000"/>
              </w:rPr>
            </w:pPr>
            <w:del w:id="2695"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5EBF65B" w14:textId="77777777" w:rsidR="002605CE" w:rsidRPr="002605CE" w:rsidDel="00C51C7D" w:rsidRDefault="002605CE" w:rsidP="002605CE">
            <w:pPr>
              <w:spacing w:after="0" w:line="240" w:lineRule="auto"/>
              <w:jc w:val="center"/>
              <w:rPr>
                <w:del w:id="2696" w:author="Lane, Stefanie" w:date="2023-07-26T11:06:00Z"/>
                <w:rFonts w:ascii="Calibri" w:eastAsia="Times New Roman" w:hAnsi="Calibri" w:cs="Calibri"/>
                <w:color w:val="000000"/>
              </w:rPr>
            </w:pPr>
            <w:del w:id="2697"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856FD11" w14:textId="77777777" w:rsidR="002605CE" w:rsidRPr="002605CE" w:rsidDel="00C51C7D" w:rsidRDefault="002605CE" w:rsidP="002605CE">
            <w:pPr>
              <w:spacing w:after="0" w:line="240" w:lineRule="auto"/>
              <w:jc w:val="center"/>
              <w:rPr>
                <w:del w:id="2698" w:author="Lane, Stefanie" w:date="2023-07-26T11:06:00Z"/>
                <w:rFonts w:ascii="Calibri" w:eastAsia="Times New Roman" w:hAnsi="Calibri" w:cs="Calibri"/>
                <w:color w:val="000000"/>
              </w:rPr>
            </w:pPr>
            <w:del w:id="2699" w:author="Lane, Stefanie" w:date="2023-07-26T11:06:00Z">
              <w:r w:rsidRPr="002605CE" w:rsidDel="00C51C7D">
                <w:rPr>
                  <w:rFonts w:ascii="Calibri" w:eastAsia="Times New Roman" w:hAnsi="Calibri" w:cs="Calibri"/>
                  <w:color w:val="000000"/>
                </w:rPr>
                <w:delText>32.3</w:delText>
              </w:r>
            </w:del>
          </w:p>
        </w:tc>
        <w:tc>
          <w:tcPr>
            <w:tcW w:w="300" w:type="dxa"/>
            <w:tcBorders>
              <w:top w:val="nil"/>
              <w:left w:val="nil"/>
              <w:bottom w:val="nil"/>
              <w:right w:val="nil"/>
            </w:tcBorders>
            <w:shd w:val="clear" w:color="auto" w:fill="auto"/>
            <w:noWrap/>
            <w:vAlign w:val="bottom"/>
            <w:hideMark/>
          </w:tcPr>
          <w:p w14:paraId="2C374041" w14:textId="77777777" w:rsidR="002605CE" w:rsidRPr="002605CE" w:rsidDel="00C51C7D" w:rsidRDefault="002605CE" w:rsidP="002605CE">
            <w:pPr>
              <w:spacing w:after="0" w:line="240" w:lineRule="auto"/>
              <w:jc w:val="center"/>
              <w:rPr>
                <w:del w:id="2700"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EA8D79A" w14:textId="77777777" w:rsidR="002605CE" w:rsidRPr="002605CE" w:rsidDel="00C51C7D" w:rsidRDefault="002605CE" w:rsidP="002605CE">
            <w:pPr>
              <w:spacing w:after="0" w:line="240" w:lineRule="auto"/>
              <w:jc w:val="center"/>
              <w:rPr>
                <w:del w:id="2701" w:author="Lane, Stefanie" w:date="2023-07-26T11:06:00Z"/>
                <w:rFonts w:ascii="Calibri" w:eastAsia="Times New Roman" w:hAnsi="Calibri" w:cs="Calibri"/>
                <w:color w:val="000000"/>
              </w:rPr>
            </w:pPr>
            <w:del w:id="2702" w:author="Lane, Stefanie" w:date="2023-07-26T11:06:00Z">
              <w:r w:rsidRPr="002605CE" w:rsidDel="00C51C7D">
                <w:rPr>
                  <w:rFonts w:ascii="Calibri" w:eastAsia="Times New Roman" w:hAnsi="Calibri" w:cs="Calibri"/>
                  <w:color w:val="00000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E640E8F" w14:textId="77777777" w:rsidR="002605CE" w:rsidRPr="002605CE" w:rsidDel="00C51C7D" w:rsidRDefault="002605CE" w:rsidP="002605CE">
            <w:pPr>
              <w:spacing w:after="0" w:line="240" w:lineRule="auto"/>
              <w:jc w:val="center"/>
              <w:rPr>
                <w:del w:id="2703" w:author="Lane, Stefanie" w:date="2023-07-26T11:06:00Z"/>
                <w:rFonts w:ascii="Calibri" w:eastAsia="Times New Roman" w:hAnsi="Calibri" w:cs="Calibri"/>
                <w:color w:val="000000"/>
              </w:rPr>
            </w:pPr>
            <w:del w:id="2704" w:author="Lane, Stefanie" w:date="2023-07-26T11:06:00Z">
              <w:r w:rsidRPr="002605CE" w:rsidDel="00C51C7D">
                <w:rPr>
                  <w:rFonts w:ascii="Calibri" w:eastAsia="Times New Roman" w:hAnsi="Calibri" w:cs="Calibri"/>
                  <w:color w:val="00000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8F2EBC" w14:textId="77777777" w:rsidR="002605CE" w:rsidRPr="002605CE" w:rsidDel="00C51C7D" w:rsidRDefault="002605CE" w:rsidP="002605CE">
            <w:pPr>
              <w:spacing w:after="0" w:line="240" w:lineRule="auto"/>
              <w:jc w:val="center"/>
              <w:rPr>
                <w:del w:id="2705" w:author="Lane, Stefanie" w:date="2023-07-26T11:06:00Z"/>
                <w:rFonts w:ascii="Calibri" w:eastAsia="Times New Roman" w:hAnsi="Calibri" w:cs="Calibri"/>
                <w:color w:val="000000"/>
              </w:rPr>
            </w:pPr>
            <w:del w:id="2706" w:author="Lane, Stefanie" w:date="2023-07-26T11:06:00Z">
              <w:r w:rsidRPr="002605CE" w:rsidDel="00C51C7D">
                <w:rPr>
                  <w:rFonts w:ascii="Calibri" w:eastAsia="Times New Roman" w:hAnsi="Calibri" w:cs="Calibri"/>
                  <w:color w:val="000000"/>
                </w:rPr>
                <w:delText>3.03</w:delText>
              </w:r>
            </w:del>
          </w:p>
        </w:tc>
      </w:tr>
      <w:tr w:rsidR="002605CE" w:rsidRPr="002605CE" w:rsidDel="00C51C7D" w14:paraId="72B89D52" w14:textId="77777777" w:rsidTr="002605CE">
        <w:trPr>
          <w:divId w:val="1170409750"/>
          <w:trHeight w:val="290"/>
          <w:jc w:val="center"/>
          <w:del w:id="2707" w:author="Lane, Stefanie" w:date="2023-07-26T11:06:00Z"/>
        </w:trPr>
        <w:tc>
          <w:tcPr>
            <w:tcW w:w="1180" w:type="dxa"/>
            <w:tcBorders>
              <w:top w:val="nil"/>
              <w:left w:val="nil"/>
              <w:bottom w:val="nil"/>
              <w:right w:val="nil"/>
            </w:tcBorders>
            <w:shd w:val="clear" w:color="auto" w:fill="auto"/>
            <w:noWrap/>
            <w:vAlign w:val="bottom"/>
            <w:hideMark/>
          </w:tcPr>
          <w:p w14:paraId="6C9D8F23" w14:textId="77777777" w:rsidR="002605CE" w:rsidRPr="002605CE" w:rsidDel="00C51C7D" w:rsidRDefault="002605CE" w:rsidP="002605CE">
            <w:pPr>
              <w:spacing w:after="0" w:line="240" w:lineRule="auto"/>
              <w:jc w:val="right"/>
              <w:rPr>
                <w:del w:id="2708" w:author="Lane, Stefanie" w:date="2023-07-26T11:06:00Z"/>
                <w:rFonts w:ascii="Calibri" w:eastAsia="Times New Roman" w:hAnsi="Calibri" w:cs="Calibri"/>
                <w:color w:val="000000"/>
              </w:rPr>
            </w:pPr>
            <w:del w:id="2709"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73892135" w14:textId="77777777" w:rsidR="002605CE" w:rsidRPr="002605CE" w:rsidDel="00C51C7D" w:rsidRDefault="002605CE" w:rsidP="002605CE">
            <w:pPr>
              <w:spacing w:after="0" w:line="240" w:lineRule="auto"/>
              <w:jc w:val="center"/>
              <w:rPr>
                <w:del w:id="2710" w:author="Lane, Stefanie" w:date="2023-07-26T11:06:00Z"/>
                <w:rFonts w:ascii="Calibri" w:eastAsia="Times New Roman" w:hAnsi="Calibri" w:cs="Calibri"/>
                <w:color w:val="000000"/>
              </w:rPr>
            </w:pPr>
            <w:del w:id="2711"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ECBD2E1" w14:textId="77777777" w:rsidR="002605CE" w:rsidRPr="002605CE" w:rsidDel="00C51C7D" w:rsidRDefault="002605CE" w:rsidP="002605CE">
            <w:pPr>
              <w:spacing w:after="0" w:line="240" w:lineRule="auto"/>
              <w:jc w:val="center"/>
              <w:rPr>
                <w:del w:id="2712" w:author="Lane, Stefanie" w:date="2023-07-26T11:06:00Z"/>
                <w:rFonts w:ascii="Calibri" w:eastAsia="Times New Roman" w:hAnsi="Calibri" w:cs="Calibri"/>
                <w:color w:val="000000"/>
              </w:rPr>
            </w:pPr>
            <w:del w:id="2713" w:author="Lane, Stefanie" w:date="2023-07-26T11:06:00Z">
              <w:r w:rsidRPr="002605CE" w:rsidDel="00C51C7D">
                <w:rPr>
                  <w:rFonts w:ascii="Calibri" w:eastAsia="Times New Roman" w:hAnsi="Calibri" w:cs="Calibri"/>
                  <w:color w:val="000000"/>
                </w:rPr>
                <w:delText>31.6</w:delText>
              </w:r>
            </w:del>
          </w:p>
        </w:tc>
        <w:tc>
          <w:tcPr>
            <w:tcW w:w="300" w:type="dxa"/>
            <w:tcBorders>
              <w:top w:val="nil"/>
              <w:left w:val="nil"/>
              <w:bottom w:val="nil"/>
              <w:right w:val="nil"/>
            </w:tcBorders>
            <w:shd w:val="clear" w:color="auto" w:fill="auto"/>
            <w:noWrap/>
            <w:vAlign w:val="bottom"/>
            <w:hideMark/>
          </w:tcPr>
          <w:p w14:paraId="1C65FFD8" w14:textId="77777777" w:rsidR="002605CE" w:rsidRPr="002605CE" w:rsidDel="00C51C7D" w:rsidRDefault="002605CE" w:rsidP="002605CE">
            <w:pPr>
              <w:spacing w:after="0" w:line="240" w:lineRule="auto"/>
              <w:jc w:val="center"/>
              <w:rPr>
                <w:del w:id="2714"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14CFEC" w14:textId="77777777" w:rsidR="002605CE" w:rsidRPr="002605CE" w:rsidDel="00C51C7D" w:rsidRDefault="002605CE" w:rsidP="002605CE">
            <w:pPr>
              <w:spacing w:after="0" w:line="240" w:lineRule="auto"/>
              <w:jc w:val="center"/>
              <w:rPr>
                <w:del w:id="2715" w:author="Lane, Stefanie" w:date="2023-07-26T11:06:00Z"/>
                <w:rFonts w:ascii="Calibri" w:eastAsia="Times New Roman" w:hAnsi="Calibri" w:cs="Calibri"/>
                <w:color w:val="000000"/>
              </w:rPr>
            </w:pPr>
            <w:del w:id="2716" w:author="Lane, Stefanie" w:date="2023-07-26T11:06:00Z">
              <w:r w:rsidRPr="002605CE" w:rsidDel="00C51C7D">
                <w:rPr>
                  <w:rFonts w:ascii="Calibri" w:eastAsia="Times New Roman" w:hAnsi="Calibri" w:cs="Calibri"/>
                  <w:color w:val="000000"/>
                </w:rPr>
                <w:delText>8.31</w:delText>
              </w:r>
            </w:del>
          </w:p>
        </w:tc>
        <w:tc>
          <w:tcPr>
            <w:tcW w:w="960" w:type="dxa"/>
            <w:tcBorders>
              <w:top w:val="nil"/>
              <w:left w:val="nil"/>
              <w:bottom w:val="single" w:sz="4" w:space="0" w:color="auto"/>
              <w:right w:val="nil"/>
            </w:tcBorders>
            <w:shd w:val="clear" w:color="auto" w:fill="auto"/>
            <w:noWrap/>
            <w:vAlign w:val="bottom"/>
            <w:hideMark/>
          </w:tcPr>
          <w:p w14:paraId="09794B08" w14:textId="77777777" w:rsidR="002605CE" w:rsidRPr="002605CE" w:rsidDel="00C51C7D" w:rsidRDefault="002605CE" w:rsidP="002605CE">
            <w:pPr>
              <w:spacing w:after="0" w:line="240" w:lineRule="auto"/>
              <w:jc w:val="center"/>
              <w:rPr>
                <w:del w:id="2717" w:author="Lane, Stefanie" w:date="2023-07-26T11:06:00Z"/>
                <w:rFonts w:ascii="Calibri" w:eastAsia="Times New Roman" w:hAnsi="Calibri" w:cs="Calibri"/>
                <w:color w:val="000000"/>
              </w:rPr>
            </w:pPr>
            <w:del w:id="2718" w:author="Lane, Stefanie" w:date="2023-07-26T11:06:00Z">
              <w:r w:rsidRPr="002605CE" w:rsidDel="00C51C7D">
                <w:rPr>
                  <w:rFonts w:ascii="Calibri" w:eastAsia="Times New Roman" w:hAnsi="Calibri" w:cs="Calibri"/>
                  <w:color w:val="000000"/>
                </w:rPr>
                <w:delText>1.98</w:delText>
              </w:r>
            </w:del>
          </w:p>
        </w:tc>
        <w:tc>
          <w:tcPr>
            <w:tcW w:w="960" w:type="dxa"/>
            <w:tcBorders>
              <w:top w:val="nil"/>
              <w:left w:val="nil"/>
              <w:bottom w:val="single" w:sz="4" w:space="0" w:color="auto"/>
              <w:right w:val="nil"/>
            </w:tcBorders>
            <w:shd w:val="clear" w:color="auto" w:fill="auto"/>
            <w:noWrap/>
            <w:vAlign w:val="bottom"/>
            <w:hideMark/>
          </w:tcPr>
          <w:p w14:paraId="0D403186" w14:textId="77777777" w:rsidR="002605CE" w:rsidRPr="002605CE" w:rsidDel="00C51C7D" w:rsidRDefault="002605CE" w:rsidP="002605CE">
            <w:pPr>
              <w:spacing w:after="0" w:line="240" w:lineRule="auto"/>
              <w:jc w:val="center"/>
              <w:rPr>
                <w:del w:id="2719" w:author="Lane, Stefanie" w:date="2023-07-26T11:06:00Z"/>
                <w:rFonts w:ascii="Calibri" w:eastAsia="Times New Roman" w:hAnsi="Calibri" w:cs="Calibri"/>
                <w:color w:val="000000"/>
              </w:rPr>
            </w:pPr>
            <w:del w:id="2720" w:author="Lane, Stefanie" w:date="2023-07-26T11:06:00Z">
              <w:r w:rsidRPr="002605CE" w:rsidDel="00C51C7D">
                <w:rPr>
                  <w:rFonts w:ascii="Calibri" w:eastAsia="Times New Roman" w:hAnsi="Calibri" w:cs="Calibri"/>
                  <w:color w:val="000000"/>
                </w:rPr>
                <w:delText>3.81</w:delText>
              </w:r>
            </w:del>
          </w:p>
        </w:tc>
      </w:tr>
      <w:tr w:rsidR="002605CE" w:rsidRPr="002605CE" w:rsidDel="00C51C7D" w14:paraId="62D13AE6" w14:textId="77777777" w:rsidTr="002605CE">
        <w:trPr>
          <w:divId w:val="1170409750"/>
          <w:trHeight w:val="290"/>
          <w:jc w:val="center"/>
          <w:del w:id="272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2F78431C" w14:textId="77777777" w:rsidR="002605CE" w:rsidRPr="002605CE" w:rsidDel="00C51C7D" w:rsidRDefault="002605CE" w:rsidP="002605CE">
            <w:pPr>
              <w:spacing w:after="0" w:line="240" w:lineRule="auto"/>
              <w:jc w:val="right"/>
              <w:rPr>
                <w:del w:id="2722" w:author="Lane, Stefanie" w:date="2023-07-26T11:06:00Z"/>
                <w:rFonts w:ascii="Calibri" w:eastAsia="Times New Roman" w:hAnsi="Calibri" w:cs="Calibri"/>
                <w:color w:val="000000"/>
              </w:rPr>
            </w:pPr>
            <w:del w:id="2723"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33B34770" w14:textId="77777777" w:rsidR="002605CE" w:rsidRPr="002605CE" w:rsidDel="00C51C7D" w:rsidRDefault="002605CE" w:rsidP="002605CE">
            <w:pPr>
              <w:spacing w:after="0" w:line="240" w:lineRule="auto"/>
              <w:jc w:val="center"/>
              <w:rPr>
                <w:del w:id="2724" w:author="Lane, Stefanie" w:date="2023-07-26T11:06:00Z"/>
                <w:rFonts w:ascii="Calibri" w:eastAsia="Times New Roman" w:hAnsi="Calibri" w:cs="Calibri"/>
                <w:color w:val="000000"/>
              </w:rPr>
            </w:pPr>
            <w:del w:id="2725"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FC86B5A" w14:textId="77777777" w:rsidR="002605CE" w:rsidRPr="002605CE" w:rsidDel="00C51C7D" w:rsidRDefault="002605CE" w:rsidP="002605CE">
            <w:pPr>
              <w:spacing w:after="0" w:line="240" w:lineRule="auto"/>
              <w:jc w:val="center"/>
              <w:rPr>
                <w:del w:id="2726" w:author="Lane, Stefanie" w:date="2023-07-26T11:06:00Z"/>
                <w:rFonts w:ascii="Calibri" w:eastAsia="Times New Roman" w:hAnsi="Calibri" w:cs="Calibri"/>
                <w:color w:val="000000"/>
              </w:rPr>
            </w:pPr>
            <w:del w:id="2727" w:author="Lane, Stefanie" w:date="2023-07-26T11:06:00Z">
              <w:r w:rsidRPr="002605CE" w:rsidDel="00C51C7D">
                <w:rPr>
                  <w:rFonts w:ascii="Calibri" w:eastAsia="Times New Roman" w:hAnsi="Calibri" w:cs="Calibri"/>
                  <w:color w:val="000000"/>
                </w:rPr>
                <w:delText>30.8</w:delText>
              </w:r>
            </w:del>
          </w:p>
        </w:tc>
        <w:tc>
          <w:tcPr>
            <w:tcW w:w="300" w:type="dxa"/>
            <w:tcBorders>
              <w:top w:val="nil"/>
              <w:left w:val="nil"/>
              <w:bottom w:val="nil"/>
              <w:right w:val="nil"/>
            </w:tcBorders>
            <w:shd w:val="clear" w:color="auto" w:fill="auto"/>
            <w:noWrap/>
            <w:vAlign w:val="bottom"/>
            <w:hideMark/>
          </w:tcPr>
          <w:p w14:paraId="46CB4977" w14:textId="77777777" w:rsidR="002605CE" w:rsidRPr="002605CE" w:rsidDel="00C51C7D" w:rsidRDefault="002605CE" w:rsidP="002605CE">
            <w:pPr>
              <w:spacing w:after="0" w:line="240" w:lineRule="auto"/>
              <w:jc w:val="center"/>
              <w:rPr>
                <w:del w:id="2728"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FCE381D" w14:textId="77777777" w:rsidR="002605CE" w:rsidRPr="002605CE" w:rsidDel="00C51C7D" w:rsidRDefault="002605CE" w:rsidP="002605CE">
            <w:pPr>
              <w:spacing w:after="0" w:line="240" w:lineRule="auto"/>
              <w:jc w:val="center"/>
              <w:rPr>
                <w:del w:id="2729" w:author="Lane, Stefanie" w:date="2023-07-26T11:06:00Z"/>
                <w:rFonts w:ascii="Calibri" w:eastAsia="Times New Roman" w:hAnsi="Calibri" w:cs="Calibri"/>
                <w:color w:val="000000"/>
              </w:rPr>
            </w:pPr>
            <w:del w:id="2730" w:author="Lane, Stefanie" w:date="2023-07-26T11:06:00Z">
              <w:r w:rsidRPr="002605CE" w:rsidDel="00C51C7D">
                <w:rPr>
                  <w:rFonts w:ascii="Calibri" w:eastAsia="Times New Roman" w:hAnsi="Calibri" w:cs="Calibri"/>
                  <w:color w:val="000000"/>
                </w:rPr>
                <w:delText>8.18</w:delText>
              </w:r>
            </w:del>
          </w:p>
        </w:tc>
        <w:tc>
          <w:tcPr>
            <w:tcW w:w="960" w:type="dxa"/>
            <w:tcBorders>
              <w:top w:val="nil"/>
              <w:left w:val="nil"/>
              <w:bottom w:val="single" w:sz="4" w:space="0" w:color="auto"/>
              <w:right w:val="nil"/>
            </w:tcBorders>
            <w:shd w:val="clear" w:color="auto" w:fill="auto"/>
            <w:noWrap/>
            <w:vAlign w:val="bottom"/>
            <w:hideMark/>
          </w:tcPr>
          <w:p w14:paraId="254BA13B" w14:textId="77777777" w:rsidR="002605CE" w:rsidRPr="002605CE" w:rsidDel="00C51C7D" w:rsidRDefault="002605CE" w:rsidP="002605CE">
            <w:pPr>
              <w:spacing w:after="0" w:line="240" w:lineRule="auto"/>
              <w:jc w:val="center"/>
              <w:rPr>
                <w:del w:id="2731" w:author="Lane, Stefanie" w:date="2023-07-26T11:06:00Z"/>
                <w:rFonts w:ascii="Calibri" w:eastAsia="Times New Roman" w:hAnsi="Calibri" w:cs="Calibri"/>
                <w:color w:val="000000"/>
              </w:rPr>
            </w:pPr>
            <w:del w:id="2732" w:author="Lane, Stefanie" w:date="2023-07-26T11:06:00Z">
              <w:r w:rsidRPr="002605CE" w:rsidDel="00C51C7D">
                <w:rPr>
                  <w:rFonts w:ascii="Calibri" w:eastAsia="Times New Roman" w:hAnsi="Calibri" w:cs="Calibri"/>
                  <w:color w:val="000000"/>
                </w:rPr>
                <w:delText>2.51</w:delText>
              </w:r>
            </w:del>
          </w:p>
        </w:tc>
        <w:tc>
          <w:tcPr>
            <w:tcW w:w="960" w:type="dxa"/>
            <w:tcBorders>
              <w:top w:val="nil"/>
              <w:left w:val="nil"/>
              <w:bottom w:val="single" w:sz="4" w:space="0" w:color="auto"/>
              <w:right w:val="nil"/>
            </w:tcBorders>
            <w:shd w:val="clear" w:color="auto" w:fill="auto"/>
            <w:noWrap/>
            <w:vAlign w:val="bottom"/>
            <w:hideMark/>
          </w:tcPr>
          <w:p w14:paraId="61750F1A" w14:textId="77777777" w:rsidR="002605CE" w:rsidRPr="002605CE" w:rsidDel="00C51C7D" w:rsidRDefault="002605CE" w:rsidP="002605CE">
            <w:pPr>
              <w:spacing w:after="0" w:line="240" w:lineRule="auto"/>
              <w:jc w:val="center"/>
              <w:rPr>
                <w:del w:id="2733" w:author="Lane, Stefanie" w:date="2023-07-26T11:06:00Z"/>
                <w:rFonts w:ascii="Calibri" w:eastAsia="Times New Roman" w:hAnsi="Calibri" w:cs="Calibri"/>
                <w:color w:val="000000"/>
              </w:rPr>
            </w:pPr>
            <w:del w:id="2734" w:author="Lane, Stefanie" w:date="2023-07-26T11:06:00Z">
              <w:r w:rsidRPr="002605CE" w:rsidDel="00C51C7D">
                <w:rPr>
                  <w:rFonts w:ascii="Calibri" w:eastAsia="Times New Roman" w:hAnsi="Calibri" w:cs="Calibri"/>
                  <w:color w:val="000000"/>
                </w:rPr>
                <w:delText>3.77</w:delText>
              </w:r>
            </w:del>
          </w:p>
        </w:tc>
      </w:tr>
      <w:tr w:rsidR="002605CE" w:rsidRPr="002605CE" w:rsidDel="00C51C7D" w14:paraId="5A253715" w14:textId="77777777" w:rsidTr="002605CE">
        <w:trPr>
          <w:divId w:val="1170409750"/>
          <w:trHeight w:val="200"/>
          <w:jc w:val="center"/>
          <w:del w:id="2735" w:author="Lane, Stefanie" w:date="2023-07-26T11:06:00Z"/>
        </w:trPr>
        <w:tc>
          <w:tcPr>
            <w:tcW w:w="1180" w:type="dxa"/>
            <w:tcBorders>
              <w:top w:val="nil"/>
              <w:left w:val="nil"/>
              <w:bottom w:val="nil"/>
              <w:right w:val="nil"/>
            </w:tcBorders>
            <w:shd w:val="clear" w:color="auto" w:fill="auto"/>
            <w:noWrap/>
            <w:vAlign w:val="bottom"/>
            <w:hideMark/>
          </w:tcPr>
          <w:p w14:paraId="0FCD7D52" w14:textId="77777777" w:rsidR="002605CE" w:rsidRPr="002605CE" w:rsidDel="00C51C7D" w:rsidRDefault="002605CE" w:rsidP="002605CE">
            <w:pPr>
              <w:spacing w:after="0" w:line="240" w:lineRule="auto"/>
              <w:jc w:val="center"/>
              <w:rPr>
                <w:del w:id="2736"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4D7E9E" w14:textId="77777777" w:rsidR="002605CE" w:rsidRPr="002605CE" w:rsidDel="00C51C7D" w:rsidRDefault="002605CE" w:rsidP="002605CE">
            <w:pPr>
              <w:spacing w:after="0" w:line="240" w:lineRule="auto"/>
              <w:rPr>
                <w:del w:id="273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F4659" w14:textId="77777777" w:rsidR="002605CE" w:rsidRPr="002605CE" w:rsidDel="00C51C7D" w:rsidRDefault="002605CE" w:rsidP="002605CE">
            <w:pPr>
              <w:spacing w:after="0" w:line="240" w:lineRule="auto"/>
              <w:jc w:val="center"/>
              <w:rPr>
                <w:del w:id="2738"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83A7ABB" w14:textId="77777777" w:rsidR="002605CE" w:rsidRPr="002605CE" w:rsidDel="00C51C7D" w:rsidRDefault="002605CE" w:rsidP="002605CE">
            <w:pPr>
              <w:spacing w:after="0" w:line="240" w:lineRule="auto"/>
              <w:jc w:val="center"/>
              <w:rPr>
                <w:del w:id="273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6832CD4" w14:textId="77777777" w:rsidR="002605CE" w:rsidRPr="002605CE" w:rsidDel="00C51C7D" w:rsidRDefault="002605CE" w:rsidP="002605CE">
            <w:pPr>
              <w:spacing w:after="0" w:line="240" w:lineRule="auto"/>
              <w:jc w:val="center"/>
              <w:rPr>
                <w:del w:id="274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15B9323" w14:textId="77777777" w:rsidR="002605CE" w:rsidRPr="002605CE" w:rsidDel="00C51C7D" w:rsidRDefault="002605CE" w:rsidP="002605CE">
            <w:pPr>
              <w:spacing w:after="0" w:line="240" w:lineRule="auto"/>
              <w:jc w:val="center"/>
              <w:rPr>
                <w:del w:id="2741"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128828E" w14:textId="77777777" w:rsidR="002605CE" w:rsidRPr="002605CE" w:rsidDel="00C51C7D" w:rsidRDefault="002605CE" w:rsidP="002605CE">
            <w:pPr>
              <w:spacing w:after="0" w:line="240" w:lineRule="auto"/>
              <w:jc w:val="center"/>
              <w:rPr>
                <w:del w:id="2742" w:author="Lane, Stefanie" w:date="2023-07-26T11:06:00Z"/>
                <w:rFonts w:ascii="Times New Roman" w:eastAsia="Times New Roman" w:hAnsi="Times New Roman" w:cs="Times New Roman"/>
              </w:rPr>
            </w:pPr>
          </w:p>
        </w:tc>
      </w:tr>
      <w:tr w:rsidR="002605CE" w:rsidRPr="002605CE" w:rsidDel="00C51C7D" w14:paraId="7F2B806E" w14:textId="77777777" w:rsidTr="002605CE">
        <w:trPr>
          <w:divId w:val="1170409750"/>
          <w:trHeight w:val="290"/>
          <w:jc w:val="center"/>
          <w:del w:id="2743" w:author="Lane, Stefanie" w:date="2023-07-26T11:06:00Z"/>
        </w:trPr>
        <w:tc>
          <w:tcPr>
            <w:tcW w:w="1180" w:type="dxa"/>
            <w:tcBorders>
              <w:top w:val="nil"/>
              <w:left w:val="nil"/>
              <w:bottom w:val="nil"/>
              <w:right w:val="nil"/>
            </w:tcBorders>
            <w:shd w:val="clear" w:color="auto" w:fill="auto"/>
            <w:noWrap/>
            <w:vAlign w:val="bottom"/>
            <w:hideMark/>
          </w:tcPr>
          <w:p w14:paraId="60BF14FE" w14:textId="77777777" w:rsidR="002605CE" w:rsidRPr="002605CE" w:rsidDel="00C51C7D" w:rsidRDefault="002605CE" w:rsidP="002605CE">
            <w:pPr>
              <w:spacing w:after="0" w:line="240" w:lineRule="auto"/>
              <w:rPr>
                <w:del w:id="2744" w:author="Lane, Stefanie" w:date="2023-07-26T11:06:00Z"/>
                <w:rFonts w:ascii="Calibri" w:eastAsia="Times New Roman" w:hAnsi="Calibri" w:cs="Calibri"/>
                <w:b/>
                <w:bCs/>
                <w:color w:val="000000"/>
              </w:rPr>
            </w:pPr>
            <w:del w:id="2745" w:author="Lane, Stefanie" w:date="2023-07-26T11:06:00Z">
              <w:r w:rsidRPr="002605CE" w:rsidDel="00C51C7D">
                <w:rPr>
                  <w:rFonts w:ascii="Calibri" w:eastAsia="Times New Roman" w:hAnsi="Calibri" w:cs="Calibri"/>
                  <w:b/>
                  <w:bCs/>
                  <w:color w:val="000000"/>
                </w:rPr>
                <w:delText>Fescue</w:delText>
              </w:r>
            </w:del>
          </w:p>
        </w:tc>
        <w:tc>
          <w:tcPr>
            <w:tcW w:w="960" w:type="dxa"/>
            <w:tcBorders>
              <w:top w:val="nil"/>
              <w:left w:val="nil"/>
              <w:bottom w:val="nil"/>
              <w:right w:val="nil"/>
            </w:tcBorders>
            <w:shd w:val="clear" w:color="auto" w:fill="auto"/>
            <w:noWrap/>
            <w:vAlign w:val="bottom"/>
            <w:hideMark/>
          </w:tcPr>
          <w:p w14:paraId="1D95317D" w14:textId="77777777" w:rsidR="002605CE" w:rsidRPr="002605CE" w:rsidDel="00C51C7D" w:rsidRDefault="002605CE" w:rsidP="002605CE">
            <w:pPr>
              <w:spacing w:after="0" w:line="240" w:lineRule="auto"/>
              <w:rPr>
                <w:del w:id="2746"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83A62" w14:textId="77777777" w:rsidR="002605CE" w:rsidRPr="002605CE" w:rsidDel="00C51C7D" w:rsidRDefault="002605CE" w:rsidP="002605CE">
            <w:pPr>
              <w:spacing w:after="0" w:line="240" w:lineRule="auto"/>
              <w:jc w:val="center"/>
              <w:rPr>
                <w:del w:id="2747"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E04C7BA" w14:textId="77777777" w:rsidR="002605CE" w:rsidRPr="002605CE" w:rsidDel="00C51C7D" w:rsidRDefault="002605CE" w:rsidP="002605CE">
            <w:pPr>
              <w:spacing w:after="0" w:line="240" w:lineRule="auto"/>
              <w:jc w:val="center"/>
              <w:rPr>
                <w:del w:id="274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86EE370" w14:textId="77777777" w:rsidR="002605CE" w:rsidRPr="002605CE" w:rsidDel="00C51C7D" w:rsidRDefault="002605CE" w:rsidP="002605CE">
            <w:pPr>
              <w:spacing w:after="0" w:line="240" w:lineRule="auto"/>
              <w:jc w:val="center"/>
              <w:rPr>
                <w:del w:id="274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1183AB9" w14:textId="77777777" w:rsidR="002605CE" w:rsidRPr="002605CE" w:rsidDel="00C51C7D" w:rsidRDefault="002605CE" w:rsidP="002605CE">
            <w:pPr>
              <w:spacing w:after="0" w:line="240" w:lineRule="auto"/>
              <w:jc w:val="center"/>
              <w:rPr>
                <w:del w:id="275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991886D" w14:textId="77777777" w:rsidR="002605CE" w:rsidRPr="002605CE" w:rsidDel="00C51C7D" w:rsidRDefault="002605CE" w:rsidP="002605CE">
            <w:pPr>
              <w:spacing w:after="0" w:line="240" w:lineRule="auto"/>
              <w:jc w:val="center"/>
              <w:rPr>
                <w:del w:id="2751" w:author="Lane, Stefanie" w:date="2023-07-26T11:06:00Z"/>
                <w:rFonts w:ascii="Times New Roman" w:eastAsia="Times New Roman" w:hAnsi="Times New Roman" w:cs="Times New Roman"/>
              </w:rPr>
            </w:pPr>
          </w:p>
        </w:tc>
      </w:tr>
      <w:tr w:rsidR="002605CE" w:rsidRPr="002605CE" w:rsidDel="00C51C7D" w14:paraId="29493DDC" w14:textId="77777777" w:rsidTr="002605CE">
        <w:trPr>
          <w:divId w:val="1170409750"/>
          <w:trHeight w:val="290"/>
          <w:jc w:val="center"/>
          <w:del w:id="2752"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2EB0890" w14:textId="77777777" w:rsidR="002605CE" w:rsidRPr="002605CE" w:rsidDel="00C51C7D" w:rsidRDefault="002605CE" w:rsidP="002605CE">
            <w:pPr>
              <w:spacing w:after="0" w:line="240" w:lineRule="auto"/>
              <w:jc w:val="right"/>
              <w:rPr>
                <w:del w:id="2753" w:author="Lane, Stefanie" w:date="2023-07-26T11:06:00Z"/>
                <w:rFonts w:ascii="Calibri" w:eastAsia="Times New Roman" w:hAnsi="Calibri" w:cs="Calibri"/>
                <w:color w:val="000000"/>
              </w:rPr>
            </w:pPr>
            <w:del w:id="2754"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DB463A3" w14:textId="77777777" w:rsidR="002605CE" w:rsidRPr="002605CE" w:rsidDel="00C51C7D" w:rsidRDefault="002605CE" w:rsidP="002605CE">
            <w:pPr>
              <w:spacing w:after="0" w:line="240" w:lineRule="auto"/>
              <w:jc w:val="center"/>
              <w:rPr>
                <w:del w:id="2755" w:author="Lane, Stefanie" w:date="2023-07-26T11:06:00Z"/>
                <w:rFonts w:ascii="Calibri" w:eastAsia="Times New Roman" w:hAnsi="Calibri" w:cs="Calibri"/>
                <w:color w:val="000000"/>
              </w:rPr>
            </w:pPr>
            <w:del w:id="2756"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C5F5090" w14:textId="77777777" w:rsidR="002605CE" w:rsidRPr="002605CE" w:rsidDel="00C51C7D" w:rsidRDefault="002605CE" w:rsidP="002605CE">
            <w:pPr>
              <w:spacing w:after="0" w:line="240" w:lineRule="auto"/>
              <w:jc w:val="center"/>
              <w:rPr>
                <w:del w:id="2757" w:author="Lane, Stefanie" w:date="2023-07-26T11:06:00Z"/>
                <w:rFonts w:ascii="Calibri" w:eastAsia="Times New Roman" w:hAnsi="Calibri" w:cs="Calibri"/>
                <w:color w:val="000000"/>
              </w:rPr>
            </w:pPr>
            <w:del w:id="2758" w:author="Lane, Stefanie" w:date="2023-07-26T11:06:00Z">
              <w:r w:rsidRPr="002605CE" w:rsidDel="00C51C7D">
                <w:rPr>
                  <w:rFonts w:ascii="Calibri" w:eastAsia="Times New Roman" w:hAnsi="Calibri" w:cs="Calibri"/>
                  <w:color w:val="000000"/>
                </w:rPr>
                <w:delText>43</w:delText>
              </w:r>
            </w:del>
          </w:p>
        </w:tc>
        <w:tc>
          <w:tcPr>
            <w:tcW w:w="300" w:type="dxa"/>
            <w:tcBorders>
              <w:top w:val="nil"/>
              <w:left w:val="nil"/>
              <w:bottom w:val="nil"/>
              <w:right w:val="nil"/>
            </w:tcBorders>
            <w:shd w:val="clear" w:color="auto" w:fill="auto"/>
            <w:noWrap/>
            <w:vAlign w:val="bottom"/>
            <w:hideMark/>
          </w:tcPr>
          <w:p w14:paraId="0FA270D1" w14:textId="77777777" w:rsidR="002605CE" w:rsidRPr="002605CE" w:rsidDel="00C51C7D" w:rsidRDefault="002605CE" w:rsidP="002605CE">
            <w:pPr>
              <w:spacing w:after="0" w:line="240" w:lineRule="auto"/>
              <w:jc w:val="center"/>
              <w:rPr>
                <w:del w:id="2759"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5CEC6DC" w14:textId="77777777" w:rsidR="002605CE" w:rsidRPr="002605CE" w:rsidDel="00C51C7D" w:rsidRDefault="002605CE" w:rsidP="002605CE">
            <w:pPr>
              <w:spacing w:after="0" w:line="240" w:lineRule="auto"/>
              <w:jc w:val="center"/>
              <w:rPr>
                <w:del w:id="2760" w:author="Lane, Stefanie" w:date="2023-07-26T11:06:00Z"/>
                <w:rFonts w:ascii="Calibri" w:eastAsia="Times New Roman" w:hAnsi="Calibri" w:cs="Calibri"/>
                <w:color w:val="000000"/>
              </w:rPr>
            </w:pPr>
            <w:del w:id="2761" w:author="Lane, Stefanie" w:date="2023-07-26T11:06:00Z">
              <w:r w:rsidRPr="002605CE" w:rsidDel="00C51C7D">
                <w:rPr>
                  <w:rFonts w:ascii="Calibri" w:eastAsia="Times New Roman" w:hAnsi="Calibri" w:cs="Calibri"/>
                  <w:color w:val="000000"/>
                </w:rPr>
                <w:delText>13.0</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8AFC3F5" w14:textId="77777777" w:rsidR="002605CE" w:rsidRPr="002605CE" w:rsidDel="00C51C7D" w:rsidRDefault="002605CE" w:rsidP="002605CE">
            <w:pPr>
              <w:spacing w:after="0" w:line="240" w:lineRule="auto"/>
              <w:jc w:val="center"/>
              <w:rPr>
                <w:del w:id="2762" w:author="Lane, Stefanie" w:date="2023-07-26T11:06:00Z"/>
                <w:rFonts w:ascii="Calibri" w:eastAsia="Times New Roman" w:hAnsi="Calibri" w:cs="Calibri"/>
                <w:color w:val="000000"/>
              </w:rPr>
            </w:pPr>
            <w:del w:id="2763" w:author="Lane, Stefanie" w:date="2023-07-26T11:06:00Z">
              <w:r w:rsidRPr="002605CE" w:rsidDel="00C51C7D">
                <w:rPr>
                  <w:rFonts w:ascii="Calibri" w:eastAsia="Times New Roman" w:hAnsi="Calibri" w:cs="Calibri"/>
                  <w:color w:val="000000"/>
                </w:rPr>
                <w:delText>3.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9FD6646" w14:textId="77777777" w:rsidR="002605CE" w:rsidRPr="002605CE" w:rsidDel="00C51C7D" w:rsidRDefault="002605CE" w:rsidP="002605CE">
            <w:pPr>
              <w:spacing w:after="0" w:line="240" w:lineRule="auto"/>
              <w:jc w:val="center"/>
              <w:rPr>
                <w:del w:id="2764" w:author="Lane, Stefanie" w:date="2023-07-26T11:06:00Z"/>
                <w:rFonts w:ascii="Calibri" w:eastAsia="Times New Roman" w:hAnsi="Calibri" w:cs="Calibri"/>
                <w:color w:val="000000"/>
              </w:rPr>
            </w:pPr>
            <w:del w:id="2765" w:author="Lane, Stefanie" w:date="2023-07-26T11:06:00Z">
              <w:r w:rsidRPr="002605CE" w:rsidDel="00C51C7D">
                <w:rPr>
                  <w:rFonts w:ascii="Calibri" w:eastAsia="Times New Roman" w:hAnsi="Calibri" w:cs="Calibri"/>
                  <w:color w:val="000000"/>
                </w:rPr>
                <w:delText>3.3</w:delText>
              </w:r>
            </w:del>
          </w:p>
        </w:tc>
      </w:tr>
      <w:tr w:rsidR="002605CE" w:rsidRPr="002605CE" w:rsidDel="00C51C7D" w14:paraId="1DE1EB37" w14:textId="77777777" w:rsidTr="002605CE">
        <w:trPr>
          <w:divId w:val="1170409750"/>
          <w:trHeight w:val="290"/>
          <w:jc w:val="center"/>
          <w:del w:id="2766" w:author="Lane, Stefanie" w:date="2023-07-26T11:06:00Z"/>
        </w:trPr>
        <w:tc>
          <w:tcPr>
            <w:tcW w:w="1180" w:type="dxa"/>
            <w:tcBorders>
              <w:top w:val="nil"/>
              <w:left w:val="nil"/>
              <w:bottom w:val="nil"/>
              <w:right w:val="nil"/>
            </w:tcBorders>
            <w:shd w:val="clear" w:color="auto" w:fill="auto"/>
            <w:noWrap/>
            <w:vAlign w:val="bottom"/>
            <w:hideMark/>
          </w:tcPr>
          <w:p w14:paraId="79D6DDC3" w14:textId="77777777" w:rsidR="002605CE" w:rsidRPr="002605CE" w:rsidDel="00C51C7D" w:rsidRDefault="002605CE" w:rsidP="002605CE">
            <w:pPr>
              <w:spacing w:after="0" w:line="240" w:lineRule="auto"/>
              <w:jc w:val="right"/>
              <w:rPr>
                <w:del w:id="2767" w:author="Lane, Stefanie" w:date="2023-07-26T11:06:00Z"/>
                <w:rFonts w:ascii="Calibri" w:eastAsia="Times New Roman" w:hAnsi="Calibri" w:cs="Calibri"/>
                <w:color w:val="000000"/>
              </w:rPr>
            </w:pPr>
            <w:del w:id="2768"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43066E90" w14:textId="77777777" w:rsidR="002605CE" w:rsidRPr="002605CE" w:rsidDel="00C51C7D" w:rsidRDefault="002605CE" w:rsidP="002605CE">
            <w:pPr>
              <w:spacing w:after="0" w:line="240" w:lineRule="auto"/>
              <w:jc w:val="center"/>
              <w:rPr>
                <w:del w:id="2769" w:author="Lane, Stefanie" w:date="2023-07-26T11:06:00Z"/>
                <w:rFonts w:ascii="Calibri" w:eastAsia="Times New Roman" w:hAnsi="Calibri" w:cs="Calibri"/>
                <w:color w:val="000000"/>
              </w:rPr>
            </w:pPr>
            <w:del w:id="2770"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8CC535E" w14:textId="77777777" w:rsidR="002605CE" w:rsidRPr="002605CE" w:rsidDel="00C51C7D" w:rsidRDefault="002605CE" w:rsidP="002605CE">
            <w:pPr>
              <w:spacing w:after="0" w:line="240" w:lineRule="auto"/>
              <w:jc w:val="center"/>
              <w:rPr>
                <w:del w:id="2771" w:author="Lane, Stefanie" w:date="2023-07-26T11:06:00Z"/>
                <w:rFonts w:ascii="Calibri" w:eastAsia="Times New Roman" w:hAnsi="Calibri" w:cs="Calibri"/>
                <w:color w:val="000000"/>
              </w:rPr>
            </w:pPr>
            <w:del w:id="2772"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01A71AD0" w14:textId="77777777" w:rsidR="002605CE" w:rsidRPr="002605CE" w:rsidDel="00C51C7D" w:rsidRDefault="002605CE" w:rsidP="002605CE">
            <w:pPr>
              <w:spacing w:after="0" w:line="240" w:lineRule="auto"/>
              <w:jc w:val="center"/>
              <w:rPr>
                <w:del w:id="2773"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BC52FE" w14:textId="77777777" w:rsidR="002605CE" w:rsidRPr="002605CE" w:rsidDel="00C51C7D" w:rsidRDefault="002605CE" w:rsidP="002605CE">
            <w:pPr>
              <w:spacing w:after="0" w:line="240" w:lineRule="auto"/>
              <w:jc w:val="center"/>
              <w:rPr>
                <w:del w:id="2774" w:author="Lane, Stefanie" w:date="2023-07-26T11:06:00Z"/>
                <w:rFonts w:ascii="Calibri" w:eastAsia="Times New Roman" w:hAnsi="Calibri" w:cs="Calibri"/>
                <w:color w:val="000000"/>
              </w:rPr>
            </w:pPr>
            <w:del w:id="2775" w:author="Lane, Stefanie" w:date="2023-07-26T11:06:00Z">
              <w:r w:rsidRPr="002605CE" w:rsidDel="00C51C7D">
                <w:rPr>
                  <w:rFonts w:ascii="Calibri" w:eastAsia="Times New Roman" w:hAnsi="Calibri" w:cs="Calibri"/>
                  <w:color w:val="000000"/>
                </w:rPr>
                <w:delText>9.7</w:delText>
              </w:r>
            </w:del>
          </w:p>
        </w:tc>
        <w:tc>
          <w:tcPr>
            <w:tcW w:w="960" w:type="dxa"/>
            <w:tcBorders>
              <w:top w:val="nil"/>
              <w:left w:val="nil"/>
              <w:bottom w:val="single" w:sz="4" w:space="0" w:color="auto"/>
              <w:right w:val="nil"/>
            </w:tcBorders>
            <w:shd w:val="clear" w:color="auto" w:fill="auto"/>
            <w:noWrap/>
            <w:vAlign w:val="bottom"/>
            <w:hideMark/>
          </w:tcPr>
          <w:p w14:paraId="0DC87AF2" w14:textId="77777777" w:rsidR="002605CE" w:rsidRPr="002605CE" w:rsidDel="00C51C7D" w:rsidRDefault="002605CE" w:rsidP="002605CE">
            <w:pPr>
              <w:spacing w:after="0" w:line="240" w:lineRule="auto"/>
              <w:jc w:val="center"/>
              <w:rPr>
                <w:del w:id="2776" w:author="Lane, Stefanie" w:date="2023-07-26T11:06:00Z"/>
                <w:rFonts w:ascii="Calibri" w:eastAsia="Times New Roman" w:hAnsi="Calibri" w:cs="Calibri"/>
                <w:color w:val="000000"/>
              </w:rPr>
            </w:pPr>
            <w:del w:id="2777" w:author="Lane, Stefanie" w:date="2023-07-26T11:06:00Z">
              <w:r w:rsidRPr="002605CE" w:rsidDel="00C51C7D">
                <w:rPr>
                  <w:rFonts w:ascii="Calibri" w:eastAsia="Times New Roman" w:hAnsi="Calibri" w:cs="Calibri"/>
                  <w:color w:val="000000"/>
                </w:rPr>
                <w:delText>3.9</w:delText>
              </w:r>
            </w:del>
          </w:p>
        </w:tc>
        <w:tc>
          <w:tcPr>
            <w:tcW w:w="960" w:type="dxa"/>
            <w:tcBorders>
              <w:top w:val="nil"/>
              <w:left w:val="nil"/>
              <w:bottom w:val="single" w:sz="4" w:space="0" w:color="auto"/>
              <w:right w:val="nil"/>
            </w:tcBorders>
            <w:shd w:val="clear" w:color="auto" w:fill="auto"/>
            <w:noWrap/>
            <w:vAlign w:val="bottom"/>
            <w:hideMark/>
          </w:tcPr>
          <w:p w14:paraId="5F215C61" w14:textId="77777777" w:rsidR="002605CE" w:rsidRPr="002605CE" w:rsidDel="00C51C7D" w:rsidRDefault="002605CE" w:rsidP="002605CE">
            <w:pPr>
              <w:spacing w:after="0" w:line="240" w:lineRule="auto"/>
              <w:jc w:val="center"/>
              <w:rPr>
                <w:del w:id="2778" w:author="Lane, Stefanie" w:date="2023-07-26T11:06:00Z"/>
                <w:rFonts w:ascii="Calibri" w:eastAsia="Times New Roman" w:hAnsi="Calibri" w:cs="Calibri"/>
                <w:color w:val="000000"/>
              </w:rPr>
            </w:pPr>
            <w:del w:id="2779" w:author="Lane, Stefanie" w:date="2023-07-26T11:06:00Z">
              <w:r w:rsidRPr="002605CE" w:rsidDel="00C51C7D">
                <w:rPr>
                  <w:rFonts w:ascii="Calibri" w:eastAsia="Times New Roman" w:hAnsi="Calibri" w:cs="Calibri"/>
                  <w:color w:val="000000"/>
                </w:rPr>
                <w:delText>3.8</w:delText>
              </w:r>
            </w:del>
          </w:p>
        </w:tc>
      </w:tr>
      <w:tr w:rsidR="002605CE" w:rsidRPr="002605CE" w:rsidDel="00C51C7D" w14:paraId="13EC0A75" w14:textId="77777777" w:rsidTr="002605CE">
        <w:trPr>
          <w:divId w:val="1170409750"/>
          <w:trHeight w:val="290"/>
          <w:jc w:val="center"/>
          <w:del w:id="2780"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7F096369" w14:textId="77777777" w:rsidR="002605CE" w:rsidRPr="002605CE" w:rsidDel="00C51C7D" w:rsidRDefault="002605CE" w:rsidP="002605CE">
            <w:pPr>
              <w:spacing w:after="0" w:line="240" w:lineRule="auto"/>
              <w:jc w:val="right"/>
              <w:rPr>
                <w:del w:id="2781" w:author="Lane, Stefanie" w:date="2023-07-26T11:06:00Z"/>
                <w:rFonts w:ascii="Calibri" w:eastAsia="Times New Roman" w:hAnsi="Calibri" w:cs="Calibri"/>
                <w:color w:val="000000"/>
              </w:rPr>
            </w:pPr>
            <w:del w:id="2782"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637A975" w14:textId="77777777" w:rsidR="002605CE" w:rsidRPr="002605CE" w:rsidDel="00C51C7D" w:rsidRDefault="002605CE" w:rsidP="002605CE">
            <w:pPr>
              <w:spacing w:after="0" w:line="240" w:lineRule="auto"/>
              <w:jc w:val="center"/>
              <w:rPr>
                <w:del w:id="2783" w:author="Lane, Stefanie" w:date="2023-07-26T11:06:00Z"/>
                <w:rFonts w:ascii="Calibri" w:eastAsia="Times New Roman" w:hAnsi="Calibri" w:cs="Calibri"/>
                <w:color w:val="000000"/>
              </w:rPr>
            </w:pPr>
            <w:del w:id="2784"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06CC026" w14:textId="77777777" w:rsidR="002605CE" w:rsidRPr="002605CE" w:rsidDel="00C51C7D" w:rsidRDefault="002605CE" w:rsidP="002605CE">
            <w:pPr>
              <w:spacing w:after="0" w:line="240" w:lineRule="auto"/>
              <w:jc w:val="center"/>
              <w:rPr>
                <w:del w:id="2785" w:author="Lane, Stefanie" w:date="2023-07-26T11:06:00Z"/>
                <w:rFonts w:ascii="Calibri" w:eastAsia="Times New Roman" w:hAnsi="Calibri" w:cs="Calibri"/>
                <w:color w:val="000000"/>
              </w:rPr>
            </w:pPr>
            <w:del w:id="2786" w:author="Lane, Stefanie" w:date="2023-07-26T11:06:00Z">
              <w:r w:rsidRPr="002605CE" w:rsidDel="00C51C7D">
                <w:rPr>
                  <w:rFonts w:ascii="Calibri" w:eastAsia="Times New Roman" w:hAnsi="Calibri" w:cs="Calibri"/>
                  <w:color w:val="000000"/>
                </w:rPr>
                <w:delText>27</w:delText>
              </w:r>
            </w:del>
          </w:p>
        </w:tc>
        <w:tc>
          <w:tcPr>
            <w:tcW w:w="300" w:type="dxa"/>
            <w:tcBorders>
              <w:top w:val="nil"/>
              <w:left w:val="nil"/>
              <w:bottom w:val="nil"/>
              <w:right w:val="nil"/>
            </w:tcBorders>
            <w:shd w:val="clear" w:color="auto" w:fill="auto"/>
            <w:noWrap/>
            <w:vAlign w:val="bottom"/>
            <w:hideMark/>
          </w:tcPr>
          <w:p w14:paraId="2714590F" w14:textId="77777777" w:rsidR="002605CE" w:rsidRPr="002605CE" w:rsidDel="00C51C7D" w:rsidRDefault="002605CE" w:rsidP="002605CE">
            <w:pPr>
              <w:spacing w:after="0" w:line="240" w:lineRule="auto"/>
              <w:jc w:val="center"/>
              <w:rPr>
                <w:del w:id="2787"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2A95377" w14:textId="77777777" w:rsidR="002605CE" w:rsidRPr="002605CE" w:rsidDel="00C51C7D" w:rsidRDefault="002605CE" w:rsidP="002605CE">
            <w:pPr>
              <w:spacing w:after="0" w:line="240" w:lineRule="auto"/>
              <w:jc w:val="center"/>
              <w:rPr>
                <w:del w:id="2788" w:author="Lane, Stefanie" w:date="2023-07-26T11:06:00Z"/>
                <w:rFonts w:ascii="Calibri" w:eastAsia="Times New Roman" w:hAnsi="Calibri" w:cs="Calibri"/>
                <w:color w:val="000000"/>
              </w:rPr>
            </w:pPr>
            <w:del w:id="2789" w:author="Lane, Stefanie" w:date="2023-07-26T11:06:00Z">
              <w:r w:rsidRPr="002605CE" w:rsidDel="00C51C7D">
                <w:rPr>
                  <w:rFonts w:ascii="Calibri" w:eastAsia="Times New Roman" w:hAnsi="Calibri" w:cs="Calibri"/>
                  <w:color w:val="000000"/>
                </w:rPr>
                <w:delText>5.8</w:delText>
              </w:r>
            </w:del>
          </w:p>
        </w:tc>
        <w:tc>
          <w:tcPr>
            <w:tcW w:w="960" w:type="dxa"/>
            <w:tcBorders>
              <w:top w:val="nil"/>
              <w:left w:val="nil"/>
              <w:bottom w:val="single" w:sz="4" w:space="0" w:color="auto"/>
              <w:right w:val="nil"/>
            </w:tcBorders>
            <w:shd w:val="clear" w:color="auto" w:fill="auto"/>
            <w:noWrap/>
            <w:vAlign w:val="bottom"/>
            <w:hideMark/>
          </w:tcPr>
          <w:p w14:paraId="44F3CCDA" w14:textId="77777777" w:rsidR="002605CE" w:rsidRPr="002605CE" w:rsidDel="00C51C7D" w:rsidRDefault="002605CE" w:rsidP="002605CE">
            <w:pPr>
              <w:spacing w:after="0" w:line="240" w:lineRule="auto"/>
              <w:jc w:val="center"/>
              <w:rPr>
                <w:del w:id="2790" w:author="Lane, Stefanie" w:date="2023-07-26T11:06:00Z"/>
                <w:rFonts w:ascii="Calibri" w:eastAsia="Times New Roman" w:hAnsi="Calibri" w:cs="Calibri"/>
                <w:color w:val="000000"/>
              </w:rPr>
            </w:pPr>
            <w:del w:id="2791" w:author="Lane, Stefanie" w:date="2023-07-26T11:06:00Z">
              <w:r w:rsidRPr="002605CE" w:rsidDel="00C51C7D">
                <w:rPr>
                  <w:rFonts w:ascii="Calibri" w:eastAsia="Times New Roman" w:hAnsi="Calibri" w:cs="Calibri"/>
                  <w:color w:val="000000"/>
                </w:rPr>
                <w:delText>2.8</w:delText>
              </w:r>
            </w:del>
          </w:p>
        </w:tc>
        <w:tc>
          <w:tcPr>
            <w:tcW w:w="960" w:type="dxa"/>
            <w:tcBorders>
              <w:top w:val="nil"/>
              <w:left w:val="nil"/>
              <w:bottom w:val="single" w:sz="4" w:space="0" w:color="auto"/>
              <w:right w:val="nil"/>
            </w:tcBorders>
            <w:shd w:val="clear" w:color="auto" w:fill="auto"/>
            <w:noWrap/>
            <w:vAlign w:val="bottom"/>
            <w:hideMark/>
          </w:tcPr>
          <w:p w14:paraId="5806B21E" w14:textId="77777777" w:rsidR="002605CE" w:rsidRPr="002605CE" w:rsidDel="00C51C7D" w:rsidRDefault="002605CE" w:rsidP="002605CE">
            <w:pPr>
              <w:spacing w:after="0" w:line="240" w:lineRule="auto"/>
              <w:jc w:val="center"/>
              <w:rPr>
                <w:del w:id="2792" w:author="Lane, Stefanie" w:date="2023-07-26T11:06:00Z"/>
                <w:rFonts w:ascii="Calibri" w:eastAsia="Times New Roman" w:hAnsi="Calibri" w:cs="Calibri"/>
                <w:color w:val="000000"/>
              </w:rPr>
            </w:pPr>
            <w:del w:id="2793" w:author="Lane, Stefanie" w:date="2023-07-26T11:06:00Z">
              <w:r w:rsidRPr="002605CE" w:rsidDel="00C51C7D">
                <w:rPr>
                  <w:rFonts w:ascii="Calibri" w:eastAsia="Times New Roman" w:hAnsi="Calibri" w:cs="Calibri"/>
                  <w:color w:val="000000"/>
                </w:rPr>
                <w:delText>4.6</w:delText>
              </w:r>
            </w:del>
          </w:p>
        </w:tc>
      </w:tr>
      <w:tr w:rsidR="002605CE" w:rsidRPr="002605CE" w:rsidDel="00C51C7D" w14:paraId="2A23D45B" w14:textId="77777777" w:rsidTr="002605CE">
        <w:trPr>
          <w:divId w:val="1170409750"/>
          <w:trHeight w:val="200"/>
          <w:jc w:val="center"/>
          <w:del w:id="2794" w:author="Lane, Stefanie" w:date="2023-07-26T11:06:00Z"/>
        </w:trPr>
        <w:tc>
          <w:tcPr>
            <w:tcW w:w="1180" w:type="dxa"/>
            <w:tcBorders>
              <w:top w:val="nil"/>
              <w:left w:val="nil"/>
              <w:bottom w:val="nil"/>
              <w:right w:val="nil"/>
            </w:tcBorders>
            <w:shd w:val="clear" w:color="auto" w:fill="auto"/>
            <w:noWrap/>
            <w:vAlign w:val="bottom"/>
            <w:hideMark/>
          </w:tcPr>
          <w:p w14:paraId="6159F102" w14:textId="77777777" w:rsidR="002605CE" w:rsidRPr="002605CE" w:rsidDel="00C51C7D" w:rsidRDefault="002605CE" w:rsidP="002605CE">
            <w:pPr>
              <w:spacing w:after="0" w:line="240" w:lineRule="auto"/>
              <w:jc w:val="center"/>
              <w:rPr>
                <w:del w:id="2795"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27FD702" w14:textId="77777777" w:rsidR="002605CE" w:rsidRPr="002605CE" w:rsidDel="00C51C7D" w:rsidRDefault="002605CE" w:rsidP="002605CE">
            <w:pPr>
              <w:spacing w:after="0" w:line="240" w:lineRule="auto"/>
              <w:rPr>
                <w:del w:id="279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362E" w14:textId="77777777" w:rsidR="002605CE" w:rsidRPr="002605CE" w:rsidDel="00C51C7D" w:rsidRDefault="002605CE" w:rsidP="002605CE">
            <w:pPr>
              <w:spacing w:after="0" w:line="240" w:lineRule="auto"/>
              <w:jc w:val="center"/>
              <w:rPr>
                <w:del w:id="2797"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F33D01" w14:textId="77777777" w:rsidR="002605CE" w:rsidRPr="002605CE" w:rsidDel="00C51C7D" w:rsidRDefault="002605CE" w:rsidP="002605CE">
            <w:pPr>
              <w:spacing w:after="0" w:line="240" w:lineRule="auto"/>
              <w:jc w:val="center"/>
              <w:rPr>
                <w:del w:id="279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783558" w14:textId="77777777" w:rsidR="002605CE" w:rsidRPr="002605CE" w:rsidDel="00C51C7D" w:rsidRDefault="002605CE" w:rsidP="002605CE">
            <w:pPr>
              <w:spacing w:after="0" w:line="240" w:lineRule="auto"/>
              <w:jc w:val="center"/>
              <w:rPr>
                <w:del w:id="279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32CAF" w14:textId="77777777" w:rsidR="002605CE" w:rsidRPr="002605CE" w:rsidDel="00C51C7D" w:rsidRDefault="002605CE" w:rsidP="002605CE">
            <w:pPr>
              <w:spacing w:after="0" w:line="240" w:lineRule="auto"/>
              <w:jc w:val="center"/>
              <w:rPr>
                <w:del w:id="2800"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7F62CDD" w14:textId="77777777" w:rsidR="002605CE" w:rsidRPr="002605CE" w:rsidDel="00C51C7D" w:rsidRDefault="002605CE" w:rsidP="002605CE">
            <w:pPr>
              <w:spacing w:after="0" w:line="240" w:lineRule="auto"/>
              <w:jc w:val="center"/>
              <w:rPr>
                <w:del w:id="2801" w:author="Lane, Stefanie" w:date="2023-07-26T11:06:00Z"/>
                <w:rFonts w:ascii="Times New Roman" w:eastAsia="Times New Roman" w:hAnsi="Times New Roman" w:cs="Times New Roman"/>
              </w:rPr>
            </w:pPr>
          </w:p>
        </w:tc>
      </w:tr>
      <w:tr w:rsidR="002605CE" w:rsidRPr="002605CE" w:rsidDel="00C51C7D" w14:paraId="2D37C24A" w14:textId="77777777" w:rsidTr="002605CE">
        <w:trPr>
          <w:divId w:val="1170409750"/>
          <w:trHeight w:val="290"/>
          <w:jc w:val="center"/>
          <w:del w:id="2802" w:author="Lane, Stefanie" w:date="2023-07-26T11:06:00Z"/>
        </w:trPr>
        <w:tc>
          <w:tcPr>
            <w:tcW w:w="1180" w:type="dxa"/>
            <w:tcBorders>
              <w:top w:val="nil"/>
              <w:left w:val="nil"/>
              <w:bottom w:val="nil"/>
              <w:right w:val="nil"/>
            </w:tcBorders>
            <w:shd w:val="clear" w:color="auto" w:fill="auto"/>
            <w:noWrap/>
            <w:vAlign w:val="bottom"/>
            <w:hideMark/>
          </w:tcPr>
          <w:p w14:paraId="3B967822" w14:textId="77777777" w:rsidR="002605CE" w:rsidRPr="002605CE" w:rsidDel="00C51C7D" w:rsidRDefault="002605CE" w:rsidP="002605CE">
            <w:pPr>
              <w:spacing w:after="0" w:line="240" w:lineRule="auto"/>
              <w:rPr>
                <w:del w:id="2803" w:author="Lane, Stefanie" w:date="2023-07-26T11:06:00Z"/>
                <w:rFonts w:ascii="Calibri" w:eastAsia="Times New Roman" w:hAnsi="Calibri" w:cs="Calibri"/>
                <w:b/>
                <w:bCs/>
                <w:color w:val="000000"/>
              </w:rPr>
            </w:pPr>
            <w:del w:id="2804" w:author="Lane, Stefanie" w:date="2023-07-26T11:06:00Z">
              <w:r w:rsidRPr="002605CE" w:rsidDel="00C51C7D">
                <w:rPr>
                  <w:rFonts w:ascii="Calibri" w:eastAsia="Times New Roman" w:hAnsi="Calibri" w:cs="Calibri"/>
                  <w:b/>
                  <w:bCs/>
                  <w:color w:val="000000"/>
                </w:rPr>
                <w:delText>Bogbean</w:delText>
              </w:r>
            </w:del>
          </w:p>
        </w:tc>
        <w:tc>
          <w:tcPr>
            <w:tcW w:w="960" w:type="dxa"/>
            <w:tcBorders>
              <w:top w:val="nil"/>
              <w:left w:val="nil"/>
              <w:bottom w:val="nil"/>
              <w:right w:val="nil"/>
            </w:tcBorders>
            <w:shd w:val="clear" w:color="auto" w:fill="auto"/>
            <w:noWrap/>
            <w:vAlign w:val="bottom"/>
            <w:hideMark/>
          </w:tcPr>
          <w:p w14:paraId="168B785C" w14:textId="77777777" w:rsidR="002605CE" w:rsidRPr="002605CE" w:rsidDel="00C51C7D" w:rsidRDefault="002605CE" w:rsidP="002605CE">
            <w:pPr>
              <w:spacing w:after="0" w:line="240" w:lineRule="auto"/>
              <w:rPr>
                <w:del w:id="2805"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F952A40" w14:textId="77777777" w:rsidR="002605CE" w:rsidRPr="002605CE" w:rsidDel="00C51C7D" w:rsidRDefault="002605CE" w:rsidP="002605CE">
            <w:pPr>
              <w:spacing w:after="0" w:line="240" w:lineRule="auto"/>
              <w:jc w:val="center"/>
              <w:rPr>
                <w:del w:id="2806"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82C85F" w14:textId="77777777" w:rsidR="002605CE" w:rsidRPr="002605CE" w:rsidDel="00C51C7D" w:rsidRDefault="002605CE" w:rsidP="002605CE">
            <w:pPr>
              <w:spacing w:after="0" w:line="240" w:lineRule="auto"/>
              <w:jc w:val="center"/>
              <w:rPr>
                <w:del w:id="280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4DA65F" w14:textId="77777777" w:rsidR="002605CE" w:rsidRPr="002605CE" w:rsidDel="00C51C7D" w:rsidRDefault="002605CE" w:rsidP="002605CE">
            <w:pPr>
              <w:spacing w:after="0" w:line="240" w:lineRule="auto"/>
              <w:jc w:val="center"/>
              <w:rPr>
                <w:del w:id="280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9F47DC0" w14:textId="77777777" w:rsidR="002605CE" w:rsidRPr="002605CE" w:rsidDel="00C51C7D" w:rsidRDefault="002605CE" w:rsidP="002605CE">
            <w:pPr>
              <w:spacing w:after="0" w:line="240" w:lineRule="auto"/>
              <w:jc w:val="center"/>
              <w:rPr>
                <w:del w:id="280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38916AD" w14:textId="77777777" w:rsidR="002605CE" w:rsidRPr="002605CE" w:rsidDel="00C51C7D" w:rsidRDefault="002605CE" w:rsidP="002605CE">
            <w:pPr>
              <w:spacing w:after="0" w:line="240" w:lineRule="auto"/>
              <w:jc w:val="center"/>
              <w:rPr>
                <w:del w:id="2810" w:author="Lane, Stefanie" w:date="2023-07-26T11:06:00Z"/>
                <w:rFonts w:ascii="Times New Roman" w:eastAsia="Times New Roman" w:hAnsi="Times New Roman" w:cs="Times New Roman"/>
              </w:rPr>
            </w:pPr>
          </w:p>
        </w:tc>
      </w:tr>
      <w:tr w:rsidR="002605CE" w:rsidRPr="002605CE" w:rsidDel="00C51C7D" w14:paraId="11A54920" w14:textId="77777777" w:rsidTr="002605CE">
        <w:trPr>
          <w:divId w:val="1170409750"/>
          <w:trHeight w:val="290"/>
          <w:jc w:val="center"/>
          <w:del w:id="2811"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F2569BF" w14:textId="77777777" w:rsidR="002605CE" w:rsidRPr="002605CE" w:rsidDel="00C51C7D" w:rsidRDefault="002605CE" w:rsidP="002605CE">
            <w:pPr>
              <w:spacing w:after="0" w:line="240" w:lineRule="auto"/>
              <w:jc w:val="right"/>
              <w:rPr>
                <w:del w:id="2812" w:author="Lane, Stefanie" w:date="2023-07-26T11:06:00Z"/>
                <w:rFonts w:ascii="Calibri" w:eastAsia="Times New Roman" w:hAnsi="Calibri" w:cs="Calibri"/>
                <w:color w:val="000000"/>
              </w:rPr>
            </w:pPr>
            <w:del w:id="2813"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956AE8F" w14:textId="77777777" w:rsidR="002605CE" w:rsidRPr="002605CE" w:rsidDel="00C51C7D" w:rsidRDefault="002605CE" w:rsidP="002605CE">
            <w:pPr>
              <w:spacing w:after="0" w:line="240" w:lineRule="auto"/>
              <w:jc w:val="center"/>
              <w:rPr>
                <w:del w:id="2814" w:author="Lane, Stefanie" w:date="2023-07-26T11:06:00Z"/>
                <w:rFonts w:ascii="Calibri" w:eastAsia="Times New Roman" w:hAnsi="Calibri" w:cs="Calibri"/>
                <w:color w:val="000000"/>
              </w:rPr>
            </w:pPr>
            <w:del w:id="2815"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D738C8D" w14:textId="77777777" w:rsidR="002605CE" w:rsidRPr="002605CE" w:rsidDel="00C51C7D" w:rsidRDefault="002605CE" w:rsidP="002605CE">
            <w:pPr>
              <w:spacing w:after="0" w:line="240" w:lineRule="auto"/>
              <w:jc w:val="center"/>
              <w:rPr>
                <w:del w:id="2816" w:author="Lane, Stefanie" w:date="2023-07-26T11:06:00Z"/>
                <w:rFonts w:ascii="Calibri" w:eastAsia="Times New Roman" w:hAnsi="Calibri" w:cs="Calibri"/>
                <w:color w:val="000000"/>
              </w:rPr>
            </w:pPr>
            <w:del w:id="2817" w:author="Lane, Stefanie" w:date="2023-07-26T11:06:00Z">
              <w:r w:rsidRPr="002605CE" w:rsidDel="00C51C7D">
                <w:rPr>
                  <w:rFonts w:ascii="Calibri" w:eastAsia="Times New Roman" w:hAnsi="Calibri" w:cs="Calibri"/>
                  <w:color w:val="000000"/>
                </w:rPr>
                <w:delText>32</w:delText>
              </w:r>
            </w:del>
          </w:p>
        </w:tc>
        <w:tc>
          <w:tcPr>
            <w:tcW w:w="300" w:type="dxa"/>
            <w:tcBorders>
              <w:top w:val="nil"/>
              <w:left w:val="nil"/>
              <w:bottom w:val="nil"/>
              <w:right w:val="nil"/>
            </w:tcBorders>
            <w:shd w:val="clear" w:color="auto" w:fill="auto"/>
            <w:noWrap/>
            <w:vAlign w:val="bottom"/>
            <w:hideMark/>
          </w:tcPr>
          <w:p w14:paraId="14E3C695" w14:textId="77777777" w:rsidR="002605CE" w:rsidRPr="002605CE" w:rsidDel="00C51C7D" w:rsidRDefault="002605CE" w:rsidP="002605CE">
            <w:pPr>
              <w:spacing w:after="0" w:line="240" w:lineRule="auto"/>
              <w:jc w:val="center"/>
              <w:rPr>
                <w:del w:id="2818"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45EEF1" w14:textId="77777777" w:rsidR="002605CE" w:rsidRPr="002605CE" w:rsidDel="00C51C7D" w:rsidRDefault="002605CE" w:rsidP="002605CE">
            <w:pPr>
              <w:spacing w:after="0" w:line="240" w:lineRule="auto"/>
              <w:jc w:val="center"/>
              <w:rPr>
                <w:del w:id="2819" w:author="Lane, Stefanie" w:date="2023-07-26T11:06:00Z"/>
                <w:rFonts w:ascii="Calibri" w:eastAsia="Times New Roman" w:hAnsi="Calibri" w:cs="Calibri"/>
                <w:color w:val="000000"/>
              </w:rPr>
            </w:pPr>
            <w:del w:id="2820" w:author="Lane, Stefanie" w:date="2023-07-26T11:06:00Z">
              <w:r w:rsidRPr="002605CE" w:rsidDel="00C51C7D">
                <w:rPr>
                  <w:rFonts w:ascii="Calibri" w:eastAsia="Times New Roman" w:hAnsi="Calibri" w:cs="Calibri"/>
                  <w:color w:val="000000"/>
                </w:rPr>
                <w:delText>12.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2EC387D" w14:textId="77777777" w:rsidR="002605CE" w:rsidRPr="002605CE" w:rsidDel="00C51C7D" w:rsidRDefault="002605CE" w:rsidP="002605CE">
            <w:pPr>
              <w:spacing w:after="0" w:line="240" w:lineRule="auto"/>
              <w:jc w:val="center"/>
              <w:rPr>
                <w:del w:id="2821" w:author="Lane, Stefanie" w:date="2023-07-26T11:06:00Z"/>
                <w:rFonts w:ascii="Calibri" w:eastAsia="Times New Roman" w:hAnsi="Calibri" w:cs="Calibri"/>
                <w:color w:val="000000"/>
              </w:rPr>
            </w:pPr>
            <w:del w:id="2822" w:author="Lane, Stefanie" w:date="2023-07-26T11:06:00Z">
              <w:r w:rsidRPr="002605CE" w:rsidDel="00C51C7D">
                <w:rPr>
                  <w:rFonts w:ascii="Calibri" w:eastAsia="Times New Roman" w:hAnsi="Calibri" w:cs="Calibri"/>
                  <w:color w:val="000000"/>
                </w:rPr>
                <w:delText>3.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B40024E" w14:textId="77777777" w:rsidR="002605CE" w:rsidRPr="002605CE" w:rsidDel="00C51C7D" w:rsidRDefault="002605CE" w:rsidP="002605CE">
            <w:pPr>
              <w:spacing w:after="0" w:line="240" w:lineRule="auto"/>
              <w:jc w:val="center"/>
              <w:rPr>
                <w:del w:id="2823" w:author="Lane, Stefanie" w:date="2023-07-26T11:06:00Z"/>
                <w:rFonts w:ascii="Calibri" w:eastAsia="Times New Roman" w:hAnsi="Calibri" w:cs="Calibri"/>
                <w:color w:val="000000"/>
              </w:rPr>
            </w:pPr>
            <w:del w:id="2824" w:author="Lane, Stefanie" w:date="2023-07-26T11:06:00Z">
              <w:r w:rsidRPr="002605CE" w:rsidDel="00C51C7D">
                <w:rPr>
                  <w:rFonts w:ascii="Calibri" w:eastAsia="Times New Roman" w:hAnsi="Calibri" w:cs="Calibri"/>
                  <w:color w:val="000000"/>
                </w:rPr>
                <w:delText>2.5</w:delText>
              </w:r>
            </w:del>
          </w:p>
        </w:tc>
      </w:tr>
      <w:tr w:rsidR="002605CE" w:rsidRPr="002605CE" w:rsidDel="00C51C7D" w14:paraId="32288862" w14:textId="77777777" w:rsidTr="002605CE">
        <w:trPr>
          <w:divId w:val="1170409750"/>
          <w:trHeight w:val="290"/>
          <w:jc w:val="center"/>
          <w:del w:id="2825" w:author="Lane, Stefanie" w:date="2023-07-26T11:06:00Z"/>
        </w:trPr>
        <w:tc>
          <w:tcPr>
            <w:tcW w:w="1180" w:type="dxa"/>
            <w:tcBorders>
              <w:top w:val="nil"/>
              <w:left w:val="nil"/>
              <w:bottom w:val="nil"/>
              <w:right w:val="nil"/>
            </w:tcBorders>
            <w:shd w:val="clear" w:color="auto" w:fill="auto"/>
            <w:noWrap/>
            <w:vAlign w:val="bottom"/>
            <w:hideMark/>
          </w:tcPr>
          <w:p w14:paraId="0CF2FB90" w14:textId="77777777" w:rsidR="002605CE" w:rsidRPr="002605CE" w:rsidDel="00C51C7D" w:rsidRDefault="002605CE" w:rsidP="002605CE">
            <w:pPr>
              <w:spacing w:after="0" w:line="240" w:lineRule="auto"/>
              <w:jc w:val="right"/>
              <w:rPr>
                <w:del w:id="2826" w:author="Lane, Stefanie" w:date="2023-07-26T11:06:00Z"/>
                <w:rFonts w:ascii="Calibri" w:eastAsia="Times New Roman" w:hAnsi="Calibri" w:cs="Calibri"/>
                <w:color w:val="000000"/>
              </w:rPr>
            </w:pPr>
            <w:del w:id="2827"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60A979DC" w14:textId="77777777" w:rsidR="002605CE" w:rsidRPr="002605CE" w:rsidDel="00C51C7D" w:rsidRDefault="002605CE" w:rsidP="002605CE">
            <w:pPr>
              <w:spacing w:after="0" w:line="240" w:lineRule="auto"/>
              <w:jc w:val="center"/>
              <w:rPr>
                <w:del w:id="2828" w:author="Lane, Stefanie" w:date="2023-07-26T11:06:00Z"/>
                <w:rFonts w:ascii="Calibri" w:eastAsia="Times New Roman" w:hAnsi="Calibri" w:cs="Calibri"/>
                <w:color w:val="000000"/>
              </w:rPr>
            </w:pPr>
            <w:del w:id="2829" w:author="Lane, Stefanie" w:date="2023-07-26T11:06:00Z">
              <w:r w:rsidRPr="002605CE" w:rsidDel="00C51C7D">
                <w:rPr>
                  <w:rFonts w:ascii="Calibri" w:eastAsia="Times New Roman" w:hAnsi="Calibri" w:cs="Calibri"/>
                  <w:color w:val="000000"/>
                </w:rPr>
                <w:delText>18</w:delText>
              </w:r>
            </w:del>
          </w:p>
        </w:tc>
        <w:tc>
          <w:tcPr>
            <w:tcW w:w="960" w:type="dxa"/>
            <w:tcBorders>
              <w:top w:val="nil"/>
              <w:left w:val="nil"/>
              <w:bottom w:val="nil"/>
              <w:right w:val="nil"/>
            </w:tcBorders>
            <w:shd w:val="clear" w:color="auto" w:fill="auto"/>
            <w:noWrap/>
            <w:vAlign w:val="bottom"/>
            <w:hideMark/>
          </w:tcPr>
          <w:p w14:paraId="60B4CFC0" w14:textId="77777777" w:rsidR="002605CE" w:rsidRPr="002605CE" w:rsidDel="00C51C7D" w:rsidRDefault="002605CE" w:rsidP="002605CE">
            <w:pPr>
              <w:spacing w:after="0" w:line="240" w:lineRule="auto"/>
              <w:jc w:val="center"/>
              <w:rPr>
                <w:del w:id="2830" w:author="Lane, Stefanie" w:date="2023-07-26T11:06:00Z"/>
                <w:rFonts w:ascii="Calibri" w:eastAsia="Times New Roman" w:hAnsi="Calibri" w:cs="Calibri"/>
                <w:color w:val="000000"/>
              </w:rPr>
            </w:pPr>
            <w:del w:id="2831" w:author="Lane, Stefanie" w:date="2023-07-26T11:06:00Z">
              <w:r w:rsidRPr="002605CE" w:rsidDel="00C51C7D">
                <w:rPr>
                  <w:rFonts w:ascii="Calibri" w:eastAsia="Times New Roman" w:hAnsi="Calibri" w:cs="Calibri"/>
                  <w:color w:val="000000"/>
                </w:rPr>
                <w:delText>36</w:delText>
              </w:r>
            </w:del>
          </w:p>
        </w:tc>
        <w:tc>
          <w:tcPr>
            <w:tcW w:w="300" w:type="dxa"/>
            <w:tcBorders>
              <w:top w:val="nil"/>
              <w:left w:val="nil"/>
              <w:bottom w:val="nil"/>
              <w:right w:val="nil"/>
            </w:tcBorders>
            <w:shd w:val="clear" w:color="auto" w:fill="auto"/>
            <w:noWrap/>
            <w:vAlign w:val="bottom"/>
            <w:hideMark/>
          </w:tcPr>
          <w:p w14:paraId="1392E8FF" w14:textId="77777777" w:rsidR="002605CE" w:rsidRPr="002605CE" w:rsidDel="00C51C7D" w:rsidRDefault="002605CE" w:rsidP="002605CE">
            <w:pPr>
              <w:spacing w:after="0" w:line="240" w:lineRule="auto"/>
              <w:jc w:val="center"/>
              <w:rPr>
                <w:del w:id="2832"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0135DD" w14:textId="77777777" w:rsidR="002605CE" w:rsidRPr="002605CE" w:rsidDel="00C51C7D" w:rsidRDefault="002605CE" w:rsidP="002605CE">
            <w:pPr>
              <w:spacing w:after="0" w:line="240" w:lineRule="auto"/>
              <w:jc w:val="center"/>
              <w:rPr>
                <w:del w:id="2833" w:author="Lane, Stefanie" w:date="2023-07-26T11:06:00Z"/>
                <w:rFonts w:ascii="Calibri" w:eastAsia="Times New Roman" w:hAnsi="Calibri" w:cs="Calibri"/>
                <w:color w:val="000000"/>
              </w:rPr>
            </w:pPr>
            <w:del w:id="2834" w:author="Lane, Stefanie" w:date="2023-07-26T11:06:00Z">
              <w:r w:rsidRPr="002605CE" w:rsidDel="00C51C7D">
                <w:rPr>
                  <w:rFonts w:ascii="Calibri" w:eastAsia="Times New Roman" w:hAnsi="Calibri" w:cs="Calibri"/>
                  <w:color w:val="000000"/>
                </w:rPr>
                <w:delText>11.5</w:delText>
              </w:r>
            </w:del>
          </w:p>
        </w:tc>
        <w:tc>
          <w:tcPr>
            <w:tcW w:w="960" w:type="dxa"/>
            <w:tcBorders>
              <w:top w:val="nil"/>
              <w:left w:val="nil"/>
              <w:bottom w:val="single" w:sz="4" w:space="0" w:color="auto"/>
              <w:right w:val="nil"/>
            </w:tcBorders>
            <w:shd w:val="clear" w:color="auto" w:fill="auto"/>
            <w:noWrap/>
            <w:vAlign w:val="bottom"/>
            <w:hideMark/>
          </w:tcPr>
          <w:p w14:paraId="777C0DBD" w14:textId="77777777" w:rsidR="002605CE" w:rsidRPr="002605CE" w:rsidDel="00C51C7D" w:rsidRDefault="002605CE" w:rsidP="002605CE">
            <w:pPr>
              <w:spacing w:after="0" w:line="240" w:lineRule="auto"/>
              <w:jc w:val="center"/>
              <w:rPr>
                <w:del w:id="2835" w:author="Lane, Stefanie" w:date="2023-07-26T11:06:00Z"/>
                <w:rFonts w:ascii="Calibri" w:eastAsia="Times New Roman" w:hAnsi="Calibri" w:cs="Calibri"/>
                <w:color w:val="000000"/>
              </w:rPr>
            </w:pPr>
            <w:del w:id="2836" w:author="Lane, Stefanie" w:date="2023-07-26T11:06:00Z">
              <w:r w:rsidRPr="002605CE" w:rsidDel="00C51C7D">
                <w:rPr>
                  <w:rFonts w:ascii="Calibri" w:eastAsia="Times New Roman" w:hAnsi="Calibri" w:cs="Calibri"/>
                  <w:color w:val="000000"/>
                </w:rPr>
                <w:delText>2.9</w:delText>
              </w:r>
            </w:del>
          </w:p>
        </w:tc>
        <w:tc>
          <w:tcPr>
            <w:tcW w:w="960" w:type="dxa"/>
            <w:tcBorders>
              <w:top w:val="nil"/>
              <w:left w:val="nil"/>
              <w:bottom w:val="single" w:sz="4" w:space="0" w:color="auto"/>
              <w:right w:val="nil"/>
            </w:tcBorders>
            <w:shd w:val="clear" w:color="auto" w:fill="auto"/>
            <w:noWrap/>
            <w:vAlign w:val="bottom"/>
            <w:hideMark/>
          </w:tcPr>
          <w:p w14:paraId="6D27FD2D" w14:textId="77777777" w:rsidR="002605CE" w:rsidRPr="002605CE" w:rsidDel="00C51C7D" w:rsidRDefault="002605CE" w:rsidP="002605CE">
            <w:pPr>
              <w:spacing w:after="0" w:line="240" w:lineRule="auto"/>
              <w:jc w:val="center"/>
              <w:rPr>
                <w:del w:id="2837" w:author="Lane, Stefanie" w:date="2023-07-26T11:06:00Z"/>
                <w:rFonts w:ascii="Calibri" w:eastAsia="Times New Roman" w:hAnsi="Calibri" w:cs="Calibri"/>
                <w:color w:val="000000"/>
              </w:rPr>
            </w:pPr>
            <w:del w:id="2838" w:author="Lane, Stefanie" w:date="2023-07-26T11:06:00Z">
              <w:r w:rsidRPr="002605CE" w:rsidDel="00C51C7D">
                <w:rPr>
                  <w:rFonts w:ascii="Calibri" w:eastAsia="Times New Roman" w:hAnsi="Calibri" w:cs="Calibri"/>
                  <w:color w:val="000000"/>
                </w:rPr>
                <w:delText>3.1</w:delText>
              </w:r>
            </w:del>
          </w:p>
        </w:tc>
      </w:tr>
      <w:tr w:rsidR="002605CE" w:rsidRPr="002605CE" w:rsidDel="00C51C7D" w14:paraId="4E1A5D20" w14:textId="77777777" w:rsidTr="002605CE">
        <w:trPr>
          <w:divId w:val="1170409750"/>
          <w:trHeight w:val="290"/>
          <w:jc w:val="center"/>
          <w:del w:id="2839"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5804D3C5" w14:textId="77777777" w:rsidR="002605CE" w:rsidRPr="002605CE" w:rsidDel="00C51C7D" w:rsidRDefault="002605CE" w:rsidP="002605CE">
            <w:pPr>
              <w:spacing w:after="0" w:line="240" w:lineRule="auto"/>
              <w:jc w:val="right"/>
              <w:rPr>
                <w:del w:id="2840" w:author="Lane, Stefanie" w:date="2023-07-26T11:06:00Z"/>
                <w:rFonts w:ascii="Calibri" w:eastAsia="Times New Roman" w:hAnsi="Calibri" w:cs="Calibri"/>
                <w:color w:val="000000"/>
              </w:rPr>
            </w:pPr>
            <w:del w:id="2841"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4C3D00EF" w14:textId="77777777" w:rsidR="002605CE" w:rsidRPr="002605CE" w:rsidDel="00C51C7D" w:rsidRDefault="002605CE" w:rsidP="002605CE">
            <w:pPr>
              <w:spacing w:after="0" w:line="240" w:lineRule="auto"/>
              <w:jc w:val="center"/>
              <w:rPr>
                <w:del w:id="2842" w:author="Lane, Stefanie" w:date="2023-07-26T11:06:00Z"/>
                <w:rFonts w:ascii="Calibri" w:eastAsia="Times New Roman" w:hAnsi="Calibri" w:cs="Calibri"/>
                <w:color w:val="000000"/>
              </w:rPr>
            </w:pPr>
            <w:del w:id="2843" w:author="Lane, Stefanie" w:date="2023-07-26T11:06:00Z">
              <w:r w:rsidRPr="002605CE" w:rsidDel="00C51C7D">
                <w:rPr>
                  <w:rFonts w:ascii="Calibri" w:eastAsia="Times New Roman" w:hAnsi="Calibri" w:cs="Calibri"/>
                  <w:color w:val="00000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59BEE4" w14:textId="77777777" w:rsidR="002605CE" w:rsidRPr="002605CE" w:rsidDel="00C51C7D" w:rsidRDefault="002605CE" w:rsidP="002605CE">
            <w:pPr>
              <w:spacing w:after="0" w:line="240" w:lineRule="auto"/>
              <w:jc w:val="center"/>
              <w:rPr>
                <w:del w:id="2844" w:author="Lane, Stefanie" w:date="2023-07-26T11:06:00Z"/>
                <w:rFonts w:ascii="Calibri" w:eastAsia="Times New Roman" w:hAnsi="Calibri" w:cs="Calibri"/>
                <w:color w:val="000000"/>
              </w:rPr>
            </w:pPr>
            <w:del w:id="2845" w:author="Lane, Stefanie" w:date="2023-07-26T11:06:00Z">
              <w:r w:rsidRPr="002605CE" w:rsidDel="00C51C7D">
                <w:rPr>
                  <w:rFonts w:ascii="Calibri" w:eastAsia="Times New Roman" w:hAnsi="Calibri" w:cs="Calibri"/>
                  <w:color w:val="000000"/>
                </w:rPr>
                <w:delText>31</w:delText>
              </w:r>
            </w:del>
          </w:p>
        </w:tc>
        <w:tc>
          <w:tcPr>
            <w:tcW w:w="300" w:type="dxa"/>
            <w:tcBorders>
              <w:top w:val="nil"/>
              <w:left w:val="nil"/>
              <w:bottom w:val="nil"/>
              <w:right w:val="nil"/>
            </w:tcBorders>
            <w:shd w:val="clear" w:color="auto" w:fill="auto"/>
            <w:noWrap/>
            <w:vAlign w:val="bottom"/>
            <w:hideMark/>
          </w:tcPr>
          <w:p w14:paraId="1CFD2A84" w14:textId="77777777" w:rsidR="002605CE" w:rsidRPr="002605CE" w:rsidDel="00C51C7D" w:rsidRDefault="002605CE" w:rsidP="002605CE">
            <w:pPr>
              <w:spacing w:after="0" w:line="240" w:lineRule="auto"/>
              <w:jc w:val="center"/>
              <w:rPr>
                <w:del w:id="2846" w:author="Lane, Stefanie" w:date="2023-07-26T11:06: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754BCD5" w14:textId="77777777" w:rsidR="002605CE" w:rsidRPr="002605CE" w:rsidDel="00C51C7D" w:rsidRDefault="002605CE" w:rsidP="002605CE">
            <w:pPr>
              <w:spacing w:after="0" w:line="240" w:lineRule="auto"/>
              <w:jc w:val="center"/>
              <w:rPr>
                <w:del w:id="2847" w:author="Lane, Stefanie" w:date="2023-07-26T11:06:00Z"/>
                <w:rFonts w:ascii="Calibri" w:eastAsia="Times New Roman" w:hAnsi="Calibri" w:cs="Calibri"/>
                <w:color w:val="000000"/>
              </w:rPr>
            </w:pPr>
            <w:del w:id="2848" w:author="Lane, Stefanie" w:date="2023-07-26T11:06:00Z">
              <w:r w:rsidRPr="002605CE" w:rsidDel="00C51C7D">
                <w:rPr>
                  <w:rFonts w:ascii="Calibri" w:eastAsia="Times New Roman" w:hAnsi="Calibri" w:cs="Calibri"/>
                  <w:color w:val="000000"/>
                </w:rPr>
                <w:delText>10.5</w:delText>
              </w:r>
            </w:del>
          </w:p>
        </w:tc>
        <w:tc>
          <w:tcPr>
            <w:tcW w:w="960" w:type="dxa"/>
            <w:tcBorders>
              <w:top w:val="nil"/>
              <w:left w:val="nil"/>
              <w:bottom w:val="single" w:sz="4" w:space="0" w:color="auto"/>
              <w:right w:val="nil"/>
            </w:tcBorders>
            <w:shd w:val="clear" w:color="auto" w:fill="auto"/>
            <w:noWrap/>
            <w:vAlign w:val="bottom"/>
            <w:hideMark/>
          </w:tcPr>
          <w:p w14:paraId="48DCF7AB" w14:textId="77777777" w:rsidR="002605CE" w:rsidRPr="002605CE" w:rsidDel="00C51C7D" w:rsidRDefault="002605CE" w:rsidP="002605CE">
            <w:pPr>
              <w:spacing w:after="0" w:line="240" w:lineRule="auto"/>
              <w:jc w:val="center"/>
              <w:rPr>
                <w:del w:id="2849" w:author="Lane, Stefanie" w:date="2023-07-26T11:06:00Z"/>
                <w:rFonts w:ascii="Calibri" w:eastAsia="Times New Roman" w:hAnsi="Calibri" w:cs="Calibri"/>
                <w:color w:val="000000"/>
              </w:rPr>
            </w:pPr>
            <w:del w:id="2850" w:author="Lane, Stefanie" w:date="2023-07-26T11:06:00Z">
              <w:r w:rsidRPr="002605CE" w:rsidDel="00C51C7D">
                <w:rPr>
                  <w:rFonts w:ascii="Calibri" w:eastAsia="Times New Roman" w:hAnsi="Calibri" w:cs="Calibri"/>
                  <w:color w:val="000000"/>
                </w:rPr>
                <w:delText>1.9</w:delText>
              </w:r>
            </w:del>
          </w:p>
        </w:tc>
        <w:tc>
          <w:tcPr>
            <w:tcW w:w="960" w:type="dxa"/>
            <w:tcBorders>
              <w:top w:val="nil"/>
              <w:left w:val="nil"/>
              <w:bottom w:val="single" w:sz="4" w:space="0" w:color="auto"/>
              <w:right w:val="nil"/>
            </w:tcBorders>
            <w:shd w:val="clear" w:color="auto" w:fill="auto"/>
            <w:noWrap/>
            <w:vAlign w:val="bottom"/>
            <w:hideMark/>
          </w:tcPr>
          <w:p w14:paraId="60162F1D" w14:textId="77777777" w:rsidR="002605CE" w:rsidRPr="002605CE" w:rsidDel="00C51C7D" w:rsidRDefault="002605CE" w:rsidP="002605CE">
            <w:pPr>
              <w:spacing w:after="0" w:line="240" w:lineRule="auto"/>
              <w:jc w:val="center"/>
              <w:rPr>
                <w:del w:id="2851" w:author="Lane, Stefanie" w:date="2023-07-26T11:06:00Z"/>
                <w:rFonts w:ascii="Calibri" w:eastAsia="Times New Roman" w:hAnsi="Calibri" w:cs="Calibri"/>
                <w:color w:val="000000"/>
              </w:rPr>
            </w:pPr>
            <w:del w:id="2852" w:author="Lane, Stefanie" w:date="2023-07-26T11:06:00Z">
              <w:r w:rsidRPr="002605CE" w:rsidDel="00C51C7D">
                <w:rPr>
                  <w:rFonts w:ascii="Calibri" w:eastAsia="Times New Roman" w:hAnsi="Calibri" w:cs="Calibri"/>
                  <w:color w:val="000000"/>
                </w:rPr>
                <w:delText>3.0</w:delText>
              </w:r>
            </w:del>
          </w:p>
        </w:tc>
      </w:tr>
      <w:tr w:rsidR="002605CE" w:rsidRPr="002605CE" w:rsidDel="00C51C7D" w14:paraId="2081F3B7" w14:textId="77777777" w:rsidTr="002605CE">
        <w:trPr>
          <w:divId w:val="1170409750"/>
          <w:trHeight w:val="200"/>
          <w:jc w:val="center"/>
          <w:del w:id="2853" w:author="Lane, Stefanie" w:date="2023-07-26T11:06:00Z"/>
        </w:trPr>
        <w:tc>
          <w:tcPr>
            <w:tcW w:w="1180" w:type="dxa"/>
            <w:tcBorders>
              <w:top w:val="nil"/>
              <w:left w:val="nil"/>
              <w:bottom w:val="nil"/>
              <w:right w:val="nil"/>
            </w:tcBorders>
            <w:shd w:val="clear" w:color="auto" w:fill="auto"/>
            <w:noWrap/>
            <w:vAlign w:val="bottom"/>
            <w:hideMark/>
          </w:tcPr>
          <w:p w14:paraId="64737C8C" w14:textId="77777777" w:rsidR="002605CE" w:rsidRPr="002605CE" w:rsidDel="00C51C7D" w:rsidRDefault="002605CE" w:rsidP="002605CE">
            <w:pPr>
              <w:spacing w:after="0" w:line="240" w:lineRule="auto"/>
              <w:jc w:val="center"/>
              <w:rPr>
                <w:del w:id="2854"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7E0497" w14:textId="77777777" w:rsidR="002605CE" w:rsidRPr="002605CE" w:rsidDel="00C51C7D" w:rsidRDefault="002605CE" w:rsidP="002605CE">
            <w:pPr>
              <w:spacing w:after="0" w:line="240" w:lineRule="auto"/>
              <w:rPr>
                <w:del w:id="2855"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682E6C1" w14:textId="77777777" w:rsidR="002605CE" w:rsidRPr="002605CE" w:rsidDel="00C51C7D" w:rsidRDefault="002605CE" w:rsidP="002605CE">
            <w:pPr>
              <w:spacing w:after="0" w:line="240" w:lineRule="auto"/>
              <w:jc w:val="center"/>
              <w:rPr>
                <w:del w:id="2856"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6DB420C" w14:textId="77777777" w:rsidR="002605CE" w:rsidRPr="002605CE" w:rsidDel="00C51C7D" w:rsidRDefault="002605CE" w:rsidP="002605CE">
            <w:pPr>
              <w:spacing w:after="0" w:line="240" w:lineRule="auto"/>
              <w:jc w:val="center"/>
              <w:rPr>
                <w:del w:id="285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4818839" w14:textId="77777777" w:rsidR="002605CE" w:rsidRPr="002605CE" w:rsidDel="00C51C7D" w:rsidRDefault="002605CE" w:rsidP="002605CE">
            <w:pPr>
              <w:spacing w:after="0" w:line="240" w:lineRule="auto"/>
              <w:jc w:val="center"/>
              <w:rPr>
                <w:del w:id="285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853BF96" w14:textId="77777777" w:rsidR="002605CE" w:rsidRPr="002605CE" w:rsidDel="00C51C7D" w:rsidRDefault="002605CE" w:rsidP="002605CE">
            <w:pPr>
              <w:spacing w:after="0" w:line="240" w:lineRule="auto"/>
              <w:jc w:val="center"/>
              <w:rPr>
                <w:del w:id="2859"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FE99EE7" w14:textId="77777777" w:rsidR="002605CE" w:rsidRPr="002605CE" w:rsidDel="00C51C7D" w:rsidRDefault="002605CE" w:rsidP="002605CE">
            <w:pPr>
              <w:spacing w:after="0" w:line="240" w:lineRule="auto"/>
              <w:jc w:val="center"/>
              <w:rPr>
                <w:del w:id="2860" w:author="Lane, Stefanie" w:date="2023-07-26T11:06:00Z"/>
                <w:rFonts w:ascii="Times New Roman" w:eastAsia="Times New Roman" w:hAnsi="Times New Roman" w:cs="Times New Roman"/>
              </w:rPr>
            </w:pPr>
          </w:p>
        </w:tc>
      </w:tr>
      <w:tr w:rsidR="002605CE" w:rsidRPr="002605CE" w:rsidDel="00C51C7D" w14:paraId="6B97EE32" w14:textId="77777777" w:rsidTr="002605CE">
        <w:trPr>
          <w:divId w:val="1170409750"/>
          <w:trHeight w:val="290"/>
          <w:jc w:val="center"/>
          <w:del w:id="2861" w:author="Lane, Stefanie" w:date="2023-07-26T11:06:00Z"/>
        </w:trPr>
        <w:tc>
          <w:tcPr>
            <w:tcW w:w="1180" w:type="dxa"/>
            <w:tcBorders>
              <w:top w:val="nil"/>
              <w:left w:val="nil"/>
              <w:bottom w:val="nil"/>
              <w:right w:val="nil"/>
            </w:tcBorders>
            <w:shd w:val="clear" w:color="auto" w:fill="auto"/>
            <w:noWrap/>
            <w:vAlign w:val="bottom"/>
            <w:hideMark/>
          </w:tcPr>
          <w:p w14:paraId="346F6742" w14:textId="77777777" w:rsidR="002605CE" w:rsidRPr="002605CE" w:rsidDel="00C51C7D" w:rsidRDefault="002605CE" w:rsidP="002605CE">
            <w:pPr>
              <w:spacing w:after="0" w:line="240" w:lineRule="auto"/>
              <w:rPr>
                <w:del w:id="2862" w:author="Lane, Stefanie" w:date="2023-07-26T11:06:00Z"/>
                <w:rFonts w:ascii="Calibri" w:eastAsia="Times New Roman" w:hAnsi="Calibri" w:cs="Calibri"/>
                <w:b/>
                <w:bCs/>
                <w:color w:val="000000"/>
              </w:rPr>
            </w:pPr>
            <w:del w:id="2863" w:author="Lane, Stefanie" w:date="2023-07-26T11:06:00Z">
              <w:r w:rsidRPr="002605CE" w:rsidDel="00C51C7D">
                <w:rPr>
                  <w:rFonts w:ascii="Calibri" w:eastAsia="Times New Roman" w:hAnsi="Calibri" w:cs="Calibri"/>
                  <w:b/>
                  <w:bCs/>
                  <w:color w:val="000000"/>
                </w:rPr>
                <w:delText>Total</w:delText>
              </w:r>
            </w:del>
          </w:p>
        </w:tc>
        <w:tc>
          <w:tcPr>
            <w:tcW w:w="960" w:type="dxa"/>
            <w:tcBorders>
              <w:top w:val="nil"/>
              <w:left w:val="nil"/>
              <w:bottom w:val="nil"/>
              <w:right w:val="nil"/>
            </w:tcBorders>
            <w:shd w:val="clear" w:color="auto" w:fill="auto"/>
            <w:noWrap/>
            <w:vAlign w:val="bottom"/>
            <w:hideMark/>
          </w:tcPr>
          <w:p w14:paraId="30D91629" w14:textId="77777777" w:rsidR="002605CE" w:rsidRPr="002605CE" w:rsidDel="00C51C7D" w:rsidRDefault="002605CE" w:rsidP="002605CE">
            <w:pPr>
              <w:spacing w:after="0" w:line="240" w:lineRule="auto"/>
              <w:rPr>
                <w:del w:id="2864" w:author="Lane, Stefanie" w:date="2023-07-26T11:06:00Z"/>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1333EBCE" w14:textId="77777777" w:rsidR="002605CE" w:rsidRPr="002605CE" w:rsidDel="00C51C7D" w:rsidRDefault="002605CE" w:rsidP="002605CE">
            <w:pPr>
              <w:spacing w:after="0" w:line="240" w:lineRule="auto"/>
              <w:jc w:val="center"/>
              <w:rPr>
                <w:del w:id="2865" w:author="Lane, Stefanie" w:date="2023-07-26T11:06:00Z"/>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9E9E732" w14:textId="77777777" w:rsidR="002605CE" w:rsidRPr="002605CE" w:rsidDel="00C51C7D" w:rsidRDefault="002605CE" w:rsidP="002605CE">
            <w:pPr>
              <w:spacing w:after="0" w:line="240" w:lineRule="auto"/>
              <w:jc w:val="center"/>
              <w:rPr>
                <w:del w:id="2866"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D574D32" w14:textId="77777777" w:rsidR="002605CE" w:rsidRPr="002605CE" w:rsidDel="00C51C7D" w:rsidRDefault="002605CE" w:rsidP="002605CE">
            <w:pPr>
              <w:spacing w:after="0" w:line="240" w:lineRule="auto"/>
              <w:jc w:val="center"/>
              <w:rPr>
                <w:del w:id="2867"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9393D73" w14:textId="77777777" w:rsidR="002605CE" w:rsidRPr="002605CE" w:rsidDel="00C51C7D" w:rsidRDefault="002605CE" w:rsidP="002605CE">
            <w:pPr>
              <w:spacing w:after="0" w:line="240" w:lineRule="auto"/>
              <w:jc w:val="center"/>
              <w:rPr>
                <w:del w:id="2868" w:author="Lane, Stefanie" w:date="2023-07-26T11:06:00Z"/>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3F726C9" w14:textId="77777777" w:rsidR="002605CE" w:rsidRPr="002605CE" w:rsidDel="00C51C7D" w:rsidRDefault="002605CE" w:rsidP="002605CE">
            <w:pPr>
              <w:spacing w:after="0" w:line="240" w:lineRule="auto"/>
              <w:jc w:val="center"/>
              <w:rPr>
                <w:del w:id="2869" w:author="Lane, Stefanie" w:date="2023-07-26T11:06:00Z"/>
                <w:rFonts w:ascii="Times New Roman" w:eastAsia="Times New Roman" w:hAnsi="Times New Roman" w:cs="Times New Roman"/>
              </w:rPr>
            </w:pPr>
          </w:p>
        </w:tc>
      </w:tr>
      <w:tr w:rsidR="002605CE" w:rsidRPr="002605CE" w:rsidDel="00C51C7D" w14:paraId="51F212C3" w14:textId="77777777" w:rsidTr="002605CE">
        <w:trPr>
          <w:divId w:val="1170409750"/>
          <w:trHeight w:val="290"/>
          <w:jc w:val="center"/>
          <w:del w:id="2870"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3E99D3B3" w14:textId="77777777" w:rsidR="002605CE" w:rsidRPr="002605CE" w:rsidDel="00C51C7D" w:rsidRDefault="002605CE" w:rsidP="002605CE">
            <w:pPr>
              <w:spacing w:after="0" w:line="240" w:lineRule="auto"/>
              <w:jc w:val="right"/>
              <w:rPr>
                <w:del w:id="2871" w:author="Lane, Stefanie" w:date="2023-07-26T11:06:00Z"/>
                <w:rFonts w:ascii="Calibri" w:eastAsia="Times New Roman" w:hAnsi="Calibri" w:cs="Calibri"/>
                <w:color w:val="000000"/>
              </w:rPr>
            </w:pPr>
            <w:del w:id="2872" w:author="Lane, Stefanie" w:date="2023-07-26T11:06:00Z">
              <w:r w:rsidRPr="002605CE" w:rsidDel="00C51C7D">
                <w:rPr>
                  <w:rFonts w:ascii="Calibri" w:eastAsia="Times New Roman" w:hAnsi="Calibri" w:cs="Calibri"/>
                  <w:color w:val="00000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E5B4448" w14:textId="77777777" w:rsidR="002605CE" w:rsidRPr="002605CE" w:rsidDel="00C51C7D" w:rsidRDefault="002605CE" w:rsidP="002605CE">
            <w:pPr>
              <w:spacing w:after="0" w:line="240" w:lineRule="auto"/>
              <w:jc w:val="center"/>
              <w:rPr>
                <w:del w:id="2873" w:author="Lane, Stefanie" w:date="2023-07-26T11:06:00Z"/>
                <w:rFonts w:ascii="Calibri" w:eastAsia="Times New Roman" w:hAnsi="Calibri" w:cs="Calibri"/>
                <w:color w:val="000000"/>
              </w:rPr>
            </w:pPr>
            <w:del w:id="2874"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575837" w14:textId="77777777" w:rsidR="002605CE" w:rsidRPr="002605CE" w:rsidDel="00C51C7D" w:rsidRDefault="002605CE" w:rsidP="002605CE">
            <w:pPr>
              <w:spacing w:after="0" w:line="240" w:lineRule="auto"/>
              <w:jc w:val="center"/>
              <w:rPr>
                <w:del w:id="2875" w:author="Lane, Stefanie" w:date="2023-07-26T11:06:00Z"/>
                <w:rFonts w:ascii="Calibri" w:eastAsia="Times New Roman" w:hAnsi="Calibri" w:cs="Calibri"/>
                <w:color w:val="000000"/>
              </w:rPr>
            </w:pPr>
            <w:del w:id="2876" w:author="Lane, Stefanie" w:date="2023-07-26T11:06:00Z">
              <w:r w:rsidRPr="002605CE" w:rsidDel="00C51C7D">
                <w:rPr>
                  <w:rFonts w:ascii="Calibri" w:eastAsia="Times New Roman" w:hAnsi="Calibri" w:cs="Calibri"/>
                  <w:color w:val="000000"/>
                </w:rPr>
                <w:delText>48</w:delText>
              </w:r>
            </w:del>
          </w:p>
        </w:tc>
        <w:tc>
          <w:tcPr>
            <w:tcW w:w="300" w:type="dxa"/>
            <w:tcBorders>
              <w:top w:val="nil"/>
              <w:left w:val="nil"/>
              <w:bottom w:val="nil"/>
              <w:right w:val="nil"/>
            </w:tcBorders>
            <w:shd w:val="clear" w:color="auto" w:fill="auto"/>
            <w:noWrap/>
            <w:vAlign w:val="bottom"/>
            <w:hideMark/>
          </w:tcPr>
          <w:p w14:paraId="77E042EB" w14:textId="77777777" w:rsidR="002605CE" w:rsidRPr="002605CE" w:rsidDel="00C51C7D" w:rsidRDefault="002605CE" w:rsidP="002605CE">
            <w:pPr>
              <w:spacing w:after="0" w:line="240" w:lineRule="auto"/>
              <w:jc w:val="center"/>
              <w:rPr>
                <w:del w:id="2877"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7424D5" w14:textId="77777777" w:rsidR="002605CE" w:rsidRPr="002605CE" w:rsidDel="00C51C7D" w:rsidRDefault="002605CE" w:rsidP="002605CE">
            <w:pPr>
              <w:spacing w:after="0" w:line="240" w:lineRule="auto"/>
              <w:jc w:val="center"/>
              <w:rPr>
                <w:del w:id="2878" w:author="Lane, Stefanie" w:date="2023-07-26T11:06:00Z"/>
                <w:rFonts w:ascii="Calibri" w:eastAsia="Times New Roman" w:hAnsi="Calibri" w:cs="Calibri"/>
                <w:color w:val="000000"/>
              </w:rPr>
            </w:pPr>
            <w:del w:id="2879" w:author="Lane, Stefanie" w:date="2023-07-26T11:06:00Z">
              <w:r w:rsidRPr="002605CE" w:rsidDel="00C51C7D">
                <w:rPr>
                  <w:rFonts w:ascii="Calibri" w:eastAsia="Times New Roman" w:hAnsi="Calibri" w:cs="Calibri"/>
                  <w:color w:val="000000"/>
                </w:rPr>
                <w:delText>12.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FB5FC23" w14:textId="77777777" w:rsidR="002605CE" w:rsidRPr="002605CE" w:rsidDel="00C51C7D" w:rsidRDefault="002605CE" w:rsidP="002605CE">
            <w:pPr>
              <w:spacing w:after="0" w:line="240" w:lineRule="auto"/>
              <w:jc w:val="center"/>
              <w:rPr>
                <w:del w:id="2880" w:author="Lane, Stefanie" w:date="2023-07-26T11:06:00Z"/>
                <w:rFonts w:ascii="Calibri" w:eastAsia="Times New Roman" w:hAnsi="Calibri" w:cs="Calibri"/>
                <w:color w:val="000000"/>
              </w:rPr>
            </w:pPr>
            <w:del w:id="2881" w:author="Lane, Stefanie" w:date="2023-07-26T11:06:00Z">
              <w:r w:rsidRPr="002605CE" w:rsidDel="00C51C7D">
                <w:rPr>
                  <w:rFonts w:ascii="Calibri" w:eastAsia="Times New Roman" w:hAnsi="Calibri" w:cs="Calibri"/>
                  <w:color w:val="000000"/>
                </w:rPr>
                <w:delText>3.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3968ED3" w14:textId="77777777" w:rsidR="002605CE" w:rsidRPr="002605CE" w:rsidDel="00C51C7D" w:rsidRDefault="002605CE" w:rsidP="002605CE">
            <w:pPr>
              <w:spacing w:after="0" w:line="240" w:lineRule="auto"/>
              <w:jc w:val="center"/>
              <w:rPr>
                <w:del w:id="2882" w:author="Lane, Stefanie" w:date="2023-07-26T11:06:00Z"/>
                <w:rFonts w:ascii="Calibri" w:eastAsia="Times New Roman" w:hAnsi="Calibri" w:cs="Calibri"/>
                <w:color w:val="000000"/>
              </w:rPr>
            </w:pPr>
            <w:del w:id="2883" w:author="Lane, Stefanie" w:date="2023-07-26T11:06:00Z">
              <w:r w:rsidRPr="002605CE" w:rsidDel="00C51C7D">
                <w:rPr>
                  <w:rFonts w:ascii="Calibri" w:eastAsia="Times New Roman" w:hAnsi="Calibri" w:cs="Calibri"/>
                  <w:color w:val="000000"/>
                </w:rPr>
                <w:delText>3.9</w:delText>
              </w:r>
            </w:del>
          </w:p>
        </w:tc>
      </w:tr>
      <w:tr w:rsidR="002605CE" w:rsidRPr="002605CE" w:rsidDel="00C51C7D" w14:paraId="6C031BE2" w14:textId="77777777" w:rsidTr="002605CE">
        <w:trPr>
          <w:divId w:val="1170409750"/>
          <w:trHeight w:val="290"/>
          <w:jc w:val="center"/>
          <w:del w:id="2884" w:author="Lane, Stefanie" w:date="2023-07-26T11:06:00Z"/>
        </w:trPr>
        <w:tc>
          <w:tcPr>
            <w:tcW w:w="1180" w:type="dxa"/>
            <w:tcBorders>
              <w:top w:val="nil"/>
              <w:left w:val="nil"/>
              <w:bottom w:val="nil"/>
              <w:right w:val="nil"/>
            </w:tcBorders>
            <w:shd w:val="clear" w:color="auto" w:fill="auto"/>
            <w:noWrap/>
            <w:vAlign w:val="bottom"/>
            <w:hideMark/>
          </w:tcPr>
          <w:p w14:paraId="4EC6A213" w14:textId="77777777" w:rsidR="002605CE" w:rsidRPr="002605CE" w:rsidDel="00C51C7D" w:rsidRDefault="002605CE" w:rsidP="002605CE">
            <w:pPr>
              <w:spacing w:after="0" w:line="240" w:lineRule="auto"/>
              <w:jc w:val="right"/>
              <w:rPr>
                <w:del w:id="2885" w:author="Lane, Stefanie" w:date="2023-07-26T11:06:00Z"/>
                <w:rFonts w:ascii="Calibri" w:eastAsia="Times New Roman" w:hAnsi="Calibri" w:cs="Calibri"/>
                <w:color w:val="000000"/>
              </w:rPr>
            </w:pPr>
            <w:del w:id="2886" w:author="Lane, Stefanie" w:date="2023-07-26T11:06:00Z">
              <w:r w:rsidRPr="002605CE" w:rsidDel="00C51C7D">
                <w:rPr>
                  <w:rFonts w:ascii="Calibri" w:eastAsia="Times New Roman" w:hAnsi="Calibri" w:cs="Calibri"/>
                  <w:color w:val="000000"/>
                </w:rPr>
                <w:delText>1999</w:delText>
              </w:r>
            </w:del>
          </w:p>
        </w:tc>
        <w:tc>
          <w:tcPr>
            <w:tcW w:w="960" w:type="dxa"/>
            <w:tcBorders>
              <w:top w:val="nil"/>
              <w:left w:val="nil"/>
              <w:bottom w:val="single" w:sz="4" w:space="0" w:color="auto"/>
              <w:right w:val="nil"/>
            </w:tcBorders>
            <w:shd w:val="clear" w:color="auto" w:fill="auto"/>
            <w:noWrap/>
            <w:vAlign w:val="bottom"/>
            <w:hideMark/>
          </w:tcPr>
          <w:p w14:paraId="35448793" w14:textId="77777777" w:rsidR="002605CE" w:rsidRPr="002605CE" w:rsidDel="00C51C7D" w:rsidRDefault="002605CE" w:rsidP="002605CE">
            <w:pPr>
              <w:spacing w:after="0" w:line="240" w:lineRule="auto"/>
              <w:jc w:val="center"/>
              <w:rPr>
                <w:del w:id="2887" w:author="Lane, Stefanie" w:date="2023-07-26T11:06:00Z"/>
                <w:rFonts w:ascii="Calibri" w:eastAsia="Times New Roman" w:hAnsi="Calibri" w:cs="Calibri"/>
                <w:color w:val="000000"/>
              </w:rPr>
            </w:pPr>
            <w:del w:id="2888" w:author="Lane, Stefanie" w:date="2023-07-26T11:06:00Z">
              <w:r w:rsidRPr="002605CE" w:rsidDel="00C51C7D">
                <w:rPr>
                  <w:rFonts w:ascii="Calibri" w:eastAsia="Times New Roman" w:hAnsi="Calibri" w:cs="Calibri"/>
                  <w:color w:val="000000"/>
                </w:rPr>
                <w:delText>54</w:delText>
              </w:r>
            </w:del>
          </w:p>
        </w:tc>
        <w:tc>
          <w:tcPr>
            <w:tcW w:w="960" w:type="dxa"/>
            <w:tcBorders>
              <w:top w:val="nil"/>
              <w:left w:val="nil"/>
              <w:bottom w:val="nil"/>
              <w:right w:val="nil"/>
            </w:tcBorders>
            <w:shd w:val="clear" w:color="auto" w:fill="auto"/>
            <w:noWrap/>
            <w:vAlign w:val="bottom"/>
            <w:hideMark/>
          </w:tcPr>
          <w:p w14:paraId="2111CF9F" w14:textId="77777777" w:rsidR="002605CE" w:rsidRPr="002605CE" w:rsidDel="00C51C7D" w:rsidRDefault="002605CE" w:rsidP="002605CE">
            <w:pPr>
              <w:spacing w:after="0" w:line="240" w:lineRule="auto"/>
              <w:jc w:val="center"/>
              <w:rPr>
                <w:del w:id="2889" w:author="Lane, Stefanie" w:date="2023-07-26T11:06:00Z"/>
                <w:rFonts w:ascii="Calibri" w:eastAsia="Times New Roman" w:hAnsi="Calibri" w:cs="Calibri"/>
                <w:color w:val="000000"/>
              </w:rPr>
            </w:pPr>
            <w:del w:id="2890"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4356C999" w14:textId="77777777" w:rsidR="002605CE" w:rsidRPr="002605CE" w:rsidDel="00C51C7D" w:rsidRDefault="002605CE" w:rsidP="002605CE">
            <w:pPr>
              <w:spacing w:after="0" w:line="240" w:lineRule="auto"/>
              <w:jc w:val="center"/>
              <w:rPr>
                <w:del w:id="2891" w:author="Lane, Stefanie" w:date="2023-07-26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380CD51" w14:textId="77777777" w:rsidR="002605CE" w:rsidRPr="002605CE" w:rsidDel="00C51C7D" w:rsidRDefault="002605CE" w:rsidP="002605CE">
            <w:pPr>
              <w:spacing w:after="0" w:line="240" w:lineRule="auto"/>
              <w:jc w:val="center"/>
              <w:rPr>
                <w:del w:id="2892" w:author="Lane, Stefanie" w:date="2023-07-26T11:06:00Z"/>
                <w:rFonts w:ascii="Calibri" w:eastAsia="Times New Roman" w:hAnsi="Calibri" w:cs="Calibri"/>
                <w:color w:val="000000"/>
              </w:rPr>
            </w:pPr>
            <w:del w:id="2893" w:author="Lane, Stefanie" w:date="2023-07-26T11:06:00Z">
              <w:r w:rsidRPr="002605CE" w:rsidDel="00C51C7D">
                <w:rPr>
                  <w:rFonts w:ascii="Calibri" w:eastAsia="Times New Roman" w:hAnsi="Calibri" w:cs="Calibri"/>
                  <w:color w:val="000000"/>
                </w:rPr>
                <w:delText>10.0</w:delText>
              </w:r>
            </w:del>
          </w:p>
        </w:tc>
        <w:tc>
          <w:tcPr>
            <w:tcW w:w="960" w:type="dxa"/>
            <w:tcBorders>
              <w:top w:val="nil"/>
              <w:left w:val="nil"/>
              <w:bottom w:val="nil"/>
              <w:right w:val="nil"/>
            </w:tcBorders>
            <w:shd w:val="clear" w:color="auto" w:fill="auto"/>
            <w:noWrap/>
            <w:vAlign w:val="bottom"/>
            <w:hideMark/>
          </w:tcPr>
          <w:p w14:paraId="2F519B5B" w14:textId="77777777" w:rsidR="002605CE" w:rsidRPr="002605CE" w:rsidDel="00C51C7D" w:rsidRDefault="002605CE" w:rsidP="002605CE">
            <w:pPr>
              <w:spacing w:after="0" w:line="240" w:lineRule="auto"/>
              <w:jc w:val="center"/>
              <w:rPr>
                <w:del w:id="2894" w:author="Lane, Stefanie" w:date="2023-07-26T11:06:00Z"/>
                <w:rFonts w:ascii="Calibri" w:eastAsia="Times New Roman" w:hAnsi="Calibri" w:cs="Calibri"/>
                <w:color w:val="000000"/>
              </w:rPr>
            </w:pPr>
            <w:del w:id="2895" w:author="Lane, Stefanie" w:date="2023-07-26T11:06:00Z">
              <w:r w:rsidRPr="002605CE" w:rsidDel="00C51C7D">
                <w:rPr>
                  <w:rFonts w:ascii="Calibri" w:eastAsia="Times New Roman" w:hAnsi="Calibri" w:cs="Calibri"/>
                  <w:color w:val="000000"/>
                </w:rPr>
                <w:delText>3.4</w:delText>
              </w:r>
            </w:del>
          </w:p>
        </w:tc>
        <w:tc>
          <w:tcPr>
            <w:tcW w:w="960" w:type="dxa"/>
            <w:tcBorders>
              <w:top w:val="nil"/>
              <w:left w:val="nil"/>
              <w:bottom w:val="nil"/>
              <w:right w:val="nil"/>
            </w:tcBorders>
            <w:shd w:val="clear" w:color="auto" w:fill="auto"/>
            <w:noWrap/>
            <w:vAlign w:val="bottom"/>
            <w:hideMark/>
          </w:tcPr>
          <w:p w14:paraId="68C1C082" w14:textId="77777777" w:rsidR="002605CE" w:rsidRPr="002605CE" w:rsidDel="00C51C7D" w:rsidRDefault="002605CE" w:rsidP="002605CE">
            <w:pPr>
              <w:spacing w:after="0" w:line="240" w:lineRule="auto"/>
              <w:jc w:val="center"/>
              <w:rPr>
                <w:del w:id="2896" w:author="Lane, Stefanie" w:date="2023-07-26T11:06:00Z"/>
                <w:rFonts w:ascii="Calibri" w:eastAsia="Times New Roman" w:hAnsi="Calibri" w:cs="Calibri"/>
                <w:color w:val="000000"/>
              </w:rPr>
            </w:pPr>
            <w:del w:id="2897" w:author="Lane, Stefanie" w:date="2023-07-26T11:06:00Z">
              <w:r w:rsidRPr="002605CE" w:rsidDel="00C51C7D">
                <w:rPr>
                  <w:rFonts w:ascii="Calibri" w:eastAsia="Times New Roman" w:hAnsi="Calibri" w:cs="Calibri"/>
                  <w:color w:val="000000"/>
                </w:rPr>
                <w:delText>4.2</w:delText>
              </w:r>
            </w:del>
          </w:p>
        </w:tc>
      </w:tr>
      <w:tr w:rsidR="002605CE" w:rsidRPr="002605CE" w:rsidDel="00C51C7D" w14:paraId="7BC4E2F2" w14:textId="77777777" w:rsidTr="002605CE">
        <w:trPr>
          <w:divId w:val="1170409750"/>
          <w:trHeight w:val="290"/>
          <w:jc w:val="center"/>
          <w:del w:id="2898" w:author="Lane, Stefanie" w:date="2023-07-26T11:06:00Z"/>
        </w:trPr>
        <w:tc>
          <w:tcPr>
            <w:tcW w:w="1180" w:type="dxa"/>
            <w:tcBorders>
              <w:top w:val="single" w:sz="4" w:space="0" w:color="auto"/>
              <w:left w:val="nil"/>
              <w:bottom w:val="single" w:sz="4" w:space="0" w:color="auto"/>
              <w:right w:val="nil"/>
            </w:tcBorders>
            <w:shd w:val="clear" w:color="auto" w:fill="auto"/>
            <w:noWrap/>
            <w:vAlign w:val="bottom"/>
            <w:hideMark/>
          </w:tcPr>
          <w:p w14:paraId="4E519314" w14:textId="77777777" w:rsidR="002605CE" w:rsidRPr="002605CE" w:rsidDel="00C51C7D" w:rsidRDefault="002605CE" w:rsidP="002605CE">
            <w:pPr>
              <w:spacing w:after="0" w:line="240" w:lineRule="auto"/>
              <w:jc w:val="right"/>
              <w:rPr>
                <w:del w:id="2899" w:author="Lane, Stefanie" w:date="2023-07-26T11:06:00Z"/>
                <w:rFonts w:ascii="Calibri" w:eastAsia="Times New Roman" w:hAnsi="Calibri" w:cs="Calibri"/>
                <w:color w:val="000000"/>
              </w:rPr>
            </w:pPr>
            <w:del w:id="2900" w:author="Lane, Stefanie" w:date="2023-07-26T11:06:00Z">
              <w:r w:rsidRPr="002605CE" w:rsidDel="00C51C7D">
                <w:rPr>
                  <w:rFonts w:ascii="Calibri" w:eastAsia="Times New Roman" w:hAnsi="Calibri" w:cs="Calibri"/>
                  <w:color w:val="000000"/>
                </w:rPr>
                <w:delText>2019</w:delText>
              </w:r>
            </w:del>
          </w:p>
        </w:tc>
        <w:tc>
          <w:tcPr>
            <w:tcW w:w="960" w:type="dxa"/>
            <w:tcBorders>
              <w:top w:val="nil"/>
              <w:left w:val="nil"/>
              <w:bottom w:val="single" w:sz="4" w:space="0" w:color="auto"/>
              <w:right w:val="nil"/>
            </w:tcBorders>
            <w:shd w:val="clear" w:color="auto" w:fill="auto"/>
            <w:noWrap/>
            <w:vAlign w:val="bottom"/>
            <w:hideMark/>
          </w:tcPr>
          <w:p w14:paraId="2A844859" w14:textId="77777777" w:rsidR="002605CE" w:rsidRPr="002605CE" w:rsidDel="00C51C7D" w:rsidRDefault="002605CE" w:rsidP="002605CE">
            <w:pPr>
              <w:spacing w:after="0" w:line="240" w:lineRule="auto"/>
              <w:jc w:val="center"/>
              <w:rPr>
                <w:del w:id="2901" w:author="Lane, Stefanie" w:date="2023-07-26T11:06:00Z"/>
                <w:rFonts w:ascii="Calibri" w:eastAsia="Times New Roman" w:hAnsi="Calibri" w:cs="Calibri"/>
                <w:color w:val="000000"/>
              </w:rPr>
            </w:pPr>
            <w:del w:id="2902" w:author="Lane, Stefanie" w:date="2023-07-26T11:06:00Z">
              <w:r w:rsidRPr="002605CE" w:rsidDel="00C51C7D">
                <w:rPr>
                  <w:rFonts w:ascii="Calibri" w:eastAsia="Times New Roman" w:hAnsi="Calibri" w:cs="Calibri"/>
                  <w:color w:val="00000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FD84F42" w14:textId="77777777" w:rsidR="002605CE" w:rsidRPr="002605CE" w:rsidDel="00C51C7D" w:rsidRDefault="002605CE" w:rsidP="002605CE">
            <w:pPr>
              <w:spacing w:after="0" w:line="240" w:lineRule="auto"/>
              <w:jc w:val="center"/>
              <w:rPr>
                <w:del w:id="2903" w:author="Lane, Stefanie" w:date="2023-07-26T11:06:00Z"/>
                <w:rFonts w:ascii="Calibri" w:eastAsia="Times New Roman" w:hAnsi="Calibri" w:cs="Calibri"/>
                <w:color w:val="000000"/>
              </w:rPr>
            </w:pPr>
            <w:del w:id="2904" w:author="Lane, Stefanie" w:date="2023-07-26T11:06:00Z">
              <w:r w:rsidRPr="002605CE" w:rsidDel="00C51C7D">
                <w:rPr>
                  <w:rFonts w:ascii="Calibri" w:eastAsia="Times New Roman" w:hAnsi="Calibri" w:cs="Calibri"/>
                  <w:color w:val="000000"/>
                </w:rPr>
                <w:delText>42</w:delText>
              </w:r>
            </w:del>
          </w:p>
        </w:tc>
        <w:tc>
          <w:tcPr>
            <w:tcW w:w="300" w:type="dxa"/>
            <w:tcBorders>
              <w:top w:val="nil"/>
              <w:left w:val="nil"/>
              <w:bottom w:val="nil"/>
              <w:right w:val="nil"/>
            </w:tcBorders>
            <w:shd w:val="clear" w:color="auto" w:fill="auto"/>
            <w:noWrap/>
            <w:vAlign w:val="bottom"/>
            <w:hideMark/>
          </w:tcPr>
          <w:p w14:paraId="1865510C" w14:textId="77777777" w:rsidR="002605CE" w:rsidRPr="002605CE" w:rsidDel="00C51C7D" w:rsidRDefault="002605CE" w:rsidP="002605CE">
            <w:pPr>
              <w:spacing w:after="0" w:line="240" w:lineRule="auto"/>
              <w:jc w:val="center"/>
              <w:rPr>
                <w:del w:id="2905" w:author="Lane, Stefanie" w:date="2023-07-26T11:06: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1E30A70" w14:textId="77777777" w:rsidR="002605CE" w:rsidRPr="002605CE" w:rsidDel="00C51C7D" w:rsidRDefault="002605CE" w:rsidP="002605CE">
            <w:pPr>
              <w:spacing w:after="0" w:line="240" w:lineRule="auto"/>
              <w:jc w:val="center"/>
              <w:rPr>
                <w:del w:id="2906" w:author="Lane, Stefanie" w:date="2023-07-26T11:06:00Z"/>
                <w:rFonts w:ascii="Calibri" w:eastAsia="Times New Roman" w:hAnsi="Calibri" w:cs="Calibri"/>
                <w:color w:val="000000"/>
              </w:rPr>
            </w:pPr>
            <w:del w:id="2907" w:author="Lane, Stefanie" w:date="2023-07-26T11:06:00Z">
              <w:r w:rsidRPr="002605CE" w:rsidDel="00C51C7D">
                <w:rPr>
                  <w:rFonts w:ascii="Calibri" w:eastAsia="Times New Roman" w:hAnsi="Calibri" w:cs="Calibri"/>
                  <w:color w:val="000000"/>
                </w:rPr>
                <w:delText>8.2</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140C54" w14:textId="77777777" w:rsidR="002605CE" w:rsidRPr="002605CE" w:rsidDel="00C51C7D" w:rsidRDefault="002605CE" w:rsidP="002605CE">
            <w:pPr>
              <w:spacing w:after="0" w:line="240" w:lineRule="auto"/>
              <w:jc w:val="center"/>
              <w:rPr>
                <w:del w:id="2908" w:author="Lane, Stefanie" w:date="2023-07-26T11:06:00Z"/>
                <w:rFonts w:ascii="Calibri" w:eastAsia="Times New Roman" w:hAnsi="Calibri" w:cs="Calibri"/>
                <w:color w:val="000000"/>
              </w:rPr>
            </w:pPr>
            <w:del w:id="2909" w:author="Lane, Stefanie" w:date="2023-07-26T11:06:00Z">
              <w:r w:rsidRPr="002605CE" w:rsidDel="00C51C7D">
                <w:rPr>
                  <w:rFonts w:ascii="Calibri" w:eastAsia="Times New Roman" w:hAnsi="Calibri" w:cs="Calibri"/>
                  <w:color w:val="000000"/>
                </w:rPr>
                <w:delText>3.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229E1B6" w14:textId="77777777" w:rsidR="002605CE" w:rsidRPr="002605CE" w:rsidDel="00C51C7D" w:rsidRDefault="002605CE" w:rsidP="002605CE">
            <w:pPr>
              <w:spacing w:after="0" w:line="240" w:lineRule="auto"/>
              <w:jc w:val="center"/>
              <w:rPr>
                <w:del w:id="2910" w:author="Lane, Stefanie" w:date="2023-07-26T11:06:00Z"/>
                <w:rFonts w:ascii="Calibri" w:eastAsia="Times New Roman" w:hAnsi="Calibri" w:cs="Calibri"/>
                <w:color w:val="000000"/>
              </w:rPr>
            </w:pPr>
            <w:del w:id="2911" w:author="Lane, Stefanie" w:date="2023-07-26T11:06:00Z">
              <w:r w:rsidRPr="002605CE" w:rsidDel="00C51C7D">
                <w:rPr>
                  <w:rFonts w:ascii="Calibri" w:eastAsia="Times New Roman" w:hAnsi="Calibri" w:cs="Calibri"/>
                  <w:color w:val="000000"/>
                </w:rPr>
                <w:delText>5.1</w:delText>
              </w:r>
            </w:del>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4A267C51" w:rsidR="00C44004" w:rsidRDefault="00C44004" w:rsidP="00C44004">
      <w:r>
        <w:rPr>
          <w:b/>
        </w:rPr>
        <w:t>Table S5</w:t>
      </w:r>
      <w:r>
        <w:t xml:space="preserve"> </w:t>
      </w:r>
      <w:r w:rsidRPr="0026196C">
        <w:t>Mean cover class values for non-native and native species observed in each assemblage for each sampling period. Overall change from 1979 to 2019 indicates</w:t>
      </w:r>
      <w:r w:rsidR="00D34FA5">
        <w:t xml:space="preserve"> cover</w:t>
      </w:r>
      <w:r w:rsidRPr="0026196C">
        <w:t xml:space="preserve"> </w:t>
      </w:r>
      <w:r w:rsidR="00D34FA5">
        <w:t xml:space="preserve">abundance </w:t>
      </w:r>
      <w:r w:rsidRPr="0026196C">
        <w:t xml:space="preserve">decreases (-), </w:t>
      </w:r>
      <w:r w:rsidR="00D34FA5">
        <w:t xml:space="preserve">cover abundance </w:t>
      </w:r>
      <w:r w:rsidRPr="0026196C">
        <w:t xml:space="preserve">increases (+), and species gained or lost. For each year, blank spaces indicate no data for the species in that sampling year; </w:t>
      </w:r>
      <w:r w:rsidR="002C7CA2">
        <w:t>blank spaces in ‘O</w:t>
      </w:r>
      <w:r w:rsidRPr="0026196C">
        <w:t xml:space="preserve">verall </w:t>
      </w:r>
      <w:r w:rsidR="002C7CA2">
        <w:t>C</w:t>
      </w:r>
      <w:r w:rsidRPr="0026196C">
        <w:t>hange</w:t>
      </w:r>
      <w:r w:rsidR="002C7CA2">
        <w:t>’ indicate s</w:t>
      </w:r>
      <w:r w:rsidRPr="0026196C">
        <w:t xml:space="preserve">pecies found only in 1999  </w:t>
      </w:r>
    </w:p>
    <w:tbl>
      <w:tblPr>
        <w:tblW w:w="10350" w:type="dxa"/>
        <w:tblLook w:val="04A0" w:firstRow="1" w:lastRow="0" w:firstColumn="1" w:lastColumn="0" w:noHBand="0" w:noVBand="1"/>
      </w:tblPr>
      <w:tblGrid>
        <w:gridCol w:w="1311"/>
        <w:gridCol w:w="1279"/>
        <w:gridCol w:w="3320"/>
        <w:gridCol w:w="960"/>
        <w:gridCol w:w="960"/>
        <w:gridCol w:w="960"/>
        <w:gridCol w:w="1560"/>
      </w:tblGrid>
      <w:tr w:rsidR="00C44004" w:rsidRPr="00C44004" w14:paraId="2CFA52D3" w14:textId="77777777" w:rsidTr="00137F24">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137F24">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single" w:sz="8" w:space="0" w:color="auto"/>
              <w:left w:val="nil"/>
              <w:bottom w:val="single" w:sz="4" w:space="0" w:color="auto"/>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single" w:sz="4" w:space="0" w:color="auto"/>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8" w:space="0" w:color="auto"/>
              <w:left w:val="nil"/>
              <w:bottom w:val="single" w:sz="4" w:space="0" w:color="auto"/>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8" w:space="0" w:color="auto"/>
              <w:left w:val="nil"/>
              <w:bottom w:val="single" w:sz="4" w:space="0" w:color="auto"/>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8" w:space="0" w:color="auto"/>
              <w:left w:val="nil"/>
              <w:bottom w:val="single" w:sz="4" w:space="0" w:color="auto"/>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1A578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0E393E71" w:rsidR="00C44004" w:rsidRPr="00C44004" w:rsidRDefault="00B678A8" w:rsidP="00C44004">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8FC77B2" w14:textId="52A11AAD" w:rsidR="00C44004" w:rsidRPr="00C44004" w:rsidRDefault="004079C7" w:rsidP="00C44004">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00C44004"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0E83D11" w14:textId="77777777" w:rsidTr="00137F24">
        <w:trPr>
          <w:trHeight w:val="290"/>
        </w:trPr>
        <w:tc>
          <w:tcPr>
            <w:tcW w:w="1311" w:type="dxa"/>
            <w:vMerge/>
            <w:tcBorders>
              <w:top w:val="nil"/>
              <w:left w:val="single" w:sz="8" w:space="0" w:color="auto"/>
              <w:bottom w:val="single" w:sz="8" w:space="0" w:color="000000"/>
              <w:right w:val="nil"/>
            </w:tcBorders>
            <w:vAlign w:val="center"/>
          </w:tcPr>
          <w:p w14:paraId="018A226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B574A3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4EC64C83" w14:textId="5FF24EDD"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28721598" w14:textId="38A4E09C"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tcPr>
          <w:p w14:paraId="3BB33BD7" w14:textId="28498ED3"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tcPr>
          <w:p w14:paraId="660B75DA" w14:textId="28F8F970"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60B528B9" w14:textId="72860DC8"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F7947BF"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791EBC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0E936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4E3977B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single" w:sz="4" w:space="0" w:color="auto"/>
              <w:left w:val="nil"/>
              <w:bottom w:val="nil"/>
              <w:right w:val="nil"/>
            </w:tcBorders>
            <w:shd w:val="clear" w:color="auto" w:fill="auto"/>
            <w:noWrap/>
            <w:vAlign w:val="bottom"/>
            <w:hideMark/>
          </w:tcPr>
          <w:p w14:paraId="0DB1674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69D45F3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nil"/>
              <w:right w:val="single" w:sz="8" w:space="0" w:color="auto"/>
            </w:tcBorders>
            <w:shd w:val="clear" w:color="auto" w:fill="auto"/>
            <w:noWrap/>
            <w:vAlign w:val="bottom"/>
            <w:hideMark/>
          </w:tcPr>
          <w:p w14:paraId="003C96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11F0BA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AC22A1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5D512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0927FE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F06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E80AC43"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DF4881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E6BD59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9EECA1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3C6A2F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16825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92700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B0E218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666B5B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D55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2A46F5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29DD9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279D2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CFE8C9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50424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0BB0A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4CF407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65062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CD8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40F5AC1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DE7FE2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0ED6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4284E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D85EB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B6D40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8CE7CB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94A49F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054E5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1C1EFE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492BE9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CA5649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54A9F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1E549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A07B4C"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120E0A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AE3960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7FFA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E4E6CE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6293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488DFED"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7534CF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51A8F"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C8B9C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044F01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1BCC0F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440C7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3FDC15E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BBDE9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56920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43E81C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423CA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EA44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3836DC4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AA05F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7B4919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D143A8" w:rsidRPr="00C44004" w:rsidRDefault="00D143A8" w:rsidP="00D143A8">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53C6165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ADE2C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E24C6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82B9D5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54626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4FA58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692A9613"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6C3F575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06647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D143A8" w:rsidRPr="00C44004" w14:paraId="1BBBCB51" w14:textId="77777777" w:rsidTr="00D143A8">
        <w:trPr>
          <w:trHeight w:val="290"/>
        </w:trPr>
        <w:tc>
          <w:tcPr>
            <w:tcW w:w="1311" w:type="dxa"/>
            <w:tcBorders>
              <w:top w:val="nil"/>
              <w:left w:val="nil"/>
              <w:bottom w:val="nil"/>
              <w:right w:val="nil"/>
            </w:tcBorders>
            <w:shd w:val="clear" w:color="auto" w:fill="auto"/>
            <w:noWrap/>
            <w:vAlign w:val="center"/>
            <w:hideMark/>
          </w:tcPr>
          <w:p w14:paraId="21CC5575" w14:textId="77777777" w:rsidR="00D143A8" w:rsidRPr="00C44004" w:rsidRDefault="00D143A8" w:rsidP="00D143A8">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36F73B54"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D143A8" w:rsidRPr="00C44004" w:rsidRDefault="00D143A8" w:rsidP="00D143A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r>
      <w:tr w:rsidR="00D143A8" w:rsidRPr="00C44004" w14:paraId="00D67BA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0E7394DB"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0322526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D143A8" w:rsidRPr="00C44004" w:rsidRDefault="00D143A8" w:rsidP="00D143A8">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D143A8" w:rsidRPr="00C44004" w14:paraId="0D3EB403"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279" w:type="dxa"/>
            <w:tcBorders>
              <w:top w:val="nil"/>
              <w:left w:val="single" w:sz="8" w:space="0" w:color="auto"/>
              <w:bottom w:val="single" w:sz="8" w:space="0" w:color="auto"/>
              <w:right w:val="nil"/>
            </w:tcBorders>
            <w:shd w:val="clear" w:color="auto" w:fill="auto"/>
            <w:noWrap/>
            <w:vAlign w:val="bottom"/>
            <w:hideMark/>
          </w:tcPr>
          <w:p w14:paraId="075C9BF7" w14:textId="77777777" w:rsidR="00D143A8" w:rsidRPr="00C44004" w:rsidRDefault="00D143A8" w:rsidP="00D143A8">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125B3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8C8C4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C18884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E6050D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0AC4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84E007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30FC42"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A627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40F4CC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78E98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A2822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451D2814" w:rsidR="00D143A8" w:rsidRPr="00C44004" w:rsidRDefault="00B678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7C2BC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A012AD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D5249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582196F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4B9970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EE31C5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5670F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BA8E19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E3144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29399D2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CD2C6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2C64F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0F4CB14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4E56E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268BA2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77CF0FB5"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C3ACEC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71BB98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D143A8" w:rsidRPr="00C44004" w14:paraId="69B4180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D9A865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C21A87B" w14:textId="5FC7360A" w:rsidR="00D143A8" w:rsidRPr="00C44004" w:rsidRDefault="00D143A8" w:rsidP="00D143A8">
            <w:pPr>
              <w:spacing w:after="0" w:line="240" w:lineRule="auto"/>
              <w:jc w:val="center"/>
              <w:rPr>
                <w:rFonts w:ascii="Calibri" w:eastAsia="Times New Roman" w:hAnsi="Calibri" w:cs="Calibri"/>
                <w:color w:val="000000"/>
              </w:rPr>
            </w:pPr>
            <w:r>
              <w:rPr>
                <w:rFonts w:ascii="Calibri" w:eastAsia="Times New Roman" w:hAnsi="Calibri" w:cs="Calibri"/>
                <w:color w:val="000000"/>
              </w:rPr>
              <w:t>Native</w:t>
            </w: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ACAA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09F5A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21A18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8B2823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03EEB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9EAAFD5"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EAD044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33B3E3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2CEBEF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477F29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89C3EC"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2E346A"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1CBDC3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8A2DAA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AA46C7"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A576D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CD1D2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BE51B5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8C0779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1210A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B151E5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A2A64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B8E91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D3269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224507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5502A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54AAB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6313BE2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630AC7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4544D8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FF3B2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7732E7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8CA89E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0A97557F" w:rsidR="00D143A8" w:rsidRPr="00C44004" w:rsidRDefault="00D143A8" w:rsidP="00D143A8">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B1DB43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4E96755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1C618"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1B9393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516B52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21673E"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2BC66"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B7C1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33099D1"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89E268"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B64C86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37C52A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7B3A7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D143A8" w:rsidRPr="00C44004" w:rsidRDefault="00D143A8" w:rsidP="00D143A8">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D143A8" w:rsidRPr="00C44004" w:rsidRDefault="00D143A8" w:rsidP="00D143A8">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057D186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6A1EC4"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2B3A5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BCDAC56"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1E683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890A0F4"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12BF1FC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C591D10"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1BC9CA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273DB54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932FA85"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C1A95E"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3B2C01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F1DDD"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0950F2"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770E3B3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314F7A"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C2C98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D143A8" w:rsidRPr="00C44004" w:rsidRDefault="00D143A8" w:rsidP="00D143A8">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D143A8" w:rsidRPr="00C44004" w14:paraId="5D434D5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01EDE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102010"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301062F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BD966"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DD01E7B"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990352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FB18E0B"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9A346E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46CC594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C52F2E7"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53D5F6F"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69C5484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8A6FE9"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1F3F311"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D143A8" w:rsidRPr="00C44004" w14:paraId="1C412D4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07315F3" w14:textId="77777777" w:rsidR="00D143A8" w:rsidRPr="00C44004" w:rsidRDefault="00D143A8" w:rsidP="00D143A8">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A1DE7A9" w14:textId="77777777" w:rsidR="00D143A8" w:rsidRPr="00C44004" w:rsidRDefault="00D143A8" w:rsidP="00D143A8">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D143A8" w:rsidRPr="00C44004" w:rsidRDefault="00D143A8" w:rsidP="00D143A8">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D143A8" w:rsidRPr="00C44004" w:rsidRDefault="00D143A8" w:rsidP="00D143A8">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D2DE6F8" w14:textId="77777777" w:rsidTr="00D143A8">
        <w:trPr>
          <w:trHeight w:val="290"/>
        </w:trPr>
        <w:tc>
          <w:tcPr>
            <w:tcW w:w="1311" w:type="dxa"/>
            <w:vMerge/>
            <w:tcBorders>
              <w:top w:val="nil"/>
              <w:left w:val="single" w:sz="8" w:space="0" w:color="auto"/>
              <w:bottom w:val="single" w:sz="8" w:space="0" w:color="000000"/>
              <w:right w:val="nil"/>
            </w:tcBorders>
            <w:vAlign w:val="center"/>
          </w:tcPr>
          <w:p w14:paraId="6B1A2FA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66A34C4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21B2DAA6" w14:textId="4F50866B" w:rsidR="005F6877" w:rsidRPr="00C44004" w:rsidRDefault="005F6877" w:rsidP="005F687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657AE061" w14:textId="5F4187CB"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35FECD6B" w14:textId="70035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0B1B5618" w14:textId="4B3450C8"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32C2907D" w14:textId="310BF72D"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C8C583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A2E6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69871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0D8971A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F2140A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9BAE8B8"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89A569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CD9D89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5769F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5414DE6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9AB4B"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CFD4C6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63B072A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A5B24C"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B5D803"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7BA30D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32B80AF"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6F47166"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5F6877" w:rsidRPr="00C44004" w14:paraId="1F6385D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566C29"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803B55"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66FB2BB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8126A4A"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58462EA"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F5F5AD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CC9324E"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9BA99C"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76562AF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82D99F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77B4E"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5F6877" w:rsidRPr="00C44004" w:rsidRDefault="005F6877" w:rsidP="005F687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5F6877" w:rsidRPr="00C44004" w:rsidRDefault="005F6877" w:rsidP="005F687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5F6877" w:rsidRPr="00C44004" w14:paraId="15523551"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62BC6282" w14:textId="77777777" w:rsidR="005F6877" w:rsidRPr="00C44004" w:rsidRDefault="005F6877" w:rsidP="005F687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1C0864" w14:textId="77777777" w:rsidR="005F6877" w:rsidRPr="00C44004" w:rsidRDefault="005F6877" w:rsidP="005F687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5F6877" w:rsidRPr="00C44004" w:rsidRDefault="005F6877" w:rsidP="005F687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5F6877" w:rsidRPr="00C44004" w:rsidRDefault="005F6877" w:rsidP="005F687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662E4F67" w14:textId="77777777" w:rsidTr="00137F24">
        <w:trPr>
          <w:trHeight w:val="290"/>
        </w:trPr>
        <w:tc>
          <w:tcPr>
            <w:tcW w:w="1311" w:type="dxa"/>
            <w:vMerge/>
            <w:tcBorders>
              <w:top w:val="nil"/>
              <w:left w:val="single" w:sz="8" w:space="0" w:color="auto"/>
              <w:bottom w:val="single" w:sz="8" w:space="0" w:color="000000"/>
              <w:right w:val="nil"/>
            </w:tcBorders>
            <w:vAlign w:val="center"/>
          </w:tcPr>
          <w:p w14:paraId="358E4055"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2D46BF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0E1BCB63" w14:textId="4C1638F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tcPr>
          <w:p w14:paraId="5B5645E4" w14:textId="0B943A4B"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17C42D1F" w14:textId="508D0B90"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5C03CA50" w14:textId="4E01759E"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87546EA" w14:textId="348610A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4C6A0B8B" w14:textId="77777777" w:rsidTr="00B36617">
        <w:trPr>
          <w:trHeight w:val="290"/>
        </w:trPr>
        <w:tc>
          <w:tcPr>
            <w:tcW w:w="1311" w:type="dxa"/>
            <w:vMerge/>
            <w:tcBorders>
              <w:top w:val="nil"/>
              <w:left w:val="single" w:sz="8" w:space="0" w:color="auto"/>
              <w:bottom w:val="single" w:sz="8" w:space="0" w:color="000000"/>
              <w:right w:val="nil"/>
            </w:tcBorders>
            <w:vAlign w:val="center"/>
          </w:tcPr>
          <w:p w14:paraId="03E392A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C7DE8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tcPr>
          <w:p w14:paraId="155B11BF" w14:textId="109C69D5"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tcPr>
          <w:p w14:paraId="61C48D59" w14:textId="5B94D0BE"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tcPr>
          <w:p w14:paraId="4C6F7BAE" w14:textId="7718E3FC"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nil"/>
              <w:right w:val="nil"/>
            </w:tcBorders>
            <w:shd w:val="clear" w:color="auto" w:fill="auto"/>
            <w:noWrap/>
            <w:vAlign w:val="bottom"/>
          </w:tcPr>
          <w:p w14:paraId="6BE88EB6" w14:textId="10EF2805"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nil"/>
              <w:right w:val="single" w:sz="8" w:space="0" w:color="auto"/>
            </w:tcBorders>
            <w:shd w:val="clear" w:color="auto" w:fill="auto"/>
            <w:noWrap/>
            <w:vAlign w:val="bottom"/>
          </w:tcPr>
          <w:p w14:paraId="53B7C76A" w14:textId="5131329C" w:rsidR="00B36617" w:rsidRPr="00C44004" w:rsidRDefault="00B36617" w:rsidP="00B36617">
            <w:pPr>
              <w:spacing w:after="0" w:line="240" w:lineRule="auto"/>
              <w:jc w:val="center"/>
              <w:rPr>
                <w:rFonts w:ascii="Calibri" w:eastAsia="Times New Roman" w:hAnsi="Calibri" w:cs="Calibri"/>
                <w:color w:val="000000"/>
              </w:rPr>
            </w:pPr>
          </w:p>
        </w:tc>
      </w:tr>
      <w:tr w:rsidR="00B36617" w:rsidRPr="00C44004" w14:paraId="657FBFBC"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0DD4302F"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04920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077E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single" w:sz="4" w:space="0" w:color="auto"/>
              <w:left w:val="nil"/>
              <w:bottom w:val="nil"/>
              <w:right w:val="nil"/>
            </w:tcBorders>
            <w:shd w:val="clear" w:color="auto" w:fill="auto"/>
            <w:noWrap/>
            <w:vAlign w:val="bottom"/>
            <w:hideMark/>
          </w:tcPr>
          <w:p w14:paraId="01F8ACD0"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C0A56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nil"/>
              <w:right w:val="nil"/>
            </w:tcBorders>
            <w:shd w:val="clear" w:color="auto" w:fill="auto"/>
            <w:noWrap/>
            <w:vAlign w:val="bottom"/>
            <w:hideMark/>
          </w:tcPr>
          <w:p w14:paraId="73B2678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single" w:sz="4" w:space="0" w:color="auto"/>
              <w:left w:val="nil"/>
              <w:bottom w:val="nil"/>
              <w:right w:val="single" w:sz="8" w:space="0" w:color="auto"/>
            </w:tcBorders>
            <w:shd w:val="clear" w:color="auto" w:fill="auto"/>
            <w:noWrap/>
            <w:vAlign w:val="bottom"/>
            <w:hideMark/>
          </w:tcPr>
          <w:p w14:paraId="1E3B56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BCD12A5"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EB87A1"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6BF20C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74B4248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513D67"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D5CD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45CE7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DE9BAD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B095E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3AC0D422"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550F96A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2129D0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42D45EFC" w14:textId="77777777" w:rsidTr="00D143A8">
        <w:trPr>
          <w:trHeight w:val="290"/>
        </w:trPr>
        <w:tc>
          <w:tcPr>
            <w:tcW w:w="1311" w:type="dxa"/>
            <w:tcBorders>
              <w:top w:val="nil"/>
              <w:left w:val="nil"/>
              <w:bottom w:val="nil"/>
              <w:right w:val="nil"/>
            </w:tcBorders>
            <w:shd w:val="clear" w:color="auto" w:fill="auto"/>
            <w:noWrap/>
            <w:vAlign w:val="center"/>
            <w:hideMark/>
          </w:tcPr>
          <w:p w14:paraId="1296F49F" w14:textId="77777777" w:rsidR="00B36617" w:rsidRPr="00C44004" w:rsidRDefault="00B36617" w:rsidP="00B36617">
            <w:pPr>
              <w:spacing w:after="0" w:line="240" w:lineRule="auto"/>
              <w:jc w:val="center"/>
              <w:rPr>
                <w:rFonts w:ascii="Calibri" w:eastAsia="Times New Roman" w:hAnsi="Calibri" w:cs="Calibri"/>
                <w:color w:val="000000"/>
              </w:rPr>
            </w:pPr>
          </w:p>
        </w:tc>
        <w:tc>
          <w:tcPr>
            <w:tcW w:w="1279" w:type="dxa"/>
            <w:tcBorders>
              <w:top w:val="nil"/>
              <w:left w:val="nil"/>
              <w:bottom w:val="nil"/>
              <w:right w:val="nil"/>
            </w:tcBorders>
            <w:shd w:val="clear" w:color="auto" w:fill="auto"/>
            <w:noWrap/>
            <w:vAlign w:val="center"/>
            <w:hideMark/>
          </w:tcPr>
          <w:p w14:paraId="44332A30"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B36617" w:rsidRPr="00C44004" w:rsidRDefault="00B36617" w:rsidP="00B36617">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r>
      <w:tr w:rsidR="00B36617" w:rsidRPr="00C44004" w14:paraId="3AD0C42F" w14:textId="77777777" w:rsidTr="00D143A8">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684CC2C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279" w:type="dxa"/>
            <w:tcBorders>
              <w:top w:val="single" w:sz="4" w:space="0" w:color="auto"/>
              <w:left w:val="nil"/>
              <w:bottom w:val="single" w:sz="8" w:space="0" w:color="auto"/>
              <w:right w:val="nil"/>
            </w:tcBorders>
            <w:shd w:val="clear" w:color="auto" w:fill="auto"/>
            <w:noWrap/>
            <w:vAlign w:val="center"/>
            <w:hideMark/>
          </w:tcPr>
          <w:p w14:paraId="63D97FA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B36617" w:rsidRPr="00C44004" w:rsidRDefault="00B36617" w:rsidP="00B36617">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B36617" w:rsidRPr="00C44004" w14:paraId="680265CB" w14:textId="77777777" w:rsidTr="00D143A8">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279" w:type="dxa"/>
            <w:tcBorders>
              <w:top w:val="nil"/>
              <w:left w:val="single" w:sz="8" w:space="0" w:color="auto"/>
              <w:bottom w:val="single" w:sz="8" w:space="0" w:color="auto"/>
              <w:right w:val="nil"/>
            </w:tcBorders>
            <w:shd w:val="clear" w:color="auto" w:fill="auto"/>
            <w:noWrap/>
            <w:vAlign w:val="bottom"/>
            <w:hideMark/>
          </w:tcPr>
          <w:p w14:paraId="6E6CCB5C" w14:textId="77777777" w:rsidR="00B36617" w:rsidRPr="00C44004" w:rsidRDefault="00B36617" w:rsidP="00B36617">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4F479B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F0816B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3D209E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EE8008"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5B273DF"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7C2DDB0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A35687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DF541B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7B6DAF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6388EA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C4B6B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3CBC9F8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9F3C8E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87001BD"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6AB78E86" w:rsidR="00B36617" w:rsidRPr="00C44004" w:rsidRDefault="00B678A8"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960" w:type="dxa"/>
            <w:tcBorders>
              <w:top w:val="nil"/>
              <w:left w:val="nil"/>
              <w:bottom w:val="nil"/>
              <w:right w:val="nil"/>
            </w:tcBorders>
            <w:shd w:val="clear" w:color="auto" w:fill="auto"/>
            <w:noWrap/>
            <w:vAlign w:val="bottom"/>
            <w:hideMark/>
          </w:tcPr>
          <w:p w14:paraId="78D43C6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437BB61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B41228D"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CD739D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054F44D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C062789"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27AB0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B36617" w:rsidRPr="00C44004" w:rsidRDefault="00B36617" w:rsidP="00B3661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5F27BF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D10ACE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3C691C9"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2F69C0EA"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89A14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4FDA4CB"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B36617" w:rsidRPr="00C44004" w14:paraId="389CC16F"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071A9EF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500D12"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B36617" w:rsidRPr="00C44004" w14:paraId="12BDBF0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B5950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val="restart"/>
            <w:tcBorders>
              <w:top w:val="nil"/>
              <w:left w:val="single" w:sz="8" w:space="0" w:color="auto"/>
              <w:bottom w:val="single" w:sz="8" w:space="0" w:color="000000"/>
              <w:right w:val="nil"/>
            </w:tcBorders>
            <w:shd w:val="clear" w:color="auto" w:fill="auto"/>
            <w:noWrap/>
            <w:vAlign w:val="center"/>
            <w:hideMark/>
          </w:tcPr>
          <w:p w14:paraId="0123990C" w14:textId="32A7C0B1"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r>
              <w:rPr>
                <w:rFonts w:ascii="Calibri" w:eastAsia="Times New Roman" w:hAnsi="Calibri" w:cs="Calibri"/>
                <w:color w:val="000000"/>
              </w:rPr>
              <w:t>Native</w:t>
            </w:r>
          </w:p>
        </w:tc>
        <w:tc>
          <w:tcPr>
            <w:tcW w:w="3320" w:type="dxa"/>
            <w:tcBorders>
              <w:top w:val="nil"/>
              <w:left w:val="nil"/>
              <w:bottom w:val="single" w:sz="4" w:space="0" w:color="auto"/>
              <w:right w:val="nil"/>
            </w:tcBorders>
            <w:shd w:val="clear" w:color="auto" w:fill="auto"/>
            <w:noWrap/>
            <w:vAlign w:val="bottom"/>
            <w:hideMark/>
          </w:tcPr>
          <w:p w14:paraId="4DB310F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6FB494B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455A092"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FDC9A5"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73FF1D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DB9348C"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521CE94"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5C13A46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B2C6EAA"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29E28C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1D0BA9B3" w:rsidR="00B36617" w:rsidRPr="00C44004" w:rsidRDefault="00B36617" w:rsidP="00B36617">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960" w:type="dxa"/>
            <w:tcBorders>
              <w:top w:val="nil"/>
              <w:left w:val="nil"/>
              <w:bottom w:val="nil"/>
              <w:right w:val="nil"/>
            </w:tcBorders>
            <w:shd w:val="clear" w:color="auto" w:fill="auto"/>
            <w:noWrap/>
            <w:vAlign w:val="bottom"/>
            <w:hideMark/>
          </w:tcPr>
          <w:p w14:paraId="3A201EE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05211C9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896FB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33C4A66"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C8A0087"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251C190"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57B97D0"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B36617" w:rsidRPr="00C44004" w:rsidRDefault="00B36617" w:rsidP="00B36617">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383B32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5430B8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81DA3F1"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2446F8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0F61D4"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3328DF9A"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B36617" w:rsidRPr="00C44004" w:rsidRDefault="00B36617" w:rsidP="00B3661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B36617" w:rsidRPr="00C44004" w:rsidRDefault="00B36617" w:rsidP="00B36617">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40C7F8B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1B29186"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85B30C"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B36617" w:rsidRPr="00C44004" w14:paraId="19909C8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29E142B"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78A797"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B36617" w:rsidRPr="00C44004" w14:paraId="2341226A"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5BD0DD53" w14:textId="77777777" w:rsidR="00B36617" w:rsidRPr="00C44004" w:rsidRDefault="00B36617" w:rsidP="00B3661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6C79888" w14:textId="77777777" w:rsidR="00B36617" w:rsidRPr="00C44004" w:rsidRDefault="00B36617" w:rsidP="00B3661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B36617" w:rsidRPr="00C44004" w:rsidRDefault="00B36617" w:rsidP="00B3661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B36617" w:rsidRPr="00C44004" w:rsidRDefault="00B36617" w:rsidP="00B3661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89BCD26" w14:textId="77777777" w:rsidTr="00137F24">
        <w:trPr>
          <w:trHeight w:val="290"/>
        </w:trPr>
        <w:tc>
          <w:tcPr>
            <w:tcW w:w="1311" w:type="dxa"/>
            <w:vMerge/>
            <w:tcBorders>
              <w:top w:val="nil"/>
              <w:left w:val="single" w:sz="8" w:space="0" w:color="auto"/>
              <w:bottom w:val="single" w:sz="8" w:space="0" w:color="000000"/>
              <w:right w:val="nil"/>
            </w:tcBorders>
            <w:vAlign w:val="center"/>
          </w:tcPr>
          <w:p w14:paraId="090CE1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tcPr>
          <w:p w14:paraId="4E439BA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tcPr>
          <w:p w14:paraId="12B67696" w14:textId="02F56277" w:rsidR="007A6D47" w:rsidRPr="00C44004" w:rsidRDefault="007A6D47" w:rsidP="007A6D47">
            <w:pPr>
              <w:spacing w:after="0" w:line="240" w:lineRule="auto"/>
              <w:rPr>
                <w:rFonts w:ascii="Calibri" w:eastAsia="Times New Roman" w:hAnsi="Calibri" w:cs="Calibri"/>
                <w:i/>
                <w:iCs/>
                <w:color w:val="000000"/>
              </w:rPr>
            </w:pPr>
            <w:r>
              <w:rPr>
                <w:rFonts w:ascii="Calibri" w:eastAsia="Times New Roman" w:hAnsi="Calibri" w:cs="Calibri"/>
                <w:i/>
                <w:iCs/>
                <w:color w:val="000000"/>
              </w:rPr>
              <w:t>Mentha canadensis</w:t>
            </w:r>
          </w:p>
        </w:tc>
        <w:tc>
          <w:tcPr>
            <w:tcW w:w="960" w:type="dxa"/>
            <w:tcBorders>
              <w:top w:val="single" w:sz="4" w:space="0" w:color="auto"/>
              <w:left w:val="nil"/>
              <w:bottom w:val="single" w:sz="4" w:space="0" w:color="auto"/>
              <w:right w:val="nil"/>
            </w:tcBorders>
            <w:shd w:val="clear" w:color="auto" w:fill="auto"/>
            <w:noWrap/>
            <w:vAlign w:val="bottom"/>
          </w:tcPr>
          <w:p w14:paraId="7CF01F12" w14:textId="18E8FA9E"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tcPr>
          <w:p w14:paraId="22E4F9CA" w14:textId="3CE34AC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tcPr>
          <w:p w14:paraId="454F84C9" w14:textId="76B883CA"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tcPr>
          <w:p w14:paraId="16A5FB06" w14:textId="1FA4D1DF"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FF93915" w14:textId="77777777" w:rsidTr="00137F24">
        <w:trPr>
          <w:trHeight w:val="290"/>
        </w:trPr>
        <w:tc>
          <w:tcPr>
            <w:tcW w:w="1311" w:type="dxa"/>
            <w:vMerge/>
            <w:tcBorders>
              <w:top w:val="nil"/>
              <w:left w:val="single" w:sz="8" w:space="0" w:color="auto"/>
              <w:bottom w:val="single" w:sz="8" w:space="0" w:color="000000"/>
              <w:right w:val="nil"/>
            </w:tcBorders>
            <w:vAlign w:val="center"/>
            <w:hideMark/>
          </w:tcPr>
          <w:p w14:paraId="14D1FAB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68B75B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nil"/>
              <w:right w:val="nil"/>
            </w:tcBorders>
            <w:shd w:val="clear" w:color="auto" w:fill="auto"/>
            <w:noWrap/>
            <w:vAlign w:val="bottom"/>
            <w:hideMark/>
          </w:tcPr>
          <w:p w14:paraId="3F302C1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nil"/>
              <w:right w:val="nil"/>
            </w:tcBorders>
            <w:shd w:val="clear" w:color="auto" w:fill="auto"/>
            <w:noWrap/>
            <w:vAlign w:val="bottom"/>
            <w:hideMark/>
          </w:tcPr>
          <w:p w14:paraId="3618988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nil"/>
              <w:right w:val="nil"/>
            </w:tcBorders>
            <w:shd w:val="clear" w:color="auto" w:fill="auto"/>
            <w:noWrap/>
            <w:vAlign w:val="bottom"/>
            <w:hideMark/>
          </w:tcPr>
          <w:p w14:paraId="689FED3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5A5B90E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5D38DF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372B3D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70FAF0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FB95AB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0F9845B"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26AFCA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D6B649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9B8D24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F57470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24C218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62AD2E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2670C1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647873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F4BBB6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8DBE5EB"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71030A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2156D0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76035D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0FDEBB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955157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B04D93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40E293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0EA792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3024B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A81A874"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28AED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E35EF94"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635061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13DF8C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6D478A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0265791"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7A6D47" w:rsidRPr="00C44004" w:rsidRDefault="007A6D47" w:rsidP="007A6D47">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07CC4811"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17D164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6CD4A2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76352868"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42F55EA9"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A3D52DC"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3B63AD0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05C0495"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528AA1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462371DE"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2B2BF"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6EC04038"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16D564BD"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58D4239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5D6759A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525B2433"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3865558"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384CAAA"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7A6D47" w:rsidRPr="00C44004" w14:paraId="28F62259"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D888961"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A0B015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60FB483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59069CE"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037C387"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10C68A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230F0170"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1B6DEC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380E56E2"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41870DD"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18AEBB15"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0668358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927EBE7"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2B91C18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46D945CF"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66DB6006"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8FFC569"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7A6D47" w:rsidRPr="00C44004" w:rsidRDefault="007A6D47" w:rsidP="007A6D47">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54775A5C"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1857E973"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7FA38CAF"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7A6D47" w:rsidRPr="00C44004" w14:paraId="2A9D91D4"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01D26F6A"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108EFE2"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7A6D47" w:rsidRPr="00C44004" w:rsidRDefault="007A6D47" w:rsidP="007A6D47">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7A6D47" w:rsidRPr="00C44004" w:rsidRDefault="007A6D47" w:rsidP="007A6D47">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45F0C8E0" w14:textId="77777777" w:rsidTr="00D143A8">
        <w:trPr>
          <w:trHeight w:val="290"/>
        </w:trPr>
        <w:tc>
          <w:tcPr>
            <w:tcW w:w="1311" w:type="dxa"/>
            <w:vMerge/>
            <w:tcBorders>
              <w:top w:val="nil"/>
              <w:left w:val="single" w:sz="8" w:space="0" w:color="auto"/>
              <w:bottom w:val="single" w:sz="8" w:space="0" w:color="000000"/>
              <w:right w:val="nil"/>
            </w:tcBorders>
            <w:vAlign w:val="center"/>
            <w:hideMark/>
          </w:tcPr>
          <w:p w14:paraId="79F02B42"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0DB87A7E"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7A6D47" w:rsidRPr="00C44004" w14:paraId="12344138" w14:textId="77777777" w:rsidTr="00D143A8">
        <w:trPr>
          <w:trHeight w:val="300"/>
        </w:trPr>
        <w:tc>
          <w:tcPr>
            <w:tcW w:w="1311" w:type="dxa"/>
            <w:vMerge/>
            <w:tcBorders>
              <w:top w:val="nil"/>
              <w:left w:val="single" w:sz="8" w:space="0" w:color="auto"/>
              <w:bottom w:val="single" w:sz="8" w:space="0" w:color="000000"/>
              <w:right w:val="nil"/>
            </w:tcBorders>
            <w:vAlign w:val="center"/>
            <w:hideMark/>
          </w:tcPr>
          <w:p w14:paraId="415709EC" w14:textId="77777777" w:rsidR="007A6D47" w:rsidRPr="00C44004" w:rsidRDefault="007A6D47" w:rsidP="007A6D47">
            <w:pPr>
              <w:spacing w:after="0" w:line="240" w:lineRule="auto"/>
              <w:rPr>
                <w:rFonts w:ascii="Calibri" w:eastAsia="Times New Roman" w:hAnsi="Calibri" w:cs="Calibri"/>
                <w:color w:val="000000"/>
              </w:rPr>
            </w:pPr>
          </w:p>
        </w:tc>
        <w:tc>
          <w:tcPr>
            <w:tcW w:w="1279" w:type="dxa"/>
            <w:vMerge/>
            <w:tcBorders>
              <w:top w:val="nil"/>
              <w:left w:val="single" w:sz="8" w:space="0" w:color="auto"/>
              <w:bottom w:val="single" w:sz="8" w:space="0" w:color="000000"/>
              <w:right w:val="nil"/>
            </w:tcBorders>
            <w:vAlign w:val="center"/>
            <w:hideMark/>
          </w:tcPr>
          <w:p w14:paraId="432486B0" w14:textId="77777777" w:rsidR="007A6D47" w:rsidRPr="00C44004" w:rsidRDefault="007A6D47" w:rsidP="007A6D47">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7A6D47" w:rsidRPr="00C44004" w:rsidRDefault="007A6D47" w:rsidP="007A6D47">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7A6D47" w:rsidRPr="00C44004" w:rsidRDefault="007A6D47" w:rsidP="007A6D47">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ED0801" w:rsidRDefault="00F11875" w:rsidP="00F11875">
            <w:pPr>
              <w:spacing w:after="0" w:line="240" w:lineRule="auto"/>
              <w:rPr>
                <w:rFonts w:ascii="Calibri" w:eastAsia="Times New Roman" w:hAnsi="Calibri" w:cs="Calibri"/>
                <w:b/>
                <w:bCs/>
                <w:color w:val="000000"/>
              </w:rPr>
            </w:pPr>
            <w:r w:rsidRPr="00ED0801">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Myosotis </w:t>
            </w:r>
            <w:r w:rsidR="00B651DB" w:rsidRPr="00ED0801">
              <w:rPr>
                <w:rFonts w:ascii="Calibri" w:eastAsia="Times New Roman" w:hAnsi="Calibri" w:cs="Calibri"/>
                <w: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637A0C8B" w:rsidR="00F11875" w:rsidRPr="00ED0801" w:rsidRDefault="00B678A8"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edonorus arundinaceus</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Iris </w:t>
            </w:r>
            <w:r w:rsidR="00B651DB" w:rsidRPr="00ED0801">
              <w:rPr>
                <w:rFonts w:ascii="Calibri" w:eastAsia="Times New Roman" w:hAnsi="Calibri" w:cs="Calibri"/>
                <w: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ED0801" w:rsidRDefault="00F11875" w:rsidP="00F11875">
            <w:pPr>
              <w:spacing w:after="0" w:line="240" w:lineRule="auto"/>
              <w:jc w:val="center"/>
              <w:rPr>
                <w:rFonts w:ascii="Calibri" w:eastAsia="Times New Roman" w:hAnsi="Calibri" w:cs="Calibri"/>
                <w: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5C402C80" w:rsidR="00F11875" w:rsidRPr="00ED0801" w:rsidRDefault="000A23F7"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rythranthe scouleri</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Trifolium </w:t>
            </w:r>
            <w:r w:rsidR="00414079" w:rsidRPr="00ED0801">
              <w:rPr>
                <w:rFonts w:ascii="Calibri" w:eastAsia="Times New Roman" w:hAnsi="Calibri" w:cs="Calibri"/>
                <w: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24F81BF2" w:rsidR="00F11875" w:rsidRPr="00ED0801" w:rsidRDefault="00C0046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tha canad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137F24">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137F24">
        <w:trPr>
          <w:trHeight w:val="290"/>
          <w:jc w:val="center"/>
        </w:trPr>
        <w:tc>
          <w:tcPr>
            <w:tcW w:w="3320" w:type="dxa"/>
            <w:tcBorders>
              <w:top w:val="single" w:sz="4" w:space="0" w:color="auto"/>
              <w:left w:val="nil"/>
              <w:bottom w:val="nil"/>
              <w:right w:val="nil"/>
            </w:tcBorders>
            <w:shd w:val="clear" w:color="auto" w:fill="auto"/>
            <w:noWrap/>
            <w:vAlign w:val="bottom"/>
            <w:hideMark/>
          </w:tcPr>
          <w:p w14:paraId="0E7AB61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leocharis palustris</w:t>
            </w:r>
          </w:p>
        </w:tc>
        <w:tc>
          <w:tcPr>
            <w:tcW w:w="680" w:type="dxa"/>
            <w:tcBorders>
              <w:top w:val="single" w:sz="4" w:space="0" w:color="auto"/>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single" w:sz="4" w:space="0" w:color="auto"/>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idalcea</w:t>
            </w:r>
            <w:r w:rsidR="00F11875" w:rsidRPr="00ED0801">
              <w:rPr>
                <w:rFonts w:ascii="Calibri" w:eastAsia="Times New Roman" w:hAnsi="Calibri" w:cs="Calibri"/>
                <w: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Festuca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Salix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ED0801" w:rsidRDefault="00414079"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Asteraceae</w:t>
            </w:r>
            <w:r w:rsidR="00F11875" w:rsidRPr="00ED0801">
              <w:rPr>
                <w:rFonts w:ascii="Calibri" w:eastAsia="Times New Roman" w:hAnsi="Calibri" w:cs="Calibri"/>
                <w:i/>
                <w:color w:val="000000"/>
              </w:rPr>
              <w:t xml:space="preserve"> </w:t>
            </w:r>
            <w:r w:rsidR="00F11875" w:rsidRPr="00ED0801">
              <w:rPr>
                <w:rFonts w:ascii="Calibri" w:eastAsia="Times New Roman" w:hAnsi="Calibri" w:cs="Calibri"/>
                <w:color w:val="000000"/>
              </w:rPr>
              <w:t>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Carex </w:t>
            </w:r>
            <w:r w:rsidRPr="00ED0801">
              <w:rPr>
                <w:rFonts w:ascii="Calibri" w:eastAsia="Times New Roman" w:hAnsi="Calibri" w:cs="Calibri"/>
                <w:color w:val="000000"/>
              </w:rPr>
              <w:t>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 xml:space="preserve">Galium </w:t>
            </w:r>
            <w:r w:rsidRPr="00ED0801">
              <w:rPr>
                <w:rFonts w:ascii="Calibri" w:eastAsia="Times New Roman" w:hAnsi="Calibri" w:cs="Calibri"/>
                <w:color w:val="000000"/>
              </w:rPr>
              <w:t>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ED0801" w:rsidRDefault="00F11875" w:rsidP="00F11875">
            <w:pPr>
              <w:spacing w:after="0" w:line="240" w:lineRule="auto"/>
              <w:rPr>
                <w:rFonts w:ascii="Calibri" w:eastAsia="Times New Roman" w:hAnsi="Calibri" w:cs="Calibri"/>
                <w:i/>
                <w:color w:val="000000"/>
              </w:rPr>
            </w:pPr>
            <w:r w:rsidRPr="00ED0801">
              <w:rPr>
                <w:rFonts w:ascii="Calibri" w:eastAsia="Times New Roman" w:hAnsi="Calibri" w:cs="Calibri"/>
                <w:i/>
                <w:color w:val="000000"/>
              </w:rPr>
              <w:t>Poaceae</w:t>
            </w:r>
            <w:r w:rsidRPr="00ED0801">
              <w:rPr>
                <w:rFonts w:ascii="Calibri" w:eastAsia="Times New Roman" w:hAnsi="Calibri" w:cs="Calibri"/>
                <w:color w:val="000000"/>
              </w:rPr>
              <w:t xml:space="preserv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1D391878"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r w:rsidR="00D01521" w:rsidRPr="00D361CA">
        <w:t>Electronic</w:t>
      </w:r>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6CD35A6E"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 xml:space="preserve">Species </w:t>
            </w:r>
            <w:r w:rsidR="0005128E">
              <w:rPr>
                <w:rFonts w:ascii="Calibri" w:eastAsia="Times New Roman" w:hAnsi="Calibri" w:cs="Calibri"/>
                <w:b/>
                <w:bCs/>
                <w:color w:val="000000"/>
              </w:rPr>
              <w:t>reported</w:t>
            </w:r>
            <w:r w:rsidRPr="00132719">
              <w:rPr>
                <w:rFonts w:ascii="Calibri" w:eastAsia="Times New Roman" w:hAnsi="Calibri" w:cs="Calibri"/>
                <w:b/>
                <w:bCs/>
                <w:color w:val="000000"/>
              </w:rPr>
              <w:t xml:space="preserve">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A5BEFF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1A5EF293" w14:textId="74C81EFD"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Erythranthe scouleri</w:t>
            </w:r>
          </w:p>
        </w:tc>
        <w:tc>
          <w:tcPr>
            <w:tcW w:w="3140" w:type="dxa"/>
            <w:tcBorders>
              <w:top w:val="nil"/>
              <w:left w:val="nil"/>
              <w:bottom w:val="single" w:sz="4" w:space="0" w:color="auto"/>
              <w:right w:val="nil"/>
            </w:tcBorders>
            <w:shd w:val="clear" w:color="auto" w:fill="auto"/>
            <w:noWrap/>
            <w:vAlign w:val="bottom"/>
          </w:tcPr>
          <w:p w14:paraId="478CA960" w14:textId="3C59CB8B" w:rsidR="00775B7B" w:rsidRPr="00132719" w:rsidRDefault="00775B7B" w:rsidP="00775B7B">
            <w:pPr>
              <w:spacing w:after="0" w:line="240" w:lineRule="auto"/>
              <w:rPr>
                <w:rFonts w:ascii="Calibri" w:eastAsia="Times New Roman" w:hAnsi="Calibri" w:cs="Calibri"/>
                <w:i/>
                <w:iCs/>
                <w:color w:val="000000"/>
              </w:rPr>
            </w:pPr>
            <w:r>
              <w:rPr>
                <w:rFonts w:ascii="Calibri" w:eastAsia="Times New Roman" w:hAnsi="Calibri" w:cs="Calibri"/>
                <w:i/>
                <w:iCs/>
                <w:color w:val="000000"/>
              </w:rPr>
              <w:t>Mimulus guttatus</w:t>
            </w:r>
          </w:p>
        </w:tc>
        <w:tc>
          <w:tcPr>
            <w:tcW w:w="1720" w:type="dxa"/>
            <w:tcBorders>
              <w:top w:val="nil"/>
              <w:left w:val="nil"/>
              <w:bottom w:val="single" w:sz="4" w:space="0" w:color="auto"/>
              <w:right w:val="nil"/>
            </w:tcBorders>
            <w:shd w:val="clear" w:color="auto" w:fill="auto"/>
            <w:noWrap/>
            <w:vAlign w:val="bottom"/>
          </w:tcPr>
          <w:p w14:paraId="7A4A95A6" w14:textId="5BE2623F"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775B7B" w:rsidRPr="00132719" w:rsidRDefault="00775B7B" w:rsidP="00775B7B">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775B7B"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775B7B"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775B7B"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ilaeopsis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775B7B" w:rsidRPr="00132719" w:rsidRDefault="00775B7B" w:rsidP="00775B7B">
            <w:pPr>
              <w:spacing w:after="0" w:line="240" w:lineRule="auto"/>
              <w:jc w:val="center"/>
              <w:rPr>
                <w:rFonts w:ascii="Calibri" w:eastAsia="Times New Roman" w:hAnsi="Calibri" w:cs="Calibri"/>
              </w:rPr>
            </w:pPr>
            <w:r>
              <w:rPr>
                <w:rFonts w:ascii="Calibri" w:eastAsia="Times New Roman" w:hAnsi="Calibri" w:cs="Calibri"/>
              </w:rPr>
              <w:t>Non-native</w:t>
            </w:r>
          </w:p>
        </w:tc>
      </w:tr>
      <w:tr w:rsidR="00775B7B"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6D3DB4E8" w:rsidR="00775B7B" w:rsidRPr="00132719" w:rsidRDefault="00C00465" w:rsidP="00775B7B">
            <w:pPr>
              <w:spacing w:after="0" w:line="240" w:lineRule="auto"/>
              <w:rPr>
                <w:rFonts w:ascii="Calibri" w:eastAsia="Times New Roman" w:hAnsi="Calibri" w:cs="Calibri"/>
                <w:i/>
                <w:iCs/>
              </w:rPr>
            </w:pPr>
            <w:r>
              <w:rPr>
                <w:rFonts w:ascii="Calibri" w:eastAsia="Times New Roman" w:hAnsi="Calibri" w:cs="Calibri"/>
                <w:i/>
                <w:iCs/>
              </w:rPr>
              <w:t>Mentha canad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6F636D9D"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Platanthera dilatata </w:t>
            </w:r>
          </w:p>
        </w:tc>
        <w:tc>
          <w:tcPr>
            <w:tcW w:w="3140" w:type="dxa"/>
            <w:tcBorders>
              <w:top w:val="nil"/>
              <w:left w:val="nil"/>
              <w:bottom w:val="single" w:sz="4" w:space="0" w:color="auto"/>
              <w:right w:val="nil"/>
            </w:tcBorders>
            <w:shd w:val="clear" w:color="auto" w:fill="auto"/>
            <w:noWrap/>
            <w:vAlign w:val="bottom"/>
            <w:hideMark/>
          </w:tcPr>
          <w:p w14:paraId="1C5E603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775B7B" w:rsidRPr="00132719" w:rsidRDefault="00775B7B" w:rsidP="00775B7B">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775B7B"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775B7B" w:rsidRPr="00132719" w:rsidRDefault="00775B7B" w:rsidP="00775B7B">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775B7B"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775B7B" w:rsidRPr="00132719" w:rsidRDefault="00775B7B" w:rsidP="00775B7B">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775B7B" w:rsidRPr="00132719" w:rsidRDefault="00775B7B" w:rsidP="00775B7B">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9A0221" w:rsidRPr="00132719" w14:paraId="0F05F5AA" w14:textId="77777777" w:rsidTr="00132719">
        <w:trPr>
          <w:trHeight w:val="290"/>
        </w:trPr>
        <w:tc>
          <w:tcPr>
            <w:tcW w:w="3340" w:type="dxa"/>
            <w:tcBorders>
              <w:top w:val="nil"/>
              <w:left w:val="nil"/>
              <w:bottom w:val="single" w:sz="4" w:space="0" w:color="auto"/>
              <w:right w:val="nil"/>
            </w:tcBorders>
            <w:shd w:val="clear" w:color="auto" w:fill="auto"/>
            <w:noWrap/>
            <w:vAlign w:val="bottom"/>
          </w:tcPr>
          <w:p w14:paraId="6D9EAE10" w14:textId="76A44DB1" w:rsidR="009A0221" w:rsidRPr="00132719" w:rsidRDefault="009A0221" w:rsidP="009A0221">
            <w:pPr>
              <w:spacing w:after="0" w:line="240" w:lineRule="auto"/>
              <w:rPr>
                <w:rFonts w:ascii="Calibri" w:eastAsia="Times New Roman" w:hAnsi="Calibri" w:cs="Calibri"/>
                <w:i/>
                <w:iCs/>
                <w:color w:val="000000"/>
              </w:rPr>
            </w:pPr>
            <w:r>
              <w:rPr>
                <w:rFonts w:ascii="Calibri" w:eastAsia="Times New Roman" w:hAnsi="Calibri" w:cs="Calibri"/>
                <w:i/>
                <w:iCs/>
                <w:color w:val="000000"/>
              </w:rPr>
              <w:t>Schedonorus arundinaceus</w:t>
            </w:r>
          </w:p>
        </w:tc>
        <w:tc>
          <w:tcPr>
            <w:tcW w:w="3140" w:type="dxa"/>
            <w:tcBorders>
              <w:top w:val="nil"/>
              <w:left w:val="nil"/>
              <w:bottom w:val="single" w:sz="4" w:space="0" w:color="auto"/>
              <w:right w:val="nil"/>
            </w:tcBorders>
            <w:shd w:val="clear" w:color="auto" w:fill="auto"/>
            <w:noWrap/>
            <w:vAlign w:val="bottom"/>
          </w:tcPr>
          <w:p w14:paraId="7B888E99" w14:textId="18456AFA"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r>
              <w:rPr>
                <w:rFonts w:ascii="Calibri" w:eastAsia="Times New Roman" w:hAnsi="Calibri" w:cs="Calibri"/>
                <w:i/>
                <w:iCs/>
                <w:color w:val="000000"/>
              </w:rPr>
              <w:t>Festuca arundinacea</w:t>
            </w:r>
          </w:p>
        </w:tc>
        <w:tc>
          <w:tcPr>
            <w:tcW w:w="1720" w:type="dxa"/>
            <w:tcBorders>
              <w:top w:val="nil"/>
              <w:left w:val="nil"/>
              <w:bottom w:val="single" w:sz="4" w:space="0" w:color="auto"/>
              <w:right w:val="nil"/>
            </w:tcBorders>
            <w:shd w:val="clear" w:color="auto" w:fill="auto"/>
            <w:noWrap/>
            <w:vAlign w:val="bottom"/>
          </w:tcPr>
          <w:p w14:paraId="40D38E46" w14:textId="3A25AD0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9A0221" w:rsidRPr="00132719" w:rsidRDefault="009A0221" w:rsidP="009A0221">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9A0221"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D7EDF7" w:rsidR="009A0221" w:rsidRPr="00132719" w:rsidRDefault="009A0221" w:rsidP="009A0221">
            <w:pPr>
              <w:spacing w:after="0" w:line="240" w:lineRule="auto"/>
              <w:rPr>
                <w:rFonts w:ascii="Calibri" w:eastAsia="Times New Roman" w:hAnsi="Calibri" w:cs="Calibri"/>
                <w:i/>
                <w:iCs/>
              </w:rPr>
            </w:pPr>
          </w:p>
        </w:tc>
        <w:tc>
          <w:tcPr>
            <w:tcW w:w="1720" w:type="dxa"/>
            <w:tcBorders>
              <w:top w:val="nil"/>
              <w:left w:val="nil"/>
              <w:bottom w:val="single" w:sz="4" w:space="0" w:color="auto"/>
              <w:right w:val="nil"/>
            </w:tcBorders>
            <w:shd w:val="clear" w:color="auto" w:fill="auto"/>
            <w:noWrap/>
            <w:vAlign w:val="bottom"/>
            <w:hideMark/>
          </w:tcPr>
          <w:p w14:paraId="5D2488FC"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9A0221" w:rsidRPr="00132719" w:rsidRDefault="009A0221" w:rsidP="009A0221">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9A0221"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9A0221" w:rsidRPr="00132719" w:rsidRDefault="009A0221" w:rsidP="009A0221">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9A0221" w:rsidRPr="00132719" w:rsidRDefault="009A0221" w:rsidP="009A0221">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6377432" cy="3985895"/>
                    </a:xfrm>
                    <a:prstGeom prst="rect">
                      <a:avLst/>
                    </a:prstGeom>
                  </pic:spPr>
                </pic:pic>
              </a:graphicData>
            </a:graphic>
          </wp:inline>
        </w:drawing>
      </w:r>
    </w:p>
    <w:p w14:paraId="4A8781F5" w14:textId="46D0D5FA" w:rsidR="009D2585" w:rsidRDefault="009D2585" w:rsidP="009D2585">
      <w:r>
        <w:rPr>
          <w:b/>
        </w:rPr>
        <w:t xml:space="preserve">Fig. S1 </w:t>
      </w:r>
      <w:r w:rsidRPr="003B2929">
        <w:t xml:space="preserve">Cluster analysis using Bray-Curtis distance measure shows similar trends of increasing </w:t>
      </w:r>
      <w:r w:rsidR="00D01521">
        <w:t>homogeneity within assemblages</w:t>
      </w:r>
      <w:r w:rsidRPr="003B2929">
        <w:t xml:space="preserve"> as when using Euclidean distance (</w:t>
      </w:r>
      <w:r>
        <w:t>Fig.</w:t>
      </w:r>
      <w:r w:rsidRPr="003B2929">
        <w:t xml:space="preserve"> </w:t>
      </w:r>
      <w:r w:rsidR="009A277A">
        <w:t>3</w:t>
      </w:r>
      <w:r w:rsidRPr="003B2929">
        <w:t xml:space="preserve">) </w:t>
      </w:r>
    </w:p>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0866B96A"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r w:rsidR="00D01521">
        <w:t>shows a more variable pattern of change</w:t>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Lane, Stefanie" w:date="2023-07-26T12:48:00Z" w:initials="SL">
    <w:p w14:paraId="1A668EFB" w14:textId="77777777" w:rsidR="005C54DB" w:rsidRDefault="005C54DB" w:rsidP="004F756A">
      <w:pPr>
        <w:pStyle w:val="CommentText"/>
      </w:pPr>
      <w:r>
        <w:rPr>
          <w:rStyle w:val="CommentReference"/>
        </w:rPr>
        <w:annotationRef/>
      </w:r>
      <w:r>
        <w:rPr>
          <w:lang w:val="en-CA"/>
        </w:rPr>
        <w:t>GEB: confirm accuracy</w:t>
      </w:r>
    </w:p>
  </w:comment>
  <w:comment w:id="88" w:author="Lane, Stefanie" w:date="2023-07-26T12:47:00Z" w:initials="SL">
    <w:p w14:paraId="459FE7D2" w14:textId="7E918012" w:rsidR="006D79A7" w:rsidRDefault="006D79A7" w:rsidP="00D61F63">
      <w:pPr>
        <w:pStyle w:val="CommentText"/>
      </w:pPr>
      <w:r>
        <w:rPr>
          <w:rStyle w:val="CommentReference"/>
        </w:rPr>
        <w:annotationRef/>
      </w:r>
      <w:r>
        <w:rPr>
          <w:lang w:val="en-CA"/>
        </w:rPr>
        <w:t>Can Gary comment here to explain how/why this bias is acceptable for comparing trends over time?</w:t>
      </w:r>
    </w:p>
  </w:comment>
  <w:comment w:id="134" w:author="Lane, Stefanie" w:date="2023-07-26T12:43:00Z" w:initials="SL">
    <w:p w14:paraId="47105058" w14:textId="2ECCE050" w:rsidR="00F72FBD" w:rsidRDefault="00F72FBD" w:rsidP="0042655F">
      <w:pPr>
        <w:pStyle w:val="CommentText"/>
      </w:pPr>
      <w:r>
        <w:rPr>
          <w:rStyle w:val="CommentReference"/>
        </w:rPr>
        <w:annotationRef/>
      </w:r>
      <w:r>
        <w:rPr>
          <w:lang w:val="en-CA"/>
        </w:rPr>
        <w:t>Create a fig to illustrate this?</w:t>
      </w:r>
    </w:p>
  </w:comment>
  <w:comment w:id="284" w:author="Lane, Stefanie" w:date="2023-07-26T15:29:00Z" w:initials="SL">
    <w:p w14:paraId="27534D63" w14:textId="77777777" w:rsidR="00DB2A01" w:rsidRDefault="00DB2A01" w:rsidP="002762BD">
      <w:pPr>
        <w:pStyle w:val="CommentText"/>
      </w:pPr>
      <w:r>
        <w:rPr>
          <w:rStyle w:val="CommentReference"/>
        </w:rPr>
        <w:annotationRef/>
      </w:r>
      <w:r>
        <w:rPr>
          <w:lang w:val="en-CA"/>
        </w:rPr>
        <w:t>Add transect lengths/explai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68EFB" w15:done="0"/>
  <w15:commentEx w15:paraId="459FE7D2" w15:done="0"/>
  <w15:commentEx w15:paraId="47105058" w15:done="0"/>
  <w15:commentEx w15:paraId="27534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B948A" w16cex:dateUtc="2023-07-26T19:48:00Z"/>
  <w16cex:commentExtensible w16cex:durableId="286B9464" w16cex:dateUtc="2023-07-26T19:47:00Z"/>
  <w16cex:commentExtensible w16cex:durableId="286B935A" w16cex:dateUtc="2023-07-26T19:43:00Z"/>
  <w16cex:commentExtensible w16cex:durableId="286BBA68" w16cex:dateUtc="2023-07-26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68EFB" w16cid:durableId="286B948A"/>
  <w16cid:commentId w16cid:paraId="459FE7D2" w16cid:durableId="286B9464"/>
  <w16cid:commentId w16cid:paraId="47105058" w16cid:durableId="286B935A"/>
  <w16cid:commentId w16cid:paraId="27534D63" w16cid:durableId="286BBA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73C39" w14:textId="77777777" w:rsidR="00F92C39" w:rsidRDefault="00F92C39" w:rsidP="00BF4E75">
      <w:pPr>
        <w:spacing w:after="0" w:line="240" w:lineRule="auto"/>
      </w:pPr>
      <w:r>
        <w:separator/>
      </w:r>
    </w:p>
  </w:endnote>
  <w:endnote w:type="continuationSeparator" w:id="0">
    <w:p w14:paraId="1E4E43FB" w14:textId="77777777" w:rsidR="00F92C39" w:rsidRDefault="00F92C39" w:rsidP="00BF4E75">
      <w:pPr>
        <w:spacing w:after="0" w:line="240" w:lineRule="auto"/>
      </w:pPr>
      <w:r>
        <w:continuationSeparator/>
      </w:r>
    </w:p>
  </w:endnote>
  <w:endnote w:type="continuationNotice" w:id="1">
    <w:p w14:paraId="090238D9" w14:textId="77777777" w:rsidR="00F92C39" w:rsidRDefault="00F92C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17EC3" w14:textId="77777777" w:rsidR="00F92C39" w:rsidRDefault="00F92C39" w:rsidP="00BF4E75">
      <w:pPr>
        <w:spacing w:after="0" w:line="240" w:lineRule="auto"/>
      </w:pPr>
      <w:r>
        <w:separator/>
      </w:r>
    </w:p>
  </w:footnote>
  <w:footnote w:type="continuationSeparator" w:id="0">
    <w:p w14:paraId="27A74C46" w14:textId="77777777" w:rsidR="00F92C39" w:rsidRDefault="00F92C39" w:rsidP="00BF4E75">
      <w:pPr>
        <w:spacing w:after="0" w:line="240" w:lineRule="auto"/>
      </w:pPr>
      <w:r>
        <w:continuationSeparator/>
      </w:r>
    </w:p>
  </w:footnote>
  <w:footnote w:type="continuationNotice" w:id="1">
    <w:p w14:paraId="41A21EDF" w14:textId="77777777" w:rsidR="00F92C39" w:rsidRDefault="00F92C3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599134"/>
      <w:docPartObj>
        <w:docPartGallery w:val="Page Numbers (Top of Page)"/>
        <w:docPartUnique/>
      </w:docPartObj>
    </w:sdtPr>
    <w:sdtEndPr>
      <w:rPr>
        <w:noProof/>
      </w:rPr>
    </w:sdtEndPr>
    <w:sdtContent>
      <w:p w14:paraId="202B23FC" w14:textId="7DA2D004" w:rsidR="00676118" w:rsidRDefault="00676118">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676118" w:rsidRDefault="006761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175818"/>
      <w:docPartObj>
        <w:docPartGallery w:val="Page Numbers (Top of Page)"/>
        <w:docPartUnique/>
      </w:docPartObj>
    </w:sdtPr>
    <w:sdtEndPr>
      <w:rPr>
        <w:noProof/>
      </w:rPr>
    </w:sdtEndPr>
    <w:sdtContent>
      <w:p w14:paraId="7C2A62D9" w14:textId="7902EC3B" w:rsidR="00676118" w:rsidRDefault="00676118">
        <w:pPr>
          <w:pStyle w:val="Header"/>
          <w:jc w:val="right"/>
        </w:pPr>
        <w:r>
          <w:t xml:space="preserve">Lane et al., 2023.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676118" w:rsidRDefault="006761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8612994">
    <w:abstractNumId w:val="25"/>
  </w:num>
  <w:num w:numId="2" w16cid:durableId="170948404">
    <w:abstractNumId w:val="8"/>
  </w:num>
  <w:num w:numId="3" w16cid:durableId="1561477189">
    <w:abstractNumId w:val="15"/>
  </w:num>
  <w:num w:numId="4" w16cid:durableId="59984136">
    <w:abstractNumId w:val="21"/>
  </w:num>
  <w:num w:numId="5" w16cid:durableId="810561403">
    <w:abstractNumId w:val="38"/>
  </w:num>
  <w:num w:numId="6" w16cid:durableId="1580094599">
    <w:abstractNumId w:val="34"/>
  </w:num>
  <w:num w:numId="7" w16cid:durableId="453644207">
    <w:abstractNumId w:val="12"/>
  </w:num>
  <w:num w:numId="8" w16cid:durableId="935403146">
    <w:abstractNumId w:val="11"/>
  </w:num>
  <w:num w:numId="9" w16cid:durableId="1179925212">
    <w:abstractNumId w:val="24"/>
  </w:num>
  <w:num w:numId="10" w16cid:durableId="825975744">
    <w:abstractNumId w:val="2"/>
  </w:num>
  <w:num w:numId="11" w16cid:durableId="1588735762">
    <w:abstractNumId w:val="1"/>
  </w:num>
  <w:num w:numId="12" w16cid:durableId="539634711">
    <w:abstractNumId w:val="3"/>
  </w:num>
  <w:num w:numId="13" w16cid:durableId="425738069">
    <w:abstractNumId w:val="14"/>
  </w:num>
  <w:num w:numId="14" w16cid:durableId="889416688">
    <w:abstractNumId w:val="26"/>
  </w:num>
  <w:num w:numId="15" w16cid:durableId="1437556091">
    <w:abstractNumId w:val="10"/>
  </w:num>
  <w:num w:numId="16" w16cid:durableId="1519003673">
    <w:abstractNumId w:val="18"/>
  </w:num>
  <w:num w:numId="17" w16cid:durableId="974874227">
    <w:abstractNumId w:val="27"/>
  </w:num>
  <w:num w:numId="18" w16cid:durableId="412245241">
    <w:abstractNumId w:val="22"/>
  </w:num>
  <w:num w:numId="19" w16cid:durableId="984234376">
    <w:abstractNumId w:val="13"/>
  </w:num>
  <w:num w:numId="20" w16cid:durableId="1366252044">
    <w:abstractNumId w:val="17"/>
  </w:num>
  <w:num w:numId="21" w16cid:durableId="1342128377">
    <w:abstractNumId w:val="37"/>
  </w:num>
  <w:num w:numId="22" w16cid:durableId="1707287844">
    <w:abstractNumId w:val="40"/>
  </w:num>
  <w:num w:numId="23" w16cid:durableId="1774016035">
    <w:abstractNumId w:val="35"/>
  </w:num>
  <w:num w:numId="24" w16cid:durableId="652442759">
    <w:abstractNumId w:val="4"/>
  </w:num>
  <w:num w:numId="25" w16cid:durableId="1899320563">
    <w:abstractNumId w:val="6"/>
  </w:num>
  <w:num w:numId="26" w16cid:durableId="1573273615">
    <w:abstractNumId w:val="33"/>
  </w:num>
  <w:num w:numId="27" w16cid:durableId="1496723322">
    <w:abstractNumId w:val="31"/>
  </w:num>
  <w:num w:numId="28" w16cid:durableId="224876505">
    <w:abstractNumId w:val="42"/>
  </w:num>
  <w:num w:numId="29" w16cid:durableId="1538851266">
    <w:abstractNumId w:val="5"/>
  </w:num>
  <w:num w:numId="30" w16cid:durableId="1133448843">
    <w:abstractNumId w:val="30"/>
  </w:num>
  <w:num w:numId="31" w16cid:durableId="2000034201">
    <w:abstractNumId w:val="28"/>
  </w:num>
  <w:num w:numId="32" w16cid:durableId="1302806505">
    <w:abstractNumId w:val="32"/>
  </w:num>
  <w:num w:numId="33" w16cid:durableId="525290621">
    <w:abstractNumId w:val="7"/>
  </w:num>
  <w:num w:numId="34" w16cid:durableId="3216524">
    <w:abstractNumId w:val="0"/>
  </w:num>
  <w:num w:numId="35" w16cid:durableId="1036855296">
    <w:abstractNumId w:val="20"/>
  </w:num>
  <w:num w:numId="36" w16cid:durableId="1568299978">
    <w:abstractNumId w:val="9"/>
  </w:num>
  <w:num w:numId="37" w16cid:durableId="1423259958">
    <w:abstractNumId w:val="16"/>
  </w:num>
  <w:num w:numId="38" w16cid:durableId="185601770">
    <w:abstractNumId w:val="36"/>
  </w:num>
  <w:num w:numId="39" w16cid:durableId="1819762274">
    <w:abstractNumId w:val="29"/>
  </w:num>
  <w:num w:numId="40" w16cid:durableId="113721128">
    <w:abstractNumId w:val="39"/>
  </w:num>
  <w:num w:numId="41" w16cid:durableId="1218249738">
    <w:abstractNumId w:val="41"/>
  </w:num>
  <w:num w:numId="42" w16cid:durableId="622925069">
    <w:abstractNumId w:val="23"/>
  </w:num>
  <w:num w:numId="43" w16cid:durableId="135557013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ne, Stefanie">
    <w15:presenceInfo w15:providerId="AD" w15:userId="S::stefanie.lane@ubc.ca::4a8c6c9c-e558-4387-bb26-bde8015993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1C8B"/>
    <w:rsid w:val="000020A6"/>
    <w:rsid w:val="000028FD"/>
    <w:rsid w:val="00002B17"/>
    <w:rsid w:val="0000464B"/>
    <w:rsid w:val="0000574D"/>
    <w:rsid w:val="000078AC"/>
    <w:rsid w:val="00007C90"/>
    <w:rsid w:val="00007D89"/>
    <w:rsid w:val="000100C5"/>
    <w:rsid w:val="0001042C"/>
    <w:rsid w:val="00010D37"/>
    <w:rsid w:val="0001195D"/>
    <w:rsid w:val="00011E3D"/>
    <w:rsid w:val="00012A89"/>
    <w:rsid w:val="00012C42"/>
    <w:rsid w:val="000146C2"/>
    <w:rsid w:val="00014A9A"/>
    <w:rsid w:val="00014C3B"/>
    <w:rsid w:val="00014CC8"/>
    <w:rsid w:val="00014D08"/>
    <w:rsid w:val="0001682B"/>
    <w:rsid w:val="000169C2"/>
    <w:rsid w:val="0001759B"/>
    <w:rsid w:val="000178FD"/>
    <w:rsid w:val="00020056"/>
    <w:rsid w:val="00020B45"/>
    <w:rsid w:val="00021ECF"/>
    <w:rsid w:val="00023269"/>
    <w:rsid w:val="00023622"/>
    <w:rsid w:val="00023B13"/>
    <w:rsid w:val="00023E65"/>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6FEE"/>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28E"/>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512"/>
    <w:rsid w:val="00066638"/>
    <w:rsid w:val="00066EFD"/>
    <w:rsid w:val="00067159"/>
    <w:rsid w:val="000678E1"/>
    <w:rsid w:val="000700CF"/>
    <w:rsid w:val="000703CB"/>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94D57"/>
    <w:rsid w:val="00094EB5"/>
    <w:rsid w:val="000A0ACB"/>
    <w:rsid w:val="000A179C"/>
    <w:rsid w:val="000A1A61"/>
    <w:rsid w:val="000A23F7"/>
    <w:rsid w:val="000A283C"/>
    <w:rsid w:val="000A2ECF"/>
    <w:rsid w:val="000A3AB7"/>
    <w:rsid w:val="000A3E15"/>
    <w:rsid w:val="000A3E1A"/>
    <w:rsid w:val="000A497A"/>
    <w:rsid w:val="000A4A50"/>
    <w:rsid w:val="000A57D0"/>
    <w:rsid w:val="000A5A24"/>
    <w:rsid w:val="000A6492"/>
    <w:rsid w:val="000A7784"/>
    <w:rsid w:val="000A7824"/>
    <w:rsid w:val="000B0818"/>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4F36"/>
    <w:rsid w:val="000D57FF"/>
    <w:rsid w:val="000D7921"/>
    <w:rsid w:val="000E0AA0"/>
    <w:rsid w:val="000E1309"/>
    <w:rsid w:val="000E1C8D"/>
    <w:rsid w:val="000E2011"/>
    <w:rsid w:val="000E32F2"/>
    <w:rsid w:val="000E42AB"/>
    <w:rsid w:val="000E42E8"/>
    <w:rsid w:val="000E45C4"/>
    <w:rsid w:val="000E4F24"/>
    <w:rsid w:val="000E4F3A"/>
    <w:rsid w:val="000E5484"/>
    <w:rsid w:val="000E5B61"/>
    <w:rsid w:val="000E643E"/>
    <w:rsid w:val="000E6E42"/>
    <w:rsid w:val="000E729E"/>
    <w:rsid w:val="000E7352"/>
    <w:rsid w:val="000E7AE9"/>
    <w:rsid w:val="000F08CD"/>
    <w:rsid w:val="000F0F9A"/>
    <w:rsid w:val="000F0FB8"/>
    <w:rsid w:val="000F1B01"/>
    <w:rsid w:val="000F1BD4"/>
    <w:rsid w:val="000F1E70"/>
    <w:rsid w:val="000F2194"/>
    <w:rsid w:val="000F24FD"/>
    <w:rsid w:val="000F3BDD"/>
    <w:rsid w:val="000F3F96"/>
    <w:rsid w:val="000F4196"/>
    <w:rsid w:val="000F4426"/>
    <w:rsid w:val="000F6AE5"/>
    <w:rsid w:val="000F6BE9"/>
    <w:rsid w:val="000F6CCA"/>
    <w:rsid w:val="000F72BD"/>
    <w:rsid w:val="0010024C"/>
    <w:rsid w:val="00100565"/>
    <w:rsid w:val="00100D21"/>
    <w:rsid w:val="00102B71"/>
    <w:rsid w:val="0010340E"/>
    <w:rsid w:val="00103DCF"/>
    <w:rsid w:val="00103F95"/>
    <w:rsid w:val="001042B3"/>
    <w:rsid w:val="00104466"/>
    <w:rsid w:val="001045B0"/>
    <w:rsid w:val="00105479"/>
    <w:rsid w:val="001062CB"/>
    <w:rsid w:val="00106BDF"/>
    <w:rsid w:val="001105CB"/>
    <w:rsid w:val="00110DE4"/>
    <w:rsid w:val="00111023"/>
    <w:rsid w:val="001121E1"/>
    <w:rsid w:val="00112B78"/>
    <w:rsid w:val="00113427"/>
    <w:rsid w:val="0011360B"/>
    <w:rsid w:val="00114665"/>
    <w:rsid w:val="001148CD"/>
    <w:rsid w:val="001148DE"/>
    <w:rsid w:val="00114E8B"/>
    <w:rsid w:val="00114EB3"/>
    <w:rsid w:val="00115FDC"/>
    <w:rsid w:val="00116D28"/>
    <w:rsid w:val="00116F1A"/>
    <w:rsid w:val="00116F9C"/>
    <w:rsid w:val="00120429"/>
    <w:rsid w:val="0012104D"/>
    <w:rsid w:val="00121419"/>
    <w:rsid w:val="00122537"/>
    <w:rsid w:val="00122884"/>
    <w:rsid w:val="00124273"/>
    <w:rsid w:val="00124BDB"/>
    <w:rsid w:val="00124F9C"/>
    <w:rsid w:val="00126067"/>
    <w:rsid w:val="001262D0"/>
    <w:rsid w:val="00126416"/>
    <w:rsid w:val="00126A23"/>
    <w:rsid w:val="00127FC1"/>
    <w:rsid w:val="00130227"/>
    <w:rsid w:val="001307AD"/>
    <w:rsid w:val="00130DE3"/>
    <w:rsid w:val="001326DF"/>
    <w:rsid w:val="00132719"/>
    <w:rsid w:val="00132E6A"/>
    <w:rsid w:val="00132E99"/>
    <w:rsid w:val="00133550"/>
    <w:rsid w:val="00134052"/>
    <w:rsid w:val="0013437B"/>
    <w:rsid w:val="00134DAF"/>
    <w:rsid w:val="00135A6C"/>
    <w:rsid w:val="00136362"/>
    <w:rsid w:val="001369F0"/>
    <w:rsid w:val="00137AA7"/>
    <w:rsid w:val="00137DE2"/>
    <w:rsid w:val="00137F24"/>
    <w:rsid w:val="001401E6"/>
    <w:rsid w:val="00140BDF"/>
    <w:rsid w:val="001410CD"/>
    <w:rsid w:val="0014157A"/>
    <w:rsid w:val="00141FDA"/>
    <w:rsid w:val="00142404"/>
    <w:rsid w:val="00142945"/>
    <w:rsid w:val="001429F4"/>
    <w:rsid w:val="0014430F"/>
    <w:rsid w:val="00145842"/>
    <w:rsid w:val="001461B7"/>
    <w:rsid w:val="00147878"/>
    <w:rsid w:val="001504D2"/>
    <w:rsid w:val="00151992"/>
    <w:rsid w:val="00151EBA"/>
    <w:rsid w:val="00152A53"/>
    <w:rsid w:val="00153D83"/>
    <w:rsid w:val="0015412F"/>
    <w:rsid w:val="0015482B"/>
    <w:rsid w:val="00154B30"/>
    <w:rsid w:val="0015525B"/>
    <w:rsid w:val="001552E4"/>
    <w:rsid w:val="0015552F"/>
    <w:rsid w:val="0015578C"/>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0DD"/>
    <w:rsid w:val="00163B51"/>
    <w:rsid w:val="001646E3"/>
    <w:rsid w:val="00165333"/>
    <w:rsid w:val="0016567D"/>
    <w:rsid w:val="001656ED"/>
    <w:rsid w:val="00165997"/>
    <w:rsid w:val="00165AD4"/>
    <w:rsid w:val="00165DCB"/>
    <w:rsid w:val="00170E03"/>
    <w:rsid w:val="00171408"/>
    <w:rsid w:val="0017156E"/>
    <w:rsid w:val="00173151"/>
    <w:rsid w:val="00173A95"/>
    <w:rsid w:val="00173B15"/>
    <w:rsid w:val="00175845"/>
    <w:rsid w:val="00175D27"/>
    <w:rsid w:val="001760FB"/>
    <w:rsid w:val="00176325"/>
    <w:rsid w:val="0017705E"/>
    <w:rsid w:val="00177A8E"/>
    <w:rsid w:val="00177E71"/>
    <w:rsid w:val="00177F29"/>
    <w:rsid w:val="00180C15"/>
    <w:rsid w:val="00181EBA"/>
    <w:rsid w:val="001820E2"/>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4D0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498"/>
    <w:rsid w:val="001A6DA8"/>
    <w:rsid w:val="001A6EA1"/>
    <w:rsid w:val="001A74A2"/>
    <w:rsid w:val="001A7972"/>
    <w:rsid w:val="001B0737"/>
    <w:rsid w:val="001B0904"/>
    <w:rsid w:val="001B103D"/>
    <w:rsid w:val="001B122A"/>
    <w:rsid w:val="001B1861"/>
    <w:rsid w:val="001B332E"/>
    <w:rsid w:val="001B3F90"/>
    <w:rsid w:val="001B46DC"/>
    <w:rsid w:val="001B6814"/>
    <w:rsid w:val="001B70A0"/>
    <w:rsid w:val="001B77EA"/>
    <w:rsid w:val="001B7EC2"/>
    <w:rsid w:val="001C0365"/>
    <w:rsid w:val="001C04D5"/>
    <w:rsid w:val="001C2072"/>
    <w:rsid w:val="001C22FB"/>
    <w:rsid w:val="001C2799"/>
    <w:rsid w:val="001C2C49"/>
    <w:rsid w:val="001C2E6E"/>
    <w:rsid w:val="001C33F4"/>
    <w:rsid w:val="001C3C06"/>
    <w:rsid w:val="001C4110"/>
    <w:rsid w:val="001C4C35"/>
    <w:rsid w:val="001C4F33"/>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4D2"/>
    <w:rsid w:val="001E5A8C"/>
    <w:rsid w:val="001E5D06"/>
    <w:rsid w:val="001E6553"/>
    <w:rsid w:val="001E759C"/>
    <w:rsid w:val="001E79B7"/>
    <w:rsid w:val="001E7F0A"/>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B4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9C6"/>
    <w:rsid w:val="00233A34"/>
    <w:rsid w:val="002346AE"/>
    <w:rsid w:val="002355AC"/>
    <w:rsid w:val="00235C27"/>
    <w:rsid w:val="00236A5C"/>
    <w:rsid w:val="0023791D"/>
    <w:rsid w:val="00240EFF"/>
    <w:rsid w:val="0024165F"/>
    <w:rsid w:val="0024166F"/>
    <w:rsid w:val="0024173A"/>
    <w:rsid w:val="00241A51"/>
    <w:rsid w:val="00241ED3"/>
    <w:rsid w:val="0024305C"/>
    <w:rsid w:val="00243976"/>
    <w:rsid w:val="002445D1"/>
    <w:rsid w:val="002451C8"/>
    <w:rsid w:val="0024557E"/>
    <w:rsid w:val="00245C13"/>
    <w:rsid w:val="00245C4A"/>
    <w:rsid w:val="0024702D"/>
    <w:rsid w:val="002501CE"/>
    <w:rsid w:val="00250355"/>
    <w:rsid w:val="002505BD"/>
    <w:rsid w:val="00250695"/>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895"/>
    <w:rsid w:val="00257EE0"/>
    <w:rsid w:val="002605CE"/>
    <w:rsid w:val="00260E9B"/>
    <w:rsid w:val="0026100C"/>
    <w:rsid w:val="002613DE"/>
    <w:rsid w:val="00262172"/>
    <w:rsid w:val="00262B24"/>
    <w:rsid w:val="0026386E"/>
    <w:rsid w:val="0026387D"/>
    <w:rsid w:val="0026405A"/>
    <w:rsid w:val="00264104"/>
    <w:rsid w:val="002647A9"/>
    <w:rsid w:val="0026490B"/>
    <w:rsid w:val="00265339"/>
    <w:rsid w:val="00265374"/>
    <w:rsid w:val="00265AD3"/>
    <w:rsid w:val="00265CEC"/>
    <w:rsid w:val="00266237"/>
    <w:rsid w:val="0026711C"/>
    <w:rsid w:val="0026723A"/>
    <w:rsid w:val="00270100"/>
    <w:rsid w:val="0027015A"/>
    <w:rsid w:val="002719F7"/>
    <w:rsid w:val="00271F10"/>
    <w:rsid w:val="0027229B"/>
    <w:rsid w:val="0027315E"/>
    <w:rsid w:val="00274100"/>
    <w:rsid w:val="0027472F"/>
    <w:rsid w:val="002753AC"/>
    <w:rsid w:val="00276B00"/>
    <w:rsid w:val="00277767"/>
    <w:rsid w:val="00277DF8"/>
    <w:rsid w:val="002807D2"/>
    <w:rsid w:val="0028101F"/>
    <w:rsid w:val="00281198"/>
    <w:rsid w:val="00281A74"/>
    <w:rsid w:val="00281B1F"/>
    <w:rsid w:val="00281B21"/>
    <w:rsid w:val="002825EC"/>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131"/>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0F52"/>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D69"/>
    <w:rsid w:val="002C4FFA"/>
    <w:rsid w:val="002C55D8"/>
    <w:rsid w:val="002C5A13"/>
    <w:rsid w:val="002C6819"/>
    <w:rsid w:val="002C75E0"/>
    <w:rsid w:val="002C7961"/>
    <w:rsid w:val="002C7CA2"/>
    <w:rsid w:val="002D0061"/>
    <w:rsid w:val="002D0C63"/>
    <w:rsid w:val="002D186B"/>
    <w:rsid w:val="002D28F3"/>
    <w:rsid w:val="002D3D31"/>
    <w:rsid w:val="002D465C"/>
    <w:rsid w:val="002D4941"/>
    <w:rsid w:val="002D498A"/>
    <w:rsid w:val="002D5588"/>
    <w:rsid w:val="002D5D96"/>
    <w:rsid w:val="002D6004"/>
    <w:rsid w:val="002D603D"/>
    <w:rsid w:val="002D6550"/>
    <w:rsid w:val="002D6BFB"/>
    <w:rsid w:val="002D727E"/>
    <w:rsid w:val="002D7F1C"/>
    <w:rsid w:val="002E0274"/>
    <w:rsid w:val="002E02B0"/>
    <w:rsid w:val="002E0992"/>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0D1"/>
    <w:rsid w:val="002F0421"/>
    <w:rsid w:val="002F1902"/>
    <w:rsid w:val="002F27E1"/>
    <w:rsid w:val="002F2AE6"/>
    <w:rsid w:val="002F31C1"/>
    <w:rsid w:val="002F3708"/>
    <w:rsid w:val="002F3BE6"/>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4BF"/>
    <w:rsid w:val="00304676"/>
    <w:rsid w:val="0030673F"/>
    <w:rsid w:val="003069B8"/>
    <w:rsid w:val="00306F95"/>
    <w:rsid w:val="00307412"/>
    <w:rsid w:val="00307FEB"/>
    <w:rsid w:val="00310235"/>
    <w:rsid w:val="00310388"/>
    <w:rsid w:val="00311779"/>
    <w:rsid w:val="00311A63"/>
    <w:rsid w:val="00311DF5"/>
    <w:rsid w:val="00311ED8"/>
    <w:rsid w:val="003124A1"/>
    <w:rsid w:val="0031439A"/>
    <w:rsid w:val="00314D54"/>
    <w:rsid w:val="00314F59"/>
    <w:rsid w:val="003158C9"/>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1FEC"/>
    <w:rsid w:val="00332C68"/>
    <w:rsid w:val="00332EF5"/>
    <w:rsid w:val="00333323"/>
    <w:rsid w:val="00334ABA"/>
    <w:rsid w:val="00335529"/>
    <w:rsid w:val="00335EA8"/>
    <w:rsid w:val="00336572"/>
    <w:rsid w:val="00336630"/>
    <w:rsid w:val="0033682E"/>
    <w:rsid w:val="00336C31"/>
    <w:rsid w:val="00336FE4"/>
    <w:rsid w:val="00340BB0"/>
    <w:rsid w:val="00340BED"/>
    <w:rsid w:val="00340ED7"/>
    <w:rsid w:val="003414EC"/>
    <w:rsid w:val="00341A26"/>
    <w:rsid w:val="00341EBD"/>
    <w:rsid w:val="00342ABF"/>
    <w:rsid w:val="003436E0"/>
    <w:rsid w:val="00343A98"/>
    <w:rsid w:val="00344CC9"/>
    <w:rsid w:val="003452F6"/>
    <w:rsid w:val="00345DE4"/>
    <w:rsid w:val="00346135"/>
    <w:rsid w:val="00350D7F"/>
    <w:rsid w:val="00351298"/>
    <w:rsid w:val="003516CD"/>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4DDA"/>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30BE"/>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27D"/>
    <w:rsid w:val="003D4C7B"/>
    <w:rsid w:val="003D5043"/>
    <w:rsid w:val="003D5257"/>
    <w:rsid w:val="003D607F"/>
    <w:rsid w:val="003D7780"/>
    <w:rsid w:val="003E057F"/>
    <w:rsid w:val="003E0877"/>
    <w:rsid w:val="003E1207"/>
    <w:rsid w:val="003E322E"/>
    <w:rsid w:val="003E38B1"/>
    <w:rsid w:val="003E3BE9"/>
    <w:rsid w:val="003E42DD"/>
    <w:rsid w:val="003E48D9"/>
    <w:rsid w:val="003E5380"/>
    <w:rsid w:val="003E53B1"/>
    <w:rsid w:val="003E5928"/>
    <w:rsid w:val="003E5EE4"/>
    <w:rsid w:val="003E6D9C"/>
    <w:rsid w:val="003E73BD"/>
    <w:rsid w:val="003E77DE"/>
    <w:rsid w:val="003E7D1B"/>
    <w:rsid w:val="003E7D76"/>
    <w:rsid w:val="003F0CC5"/>
    <w:rsid w:val="003F0DE8"/>
    <w:rsid w:val="003F13BD"/>
    <w:rsid w:val="003F19D8"/>
    <w:rsid w:val="003F241A"/>
    <w:rsid w:val="003F2561"/>
    <w:rsid w:val="003F3DA8"/>
    <w:rsid w:val="003F3E2D"/>
    <w:rsid w:val="003F3F7D"/>
    <w:rsid w:val="003F4603"/>
    <w:rsid w:val="003F46BE"/>
    <w:rsid w:val="003F479F"/>
    <w:rsid w:val="003F5BE9"/>
    <w:rsid w:val="003F6D05"/>
    <w:rsid w:val="00401CF6"/>
    <w:rsid w:val="00403637"/>
    <w:rsid w:val="00403789"/>
    <w:rsid w:val="0040424A"/>
    <w:rsid w:val="00404C66"/>
    <w:rsid w:val="00404CFC"/>
    <w:rsid w:val="004050CF"/>
    <w:rsid w:val="00405320"/>
    <w:rsid w:val="0040538A"/>
    <w:rsid w:val="00405AFC"/>
    <w:rsid w:val="00405FBE"/>
    <w:rsid w:val="0040644B"/>
    <w:rsid w:val="004074EB"/>
    <w:rsid w:val="004079C7"/>
    <w:rsid w:val="00410567"/>
    <w:rsid w:val="00412910"/>
    <w:rsid w:val="00412BC8"/>
    <w:rsid w:val="00414079"/>
    <w:rsid w:val="0041482D"/>
    <w:rsid w:val="00414EFE"/>
    <w:rsid w:val="00415113"/>
    <w:rsid w:val="00415786"/>
    <w:rsid w:val="00417186"/>
    <w:rsid w:val="00417CFC"/>
    <w:rsid w:val="004201F0"/>
    <w:rsid w:val="004209CF"/>
    <w:rsid w:val="004215E5"/>
    <w:rsid w:val="0042175C"/>
    <w:rsid w:val="00421CA1"/>
    <w:rsid w:val="004230F9"/>
    <w:rsid w:val="004243E3"/>
    <w:rsid w:val="004250FF"/>
    <w:rsid w:val="004269BE"/>
    <w:rsid w:val="00426C5C"/>
    <w:rsid w:val="00427EC4"/>
    <w:rsid w:val="004306D0"/>
    <w:rsid w:val="00431393"/>
    <w:rsid w:val="004313B8"/>
    <w:rsid w:val="004318EB"/>
    <w:rsid w:val="00431B5B"/>
    <w:rsid w:val="0043332E"/>
    <w:rsid w:val="0043333B"/>
    <w:rsid w:val="00433C77"/>
    <w:rsid w:val="00434A28"/>
    <w:rsid w:val="00434C56"/>
    <w:rsid w:val="00434F98"/>
    <w:rsid w:val="004351B5"/>
    <w:rsid w:val="00435B0E"/>
    <w:rsid w:val="0043651F"/>
    <w:rsid w:val="00436959"/>
    <w:rsid w:val="00436FFB"/>
    <w:rsid w:val="00437EB0"/>
    <w:rsid w:val="00441CBB"/>
    <w:rsid w:val="00443F59"/>
    <w:rsid w:val="00443FA2"/>
    <w:rsid w:val="004440E6"/>
    <w:rsid w:val="00444F7F"/>
    <w:rsid w:val="0044529D"/>
    <w:rsid w:val="00446B55"/>
    <w:rsid w:val="00447198"/>
    <w:rsid w:val="00447259"/>
    <w:rsid w:val="00447764"/>
    <w:rsid w:val="00447DA1"/>
    <w:rsid w:val="004506A9"/>
    <w:rsid w:val="00450EEF"/>
    <w:rsid w:val="004517BA"/>
    <w:rsid w:val="00451D10"/>
    <w:rsid w:val="00452942"/>
    <w:rsid w:val="00453072"/>
    <w:rsid w:val="00453ACC"/>
    <w:rsid w:val="00454781"/>
    <w:rsid w:val="00454B0C"/>
    <w:rsid w:val="004556CD"/>
    <w:rsid w:val="00455E89"/>
    <w:rsid w:val="004567B5"/>
    <w:rsid w:val="00456B4F"/>
    <w:rsid w:val="00457587"/>
    <w:rsid w:val="0045765D"/>
    <w:rsid w:val="00457D2C"/>
    <w:rsid w:val="00460055"/>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5686"/>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1F5F"/>
    <w:rsid w:val="00492DA7"/>
    <w:rsid w:val="00493281"/>
    <w:rsid w:val="004939B2"/>
    <w:rsid w:val="00493F79"/>
    <w:rsid w:val="004947CD"/>
    <w:rsid w:val="00494860"/>
    <w:rsid w:val="004951EF"/>
    <w:rsid w:val="004952BF"/>
    <w:rsid w:val="004952DE"/>
    <w:rsid w:val="00495EC1"/>
    <w:rsid w:val="00496966"/>
    <w:rsid w:val="00496BFB"/>
    <w:rsid w:val="00496DDE"/>
    <w:rsid w:val="00497451"/>
    <w:rsid w:val="00497B75"/>
    <w:rsid w:val="004A0096"/>
    <w:rsid w:val="004A05B5"/>
    <w:rsid w:val="004A11CD"/>
    <w:rsid w:val="004A412C"/>
    <w:rsid w:val="004A4198"/>
    <w:rsid w:val="004A46B4"/>
    <w:rsid w:val="004A4987"/>
    <w:rsid w:val="004A6A3E"/>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0E17"/>
    <w:rsid w:val="004C1992"/>
    <w:rsid w:val="004C27A2"/>
    <w:rsid w:val="004C3383"/>
    <w:rsid w:val="004C3D45"/>
    <w:rsid w:val="004C45C5"/>
    <w:rsid w:val="004C46A4"/>
    <w:rsid w:val="004C58D7"/>
    <w:rsid w:val="004C5AEE"/>
    <w:rsid w:val="004C6C15"/>
    <w:rsid w:val="004C75E2"/>
    <w:rsid w:val="004C7DF9"/>
    <w:rsid w:val="004D02DE"/>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398F"/>
    <w:rsid w:val="00504CB3"/>
    <w:rsid w:val="00504E47"/>
    <w:rsid w:val="00505257"/>
    <w:rsid w:val="005057F7"/>
    <w:rsid w:val="005061D3"/>
    <w:rsid w:val="00506E75"/>
    <w:rsid w:val="005105F8"/>
    <w:rsid w:val="00510C96"/>
    <w:rsid w:val="00511F46"/>
    <w:rsid w:val="005138C0"/>
    <w:rsid w:val="00513926"/>
    <w:rsid w:val="00514DA9"/>
    <w:rsid w:val="00515791"/>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0FB6"/>
    <w:rsid w:val="005314CF"/>
    <w:rsid w:val="005317D4"/>
    <w:rsid w:val="00531C1E"/>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2F64"/>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7E0"/>
    <w:rsid w:val="00560BD4"/>
    <w:rsid w:val="00561B5B"/>
    <w:rsid w:val="00561EB0"/>
    <w:rsid w:val="00562266"/>
    <w:rsid w:val="005622C3"/>
    <w:rsid w:val="005624D1"/>
    <w:rsid w:val="00563294"/>
    <w:rsid w:val="00563415"/>
    <w:rsid w:val="00563755"/>
    <w:rsid w:val="00563A63"/>
    <w:rsid w:val="00563CDE"/>
    <w:rsid w:val="00564330"/>
    <w:rsid w:val="00564B1B"/>
    <w:rsid w:val="00565D1D"/>
    <w:rsid w:val="00566C69"/>
    <w:rsid w:val="00567277"/>
    <w:rsid w:val="005709DE"/>
    <w:rsid w:val="00571772"/>
    <w:rsid w:val="00571E01"/>
    <w:rsid w:val="005726B7"/>
    <w:rsid w:val="00572AAF"/>
    <w:rsid w:val="005741BB"/>
    <w:rsid w:val="005744F3"/>
    <w:rsid w:val="00576443"/>
    <w:rsid w:val="005775E0"/>
    <w:rsid w:val="005776B5"/>
    <w:rsid w:val="005777B8"/>
    <w:rsid w:val="0057782C"/>
    <w:rsid w:val="0058125F"/>
    <w:rsid w:val="0058243F"/>
    <w:rsid w:val="005825A8"/>
    <w:rsid w:val="005825C3"/>
    <w:rsid w:val="00582A2B"/>
    <w:rsid w:val="00582D1C"/>
    <w:rsid w:val="0058339D"/>
    <w:rsid w:val="0058369D"/>
    <w:rsid w:val="0058398E"/>
    <w:rsid w:val="00583FF1"/>
    <w:rsid w:val="00584559"/>
    <w:rsid w:val="00585782"/>
    <w:rsid w:val="0058652A"/>
    <w:rsid w:val="005865AB"/>
    <w:rsid w:val="00586761"/>
    <w:rsid w:val="005867A4"/>
    <w:rsid w:val="00586AB0"/>
    <w:rsid w:val="00586B0D"/>
    <w:rsid w:val="00587990"/>
    <w:rsid w:val="00587A56"/>
    <w:rsid w:val="005900DC"/>
    <w:rsid w:val="00591510"/>
    <w:rsid w:val="0059170F"/>
    <w:rsid w:val="00591C26"/>
    <w:rsid w:val="00592970"/>
    <w:rsid w:val="00592A8A"/>
    <w:rsid w:val="00592B7A"/>
    <w:rsid w:val="00592C5E"/>
    <w:rsid w:val="00595372"/>
    <w:rsid w:val="00595899"/>
    <w:rsid w:val="00596F6D"/>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ED0"/>
    <w:rsid w:val="005B6F7B"/>
    <w:rsid w:val="005B73D6"/>
    <w:rsid w:val="005C05E1"/>
    <w:rsid w:val="005C0700"/>
    <w:rsid w:val="005C10A8"/>
    <w:rsid w:val="005C1666"/>
    <w:rsid w:val="005C168D"/>
    <w:rsid w:val="005C1DBD"/>
    <w:rsid w:val="005C2E6D"/>
    <w:rsid w:val="005C36C7"/>
    <w:rsid w:val="005C36D9"/>
    <w:rsid w:val="005C3E4E"/>
    <w:rsid w:val="005C54DB"/>
    <w:rsid w:val="005C67FA"/>
    <w:rsid w:val="005C7667"/>
    <w:rsid w:val="005C7E26"/>
    <w:rsid w:val="005D0F1A"/>
    <w:rsid w:val="005D14F1"/>
    <w:rsid w:val="005D2289"/>
    <w:rsid w:val="005D3606"/>
    <w:rsid w:val="005D42F4"/>
    <w:rsid w:val="005D4914"/>
    <w:rsid w:val="005D4D22"/>
    <w:rsid w:val="005D604F"/>
    <w:rsid w:val="005D63D3"/>
    <w:rsid w:val="005D71DC"/>
    <w:rsid w:val="005D7840"/>
    <w:rsid w:val="005D7854"/>
    <w:rsid w:val="005E086E"/>
    <w:rsid w:val="005E1406"/>
    <w:rsid w:val="005E1C14"/>
    <w:rsid w:val="005E3171"/>
    <w:rsid w:val="005E3503"/>
    <w:rsid w:val="005E4258"/>
    <w:rsid w:val="005E5E5C"/>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8AE"/>
    <w:rsid w:val="005F3F8D"/>
    <w:rsid w:val="005F44EE"/>
    <w:rsid w:val="005F50D8"/>
    <w:rsid w:val="005F530C"/>
    <w:rsid w:val="005F56D4"/>
    <w:rsid w:val="005F5A8B"/>
    <w:rsid w:val="005F62FF"/>
    <w:rsid w:val="005F6877"/>
    <w:rsid w:val="005F6F03"/>
    <w:rsid w:val="005F7BFA"/>
    <w:rsid w:val="005F7C5D"/>
    <w:rsid w:val="00601380"/>
    <w:rsid w:val="00601C8E"/>
    <w:rsid w:val="00602041"/>
    <w:rsid w:val="00602074"/>
    <w:rsid w:val="0060276B"/>
    <w:rsid w:val="006033C4"/>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8FD"/>
    <w:rsid w:val="00613DBC"/>
    <w:rsid w:val="006144D9"/>
    <w:rsid w:val="006146EA"/>
    <w:rsid w:val="00614712"/>
    <w:rsid w:val="00614FDC"/>
    <w:rsid w:val="00615121"/>
    <w:rsid w:val="00615601"/>
    <w:rsid w:val="00615617"/>
    <w:rsid w:val="00615AD9"/>
    <w:rsid w:val="00615FBC"/>
    <w:rsid w:val="00616D04"/>
    <w:rsid w:val="00617508"/>
    <w:rsid w:val="0062006A"/>
    <w:rsid w:val="006202C7"/>
    <w:rsid w:val="00621AD0"/>
    <w:rsid w:val="006227CC"/>
    <w:rsid w:val="006228AE"/>
    <w:rsid w:val="006229F7"/>
    <w:rsid w:val="00623488"/>
    <w:rsid w:val="006236E0"/>
    <w:rsid w:val="00624467"/>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4A7C"/>
    <w:rsid w:val="00645972"/>
    <w:rsid w:val="00645BA0"/>
    <w:rsid w:val="00646478"/>
    <w:rsid w:val="0064684A"/>
    <w:rsid w:val="00650078"/>
    <w:rsid w:val="006509EF"/>
    <w:rsid w:val="0065175A"/>
    <w:rsid w:val="0065237F"/>
    <w:rsid w:val="006531AB"/>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6FC7"/>
    <w:rsid w:val="0066777E"/>
    <w:rsid w:val="0067071B"/>
    <w:rsid w:val="00670D47"/>
    <w:rsid w:val="00671503"/>
    <w:rsid w:val="00672105"/>
    <w:rsid w:val="00672132"/>
    <w:rsid w:val="00672AF5"/>
    <w:rsid w:val="00673842"/>
    <w:rsid w:val="00673CF3"/>
    <w:rsid w:val="006742F3"/>
    <w:rsid w:val="006753B2"/>
    <w:rsid w:val="00675DE4"/>
    <w:rsid w:val="00675F92"/>
    <w:rsid w:val="00676118"/>
    <w:rsid w:val="00676817"/>
    <w:rsid w:val="006779DC"/>
    <w:rsid w:val="00677BE0"/>
    <w:rsid w:val="00680610"/>
    <w:rsid w:val="0068167C"/>
    <w:rsid w:val="006822AD"/>
    <w:rsid w:val="00682510"/>
    <w:rsid w:val="006825FE"/>
    <w:rsid w:val="00682835"/>
    <w:rsid w:val="00682C8D"/>
    <w:rsid w:val="00682F61"/>
    <w:rsid w:val="00682FC6"/>
    <w:rsid w:val="00683B73"/>
    <w:rsid w:val="00684212"/>
    <w:rsid w:val="0068421F"/>
    <w:rsid w:val="00684F80"/>
    <w:rsid w:val="00685B0E"/>
    <w:rsid w:val="00686E15"/>
    <w:rsid w:val="006875E7"/>
    <w:rsid w:val="0068789A"/>
    <w:rsid w:val="00687A8E"/>
    <w:rsid w:val="00687F56"/>
    <w:rsid w:val="00690F8B"/>
    <w:rsid w:val="00691F2A"/>
    <w:rsid w:val="006922E8"/>
    <w:rsid w:val="0069273A"/>
    <w:rsid w:val="0069287A"/>
    <w:rsid w:val="00693FAC"/>
    <w:rsid w:val="00693FDF"/>
    <w:rsid w:val="006941AD"/>
    <w:rsid w:val="006943BC"/>
    <w:rsid w:val="00694C2C"/>
    <w:rsid w:val="00694E8A"/>
    <w:rsid w:val="00695A7B"/>
    <w:rsid w:val="006A03F4"/>
    <w:rsid w:val="006A05B2"/>
    <w:rsid w:val="006A113D"/>
    <w:rsid w:val="006A158D"/>
    <w:rsid w:val="006A1D56"/>
    <w:rsid w:val="006A2027"/>
    <w:rsid w:val="006A23F5"/>
    <w:rsid w:val="006A3A46"/>
    <w:rsid w:val="006A6238"/>
    <w:rsid w:val="006A6D6A"/>
    <w:rsid w:val="006A7EBD"/>
    <w:rsid w:val="006A7F04"/>
    <w:rsid w:val="006B0258"/>
    <w:rsid w:val="006B280C"/>
    <w:rsid w:val="006B4B1A"/>
    <w:rsid w:val="006B4D19"/>
    <w:rsid w:val="006B4D7D"/>
    <w:rsid w:val="006B67B7"/>
    <w:rsid w:val="006B76A1"/>
    <w:rsid w:val="006B7D31"/>
    <w:rsid w:val="006B7F7A"/>
    <w:rsid w:val="006C0FD4"/>
    <w:rsid w:val="006C1001"/>
    <w:rsid w:val="006C1E97"/>
    <w:rsid w:val="006C27E6"/>
    <w:rsid w:val="006C2A87"/>
    <w:rsid w:val="006C3B4D"/>
    <w:rsid w:val="006C45D8"/>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54B6"/>
    <w:rsid w:val="006D79A7"/>
    <w:rsid w:val="006D7A0C"/>
    <w:rsid w:val="006D7D53"/>
    <w:rsid w:val="006E07BF"/>
    <w:rsid w:val="006E0E23"/>
    <w:rsid w:val="006E0F29"/>
    <w:rsid w:val="006E12A0"/>
    <w:rsid w:val="006E1E2D"/>
    <w:rsid w:val="006E1EEE"/>
    <w:rsid w:val="006E2769"/>
    <w:rsid w:val="006E3CE2"/>
    <w:rsid w:val="006E431C"/>
    <w:rsid w:val="006E4746"/>
    <w:rsid w:val="006E4E89"/>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195"/>
    <w:rsid w:val="006F7223"/>
    <w:rsid w:val="006F792D"/>
    <w:rsid w:val="006F7949"/>
    <w:rsid w:val="00701643"/>
    <w:rsid w:val="0070263C"/>
    <w:rsid w:val="007040D5"/>
    <w:rsid w:val="00704458"/>
    <w:rsid w:val="00704594"/>
    <w:rsid w:val="0070513B"/>
    <w:rsid w:val="0070559A"/>
    <w:rsid w:val="0070593E"/>
    <w:rsid w:val="00705CB9"/>
    <w:rsid w:val="007068D1"/>
    <w:rsid w:val="007072B6"/>
    <w:rsid w:val="007079F9"/>
    <w:rsid w:val="007108BD"/>
    <w:rsid w:val="007108E4"/>
    <w:rsid w:val="007112BE"/>
    <w:rsid w:val="007118E1"/>
    <w:rsid w:val="00711CA1"/>
    <w:rsid w:val="0071257D"/>
    <w:rsid w:val="00713666"/>
    <w:rsid w:val="00713AA8"/>
    <w:rsid w:val="00714DA7"/>
    <w:rsid w:val="007150E2"/>
    <w:rsid w:val="00715E10"/>
    <w:rsid w:val="00716B73"/>
    <w:rsid w:val="00716C72"/>
    <w:rsid w:val="00717599"/>
    <w:rsid w:val="00717925"/>
    <w:rsid w:val="00717B42"/>
    <w:rsid w:val="00717F79"/>
    <w:rsid w:val="00722277"/>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4AF"/>
    <w:rsid w:val="0074150F"/>
    <w:rsid w:val="0074167B"/>
    <w:rsid w:val="00742ECA"/>
    <w:rsid w:val="00742F8E"/>
    <w:rsid w:val="007438F6"/>
    <w:rsid w:val="00743C5F"/>
    <w:rsid w:val="00744FD6"/>
    <w:rsid w:val="00745462"/>
    <w:rsid w:val="0074639E"/>
    <w:rsid w:val="00746A34"/>
    <w:rsid w:val="00746ACC"/>
    <w:rsid w:val="007502B6"/>
    <w:rsid w:val="007503F0"/>
    <w:rsid w:val="00750658"/>
    <w:rsid w:val="00750723"/>
    <w:rsid w:val="00750F10"/>
    <w:rsid w:val="0075178D"/>
    <w:rsid w:val="00751C22"/>
    <w:rsid w:val="00751D86"/>
    <w:rsid w:val="00751EEC"/>
    <w:rsid w:val="00752CEE"/>
    <w:rsid w:val="0075327A"/>
    <w:rsid w:val="00754CEC"/>
    <w:rsid w:val="00755FA7"/>
    <w:rsid w:val="00756082"/>
    <w:rsid w:val="007560EB"/>
    <w:rsid w:val="007604A5"/>
    <w:rsid w:val="00760E9F"/>
    <w:rsid w:val="007613DB"/>
    <w:rsid w:val="00761764"/>
    <w:rsid w:val="00762609"/>
    <w:rsid w:val="007627B8"/>
    <w:rsid w:val="00762AB0"/>
    <w:rsid w:val="007635AF"/>
    <w:rsid w:val="007641CD"/>
    <w:rsid w:val="00764544"/>
    <w:rsid w:val="00764763"/>
    <w:rsid w:val="00764D4C"/>
    <w:rsid w:val="00764D94"/>
    <w:rsid w:val="00765E49"/>
    <w:rsid w:val="007663F5"/>
    <w:rsid w:val="00766A27"/>
    <w:rsid w:val="00766A9C"/>
    <w:rsid w:val="0076765B"/>
    <w:rsid w:val="00767D63"/>
    <w:rsid w:val="007700F0"/>
    <w:rsid w:val="00770D39"/>
    <w:rsid w:val="0077186C"/>
    <w:rsid w:val="00771950"/>
    <w:rsid w:val="00771C50"/>
    <w:rsid w:val="007720EE"/>
    <w:rsid w:val="00772D17"/>
    <w:rsid w:val="00773068"/>
    <w:rsid w:val="00773F25"/>
    <w:rsid w:val="00774A3D"/>
    <w:rsid w:val="00774F7E"/>
    <w:rsid w:val="00775617"/>
    <w:rsid w:val="0077580C"/>
    <w:rsid w:val="00775B7B"/>
    <w:rsid w:val="00775E14"/>
    <w:rsid w:val="0077726A"/>
    <w:rsid w:val="00777525"/>
    <w:rsid w:val="00780625"/>
    <w:rsid w:val="00780854"/>
    <w:rsid w:val="00780EFE"/>
    <w:rsid w:val="00781587"/>
    <w:rsid w:val="00781C35"/>
    <w:rsid w:val="0078247C"/>
    <w:rsid w:val="00782975"/>
    <w:rsid w:val="00782F3F"/>
    <w:rsid w:val="007843C6"/>
    <w:rsid w:val="007853EC"/>
    <w:rsid w:val="00785A55"/>
    <w:rsid w:val="007860F0"/>
    <w:rsid w:val="00786304"/>
    <w:rsid w:val="007864C0"/>
    <w:rsid w:val="007868FB"/>
    <w:rsid w:val="00786C01"/>
    <w:rsid w:val="00786FE7"/>
    <w:rsid w:val="007876E4"/>
    <w:rsid w:val="00787D8B"/>
    <w:rsid w:val="007910C1"/>
    <w:rsid w:val="00791770"/>
    <w:rsid w:val="00791A3B"/>
    <w:rsid w:val="00791DB8"/>
    <w:rsid w:val="00793D97"/>
    <w:rsid w:val="007945ED"/>
    <w:rsid w:val="007947E2"/>
    <w:rsid w:val="00794FEF"/>
    <w:rsid w:val="00795E61"/>
    <w:rsid w:val="00796E00"/>
    <w:rsid w:val="007A06C0"/>
    <w:rsid w:val="007A161D"/>
    <w:rsid w:val="007A2463"/>
    <w:rsid w:val="007A295B"/>
    <w:rsid w:val="007A3D34"/>
    <w:rsid w:val="007A3E6B"/>
    <w:rsid w:val="007A43B5"/>
    <w:rsid w:val="007A5898"/>
    <w:rsid w:val="007A5AD4"/>
    <w:rsid w:val="007A5BBC"/>
    <w:rsid w:val="007A5BC9"/>
    <w:rsid w:val="007A6D47"/>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27"/>
    <w:rsid w:val="007C16FD"/>
    <w:rsid w:val="007C216B"/>
    <w:rsid w:val="007C2518"/>
    <w:rsid w:val="007C36CA"/>
    <w:rsid w:val="007C4787"/>
    <w:rsid w:val="007C4DA6"/>
    <w:rsid w:val="007C5111"/>
    <w:rsid w:val="007C5BD3"/>
    <w:rsid w:val="007C65DB"/>
    <w:rsid w:val="007C7215"/>
    <w:rsid w:val="007D14DA"/>
    <w:rsid w:val="007D1510"/>
    <w:rsid w:val="007D18BD"/>
    <w:rsid w:val="007D1BFD"/>
    <w:rsid w:val="007D1EBB"/>
    <w:rsid w:val="007D2223"/>
    <w:rsid w:val="007D2D1E"/>
    <w:rsid w:val="007D2DED"/>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7F7870"/>
    <w:rsid w:val="00801A98"/>
    <w:rsid w:val="008029F2"/>
    <w:rsid w:val="00803152"/>
    <w:rsid w:val="00803E36"/>
    <w:rsid w:val="00804535"/>
    <w:rsid w:val="00804ABF"/>
    <w:rsid w:val="0080524E"/>
    <w:rsid w:val="00807ABB"/>
    <w:rsid w:val="0081006F"/>
    <w:rsid w:val="008102CA"/>
    <w:rsid w:val="00810405"/>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913"/>
    <w:rsid w:val="00823CE5"/>
    <w:rsid w:val="00824093"/>
    <w:rsid w:val="008246B7"/>
    <w:rsid w:val="00825048"/>
    <w:rsid w:val="0082558B"/>
    <w:rsid w:val="00826980"/>
    <w:rsid w:val="00827754"/>
    <w:rsid w:val="008278AB"/>
    <w:rsid w:val="00827992"/>
    <w:rsid w:val="00827E44"/>
    <w:rsid w:val="00827EE2"/>
    <w:rsid w:val="0083015A"/>
    <w:rsid w:val="00831A3A"/>
    <w:rsid w:val="00831F9E"/>
    <w:rsid w:val="00832709"/>
    <w:rsid w:val="00834C53"/>
    <w:rsid w:val="0083503E"/>
    <w:rsid w:val="0083589B"/>
    <w:rsid w:val="008358B4"/>
    <w:rsid w:val="00835A79"/>
    <w:rsid w:val="00840506"/>
    <w:rsid w:val="0084145C"/>
    <w:rsid w:val="00841571"/>
    <w:rsid w:val="0084176A"/>
    <w:rsid w:val="00841CC4"/>
    <w:rsid w:val="00841E62"/>
    <w:rsid w:val="008421CE"/>
    <w:rsid w:val="00843D41"/>
    <w:rsid w:val="00843EDC"/>
    <w:rsid w:val="00843FAB"/>
    <w:rsid w:val="00845EA1"/>
    <w:rsid w:val="00846E77"/>
    <w:rsid w:val="00847A51"/>
    <w:rsid w:val="00847E0E"/>
    <w:rsid w:val="00850EC3"/>
    <w:rsid w:val="00851711"/>
    <w:rsid w:val="00852326"/>
    <w:rsid w:val="00853061"/>
    <w:rsid w:val="00853200"/>
    <w:rsid w:val="008547E1"/>
    <w:rsid w:val="00855241"/>
    <w:rsid w:val="00856D4C"/>
    <w:rsid w:val="0086027D"/>
    <w:rsid w:val="00861509"/>
    <w:rsid w:val="00862EDC"/>
    <w:rsid w:val="00863B8F"/>
    <w:rsid w:val="00865A8D"/>
    <w:rsid w:val="0086653A"/>
    <w:rsid w:val="008667DB"/>
    <w:rsid w:val="00867217"/>
    <w:rsid w:val="008712CB"/>
    <w:rsid w:val="008712F3"/>
    <w:rsid w:val="00872B0C"/>
    <w:rsid w:val="00872B88"/>
    <w:rsid w:val="00872EF0"/>
    <w:rsid w:val="00873701"/>
    <w:rsid w:val="0087541A"/>
    <w:rsid w:val="00875EE5"/>
    <w:rsid w:val="00876513"/>
    <w:rsid w:val="00876D65"/>
    <w:rsid w:val="008772A4"/>
    <w:rsid w:val="008775FD"/>
    <w:rsid w:val="008801B5"/>
    <w:rsid w:val="00880A48"/>
    <w:rsid w:val="00882A88"/>
    <w:rsid w:val="00883BFA"/>
    <w:rsid w:val="00883C1A"/>
    <w:rsid w:val="00883C9C"/>
    <w:rsid w:val="008847DD"/>
    <w:rsid w:val="008852E4"/>
    <w:rsid w:val="00886BBD"/>
    <w:rsid w:val="00886BE2"/>
    <w:rsid w:val="008871D9"/>
    <w:rsid w:val="008871E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2BAB"/>
    <w:rsid w:val="008A398F"/>
    <w:rsid w:val="008A50C9"/>
    <w:rsid w:val="008A576F"/>
    <w:rsid w:val="008A626A"/>
    <w:rsid w:val="008A69F5"/>
    <w:rsid w:val="008A6AC1"/>
    <w:rsid w:val="008A7467"/>
    <w:rsid w:val="008A77C3"/>
    <w:rsid w:val="008A7ABD"/>
    <w:rsid w:val="008A7B12"/>
    <w:rsid w:val="008A7BA5"/>
    <w:rsid w:val="008B0483"/>
    <w:rsid w:val="008B0BB8"/>
    <w:rsid w:val="008B171B"/>
    <w:rsid w:val="008B1E75"/>
    <w:rsid w:val="008B20C7"/>
    <w:rsid w:val="008B2154"/>
    <w:rsid w:val="008B255A"/>
    <w:rsid w:val="008B2DA0"/>
    <w:rsid w:val="008B4342"/>
    <w:rsid w:val="008B5206"/>
    <w:rsid w:val="008B5290"/>
    <w:rsid w:val="008B54D6"/>
    <w:rsid w:val="008B5C68"/>
    <w:rsid w:val="008B741A"/>
    <w:rsid w:val="008B7573"/>
    <w:rsid w:val="008B774C"/>
    <w:rsid w:val="008C1080"/>
    <w:rsid w:val="008C1ED6"/>
    <w:rsid w:val="008C1ED9"/>
    <w:rsid w:val="008C2B2E"/>
    <w:rsid w:val="008C37CD"/>
    <w:rsid w:val="008C3846"/>
    <w:rsid w:val="008C5173"/>
    <w:rsid w:val="008C6DF1"/>
    <w:rsid w:val="008C76B7"/>
    <w:rsid w:val="008D1487"/>
    <w:rsid w:val="008D148B"/>
    <w:rsid w:val="008D2B4D"/>
    <w:rsid w:val="008D3363"/>
    <w:rsid w:val="008D3478"/>
    <w:rsid w:val="008D4031"/>
    <w:rsid w:val="008D412C"/>
    <w:rsid w:val="008D4F6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02B"/>
    <w:rsid w:val="008F615E"/>
    <w:rsid w:val="008F63F3"/>
    <w:rsid w:val="008F67B8"/>
    <w:rsid w:val="008F774C"/>
    <w:rsid w:val="0090054E"/>
    <w:rsid w:val="00900F68"/>
    <w:rsid w:val="009013A2"/>
    <w:rsid w:val="009024D3"/>
    <w:rsid w:val="009029D0"/>
    <w:rsid w:val="00902E6D"/>
    <w:rsid w:val="0090306A"/>
    <w:rsid w:val="00903A33"/>
    <w:rsid w:val="00904591"/>
    <w:rsid w:val="00904B6A"/>
    <w:rsid w:val="00907858"/>
    <w:rsid w:val="009078DA"/>
    <w:rsid w:val="00907A37"/>
    <w:rsid w:val="00907F33"/>
    <w:rsid w:val="00910B8D"/>
    <w:rsid w:val="00910BAB"/>
    <w:rsid w:val="009113BE"/>
    <w:rsid w:val="009118D4"/>
    <w:rsid w:val="0091199A"/>
    <w:rsid w:val="0091299F"/>
    <w:rsid w:val="009129C1"/>
    <w:rsid w:val="00912C74"/>
    <w:rsid w:val="00912D77"/>
    <w:rsid w:val="0091346E"/>
    <w:rsid w:val="00914152"/>
    <w:rsid w:val="0091469A"/>
    <w:rsid w:val="00914749"/>
    <w:rsid w:val="00915AD9"/>
    <w:rsid w:val="00915BF8"/>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2E2E"/>
    <w:rsid w:val="009335C2"/>
    <w:rsid w:val="00933E4A"/>
    <w:rsid w:val="00933EF5"/>
    <w:rsid w:val="0093412C"/>
    <w:rsid w:val="00934D31"/>
    <w:rsid w:val="009359AB"/>
    <w:rsid w:val="00936505"/>
    <w:rsid w:val="00937950"/>
    <w:rsid w:val="00937C7B"/>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1FCC"/>
    <w:rsid w:val="00972717"/>
    <w:rsid w:val="0097316A"/>
    <w:rsid w:val="00973A9E"/>
    <w:rsid w:val="00975FFD"/>
    <w:rsid w:val="0097614E"/>
    <w:rsid w:val="009765DE"/>
    <w:rsid w:val="00976B7D"/>
    <w:rsid w:val="00980731"/>
    <w:rsid w:val="00980A64"/>
    <w:rsid w:val="0098105C"/>
    <w:rsid w:val="00981268"/>
    <w:rsid w:val="00981C66"/>
    <w:rsid w:val="00982B42"/>
    <w:rsid w:val="009831EC"/>
    <w:rsid w:val="00983557"/>
    <w:rsid w:val="009835B0"/>
    <w:rsid w:val="009836CC"/>
    <w:rsid w:val="009837A5"/>
    <w:rsid w:val="00983F18"/>
    <w:rsid w:val="00984524"/>
    <w:rsid w:val="009853E8"/>
    <w:rsid w:val="0098597F"/>
    <w:rsid w:val="00985B10"/>
    <w:rsid w:val="00985C26"/>
    <w:rsid w:val="0098703B"/>
    <w:rsid w:val="00987A32"/>
    <w:rsid w:val="00990A72"/>
    <w:rsid w:val="00991436"/>
    <w:rsid w:val="00992808"/>
    <w:rsid w:val="0099288F"/>
    <w:rsid w:val="00992F14"/>
    <w:rsid w:val="00992FD9"/>
    <w:rsid w:val="00993139"/>
    <w:rsid w:val="00993560"/>
    <w:rsid w:val="00993730"/>
    <w:rsid w:val="0099445A"/>
    <w:rsid w:val="00995248"/>
    <w:rsid w:val="009961FB"/>
    <w:rsid w:val="0099765D"/>
    <w:rsid w:val="009A0221"/>
    <w:rsid w:val="009A277A"/>
    <w:rsid w:val="009A2A63"/>
    <w:rsid w:val="009A329B"/>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2683"/>
    <w:rsid w:val="009B3710"/>
    <w:rsid w:val="009B3910"/>
    <w:rsid w:val="009B4686"/>
    <w:rsid w:val="009B46F9"/>
    <w:rsid w:val="009B4A77"/>
    <w:rsid w:val="009B5331"/>
    <w:rsid w:val="009B561B"/>
    <w:rsid w:val="009B56EB"/>
    <w:rsid w:val="009B5FFC"/>
    <w:rsid w:val="009B6478"/>
    <w:rsid w:val="009B696B"/>
    <w:rsid w:val="009B6A72"/>
    <w:rsid w:val="009B74D3"/>
    <w:rsid w:val="009B7734"/>
    <w:rsid w:val="009B791E"/>
    <w:rsid w:val="009B7C08"/>
    <w:rsid w:val="009B7F56"/>
    <w:rsid w:val="009C06CB"/>
    <w:rsid w:val="009C08E0"/>
    <w:rsid w:val="009C23FD"/>
    <w:rsid w:val="009C2620"/>
    <w:rsid w:val="009C26BA"/>
    <w:rsid w:val="009C3C00"/>
    <w:rsid w:val="009C3D6D"/>
    <w:rsid w:val="009C3F5B"/>
    <w:rsid w:val="009C4224"/>
    <w:rsid w:val="009C4383"/>
    <w:rsid w:val="009C47B2"/>
    <w:rsid w:val="009C4C63"/>
    <w:rsid w:val="009C60E7"/>
    <w:rsid w:val="009C72CE"/>
    <w:rsid w:val="009C757D"/>
    <w:rsid w:val="009C7F51"/>
    <w:rsid w:val="009D0E63"/>
    <w:rsid w:val="009D132B"/>
    <w:rsid w:val="009D1A0A"/>
    <w:rsid w:val="009D2215"/>
    <w:rsid w:val="009D2585"/>
    <w:rsid w:val="009D2CBF"/>
    <w:rsid w:val="009D3C9C"/>
    <w:rsid w:val="009D4C55"/>
    <w:rsid w:val="009D5862"/>
    <w:rsid w:val="009D5B10"/>
    <w:rsid w:val="009D5D68"/>
    <w:rsid w:val="009D5D95"/>
    <w:rsid w:val="009D6661"/>
    <w:rsid w:val="009D6D33"/>
    <w:rsid w:val="009D76D9"/>
    <w:rsid w:val="009D7C18"/>
    <w:rsid w:val="009D7D6C"/>
    <w:rsid w:val="009D7EF1"/>
    <w:rsid w:val="009E2364"/>
    <w:rsid w:val="009E24B5"/>
    <w:rsid w:val="009E30A6"/>
    <w:rsid w:val="009E33B6"/>
    <w:rsid w:val="009E3CA2"/>
    <w:rsid w:val="009E4359"/>
    <w:rsid w:val="009E678D"/>
    <w:rsid w:val="009E6EF0"/>
    <w:rsid w:val="009E79F9"/>
    <w:rsid w:val="009F0260"/>
    <w:rsid w:val="009F1121"/>
    <w:rsid w:val="009F2497"/>
    <w:rsid w:val="009F2D99"/>
    <w:rsid w:val="009F3679"/>
    <w:rsid w:val="009F4161"/>
    <w:rsid w:val="009F4733"/>
    <w:rsid w:val="009F4F68"/>
    <w:rsid w:val="009F50EB"/>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45F"/>
    <w:rsid w:val="00A07607"/>
    <w:rsid w:val="00A07617"/>
    <w:rsid w:val="00A1025B"/>
    <w:rsid w:val="00A10EB3"/>
    <w:rsid w:val="00A11140"/>
    <w:rsid w:val="00A11360"/>
    <w:rsid w:val="00A11AF9"/>
    <w:rsid w:val="00A11C7C"/>
    <w:rsid w:val="00A12125"/>
    <w:rsid w:val="00A13A94"/>
    <w:rsid w:val="00A1470E"/>
    <w:rsid w:val="00A14CD6"/>
    <w:rsid w:val="00A1508C"/>
    <w:rsid w:val="00A15529"/>
    <w:rsid w:val="00A15AD1"/>
    <w:rsid w:val="00A15FE2"/>
    <w:rsid w:val="00A1647F"/>
    <w:rsid w:val="00A1679A"/>
    <w:rsid w:val="00A16B4B"/>
    <w:rsid w:val="00A171B6"/>
    <w:rsid w:val="00A1775C"/>
    <w:rsid w:val="00A200D1"/>
    <w:rsid w:val="00A20DBD"/>
    <w:rsid w:val="00A21CBF"/>
    <w:rsid w:val="00A22262"/>
    <w:rsid w:val="00A22923"/>
    <w:rsid w:val="00A22EC7"/>
    <w:rsid w:val="00A22FBC"/>
    <w:rsid w:val="00A238B2"/>
    <w:rsid w:val="00A25394"/>
    <w:rsid w:val="00A255D6"/>
    <w:rsid w:val="00A25A9F"/>
    <w:rsid w:val="00A25F28"/>
    <w:rsid w:val="00A26EDE"/>
    <w:rsid w:val="00A300F5"/>
    <w:rsid w:val="00A306CA"/>
    <w:rsid w:val="00A30A7A"/>
    <w:rsid w:val="00A31592"/>
    <w:rsid w:val="00A3231D"/>
    <w:rsid w:val="00A34032"/>
    <w:rsid w:val="00A34338"/>
    <w:rsid w:val="00A3469C"/>
    <w:rsid w:val="00A347F0"/>
    <w:rsid w:val="00A35DB7"/>
    <w:rsid w:val="00A364D3"/>
    <w:rsid w:val="00A3674B"/>
    <w:rsid w:val="00A36F97"/>
    <w:rsid w:val="00A4023D"/>
    <w:rsid w:val="00A40812"/>
    <w:rsid w:val="00A40B7A"/>
    <w:rsid w:val="00A41305"/>
    <w:rsid w:val="00A414E5"/>
    <w:rsid w:val="00A41C9C"/>
    <w:rsid w:val="00A41F77"/>
    <w:rsid w:val="00A42668"/>
    <w:rsid w:val="00A43219"/>
    <w:rsid w:val="00A43430"/>
    <w:rsid w:val="00A43AC2"/>
    <w:rsid w:val="00A4417A"/>
    <w:rsid w:val="00A443FC"/>
    <w:rsid w:val="00A44FA4"/>
    <w:rsid w:val="00A4533D"/>
    <w:rsid w:val="00A46471"/>
    <w:rsid w:val="00A4684F"/>
    <w:rsid w:val="00A46D11"/>
    <w:rsid w:val="00A47155"/>
    <w:rsid w:val="00A4761F"/>
    <w:rsid w:val="00A47782"/>
    <w:rsid w:val="00A4794B"/>
    <w:rsid w:val="00A50052"/>
    <w:rsid w:val="00A50A0C"/>
    <w:rsid w:val="00A51337"/>
    <w:rsid w:val="00A51372"/>
    <w:rsid w:val="00A516D4"/>
    <w:rsid w:val="00A518B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2AA9"/>
    <w:rsid w:val="00A73066"/>
    <w:rsid w:val="00A741B5"/>
    <w:rsid w:val="00A74744"/>
    <w:rsid w:val="00A7560C"/>
    <w:rsid w:val="00A761BA"/>
    <w:rsid w:val="00A7637D"/>
    <w:rsid w:val="00A76889"/>
    <w:rsid w:val="00A8047C"/>
    <w:rsid w:val="00A80776"/>
    <w:rsid w:val="00A812C3"/>
    <w:rsid w:val="00A81685"/>
    <w:rsid w:val="00A824F5"/>
    <w:rsid w:val="00A836C3"/>
    <w:rsid w:val="00A83A6A"/>
    <w:rsid w:val="00A83CC3"/>
    <w:rsid w:val="00A84099"/>
    <w:rsid w:val="00A84D3A"/>
    <w:rsid w:val="00A84DA3"/>
    <w:rsid w:val="00A85981"/>
    <w:rsid w:val="00A85FBC"/>
    <w:rsid w:val="00A863CC"/>
    <w:rsid w:val="00A86A7A"/>
    <w:rsid w:val="00A914EE"/>
    <w:rsid w:val="00A91CE7"/>
    <w:rsid w:val="00A92244"/>
    <w:rsid w:val="00A92717"/>
    <w:rsid w:val="00A92976"/>
    <w:rsid w:val="00A92BF8"/>
    <w:rsid w:val="00A92F9A"/>
    <w:rsid w:val="00A944B6"/>
    <w:rsid w:val="00A94607"/>
    <w:rsid w:val="00A9489B"/>
    <w:rsid w:val="00A94B74"/>
    <w:rsid w:val="00A94DD3"/>
    <w:rsid w:val="00A95E01"/>
    <w:rsid w:val="00A9637E"/>
    <w:rsid w:val="00A970BB"/>
    <w:rsid w:val="00A97695"/>
    <w:rsid w:val="00A97781"/>
    <w:rsid w:val="00A97D83"/>
    <w:rsid w:val="00A97E51"/>
    <w:rsid w:val="00AA00C7"/>
    <w:rsid w:val="00AA097D"/>
    <w:rsid w:val="00AA142C"/>
    <w:rsid w:val="00AA15F9"/>
    <w:rsid w:val="00AA16C1"/>
    <w:rsid w:val="00AA19AA"/>
    <w:rsid w:val="00AA1B69"/>
    <w:rsid w:val="00AA1ED3"/>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5354"/>
    <w:rsid w:val="00AC6FC0"/>
    <w:rsid w:val="00AC72DE"/>
    <w:rsid w:val="00AD005D"/>
    <w:rsid w:val="00AD00F3"/>
    <w:rsid w:val="00AD058D"/>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5E"/>
    <w:rsid w:val="00AE4E82"/>
    <w:rsid w:val="00AE62F8"/>
    <w:rsid w:val="00AE6672"/>
    <w:rsid w:val="00AE6E2A"/>
    <w:rsid w:val="00AF0EE7"/>
    <w:rsid w:val="00AF13B8"/>
    <w:rsid w:val="00AF166C"/>
    <w:rsid w:val="00AF19D2"/>
    <w:rsid w:val="00AF1CB6"/>
    <w:rsid w:val="00AF1F4D"/>
    <w:rsid w:val="00AF47E6"/>
    <w:rsid w:val="00AF4EFC"/>
    <w:rsid w:val="00AF5903"/>
    <w:rsid w:val="00AF5C4D"/>
    <w:rsid w:val="00AF617B"/>
    <w:rsid w:val="00AF6732"/>
    <w:rsid w:val="00AF6DDB"/>
    <w:rsid w:val="00AF6F9D"/>
    <w:rsid w:val="00AF721E"/>
    <w:rsid w:val="00AF78EB"/>
    <w:rsid w:val="00B027AD"/>
    <w:rsid w:val="00B02FA4"/>
    <w:rsid w:val="00B04CD7"/>
    <w:rsid w:val="00B051DD"/>
    <w:rsid w:val="00B067C5"/>
    <w:rsid w:val="00B0684C"/>
    <w:rsid w:val="00B075E1"/>
    <w:rsid w:val="00B07780"/>
    <w:rsid w:val="00B07913"/>
    <w:rsid w:val="00B10282"/>
    <w:rsid w:val="00B111E4"/>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4E8"/>
    <w:rsid w:val="00B20B1C"/>
    <w:rsid w:val="00B20FEF"/>
    <w:rsid w:val="00B21BC1"/>
    <w:rsid w:val="00B21E18"/>
    <w:rsid w:val="00B21EBD"/>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6617"/>
    <w:rsid w:val="00B3719A"/>
    <w:rsid w:val="00B40224"/>
    <w:rsid w:val="00B40842"/>
    <w:rsid w:val="00B41474"/>
    <w:rsid w:val="00B41609"/>
    <w:rsid w:val="00B44909"/>
    <w:rsid w:val="00B44E1E"/>
    <w:rsid w:val="00B4575F"/>
    <w:rsid w:val="00B4779B"/>
    <w:rsid w:val="00B47D6F"/>
    <w:rsid w:val="00B50176"/>
    <w:rsid w:val="00B50521"/>
    <w:rsid w:val="00B50CE7"/>
    <w:rsid w:val="00B51030"/>
    <w:rsid w:val="00B52797"/>
    <w:rsid w:val="00B527E1"/>
    <w:rsid w:val="00B528AF"/>
    <w:rsid w:val="00B5315A"/>
    <w:rsid w:val="00B5422A"/>
    <w:rsid w:val="00B5481E"/>
    <w:rsid w:val="00B554FB"/>
    <w:rsid w:val="00B55A4F"/>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8A8"/>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5AC6"/>
    <w:rsid w:val="00B8617A"/>
    <w:rsid w:val="00B86420"/>
    <w:rsid w:val="00B86535"/>
    <w:rsid w:val="00B86F02"/>
    <w:rsid w:val="00B90265"/>
    <w:rsid w:val="00B903C8"/>
    <w:rsid w:val="00B905EE"/>
    <w:rsid w:val="00B92DA1"/>
    <w:rsid w:val="00B94ABA"/>
    <w:rsid w:val="00B95114"/>
    <w:rsid w:val="00B95C51"/>
    <w:rsid w:val="00B95F38"/>
    <w:rsid w:val="00B963AE"/>
    <w:rsid w:val="00B9664C"/>
    <w:rsid w:val="00B9796C"/>
    <w:rsid w:val="00BA0F76"/>
    <w:rsid w:val="00BA178F"/>
    <w:rsid w:val="00BA191C"/>
    <w:rsid w:val="00BA207B"/>
    <w:rsid w:val="00BA2269"/>
    <w:rsid w:val="00BA22E1"/>
    <w:rsid w:val="00BA28BB"/>
    <w:rsid w:val="00BA3208"/>
    <w:rsid w:val="00BA3B32"/>
    <w:rsid w:val="00BA3B7F"/>
    <w:rsid w:val="00BA423A"/>
    <w:rsid w:val="00BA489F"/>
    <w:rsid w:val="00BA6842"/>
    <w:rsid w:val="00BA6C71"/>
    <w:rsid w:val="00BA6D7B"/>
    <w:rsid w:val="00BA70AB"/>
    <w:rsid w:val="00BA77BB"/>
    <w:rsid w:val="00BA7988"/>
    <w:rsid w:val="00BA7BDB"/>
    <w:rsid w:val="00BA7ED6"/>
    <w:rsid w:val="00BB0030"/>
    <w:rsid w:val="00BB0D1F"/>
    <w:rsid w:val="00BB151C"/>
    <w:rsid w:val="00BB2167"/>
    <w:rsid w:val="00BB21C0"/>
    <w:rsid w:val="00BB2F1C"/>
    <w:rsid w:val="00BB3381"/>
    <w:rsid w:val="00BB395E"/>
    <w:rsid w:val="00BB3A77"/>
    <w:rsid w:val="00BB4188"/>
    <w:rsid w:val="00BB43F1"/>
    <w:rsid w:val="00BB4442"/>
    <w:rsid w:val="00BB4ABC"/>
    <w:rsid w:val="00BB5049"/>
    <w:rsid w:val="00BB5BE2"/>
    <w:rsid w:val="00BB71FD"/>
    <w:rsid w:val="00BB79E4"/>
    <w:rsid w:val="00BB7B17"/>
    <w:rsid w:val="00BB7C99"/>
    <w:rsid w:val="00BC0673"/>
    <w:rsid w:val="00BC2519"/>
    <w:rsid w:val="00BC4E2E"/>
    <w:rsid w:val="00BC6EB6"/>
    <w:rsid w:val="00BC7372"/>
    <w:rsid w:val="00BC7638"/>
    <w:rsid w:val="00BD06D9"/>
    <w:rsid w:val="00BD0D32"/>
    <w:rsid w:val="00BD1C6F"/>
    <w:rsid w:val="00BD23FD"/>
    <w:rsid w:val="00BD25FC"/>
    <w:rsid w:val="00BD2963"/>
    <w:rsid w:val="00BD2EEF"/>
    <w:rsid w:val="00BD4897"/>
    <w:rsid w:val="00BD4A5D"/>
    <w:rsid w:val="00BD4A6B"/>
    <w:rsid w:val="00BD5C6E"/>
    <w:rsid w:val="00BD62FF"/>
    <w:rsid w:val="00BD7884"/>
    <w:rsid w:val="00BD7941"/>
    <w:rsid w:val="00BE1DC1"/>
    <w:rsid w:val="00BE22F1"/>
    <w:rsid w:val="00BE2A61"/>
    <w:rsid w:val="00BE2B2D"/>
    <w:rsid w:val="00BE3435"/>
    <w:rsid w:val="00BE36CE"/>
    <w:rsid w:val="00BE39A7"/>
    <w:rsid w:val="00BE3A5B"/>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0465"/>
    <w:rsid w:val="00C0125E"/>
    <w:rsid w:val="00C025C4"/>
    <w:rsid w:val="00C02E94"/>
    <w:rsid w:val="00C0334F"/>
    <w:rsid w:val="00C03394"/>
    <w:rsid w:val="00C034D0"/>
    <w:rsid w:val="00C04996"/>
    <w:rsid w:val="00C04EFB"/>
    <w:rsid w:val="00C07B47"/>
    <w:rsid w:val="00C11597"/>
    <w:rsid w:val="00C116DD"/>
    <w:rsid w:val="00C11CCD"/>
    <w:rsid w:val="00C11F92"/>
    <w:rsid w:val="00C14267"/>
    <w:rsid w:val="00C142A5"/>
    <w:rsid w:val="00C14515"/>
    <w:rsid w:val="00C1541D"/>
    <w:rsid w:val="00C1570D"/>
    <w:rsid w:val="00C16108"/>
    <w:rsid w:val="00C1612D"/>
    <w:rsid w:val="00C165EB"/>
    <w:rsid w:val="00C16D36"/>
    <w:rsid w:val="00C202D5"/>
    <w:rsid w:val="00C204B2"/>
    <w:rsid w:val="00C20E8A"/>
    <w:rsid w:val="00C22A4D"/>
    <w:rsid w:val="00C22C3B"/>
    <w:rsid w:val="00C23268"/>
    <w:rsid w:val="00C23C35"/>
    <w:rsid w:val="00C244E6"/>
    <w:rsid w:val="00C2455A"/>
    <w:rsid w:val="00C24AE9"/>
    <w:rsid w:val="00C2620F"/>
    <w:rsid w:val="00C26A4D"/>
    <w:rsid w:val="00C278BD"/>
    <w:rsid w:val="00C27CB3"/>
    <w:rsid w:val="00C30056"/>
    <w:rsid w:val="00C305EB"/>
    <w:rsid w:val="00C30D6E"/>
    <w:rsid w:val="00C3117F"/>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3B80"/>
    <w:rsid w:val="00C44004"/>
    <w:rsid w:val="00C4444F"/>
    <w:rsid w:val="00C45A65"/>
    <w:rsid w:val="00C46A58"/>
    <w:rsid w:val="00C46BE3"/>
    <w:rsid w:val="00C46C72"/>
    <w:rsid w:val="00C47540"/>
    <w:rsid w:val="00C5002E"/>
    <w:rsid w:val="00C503CA"/>
    <w:rsid w:val="00C51284"/>
    <w:rsid w:val="00C51C7D"/>
    <w:rsid w:val="00C52729"/>
    <w:rsid w:val="00C533CA"/>
    <w:rsid w:val="00C5392E"/>
    <w:rsid w:val="00C53E6D"/>
    <w:rsid w:val="00C5549B"/>
    <w:rsid w:val="00C55998"/>
    <w:rsid w:val="00C55BA3"/>
    <w:rsid w:val="00C56065"/>
    <w:rsid w:val="00C5636B"/>
    <w:rsid w:val="00C56564"/>
    <w:rsid w:val="00C56866"/>
    <w:rsid w:val="00C57018"/>
    <w:rsid w:val="00C57936"/>
    <w:rsid w:val="00C601B8"/>
    <w:rsid w:val="00C61EC1"/>
    <w:rsid w:val="00C64559"/>
    <w:rsid w:val="00C65075"/>
    <w:rsid w:val="00C661EE"/>
    <w:rsid w:val="00C66B8E"/>
    <w:rsid w:val="00C674C0"/>
    <w:rsid w:val="00C67DE7"/>
    <w:rsid w:val="00C70D36"/>
    <w:rsid w:val="00C70DC5"/>
    <w:rsid w:val="00C712A8"/>
    <w:rsid w:val="00C714A0"/>
    <w:rsid w:val="00C71566"/>
    <w:rsid w:val="00C715AA"/>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17E"/>
    <w:rsid w:val="00CA286F"/>
    <w:rsid w:val="00CA299E"/>
    <w:rsid w:val="00CA2FD9"/>
    <w:rsid w:val="00CA351E"/>
    <w:rsid w:val="00CA3FA9"/>
    <w:rsid w:val="00CA4346"/>
    <w:rsid w:val="00CA530C"/>
    <w:rsid w:val="00CA55C7"/>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6D0A"/>
    <w:rsid w:val="00CB72B2"/>
    <w:rsid w:val="00CB7856"/>
    <w:rsid w:val="00CC01C2"/>
    <w:rsid w:val="00CC033F"/>
    <w:rsid w:val="00CC0606"/>
    <w:rsid w:val="00CC1422"/>
    <w:rsid w:val="00CC29B1"/>
    <w:rsid w:val="00CC3464"/>
    <w:rsid w:val="00CC359C"/>
    <w:rsid w:val="00CC3A16"/>
    <w:rsid w:val="00CC44A2"/>
    <w:rsid w:val="00CC4CB5"/>
    <w:rsid w:val="00CC5170"/>
    <w:rsid w:val="00CC592C"/>
    <w:rsid w:val="00CC5E73"/>
    <w:rsid w:val="00CC6B71"/>
    <w:rsid w:val="00CC78BA"/>
    <w:rsid w:val="00CD2620"/>
    <w:rsid w:val="00CD329B"/>
    <w:rsid w:val="00CD36F1"/>
    <w:rsid w:val="00CD36F2"/>
    <w:rsid w:val="00CD5021"/>
    <w:rsid w:val="00CD760E"/>
    <w:rsid w:val="00CD7B22"/>
    <w:rsid w:val="00CE0922"/>
    <w:rsid w:val="00CE0935"/>
    <w:rsid w:val="00CE0CA3"/>
    <w:rsid w:val="00CE107C"/>
    <w:rsid w:val="00CE1DA6"/>
    <w:rsid w:val="00CE1F44"/>
    <w:rsid w:val="00CE25CD"/>
    <w:rsid w:val="00CE275A"/>
    <w:rsid w:val="00CE3233"/>
    <w:rsid w:val="00CE3708"/>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899"/>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1533"/>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3A8"/>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5BA"/>
    <w:rsid w:val="00D30647"/>
    <w:rsid w:val="00D306D2"/>
    <w:rsid w:val="00D30F32"/>
    <w:rsid w:val="00D31AA5"/>
    <w:rsid w:val="00D322B3"/>
    <w:rsid w:val="00D32FFF"/>
    <w:rsid w:val="00D33D45"/>
    <w:rsid w:val="00D346C6"/>
    <w:rsid w:val="00D349BF"/>
    <w:rsid w:val="00D34FA5"/>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6315"/>
    <w:rsid w:val="00D566D4"/>
    <w:rsid w:val="00D570B4"/>
    <w:rsid w:val="00D57B41"/>
    <w:rsid w:val="00D605C4"/>
    <w:rsid w:val="00D608C6"/>
    <w:rsid w:val="00D617FA"/>
    <w:rsid w:val="00D623F0"/>
    <w:rsid w:val="00D63701"/>
    <w:rsid w:val="00D63F18"/>
    <w:rsid w:val="00D64622"/>
    <w:rsid w:val="00D647B8"/>
    <w:rsid w:val="00D66AC3"/>
    <w:rsid w:val="00D67027"/>
    <w:rsid w:val="00D673A3"/>
    <w:rsid w:val="00D67A7B"/>
    <w:rsid w:val="00D70675"/>
    <w:rsid w:val="00D70908"/>
    <w:rsid w:val="00D70B30"/>
    <w:rsid w:val="00D71364"/>
    <w:rsid w:val="00D714F9"/>
    <w:rsid w:val="00D71C66"/>
    <w:rsid w:val="00D7262D"/>
    <w:rsid w:val="00D72B27"/>
    <w:rsid w:val="00D732FC"/>
    <w:rsid w:val="00D73FB1"/>
    <w:rsid w:val="00D74EE0"/>
    <w:rsid w:val="00D75C04"/>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0C57"/>
    <w:rsid w:val="00D9113B"/>
    <w:rsid w:val="00D91984"/>
    <w:rsid w:val="00D92323"/>
    <w:rsid w:val="00D92E45"/>
    <w:rsid w:val="00D93136"/>
    <w:rsid w:val="00D93C2E"/>
    <w:rsid w:val="00D9468B"/>
    <w:rsid w:val="00D94856"/>
    <w:rsid w:val="00D94B50"/>
    <w:rsid w:val="00D95107"/>
    <w:rsid w:val="00D9577E"/>
    <w:rsid w:val="00D95917"/>
    <w:rsid w:val="00D95CDE"/>
    <w:rsid w:val="00D95D14"/>
    <w:rsid w:val="00D95FF2"/>
    <w:rsid w:val="00D966A3"/>
    <w:rsid w:val="00D969DE"/>
    <w:rsid w:val="00D97485"/>
    <w:rsid w:val="00D97813"/>
    <w:rsid w:val="00D97AC7"/>
    <w:rsid w:val="00D97B61"/>
    <w:rsid w:val="00D97EA0"/>
    <w:rsid w:val="00DA0E1A"/>
    <w:rsid w:val="00DA19E5"/>
    <w:rsid w:val="00DA2374"/>
    <w:rsid w:val="00DA26CA"/>
    <w:rsid w:val="00DA2CBC"/>
    <w:rsid w:val="00DA2D3B"/>
    <w:rsid w:val="00DA31C7"/>
    <w:rsid w:val="00DA394C"/>
    <w:rsid w:val="00DA4426"/>
    <w:rsid w:val="00DA5F77"/>
    <w:rsid w:val="00DA6142"/>
    <w:rsid w:val="00DA6217"/>
    <w:rsid w:val="00DA71CC"/>
    <w:rsid w:val="00DA75AE"/>
    <w:rsid w:val="00DB11DA"/>
    <w:rsid w:val="00DB1221"/>
    <w:rsid w:val="00DB1300"/>
    <w:rsid w:val="00DB1408"/>
    <w:rsid w:val="00DB17EC"/>
    <w:rsid w:val="00DB193D"/>
    <w:rsid w:val="00DB21FF"/>
    <w:rsid w:val="00DB252A"/>
    <w:rsid w:val="00DB2A01"/>
    <w:rsid w:val="00DB370D"/>
    <w:rsid w:val="00DB38C6"/>
    <w:rsid w:val="00DB39C2"/>
    <w:rsid w:val="00DB3B41"/>
    <w:rsid w:val="00DB3F4C"/>
    <w:rsid w:val="00DB480D"/>
    <w:rsid w:val="00DB4B52"/>
    <w:rsid w:val="00DB5AC9"/>
    <w:rsid w:val="00DB5DBC"/>
    <w:rsid w:val="00DB669B"/>
    <w:rsid w:val="00DB6F38"/>
    <w:rsid w:val="00DC07F3"/>
    <w:rsid w:val="00DC0E63"/>
    <w:rsid w:val="00DC1B97"/>
    <w:rsid w:val="00DC2740"/>
    <w:rsid w:val="00DC27A2"/>
    <w:rsid w:val="00DC29E4"/>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211"/>
    <w:rsid w:val="00DD54D4"/>
    <w:rsid w:val="00DD56C4"/>
    <w:rsid w:val="00DD6F5B"/>
    <w:rsid w:val="00DD7D83"/>
    <w:rsid w:val="00DE03D3"/>
    <w:rsid w:val="00DE0985"/>
    <w:rsid w:val="00DE0C36"/>
    <w:rsid w:val="00DE13CA"/>
    <w:rsid w:val="00DE3142"/>
    <w:rsid w:val="00DE35CC"/>
    <w:rsid w:val="00DE3CCB"/>
    <w:rsid w:val="00DE516C"/>
    <w:rsid w:val="00DE607E"/>
    <w:rsid w:val="00DE7F11"/>
    <w:rsid w:val="00DF0459"/>
    <w:rsid w:val="00DF048D"/>
    <w:rsid w:val="00DF05AC"/>
    <w:rsid w:val="00DF0779"/>
    <w:rsid w:val="00DF1151"/>
    <w:rsid w:val="00DF118F"/>
    <w:rsid w:val="00DF16C3"/>
    <w:rsid w:val="00DF171B"/>
    <w:rsid w:val="00DF19B2"/>
    <w:rsid w:val="00DF1B65"/>
    <w:rsid w:val="00DF1C6C"/>
    <w:rsid w:val="00DF241A"/>
    <w:rsid w:val="00DF3F9D"/>
    <w:rsid w:val="00DF41AE"/>
    <w:rsid w:val="00DF50C7"/>
    <w:rsid w:val="00DF6183"/>
    <w:rsid w:val="00DF61BB"/>
    <w:rsid w:val="00E00A7F"/>
    <w:rsid w:val="00E01451"/>
    <w:rsid w:val="00E01C0E"/>
    <w:rsid w:val="00E01EEA"/>
    <w:rsid w:val="00E02BF3"/>
    <w:rsid w:val="00E031ED"/>
    <w:rsid w:val="00E03DB7"/>
    <w:rsid w:val="00E04A26"/>
    <w:rsid w:val="00E04F65"/>
    <w:rsid w:val="00E04FC7"/>
    <w:rsid w:val="00E05143"/>
    <w:rsid w:val="00E057C1"/>
    <w:rsid w:val="00E061A8"/>
    <w:rsid w:val="00E062FC"/>
    <w:rsid w:val="00E06557"/>
    <w:rsid w:val="00E07755"/>
    <w:rsid w:val="00E07B04"/>
    <w:rsid w:val="00E07E08"/>
    <w:rsid w:val="00E10A2E"/>
    <w:rsid w:val="00E11649"/>
    <w:rsid w:val="00E1190F"/>
    <w:rsid w:val="00E12509"/>
    <w:rsid w:val="00E12966"/>
    <w:rsid w:val="00E14193"/>
    <w:rsid w:val="00E1495F"/>
    <w:rsid w:val="00E14B82"/>
    <w:rsid w:val="00E15471"/>
    <w:rsid w:val="00E15A5F"/>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64C"/>
    <w:rsid w:val="00E30ACE"/>
    <w:rsid w:val="00E32019"/>
    <w:rsid w:val="00E32107"/>
    <w:rsid w:val="00E33562"/>
    <w:rsid w:val="00E3447A"/>
    <w:rsid w:val="00E34BC8"/>
    <w:rsid w:val="00E350B0"/>
    <w:rsid w:val="00E36358"/>
    <w:rsid w:val="00E36505"/>
    <w:rsid w:val="00E37D78"/>
    <w:rsid w:val="00E40AAD"/>
    <w:rsid w:val="00E40E9F"/>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2858"/>
    <w:rsid w:val="00E530AC"/>
    <w:rsid w:val="00E53E74"/>
    <w:rsid w:val="00E545CF"/>
    <w:rsid w:val="00E546AE"/>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4A60"/>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4824"/>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97B8B"/>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8CC"/>
    <w:rsid w:val="00EA6993"/>
    <w:rsid w:val="00EA786D"/>
    <w:rsid w:val="00EA78C7"/>
    <w:rsid w:val="00EA7939"/>
    <w:rsid w:val="00EA7DDB"/>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7C2"/>
    <w:rsid w:val="00EC08F6"/>
    <w:rsid w:val="00EC0E54"/>
    <w:rsid w:val="00EC14B7"/>
    <w:rsid w:val="00EC1912"/>
    <w:rsid w:val="00EC2480"/>
    <w:rsid w:val="00EC289D"/>
    <w:rsid w:val="00EC318A"/>
    <w:rsid w:val="00EC35C9"/>
    <w:rsid w:val="00EC4172"/>
    <w:rsid w:val="00EC4678"/>
    <w:rsid w:val="00EC470A"/>
    <w:rsid w:val="00EC4D9F"/>
    <w:rsid w:val="00EC5692"/>
    <w:rsid w:val="00EC6E5B"/>
    <w:rsid w:val="00EC79B9"/>
    <w:rsid w:val="00EC7C93"/>
    <w:rsid w:val="00ED0801"/>
    <w:rsid w:val="00ED0CB9"/>
    <w:rsid w:val="00ED2AAF"/>
    <w:rsid w:val="00ED432F"/>
    <w:rsid w:val="00ED4FD3"/>
    <w:rsid w:val="00ED5179"/>
    <w:rsid w:val="00ED5970"/>
    <w:rsid w:val="00ED5DE3"/>
    <w:rsid w:val="00ED658E"/>
    <w:rsid w:val="00ED6A35"/>
    <w:rsid w:val="00ED6E01"/>
    <w:rsid w:val="00ED7456"/>
    <w:rsid w:val="00ED7508"/>
    <w:rsid w:val="00ED752B"/>
    <w:rsid w:val="00ED765A"/>
    <w:rsid w:val="00ED7D40"/>
    <w:rsid w:val="00EE00B3"/>
    <w:rsid w:val="00EE010C"/>
    <w:rsid w:val="00EE06AB"/>
    <w:rsid w:val="00EE1637"/>
    <w:rsid w:val="00EE1C74"/>
    <w:rsid w:val="00EE42AD"/>
    <w:rsid w:val="00EE466E"/>
    <w:rsid w:val="00EE4DC7"/>
    <w:rsid w:val="00EE55AC"/>
    <w:rsid w:val="00EE5600"/>
    <w:rsid w:val="00EE5B7B"/>
    <w:rsid w:val="00EE5FF3"/>
    <w:rsid w:val="00EE6F44"/>
    <w:rsid w:val="00EE701C"/>
    <w:rsid w:val="00EE77BC"/>
    <w:rsid w:val="00EE7A5B"/>
    <w:rsid w:val="00EF03A0"/>
    <w:rsid w:val="00EF0807"/>
    <w:rsid w:val="00EF11F2"/>
    <w:rsid w:val="00EF13C9"/>
    <w:rsid w:val="00EF15F2"/>
    <w:rsid w:val="00EF240E"/>
    <w:rsid w:val="00EF25A3"/>
    <w:rsid w:val="00EF29DE"/>
    <w:rsid w:val="00EF2E40"/>
    <w:rsid w:val="00EF307A"/>
    <w:rsid w:val="00EF396E"/>
    <w:rsid w:val="00EF3ED1"/>
    <w:rsid w:val="00EF3F51"/>
    <w:rsid w:val="00EF4732"/>
    <w:rsid w:val="00EF4ED1"/>
    <w:rsid w:val="00EF5B6C"/>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998"/>
    <w:rsid w:val="00F15F7E"/>
    <w:rsid w:val="00F17047"/>
    <w:rsid w:val="00F17B99"/>
    <w:rsid w:val="00F2017D"/>
    <w:rsid w:val="00F222C0"/>
    <w:rsid w:val="00F22523"/>
    <w:rsid w:val="00F22924"/>
    <w:rsid w:val="00F22952"/>
    <w:rsid w:val="00F22F11"/>
    <w:rsid w:val="00F23186"/>
    <w:rsid w:val="00F2346B"/>
    <w:rsid w:val="00F2385E"/>
    <w:rsid w:val="00F23965"/>
    <w:rsid w:val="00F244B2"/>
    <w:rsid w:val="00F25D14"/>
    <w:rsid w:val="00F268FA"/>
    <w:rsid w:val="00F276E0"/>
    <w:rsid w:val="00F305FB"/>
    <w:rsid w:val="00F309EA"/>
    <w:rsid w:val="00F315F4"/>
    <w:rsid w:val="00F3242A"/>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99A"/>
    <w:rsid w:val="00F45AAF"/>
    <w:rsid w:val="00F45D4C"/>
    <w:rsid w:val="00F45F29"/>
    <w:rsid w:val="00F46DE2"/>
    <w:rsid w:val="00F47998"/>
    <w:rsid w:val="00F47BBD"/>
    <w:rsid w:val="00F50457"/>
    <w:rsid w:val="00F504D0"/>
    <w:rsid w:val="00F5071A"/>
    <w:rsid w:val="00F507C0"/>
    <w:rsid w:val="00F5096A"/>
    <w:rsid w:val="00F50B13"/>
    <w:rsid w:val="00F50C97"/>
    <w:rsid w:val="00F525FA"/>
    <w:rsid w:val="00F52BCC"/>
    <w:rsid w:val="00F5377C"/>
    <w:rsid w:val="00F540D9"/>
    <w:rsid w:val="00F55297"/>
    <w:rsid w:val="00F5696D"/>
    <w:rsid w:val="00F573EF"/>
    <w:rsid w:val="00F60479"/>
    <w:rsid w:val="00F60D2F"/>
    <w:rsid w:val="00F614F1"/>
    <w:rsid w:val="00F62139"/>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0051"/>
    <w:rsid w:val="00F7211B"/>
    <w:rsid w:val="00F72FBD"/>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3677"/>
    <w:rsid w:val="00F854BF"/>
    <w:rsid w:val="00F85AD0"/>
    <w:rsid w:val="00F8601E"/>
    <w:rsid w:val="00F8627C"/>
    <w:rsid w:val="00F871AE"/>
    <w:rsid w:val="00F905E2"/>
    <w:rsid w:val="00F90B99"/>
    <w:rsid w:val="00F91BA9"/>
    <w:rsid w:val="00F92C39"/>
    <w:rsid w:val="00F92C52"/>
    <w:rsid w:val="00F92C8A"/>
    <w:rsid w:val="00F92EFD"/>
    <w:rsid w:val="00F9303D"/>
    <w:rsid w:val="00F9346F"/>
    <w:rsid w:val="00F94015"/>
    <w:rsid w:val="00F94B85"/>
    <w:rsid w:val="00F954D3"/>
    <w:rsid w:val="00F96909"/>
    <w:rsid w:val="00F9702A"/>
    <w:rsid w:val="00FA0A43"/>
    <w:rsid w:val="00FA12BF"/>
    <w:rsid w:val="00FA189D"/>
    <w:rsid w:val="00FA1EF5"/>
    <w:rsid w:val="00FA24FB"/>
    <w:rsid w:val="00FA337D"/>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7D3"/>
    <w:rsid w:val="00FB797B"/>
    <w:rsid w:val="00FB7B95"/>
    <w:rsid w:val="00FC0A3B"/>
    <w:rsid w:val="00FC115A"/>
    <w:rsid w:val="00FC1A57"/>
    <w:rsid w:val="00FC1C68"/>
    <w:rsid w:val="00FC1CB8"/>
    <w:rsid w:val="00FC1E8E"/>
    <w:rsid w:val="00FC27B5"/>
    <w:rsid w:val="00FC2AB6"/>
    <w:rsid w:val="00FC390B"/>
    <w:rsid w:val="00FC3E91"/>
    <w:rsid w:val="00FC4359"/>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2E55"/>
    <w:rsid w:val="00FD3F0F"/>
    <w:rsid w:val="00FD40DC"/>
    <w:rsid w:val="00FD41DF"/>
    <w:rsid w:val="00FD48B1"/>
    <w:rsid w:val="00FD4B64"/>
    <w:rsid w:val="00FD6216"/>
    <w:rsid w:val="00FD668C"/>
    <w:rsid w:val="00FD711B"/>
    <w:rsid w:val="00FD7A68"/>
    <w:rsid w:val="00FD7BB5"/>
    <w:rsid w:val="00FD7CDD"/>
    <w:rsid w:val="00FE156E"/>
    <w:rsid w:val="00FE1C76"/>
    <w:rsid w:val="00FE2056"/>
    <w:rsid w:val="00FE28AA"/>
    <w:rsid w:val="00FE2BE8"/>
    <w:rsid w:val="00FE39D5"/>
    <w:rsid w:val="00FE3D7A"/>
    <w:rsid w:val="00FE457F"/>
    <w:rsid w:val="00FE509A"/>
    <w:rsid w:val="00FE5CD0"/>
    <w:rsid w:val="00FE71DC"/>
    <w:rsid w:val="00FE73FB"/>
    <w:rsid w:val="00FE7CA4"/>
    <w:rsid w:val="00FF033F"/>
    <w:rsid w:val="00FF0418"/>
    <w:rsid w:val="00FF0440"/>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D1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14163544">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39592375">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72047524">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74735725">
      <w:bodyDiv w:val="1"/>
      <w:marLeft w:val="0"/>
      <w:marRight w:val="0"/>
      <w:marTop w:val="0"/>
      <w:marBottom w:val="0"/>
      <w:divBdr>
        <w:top w:val="none" w:sz="0" w:space="0" w:color="auto"/>
        <w:left w:val="none" w:sz="0" w:space="0" w:color="auto"/>
        <w:bottom w:val="none" w:sz="0" w:space="0" w:color="auto"/>
        <w:right w:val="none" w:sz="0" w:space="0" w:color="auto"/>
      </w:divBdr>
    </w:div>
    <w:div w:id="380175972">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1217081">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46255819">
      <w:bodyDiv w:val="1"/>
      <w:marLeft w:val="0"/>
      <w:marRight w:val="0"/>
      <w:marTop w:val="0"/>
      <w:marBottom w:val="0"/>
      <w:divBdr>
        <w:top w:val="none" w:sz="0" w:space="0" w:color="auto"/>
        <w:left w:val="none" w:sz="0" w:space="0" w:color="auto"/>
        <w:bottom w:val="none" w:sz="0" w:space="0" w:color="auto"/>
        <w:right w:val="none" w:sz="0" w:space="0" w:color="auto"/>
      </w:divBdr>
      <w:divsChild>
        <w:div w:id="1117871732">
          <w:marLeft w:val="480"/>
          <w:marRight w:val="0"/>
          <w:marTop w:val="0"/>
          <w:marBottom w:val="0"/>
          <w:divBdr>
            <w:top w:val="none" w:sz="0" w:space="0" w:color="auto"/>
            <w:left w:val="none" w:sz="0" w:space="0" w:color="auto"/>
            <w:bottom w:val="none" w:sz="0" w:space="0" w:color="auto"/>
            <w:right w:val="none" w:sz="0" w:space="0" w:color="auto"/>
          </w:divBdr>
          <w:divsChild>
            <w:div w:id="182000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75822856">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741416764">
      <w:bodyDiv w:val="1"/>
      <w:marLeft w:val="0"/>
      <w:marRight w:val="0"/>
      <w:marTop w:val="0"/>
      <w:marBottom w:val="0"/>
      <w:divBdr>
        <w:top w:val="none" w:sz="0" w:space="0" w:color="auto"/>
        <w:left w:val="none" w:sz="0" w:space="0" w:color="auto"/>
        <w:bottom w:val="none" w:sz="0" w:space="0" w:color="auto"/>
        <w:right w:val="none" w:sz="0" w:space="0" w:color="auto"/>
      </w:divBdr>
    </w:div>
    <w:div w:id="812797568">
      <w:bodyDiv w:val="1"/>
      <w:marLeft w:val="0"/>
      <w:marRight w:val="0"/>
      <w:marTop w:val="0"/>
      <w:marBottom w:val="0"/>
      <w:divBdr>
        <w:top w:val="none" w:sz="0" w:space="0" w:color="auto"/>
        <w:left w:val="none" w:sz="0" w:space="0" w:color="auto"/>
        <w:bottom w:val="none" w:sz="0" w:space="0" w:color="auto"/>
        <w:right w:val="none" w:sz="0" w:space="0" w:color="auto"/>
      </w:divBdr>
    </w:div>
    <w:div w:id="879047110">
      <w:bodyDiv w:val="1"/>
      <w:marLeft w:val="0"/>
      <w:marRight w:val="0"/>
      <w:marTop w:val="0"/>
      <w:marBottom w:val="0"/>
      <w:divBdr>
        <w:top w:val="none" w:sz="0" w:space="0" w:color="auto"/>
        <w:left w:val="none" w:sz="0" w:space="0" w:color="auto"/>
        <w:bottom w:val="none" w:sz="0" w:space="0" w:color="auto"/>
        <w:right w:val="none" w:sz="0" w:space="0" w:color="auto"/>
      </w:divBdr>
    </w:div>
    <w:div w:id="905530782">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28847525">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006742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55988516">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134056935">
      <w:bodyDiv w:val="1"/>
      <w:marLeft w:val="0"/>
      <w:marRight w:val="0"/>
      <w:marTop w:val="0"/>
      <w:marBottom w:val="0"/>
      <w:divBdr>
        <w:top w:val="none" w:sz="0" w:space="0" w:color="auto"/>
        <w:left w:val="none" w:sz="0" w:space="0" w:color="auto"/>
        <w:bottom w:val="none" w:sz="0" w:space="0" w:color="auto"/>
        <w:right w:val="none" w:sz="0" w:space="0" w:color="auto"/>
      </w:divBdr>
      <w:divsChild>
        <w:div w:id="1038622504">
          <w:marLeft w:val="480"/>
          <w:marRight w:val="0"/>
          <w:marTop w:val="0"/>
          <w:marBottom w:val="0"/>
          <w:divBdr>
            <w:top w:val="none" w:sz="0" w:space="0" w:color="auto"/>
            <w:left w:val="none" w:sz="0" w:space="0" w:color="auto"/>
            <w:bottom w:val="none" w:sz="0" w:space="0" w:color="auto"/>
            <w:right w:val="none" w:sz="0" w:space="0" w:color="auto"/>
          </w:divBdr>
          <w:divsChild>
            <w:div w:id="99032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09750">
      <w:bodyDiv w:val="1"/>
      <w:marLeft w:val="0"/>
      <w:marRight w:val="0"/>
      <w:marTop w:val="0"/>
      <w:marBottom w:val="0"/>
      <w:divBdr>
        <w:top w:val="none" w:sz="0" w:space="0" w:color="auto"/>
        <w:left w:val="none" w:sz="0" w:space="0" w:color="auto"/>
        <w:bottom w:val="none" w:sz="0" w:space="0" w:color="auto"/>
        <w:right w:val="none" w:sz="0" w:space="0" w:color="auto"/>
      </w:divBdr>
    </w:div>
    <w:div w:id="1170485943">
      <w:bodyDiv w:val="1"/>
      <w:marLeft w:val="0"/>
      <w:marRight w:val="0"/>
      <w:marTop w:val="0"/>
      <w:marBottom w:val="0"/>
      <w:divBdr>
        <w:top w:val="none" w:sz="0" w:space="0" w:color="auto"/>
        <w:left w:val="none" w:sz="0" w:space="0" w:color="auto"/>
        <w:bottom w:val="none" w:sz="0" w:space="0" w:color="auto"/>
        <w:right w:val="none" w:sz="0" w:space="0" w:color="auto"/>
      </w:divBdr>
    </w:div>
    <w:div w:id="1187914307">
      <w:bodyDiv w:val="1"/>
      <w:marLeft w:val="0"/>
      <w:marRight w:val="0"/>
      <w:marTop w:val="0"/>
      <w:marBottom w:val="0"/>
      <w:divBdr>
        <w:top w:val="none" w:sz="0" w:space="0" w:color="auto"/>
        <w:left w:val="none" w:sz="0" w:space="0" w:color="auto"/>
        <w:bottom w:val="none" w:sz="0" w:space="0" w:color="auto"/>
        <w:right w:val="none" w:sz="0" w:space="0" w:color="auto"/>
      </w:divBdr>
      <w:divsChild>
        <w:div w:id="106659644">
          <w:marLeft w:val="480"/>
          <w:marRight w:val="0"/>
          <w:marTop w:val="0"/>
          <w:marBottom w:val="0"/>
          <w:divBdr>
            <w:top w:val="none" w:sz="0" w:space="0" w:color="auto"/>
            <w:left w:val="none" w:sz="0" w:space="0" w:color="auto"/>
            <w:bottom w:val="none" w:sz="0" w:space="0" w:color="auto"/>
            <w:right w:val="none" w:sz="0" w:space="0" w:color="auto"/>
          </w:divBdr>
          <w:divsChild>
            <w:div w:id="9968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01569881">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14741095">
      <w:bodyDiv w:val="1"/>
      <w:marLeft w:val="0"/>
      <w:marRight w:val="0"/>
      <w:marTop w:val="0"/>
      <w:marBottom w:val="0"/>
      <w:divBdr>
        <w:top w:val="none" w:sz="0" w:space="0" w:color="auto"/>
        <w:left w:val="none" w:sz="0" w:space="0" w:color="auto"/>
        <w:bottom w:val="none" w:sz="0" w:space="0" w:color="auto"/>
        <w:right w:val="none" w:sz="0" w:space="0" w:color="auto"/>
      </w:divBdr>
      <w:divsChild>
        <w:div w:id="813792537">
          <w:marLeft w:val="480"/>
          <w:marRight w:val="0"/>
          <w:marTop w:val="0"/>
          <w:marBottom w:val="0"/>
          <w:divBdr>
            <w:top w:val="none" w:sz="0" w:space="0" w:color="auto"/>
            <w:left w:val="none" w:sz="0" w:space="0" w:color="auto"/>
            <w:bottom w:val="none" w:sz="0" w:space="0" w:color="auto"/>
            <w:right w:val="none" w:sz="0" w:space="0" w:color="auto"/>
          </w:divBdr>
          <w:divsChild>
            <w:div w:id="116301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38216336">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0725206">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497304495">
      <w:bodyDiv w:val="1"/>
      <w:marLeft w:val="0"/>
      <w:marRight w:val="0"/>
      <w:marTop w:val="0"/>
      <w:marBottom w:val="0"/>
      <w:divBdr>
        <w:top w:val="none" w:sz="0" w:space="0" w:color="auto"/>
        <w:left w:val="none" w:sz="0" w:space="0" w:color="auto"/>
        <w:bottom w:val="none" w:sz="0" w:space="0" w:color="auto"/>
        <w:right w:val="none" w:sz="0" w:space="0" w:color="auto"/>
      </w:divBdr>
    </w:div>
    <w:div w:id="1530558201">
      <w:bodyDiv w:val="1"/>
      <w:marLeft w:val="0"/>
      <w:marRight w:val="0"/>
      <w:marTop w:val="0"/>
      <w:marBottom w:val="0"/>
      <w:divBdr>
        <w:top w:val="none" w:sz="0" w:space="0" w:color="auto"/>
        <w:left w:val="none" w:sz="0" w:space="0" w:color="auto"/>
        <w:bottom w:val="none" w:sz="0" w:space="0" w:color="auto"/>
        <w:right w:val="none" w:sz="0" w:space="0" w:color="auto"/>
      </w:divBdr>
      <w:divsChild>
        <w:div w:id="77410883">
          <w:marLeft w:val="0"/>
          <w:marRight w:val="0"/>
          <w:marTop w:val="0"/>
          <w:marBottom w:val="0"/>
          <w:divBdr>
            <w:top w:val="none" w:sz="0" w:space="0" w:color="auto"/>
            <w:left w:val="none" w:sz="0" w:space="0" w:color="auto"/>
            <w:bottom w:val="none" w:sz="0" w:space="0" w:color="auto"/>
            <w:right w:val="none" w:sz="0" w:space="0" w:color="auto"/>
          </w:divBdr>
        </w:div>
      </w:divsChild>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08192447">
      <w:bodyDiv w:val="1"/>
      <w:marLeft w:val="0"/>
      <w:marRight w:val="0"/>
      <w:marTop w:val="0"/>
      <w:marBottom w:val="0"/>
      <w:divBdr>
        <w:top w:val="none" w:sz="0" w:space="0" w:color="auto"/>
        <w:left w:val="none" w:sz="0" w:space="0" w:color="auto"/>
        <w:bottom w:val="none" w:sz="0" w:space="0" w:color="auto"/>
        <w:right w:val="none" w:sz="0" w:space="0" w:color="auto"/>
      </w:divBdr>
    </w:div>
    <w:div w:id="1629387884">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661274310">
      <w:bodyDiv w:val="1"/>
      <w:marLeft w:val="0"/>
      <w:marRight w:val="0"/>
      <w:marTop w:val="0"/>
      <w:marBottom w:val="0"/>
      <w:divBdr>
        <w:top w:val="none" w:sz="0" w:space="0" w:color="auto"/>
        <w:left w:val="none" w:sz="0" w:space="0" w:color="auto"/>
        <w:bottom w:val="none" w:sz="0" w:space="0" w:color="auto"/>
        <w:right w:val="none" w:sz="0" w:space="0" w:color="auto"/>
      </w:divBdr>
      <w:divsChild>
        <w:div w:id="1469587574">
          <w:marLeft w:val="480"/>
          <w:marRight w:val="0"/>
          <w:marTop w:val="0"/>
          <w:marBottom w:val="0"/>
          <w:divBdr>
            <w:top w:val="none" w:sz="0" w:space="0" w:color="auto"/>
            <w:left w:val="none" w:sz="0" w:space="0" w:color="auto"/>
            <w:bottom w:val="none" w:sz="0" w:space="0" w:color="auto"/>
            <w:right w:val="none" w:sz="0" w:space="0" w:color="auto"/>
          </w:divBdr>
          <w:divsChild>
            <w:div w:id="145263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85549">
      <w:bodyDiv w:val="1"/>
      <w:marLeft w:val="0"/>
      <w:marRight w:val="0"/>
      <w:marTop w:val="0"/>
      <w:marBottom w:val="0"/>
      <w:divBdr>
        <w:top w:val="none" w:sz="0" w:space="0" w:color="auto"/>
        <w:left w:val="none" w:sz="0" w:space="0" w:color="auto"/>
        <w:bottom w:val="none" w:sz="0" w:space="0" w:color="auto"/>
        <w:right w:val="none" w:sz="0" w:space="0" w:color="auto"/>
      </w:divBdr>
      <w:divsChild>
        <w:div w:id="1966041862">
          <w:marLeft w:val="480"/>
          <w:marRight w:val="0"/>
          <w:marTop w:val="0"/>
          <w:marBottom w:val="0"/>
          <w:divBdr>
            <w:top w:val="none" w:sz="0" w:space="0" w:color="auto"/>
            <w:left w:val="none" w:sz="0" w:space="0" w:color="auto"/>
            <w:bottom w:val="none" w:sz="0" w:space="0" w:color="auto"/>
            <w:right w:val="none" w:sz="0" w:space="0" w:color="auto"/>
          </w:divBdr>
          <w:divsChild>
            <w:div w:id="71461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56267202">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88286418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7813526">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0689811">
      <w:bodyDiv w:val="1"/>
      <w:marLeft w:val="0"/>
      <w:marRight w:val="0"/>
      <w:marTop w:val="0"/>
      <w:marBottom w:val="0"/>
      <w:divBdr>
        <w:top w:val="none" w:sz="0" w:space="0" w:color="auto"/>
        <w:left w:val="none" w:sz="0" w:space="0" w:color="auto"/>
        <w:bottom w:val="none" w:sz="0" w:space="0" w:color="auto"/>
        <w:right w:val="none" w:sz="0" w:space="0" w:color="auto"/>
      </w:divBdr>
      <w:divsChild>
        <w:div w:id="926960622">
          <w:marLeft w:val="480"/>
          <w:marRight w:val="0"/>
          <w:marTop w:val="0"/>
          <w:marBottom w:val="0"/>
          <w:divBdr>
            <w:top w:val="none" w:sz="0" w:space="0" w:color="auto"/>
            <w:left w:val="none" w:sz="0" w:space="0" w:color="auto"/>
            <w:bottom w:val="none" w:sz="0" w:space="0" w:color="auto"/>
            <w:right w:val="none" w:sz="0" w:space="0" w:color="auto"/>
          </w:divBdr>
          <w:divsChild>
            <w:div w:id="11924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38971043">
      <w:bodyDiv w:val="1"/>
      <w:marLeft w:val="0"/>
      <w:marRight w:val="0"/>
      <w:marTop w:val="0"/>
      <w:marBottom w:val="0"/>
      <w:divBdr>
        <w:top w:val="none" w:sz="0" w:space="0" w:color="auto"/>
        <w:left w:val="none" w:sz="0" w:space="0" w:color="auto"/>
        <w:bottom w:val="none" w:sz="0" w:space="0" w:color="auto"/>
        <w:right w:val="none" w:sz="0" w:space="0" w:color="auto"/>
      </w:divBdr>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099981738">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 w:id="2139832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microsoft.com/office/2018/08/relationships/commentsExtensible" Target="commentsExtensible.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4.sv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hyperlink" Target="https://doi.org/10.5061/dryad.r7sqv9sh8" TargetMode="External"/><Relationship Id="rId10" Type="http://schemas.openxmlformats.org/officeDocument/2006/relationships/endnotes" Target="endnotes.xml"/><Relationship Id="rId19" Type="http://schemas.openxmlformats.org/officeDocument/2006/relationships/header" Target="header1.xml"/><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image" Target="media/image2.png"/><Relationship Id="rId27" Type="http://schemas.openxmlformats.org/officeDocument/2006/relationships/hyperlink" Target="https://github.com/stefanielane/CommunityStability.git" TargetMode="External"/><Relationship Id="rId30" Type="http://schemas.openxmlformats.org/officeDocument/2006/relationships/image" Target="media/image7.sv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82ACD7-39D9-4955-8476-BB451C718FA6}">
  <ds:schemaRefs>
    <ds:schemaRef ds:uri="http://schemas.openxmlformats.org/officeDocument/2006/bibliography"/>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6</Pages>
  <Words>13496</Words>
  <Characters>7693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Lane, Stefanie</cp:lastModifiedBy>
  <cp:revision>190</cp:revision>
  <cp:lastPrinted>2022-07-07T18:52:00Z</cp:lastPrinted>
  <dcterms:created xsi:type="dcterms:W3CDTF">2023-07-16T22:49:00Z</dcterms:created>
  <dcterms:modified xsi:type="dcterms:W3CDTF">2023-09-07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26"&gt;&lt;session id="T4gwVMNE"/&gt;&lt;style id="http://www.zotero.org/styles/apa" locale="en-US" hasBibliography="1" bibliographyStyleHasBeenSet="1"/&gt;&lt;prefs&gt;&lt;pref name="fieldType" value="Field"/&gt;&lt;/prefs&gt;&lt;/data&gt;</vt:lpwstr>
  </property>
</Properties>
</file>